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header7.xml" ContentType="application/vnd.openxmlformats-officedocument.wordprocessingml.header+xml"/>
  <Override PartName="/word/header8.xml" ContentType="application/vnd.openxmlformats-officedocument.wordprocessingml.head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DC7BFFE" w14:textId="38E4BB72" w:rsidR="00E24202" w:rsidRDefault="00E24202" w:rsidP="00B36A96">
      <w:pPr>
        <w:pStyle w:val="Heading1"/>
        <w:numPr>
          <w:ilvl w:val="0"/>
          <w:numId w:val="0"/>
        </w:numPr>
        <w:ind w:left="432"/>
        <w:jc w:val="left"/>
        <w:rPr>
          <w:rFonts w:eastAsiaTheme="minorHAnsi"/>
          <w:lang w:val="en-GB"/>
        </w:rPr>
      </w:pPr>
      <w:bookmarkStart w:id="0" w:name="_Ref46529963"/>
      <w:bookmarkStart w:id="1" w:name="_Toc47347512"/>
      <w:r>
        <w:rPr>
          <w:rFonts w:eastAsiaTheme="minorHAnsi"/>
          <w:lang w:val="sr-Cyrl-RS"/>
        </w:rPr>
        <w:t>Садржај</w:t>
      </w:r>
      <w:bookmarkEnd w:id="0"/>
      <w:bookmarkEnd w:id="1"/>
    </w:p>
    <w:sdt>
      <w:sdtPr>
        <w:rPr>
          <w:rFonts w:eastAsiaTheme="minorHAnsi"/>
          <w:lang w:val="en-GB"/>
        </w:rPr>
        <w:id w:val="1042634969"/>
        <w:docPartObj>
          <w:docPartGallery w:val="Table of Contents"/>
          <w:docPartUnique/>
        </w:docPartObj>
      </w:sdtPr>
      <w:sdtEndPr>
        <w:rPr>
          <w:rFonts w:eastAsia="Times New Roman"/>
          <w:b/>
          <w:bCs/>
          <w:noProof/>
          <w:lang w:val="en-US"/>
        </w:rPr>
      </w:sdtEndPr>
      <w:sdtContent>
        <w:p w14:paraId="7DDFC8FC" w14:textId="3C0E5B0C" w:rsidR="00E24202" w:rsidRPr="00E24202" w:rsidRDefault="00E24202" w:rsidP="00C6188B">
          <w:pPr>
            <w:rPr>
              <w:rFonts w:eastAsiaTheme="minorHAnsi"/>
              <w:lang w:val="en-GB"/>
            </w:rPr>
          </w:pPr>
        </w:p>
        <w:p w14:paraId="07BDCCD6" w14:textId="4BD76DFB" w:rsidR="00CF708A" w:rsidRDefault="004816DB">
          <w:pPr>
            <w:pStyle w:val="TOC1"/>
            <w:rPr>
              <w:rFonts w:asciiTheme="minorHAnsi" w:eastAsiaTheme="minorEastAsia" w:hAnsiTheme="minorHAnsi" w:cstheme="minorBidi"/>
              <w:noProof/>
              <w:sz w:val="22"/>
              <w:szCs w:val="22"/>
              <w:lang w:val="en-US"/>
            </w:rPr>
          </w:pPr>
          <w:r>
            <w:fldChar w:fldCharType="begin"/>
          </w:r>
          <w:r>
            <w:instrText xml:space="preserve"> TOC \o "1-4" \h \z \u </w:instrText>
          </w:r>
          <w:r>
            <w:fldChar w:fldCharType="separate"/>
          </w:r>
          <w:hyperlink w:anchor="_Toc47347512" w:history="1">
            <w:r w:rsidR="00CF708A" w:rsidRPr="003E6366">
              <w:rPr>
                <w:rStyle w:val="Hyperlink"/>
                <w:rFonts w:eastAsiaTheme="minorHAnsi"/>
                <w:noProof/>
                <w:lang w:val="sr-Cyrl-RS"/>
              </w:rPr>
              <w:t>Садржај</w:t>
            </w:r>
            <w:r w:rsidR="00CF708A">
              <w:rPr>
                <w:noProof/>
                <w:webHidden/>
              </w:rPr>
              <w:tab/>
            </w:r>
            <w:r w:rsidR="00CF708A">
              <w:rPr>
                <w:noProof/>
                <w:webHidden/>
              </w:rPr>
              <w:fldChar w:fldCharType="begin"/>
            </w:r>
            <w:r w:rsidR="00CF708A">
              <w:rPr>
                <w:noProof/>
                <w:webHidden/>
              </w:rPr>
              <w:instrText xml:space="preserve"> PAGEREF _Toc47347512 \h </w:instrText>
            </w:r>
            <w:r w:rsidR="00CF708A">
              <w:rPr>
                <w:noProof/>
                <w:webHidden/>
              </w:rPr>
            </w:r>
            <w:r w:rsidR="00CF708A">
              <w:rPr>
                <w:noProof/>
                <w:webHidden/>
              </w:rPr>
              <w:fldChar w:fldCharType="separate"/>
            </w:r>
            <w:r w:rsidR="00CF708A">
              <w:rPr>
                <w:noProof/>
                <w:webHidden/>
              </w:rPr>
              <w:t>1</w:t>
            </w:r>
            <w:r w:rsidR="00CF708A">
              <w:rPr>
                <w:noProof/>
                <w:webHidden/>
              </w:rPr>
              <w:fldChar w:fldCharType="end"/>
            </w:r>
          </w:hyperlink>
        </w:p>
        <w:p w14:paraId="1767E844" w14:textId="4740AA43" w:rsidR="00CF708A" w:rsidRDefault="00F16102">
          <w:pPr>
            <w:pStyle w:val="TOC1"/>
            <w:rPr>
              <w:rFonts w:asciiTheme="minorHAnsi" w:eastAsiaTheme="minorEastAsia" w:hAnsiTheme="minorHAnsi" w:cstheme="minorBidi"/>
              <w:noProof/>
              <w:sz w:val="22"/>
              <w:szCs w:val="22"/>
              <w:lang w:val="en-US"/>
            </w:rPr>
          </w:pPr>
          <w:hyperlink w:anchor="_Toc47347513" w:history="1">
            <w:r w:rsidR="00CF708A" w:rsidRPr="003E6366">
              <w:rPr>
                <w:rStyle w:val="Hyperlink"/>
                <w:noProof/>
                <w:lang w:val="sr-Cyrl-RS"/>
              </w:rPr>
              <w:t>Списак слика</w:t>
            </w:r>
            <w:r w:rsidR="00CF708A">
              <w:rPr>
                <w:noProof/>
                <w:webHidden/>
              </w:rPr>
              <w:tab/>
            </w:r>
            <w:r w:rsidR="00CF708A">
              <w:rPr>
                <w:noProof/>
                <w:webHidden/>
              </w:rPr>
              <w:fldChar w:fldCharType="begin"/>
            </w:r>
            <w:r w:rsidR="00CF708A">
              <w:rPr>
                <w:noProof/>
                <w:webHidden/>
              </w:rPr>
              <w:instrText xml:space="preserve"> PAGEREF _Toc47347513 \h </w:instrText>
            </w:r>
            <w:r w:rsidR="00CF708A">
              <w:rPr>
                <w:noProof/>
                <w:webHidden/>
              </w:rPr>
            </w:r>
            <w:r w:rsidR="00CF708A">
              <w:rPr>
                <w:noProof/>
                <w:webHidden/>
              </w:rPr>
              <w:fldChar w:fldCharType="separate"/>
            </w:r>
            <w:r w:rsidR="00CF708A">
              <w:rPr>
                <w:noProof/>
                <w:webHidden/>
              </w:rPr>
              <w:t>3</w:t>
            </w:r>
            <w:r w:rsidR="00CF708A">
              <w:rPr>
                <w:noProof/>
                <w:webHidden/>
              </w:rPr>
              <w:fldChar w:fldCharType="end"/>
            </w:r>
          </w:hyperlink>
        </w:p>
        <w:p w14:paraId="084626DD" w14:textId="566933B5" w:rsidR="00CF708A" w:rsidRDefault="00F16102">
          <w:pPr>
            <w:pStyle w:val="TOC1"/>
            <w:rPr>
              <w:rFonts w:asciiTheme="minorHAnsi" w:eastAsiaTheme="minorEastAsia" w:hAnsiTheme="minorHAnsi" w:cstheme="minorBidi"/>
              <w:noProof/>
              <w:sz w:val="22"/>
              <w:szCs w:val="22"/>
              <w:lang w:val="en-US"/>
            </w:rPr>
          </w:pPr>
          <w:hyperlink w:anchor="_Toc47347514" w:history="1">
            <w:r w:rsidR="00CF708A" w:rsidRPr="003E6366">
              <w:rPr>
                <w:rStyle w:val="Hyperlink"/>
                <w:noProof/>
                <w:lang w:val="sr-Cyrl-RS"/>
              </w:rPr>
              <w:t>Списак табела</w:t>
            </w:r>
            <w:r w:rsidR="00CF708A">
              <w:rPr>
                <w:noProof/>
                <w:webHidden/>
              </w:rPr>
              <w:tab/>
            </w:r>
            <w:r w:rsidR="00CF708A">
              <w:rPr>
                <w:noProof/>
                <w:webHidden/>
              </w:rPr>
              <w:fldChar w:fldCharType="begin"/>
            </w:r>
            <w:r w:rsidR="00CF708A">
              <w:rPr>
                <w:noProof/>
                <w:webHidden/>
              </w:rPr>
              <w:instrText xml:space="preserve"> PAGEREF _Toc47347514 \h </w:instrText>
            </w:r>
            <w:r w:rsidR="00CF708A">
              <w:rPr>
                <w:noProof/>
                <w:webHidden/>
              </w:rPr>
            </w:r>
            <w:r w:rsidR="00CF708A">
              <w:rPr>
                <w:noProof/>
                <w:webHidden/>
              </w:rPr>
              <w:fldChar w:fldCharType="separate"/>
            </w:r>
            <w:r w:rsidR="00CF708A">
              <w:rPr>
                <w:noProof/>
                <w:webHidden/>
              </w:rPr>
              <w:t>4</w:t>
            </w:r>
            <w:r w:rsidR="00CF708A">
              <w:rPr>
                <w:noProof/>
                <w:webHidden/>
              </w:rPr>
              <w:fldChar w:fldCharType="end"/>
            </w:r>
          </w:hyperlink>
        </w:p>
        <w:p w14:paraId="064D9B92" w14:textId="2784DDD2" w:rsidR="00CF708A" w:rsidRDefault="00F16102">
          <w:pPr>
            <w:pStyle w:val="TOC1"/>
            <w:rPr>
              <w:rFonts w:asciiTheme="minorHAnsi" w:eastAsiaTheme="minorEastAsia" w:hAnsiTheme="minorHAnsi" w:cstheme="minorBidi"/>
              <w:noProof/>
              <w:sz w:val="22"/>
              <w:szCs w:val="22"/>
              <w:lang w:val="en-US"/>
            </w:rPr>
          </w:pPr>
          <w:hyperlink w:anchor="_Toc47347515" w:history="1">
            <w:r w:rsidR="00CF708A" w:rsidRPr="003E6366">
              <w:rPr>
                <w:rStyle w:val="Hyperlink"/>
                <w:noProof/>
                <w:lang w:val="sr-Cyrl-RS"/>
              </w:rPr>
              <w:t>Списак графикона</w:t>
            </w:r>
            <w:r w:rsidR="00CF708A">
              <w:rPr>
                <w:noProof/>
                <w:webHidden/>
              </w:rPr>
              <w:tab/>
            </w:r>
            <w:r w:rsidR="00CF708A">
              <w:rPr>
                <w:noProof/>
                <w:webHidden/>
              </w:rPr>
              <w:fldChar w:fldCharType="begin"/>
            </w:r>
            <w:r w:rsidR="00CF708A">
              <w:rPr>
                <w:noProof/>
                <w:webHidden/>
              </w:rPr>
              <w:instrText xml:space="preserve"> PAGEREF _Toc47347515 \h </w:instrText>
            </w:r>
            <w:r w:rsidR="00CF708A">
              <w:rPr>
                <w:noProof/>
                <w:webHidden/>
              </w:rPr>
            </w:r>
            <w:r w:rsidR="00CF708A">
              <w:rPr>
                <w:noProof/>
                <w:webHidden/>
              </w:rPr>
              <w:fldChar w:fldCharType="separate"/>
            </w:r>
            <w:r w:rsidR="00CF708A">
              <w:rPr>
                <w:noProof/>
                <w:webHidden/>
              </w:rPr>
              <w:t>5</w:t>
            </w:r>
            <w:r w:rsidR="00CF708A">
              <w:rPr>
                <w:noProof/>
                <w:webHidden/>
              </w:rPr>
              <w:fldChar w:fldCharType="end"/>
            </w:r>
          </w:hyperlink>
        </w:p>
        <w:p w14:paraId="6A55D4C0" w14:textId="5707E227" w:rsidR="00CF708A" w:rsidRDefault="00F16102">
          <w:pPr>
            <w:pStyle w:val="TOC1"/>
            <w:rPr>
              <w:rFonts w:asciiTheme="minorHAnsi" w:eastAsiaTheme="minorEastAsia" w:hAnsiTheme="minorHAnsi" w:cstheme="minorBidi"/>
              <w:noProof/>
              <w:sz w:val="22"/>
              <w:szCs w:val="22"/>
              <w:lang w:val="en-US"/>
            </w:rPr>
          </w:pPr>
          <w:hyperlink w:anchor="_Toc47347516" w:history="1">
            <w:r w:rsidR="00CF708A" w:rsidRPr="003E6366">
              <w:rPr>
                <w:rStyle w:val="Hyperlink"/>
                <w:noProof/>
                <w:lang w:val="sr-Cyrl-RS"/>
              </w:rPr>
              <w:t>Списак формула</w:t>
            </w:r>
            <w:r w:rsidR="00CF708A">
              <w:rPr>
                <w:noProof/>
                <w:webHidden/>
              </w:rPr>
              <w:tab/>
            </w:r>
            <w:r w:rsidR="00CF708A">
              <w:rPr>
                <w:noProof/>
                <w:webHidden/>
              </w:rPr>
              <w:fldChar w:fldCharType="begin"/>
            </w:r>
            <w:r w:rsidR="00CF708A">
              <w:rPr>
                <w:noProof/>
                <w:webHidden/>
              </w:rPr>
              <w:instrText xml:space="preserve"> PAGEREF _Toc47347516 \h </w:instrText>
            </w:r>
            <w:r w:rsidR="00CF708A">
              <w:rPr>
                <w:noProof/>
                <w:webHidden/>
              </w:rPr>
            </w:r>
            <w:r w:rsidR="00CF708A">
              <w:rPr>
                <w:noProof/>
                <w:webHidden/>
              </w:rPr>
              <w:fldChar w:fldCharType="separate"/>
            </w:r>
            <w:r w:rsidR="00CF708A">
              <w:rPr>
                <w:noProof/>
                <w:webHidden/>
              </w:rPr>
              <w:t>1</w:t>
            </w:r>
            <w:r w:rsidR="00CF708A">
              <w:rPr>
                <w:noProof/>
                <w:webHidden/>
              </w:rPr>
              <w:fldChar w:fldCharType="end"/>
            </w:r>
          </w:hyperlink>
        </w:p>
        <w:p w14:paraId="79CFCA19" w14:textId="0F3A2CBB" w:rsidR="00CF708A" w:rsidRDefault="00F16102">
          <w:pPr>
            <w:pStyle w:val="TOC1"/>
            <w:rPr>
              <w:rFonts w:asciiTheme="minorHAnsi" w:eastAsiaTheme="minorEastAsia" w:hAnsiTheme="minorHAnsi" w:cstheme="minorBidi"/>
              <w:noProof/>
              <w:sz w:val="22"/>
              <w:szCs w:val="22"/>
              <w:lang w:val="en-US"/>
            </w:rPr>
          </w:pPr>
          <w:hyperlink w:anchor="_Toc47347517" w:history="1">
            <w:r w:rsidR="00CF708A" w:rsidRPr="003E6366">
              <w:rPr>
                <w:rStyle w:val="Hyperlink"/>
                <w:noProof/>
                <w:lang w:val="sr-Cyrl-RS"/>
              </w:rPr>
              <w:t>1</w:t>
            </w:r>
            <w:r w:rsidR="00CF708A">
              <w:rPr>
                <w:rFonts w:asciiTheme="minorHAnsi" w:eastAsiaTheme="minorEastAsia" w:hAnsiTheme="minorHAnsi" w:cstheme="minorBidi"/>
                <w:noProof/>
                <w:sz w:val="22"/>
                <w:szCs w:val="22"/>
                <w:lang w:val="en-US"/>
              </w:rPr>
              <w:tab/>
            </w:r>
            <w:r w:rsidR="00CF708A" w:rsidRPr="003E6366">
              <w:rPr>
                <w:rStyle w:val="Hyperlink"/>
                <w:noProof/>
              </w:rPr>
              <w:t>Увод</w:t>
            </w:r>
            <w:r w:rsidR="00CF708A">
              <w:rPr>
                <w:noProof/>
                <w:webHidden/>
              </w:rPr>
              <w:tab/>
            </w:r>
            <w:r w:rsidR="00CF708A">
              <w:rPr>
                <w:noProof/>
                <w:webHidden/>
              </w:rPr>
              <w:fldChar w:fldCharType="begin"/>
            </w:r>
            <w:r w:rsidR="00CF708A">
              <w:rPr>
                <w:noProof/>
                <w:webHidden/>
              </w:rPr>
              <w:instrText xml:space="preserve"> PAGEREF _Toc47347517 \h </w:instrText>
            </w:r>
            <w:r w:rsidR="00CF708A">
              <w:rPr>
                <w:noProof/>
                <w:webHidden/>
              </w:rPr>
            </w:r>
            <w:r w:rsidR="00CF708A">
              <w:rPr>
                <w:noProof/>
                <w:webHidden/>
              </w:rPr>
              <w:fldChar w:fldCharType="separate"/>
            </w:r>
            <w:r w:rsidR="00CF708A">
              <w:rPr>
                <w:noProof/>
                <w:webHidden/>
              </w:rPr>
              <w:t>1</w:t>
            </w:r>
            <w:r w:rsidR="00CF708A">
              <w:rPr>
                <w:noProof/>
                <w:webHidden/>
              </w:rPr>
              <w:fldChar w:fldCharType="end"/>
            </w:r>
          </w:hyperlink>
        </w:p>
        <w:p w14:paraId="3389270E" w14:textId="62EDAFE7" w:rsidR="00CF708A" w:rsidRDefault="00F16102">
          <w:pPr>
            <w:pStyle w:val="TOC1"/>
            <w:rPr>
              <w:rFonts w:asciiTheme="minorHAnsi" w:eastAsiaTheme="minorEastAsia" w:hAnsiTheme="minorHAnsi" w:cstheme="minorBidi"/>
              <w:noProof/>
              <w:sz w:val="22"/>
              <w:szCs w:val="22"/>
              <w:lang w:val="en-US"/>
            </w:rPr>
          </w:pPr>
          <w:hyperlink w:anchor="_Toc47347518" w:history="1">
            <w:r w:rsidR="00CF708A" w:rsidRPr="003E6366">
              <w:rPr>
                <w:rStyle w:val="Hyperlink"/>
                <w:noProof/>
                <w:lang w:val="sr-Cyrl-RS"/>
              </w:rPr>
              <w:t>2</w:t>
            </w:r>
            <w:r w:rsidR="00CF708A">
              <w:rPr>
                <w:rFonts w:asciiTheme="minorHAnsi" w:eastAsiaTheme="minorEastAsia" w:hAnsiTheme="minorHAnsi" w:cstheme="minorBidi"/>
                <w:noProof/>
                <w:sz w:val="22"/>
                <w:szCs w:val="22"/>
                <w:lang w:val="en-US"/>
              </w:rPr>
              <w:tab/>
            </w:r>
            <w:r w:rsidR="00CF708A" w:rsidRPr="003E6366">
              <w:rPr>
                <w:rStyle w:val="Hyperlink"/>
                <w:noProof/>
              </w:rPr>
              <w:t>Теоријске</w:t>
            </w:r>
            <w:r w:rsidR="00CF708A" w:rsidRPr="003E6366">
              <w:rPr>
                <w:rStyle w:val="Hyperlink"/>
                <w:noProof/>
                <w:lang w:val="sr-Cyrl-RS"/>
              </w:rPr>
              <w:t xml:space="preserve"> основе</w:t>
            </w:r>
            <w:r w:rsidR="00CF708A">
              <w:rPr>
                <w:noProof/>
                <w:webHidden/>
              </w:rPr>
              <w:tab/>
            </w:r>
            <w:r w:rsidR="00CF708A">
              <w:rPr>
                <w:noProof/>
                <w:webHidden/>
              </w:rPr>
              <w:fldChar w:fldCharType="begin"/>
            </w:r>
            <w:r w:rsidR="00CF708A">
              <w:rPr>
                <w:noProof/>
                <w:webHidden/>
              </w:rPr>
              <w:instrText xml:space="preserve"> PAGEREF _Toc47347518 \h </w:instrText>
            </w:r>
            <w:r w:rsidR="00CF708A">
              <w:rPr>
                <w:noProof/>
                <w:webHidden/>
              </w:rPr>
            </w:r>
            <w:r w:rsidR="00CF708A">
              <w:rPr>
                <w:noProof/>
                <w:webHidden/>
              </w:rPr>
              <w:fldChar w:fldCharType="separate"/>
            </w:r>
            <w:r w:rsidR="00CF708A">
              <w:rPr>
                <w:noProof/>
                <w:webHidden/>
              </w:rPr>
              <w:t>3</w:t>
            </w:r>
            <w:r w:rsidR="00CF708A">
              <w:rPr>
                <w:noProof/>
                <w:webHidden/>
              </w:rPr>
              <w:fldChar w:fldCharType="end"/>
            </w:r>
          </w:hyperlink>
        </w:p>
        <w:p w14:paraId="2FAC153C" w14:textId="242B42FB" w:rsidR="00CF708A" w:rsidRDefault="00F16102">
          <w:pPr>
            <w:pStyle w:val="TOC2"/>
            <w:tabs>
              <w:tab w:val="left" w:pos="1400"/>
              <w:tab w:val="right" w:leader="dot" w:pos="9016"/>
            </w:tabs>
            <w:rPr>
              <w:rFonts w:asciiTheme="minorHAnsi" w:eastAsiaTheme="minorEastAsia" w:hAnsiTheme="minorHAnsi" w:cstheme="minorBidi"/>
              <w:noProof/>
              <w:sz w:val="22"/>
              <w:szCs w:val="22"/>
            </w:rPr>
          </w:pPr>
          <w:hyperlink w:anchor="_Toc47347519" w:history="1">
            <w:r w:rsidR="00CF708A" w:rsidRPr="003E6366">
              <w:rPr>
                <w:rStyle w:val="Hyperlink"/>
                <w:noProof/>
                <w:lang w:val="sr-Cyrl-RS"/>
              </w:rPr>
              <w:t>2.1</w:t>
            </w:r>
            <w:r w:rsidR="00CF708A">
              <w:rPr>
                <w:rFonts w:asciiTheme="minorHAnsi" w:eastAsiaTheme="minorEastAsia" w:hAnsiTheme="minorHAnsi" w:cstheme="minorBidi"/>
                <w:noProof/>
                <w:sz w:val="22"/>
                <w:szCs w:val="22"/>
              </w:rPr>
              <w:tab/>
            </w:r>
            <w:r w:rsidR="00CF708A" w:rsidRPr="003E6366">
              <w:rPr>
                <w:rStyle w:val="Hyperlink"/>
                <w:noProof/>
              </w:rPr>
              <w:t>Машинско</w:t>
            </w:r>
            <w:r w:rsidR="00CF708A" w:rsidRPr="003E6366">
              <w:rPr>
                <w:rStyle w:val="Hyperlink"/>
                <w:noProof/>
                <w:lang w:val="sr-Cyrl-RS"/>
              </w:rPr>
              <w:t xml:space="preserve"> учење</w:t>
            </w:r>
            <w:r w:rsidR="00CF708A">
              <w:rPr>
                <w:noProof/>
                <w:webHidden/>
              </w:rPr>
              <w:tab/>
            </w:r>
            <w:r w:rsidR="00CF708A">
              <w:rPr>
                <w:noProof/>
                <w:webHidden/>
              </w:rPr>
              <w:fldChar w:fldCharType="begin"/>
            </w:r>
            <w:r w:rsidR="00CF708A">
              <w:rPr>
                <w:noProof/>
                <w:webHidden/>
              </w:rPr>
              <w:instrText xml:space="preserve"> PAGEREF _Toc47347519 \h </w:instrText>
            </w:r>
            <w:r w:rsidR="00CF708A">
              <w:rPr>
                <w:noProof/>
                <w:webHidden/>
              </w:rPr>
            </w:r>
            <w:r w:rsidR="00CF708A">
              <w:rPr>
                <w:noProof/>
                <w:webHidden/>
              </w:rPr>
              <w:fldChar w:fldCharType="separate"/>
            </w:r>
            <w:r w:rsidR="00CF708A">
              <w:rPr>
                <w:noProof/>
                <w:webHidden/>
              </w:rPr>
              <w:t>3</w:t>
            </w:r>
            <w:r w:rsidR="00CF708A">
              <w:rPr>
                <w:noProof/>
                <w:webHidden/>
              </w:rPr>
              <w:fldChar w:fldCharType="end"/>
            </w:r>
          </w:hyperlink>
        </w:p>
        <w:p w14:paraId="77B76DC5" w14:textId="5C6019C7" w:rsidR="00CF708A" w:rsidRDefault="00F16102">
          <w:pPr>
            <w:pStyle w:val="TOC3"/>
            <w:tabs>
              <w:tab w:val="left" w:pos="1667"/>
              <w:tab w:val="right" w:leader="dot" w:pos="9016"/>
            </w:tabs>
            <w:rPr>
              <w:rFonts w:asciiTheme="minorHAnsi" w:eastAsiaTheme="minorEastAsia" w:hAnsiTheme="minorHAnsi" w:cstheme="minorBidi"/>
              <w:noProof/>
              <w:sz w:val="22"/>
              <w:szCs w:val="22"/>
            </w:rPr>
          </w:pPr>
          <w:hyperlink w:anchor="_Toc47347520" w:history="1">
            <w:r w:rsidR="00CF708A" w:rsidRPr="003E6366">
              <w:rPr>
                <w:rStyle w:val="Hyperlink"/>
                <w:noProof/>
                <w:lang w:val="sr-Cyrl-RS"/>
              </w:rPr>
              <w:t>2.1.1</w:t>
            </w:r>
            <w:r w:rsidR="00CF708A">
              <w:rPr>
                <w:rFonts w:asciiTheme="minorHAnsi" w:eastAsiaTheme="minorEastAsia" w:hAnsiTheme="minorHAnsi" w:cstheme="minorBidi"/>
                <w:noProof/>
                <w:sz w:val="22"/>
                <w:szCs w:val="22"/>
              </w:rPr>
              <w:tab/>
            </w:r>
            <w:r w:rsidR="00CF708A" w:rsidRPr="003E6366">
              <w:rPr>
                <w:rStyle w:val="Hyperlink"/>
                <w:noProof/>
              </w:rPr>
              <w:t>Надгледано</w:t>
            </w:r>
            <w:r w:rsidR="00CF708A" w:rsidRPr="003E6366">
              <w:rPr>
                <w:rStyle w:val="Hyperlink"/>
                <w:noProof/>
                <w:lang w:val="sr-Cyrl-RS"/>
              </w:rPr>
              <w:t xml:space="preserve"> учење</w:t>
            </w:r>
            <w:r w:rsidR="00CF708A">
              <w:rPr>
                <w:noProof/>
                <w:webHidden/>
              </w:rPr>
              <w:tab/>
            </w:r>
            <w:r w:rsidR="00CF708A">
              <w:rPr>
                <w:noProof/>
                <w:webHidden/>
              </w:rPr>
              <w:fldChar w:fldCharType="begin"/>
            </w:r>
            <w:r w:rsidR="00CF708A">
              <w:rPr>
                <w:noProof/>
                <w:webHidden/>
              </w:rPr>
              <w:instrText xml:space="preserve"> PAGEREF _Toc47347520 \h </w:instrText>
            </w:r>
            <w:r w:rsidR="00CF708A">
              <w:rPr>
                <w:noProof/>
                <w:webHidden/>
              </w:rPr>
            </w:r>
            <w:r w:rsidR="00CF708A">
              <w:rPr>
                <w:noProof/>
                <w:webHidden/>
              </w:rPr>
              <w:fldChar w:fldCharType="separate"/>
            </w:r>
            <w:r w:rsidR="00CF708A">
              <w:rPr>
                <w:noProof/>
                <w:webHidden/>
              </w:rPr>
              <w:t>4</w:t>
            </w:r>
            <w:r w:rsidR="00CF708A">
              <w:rPr>
                <w:noProof/>
                <w:webHidden/>
              </w:rPr>
              <w:fldChar w:fldCharType="end"/>
            </w:r>
          </w:hyperlink>
        </w:p>
        <w:p w14:paraId="52FB09A3" w14:textId="0D662D4A" w:rsidR="00CF708A" w:rsidRDefault="00F16102">
          <w:pPr>
            <w:pStyle w:val="TOC3"/>
            <w:tabs>
              <w:tab w:val="left" w:pos="1667"/>
              <w:tab w:val="right" w:leader="dot" w:pos="9016"/>
            </w:tabs>
            <w:rPr>
              <w:rFonts w:asciiTheme="minorHAnsi" w:eastAsiaTheme="minorEastAsia" w:hAnsiTheme="minorHAnsi" w:cstheme="minorBidi"/>
              <w:noProof/>
              <w:sz w:val="22"/>
              <w:szCs w:val="22"/>
            </w:rPr>
          </w:pPr>
          <w:hyperlink w:anchor="_Toc47347521" w:history="1">
            <w:r w:rsidR="00CF708A" w:rsidRPr="003E6366">
              <w:rPr>
                <w:rStyle w:val="Hyperlink"/>
                <w:noProof/>
                <w:lang w:val="sr-Cyrl-RS"/>
              </w:rPr>
              <w:t>2.1.2</w:t>
            </w:r>
            <w:r w:rsidR="00CF708A">
              <w:rPr>
                <w:rFonts w:asciiTheme="minorHAnsi" w:eastAsiaTheme="minorEastAsia" w:hAnsiTheme="minorHAnsi" w:cstheme="minorBidi"/>
                <w:noProof/>
                <w:sz w:val="22"/>
                <w:szCs w:val="22"/>
              </w:rPr>
              <w:tab/>
            </w:r>
            <w:r w:rsidR="00CF708A" w:rsidRPr="003E6366">
              <w:rPr>
                <w:rStyle w:val="Hyperlink"/>
                <w:noProof/>
              </w:rPr>
              <w:t>Ненадгледано</w:t>
            </w:r>
            <w:r w:rsidR="00CF708A" w:rsidRPr="003E6366">
              <w:rPr>
                <w:rStyle w:val="Hyperlink"/>
                <w:noProof/>
                <w:lang w:val="sr-Cyrl-RS"/>
              </w:rPr>
              <w:t xml:space="preserve"> учење</w:t>
            </w:r>
            <w:r w:rsidR="00CF708A">
              <w:rPr>
                <w:noProof/>
                <w:webHidden/>
              </w:rPr>
              <w:tab/>
            </w:r>
            <w:r w:rsidR="00CF708A">
              <w:rPr>
                <w:noProof/>
                <w:webHidden/>
              </w:rPr>
              <w:fldChar w:fldCharType="begin"/>
            </w:r>
            <w:r w:rsidR="00CF708A">
              <w:rPr>
                <w:noProof/>
                <w:webHidden/>
              </w:rPr>
              <w:instrText xml:space="preserve"> PAGEREF _Toc47347521 \h </w:instrText>
            </w:r>
            <w:r w:rsidR="00CF708A">
              <w:rPr>
                <w:noProof/>
                <w:webHidden/>
              </w:rPr>
            </w:r>
            <w:r w:rsidR="00CF708A">
              <w:rPr>
                <w:noProof/>
                <w:webHidden/>
              </w:rPr>
              <w:fldChar w:fldCharType="separate"/>
            </w:r>
            <w:r w:rsidR="00CF708A">
              <w:rPr>
                <w:noProof/>
                <w:webHidden/>
              </w:rPr>
              <w:t>4</w:t>
            </w:r>
            <w:r w:rsidR="00CF708A">
              <w:rPr>
                <w:noProof/>
                <w:webHidden/>
              </w:rPr>
              <w:fldChar w:fldCharType="end"/>
            </w:r>
          </w:hyperlink>
        </w:p>
        <w:p w14:paraId="03ADA1C9" w14:textId="3BD7B5F5" w:rsidR="00CF708A" w:rsidRDefault="00F16102">
          <w:pPr>
            <w:pStyle w:val="TOC3"/>
            <w:tabs>
              <w:tab w:val="left" w:pos="1667"/>
              <w:tab w:val="right" w:leader="dot" w:pos="9016"/>
            </w:tabs>
            <w:rPr>
              <w:rFonts w:asciiTheme="minorHAnsi" w:eastAsiaTheme="minorEastAsia" w:hAnsiTheme="minorHAnsi" w:cstheme="minorBidi"/>
              <w:noProof/>
              <w:sz w:val="22"/>
              <w:szCs w:val="22"/>
            </w:rPr>
          </w:pPr>
          <w:hyperlink w:anchor="_Toc47347522" w:history="1">
            <w:r w:rsidR="00CF708A" w:rsidRPr="003E6366">
              <w:rPr>
                <w:rStyle w:val="Hyperlink"/>
                <w:noProof/>
                <w:lang w:val="sr-Cyrl-RS"/>
              </w:rPr>
              <w:t>2.1.3</w:t>
            </w:r>
            <w:r w:rsidR="00CF708A">
              <w:rPr>
                <w:rFonts w:asciiTheme="minorHAnsi" w:eastAsiaTheme="minorEastAsia" w:hAnsiTheme="minorHAnsi" w:cstheme="minorBidi"/>
                <w:noProof/>
                <w:sz w:val="22"/>
                <w:szCs w:val="22"/>
              </w:rPr>
              <w:tab/>
            </w:r>
            <w:r w:rsidR="00CF708A" w:rsidRPr="003E6366">
              <w:rPr>
                <w:rStyle w:val="Hyperlink"/>
                <w:noProof/>
              </w:rPr>
              <w:t>Полунадгледано</w:t>
            </w:r>
            <w:r w:rsidR="00CF708A" w:rsidRPr="003E6366">
              <w:rPr>
                <w:rStyle w:val="Hyperlink"/>
                <w:noProof/>
                <w:lang w:val="sr-Cyrl-RS"/>
              </w:rPr>
              <w:t xml:space="preserve"> учење</w:t>
            </w:r>
            <w:r w:rsidR="00CF708A">
              <w:rPr>
                <w:noProof/>
                <w:webHidden/>
              </w:rPr>
              <w:tab/>
            </w:r>
            <w:r w:rsidR="00CF708A">
              <w:rPr>
                <w:noProof/>
                <w:webHidden/>
              </w:rPr>
              <w:fldChar w:fldCharType="begin"/>
            </w:r>
            <w:r w:rsidR="00CF708A">
              <w:rPr>
                <w:noProof/>
                <w:webHidden/>
              </w:rPr>
              <w:instrText xml:space="preserve"> PAGEREF _Toc47347522 \h </w:instrText>
            </w:r>
            <w:r w:rsidR="00CF708A">
              <w:rPr>
                <w:noProof/>
                <w:webHidden/>
              </w:rPr>
            </w:r>
            <w:r w:rsidR="00CF708A">
              <w:rPr>
                <w:noProof/>
                <w:webHidden/>
              </w:rPr>
              <w:fldChar w:fldCharType="separate"/>
            </w:r>
            <w:r w:rsidR="00CF708A">
              <w:rPr>
                <w:noProof/>
                <w:webHidden/>
              </w:rPr>
              <w:t>5</w:t>
            </w:r>
            <w:r w:rsidR="00CF708A">
              <w:rPr>
                <w:noProof/>
                <w:webHidden/>
              </w:rPr>
              <w:fldChar w:fldCharType="end"/>
            </w:r>
          </w:hyperlink>
        </w:p>
        <w:p w14:paraId="37246141" w14:textId="5D6D0B0B" w:rsidR="00CF708A" w:rsidRDefault="00F16102">
          <w:pPr>
            <w:pStyle w:val="TOC2"/>
            <w:tabs>
              <w:tab w:val="left" w:pos="1400"/>
              <w:tab w:val="right" w:leader="dot" w:pos="9016"/>
            </w:tabs>
            <w:rPr>
              <w:rFonts w:asciiTheme="minorHAnsi" w:eastAsiaTheme="minorEastAsia" w:hAnsiTheme="minorHAnsi" w:cstheme="minorBidi"/>
              <w:noProof/>
              <w:sz w:val="22"/>
              <w:szCs w:val="22"/>
            </w:rPr>
          </w:pPr>
          <w:hyperlink w:anchor="_Toc47347523" w:history="1">
            <w:r w:rsidR="00CF708A" w:rsidRPr="003E6366">
              <w:rPr>
                <w:rStyle w:val="Hyperlink"/>
                <w:noProof/>
                <w:lang w:val="sr-Cyrl-RS"/>
              </w:rPr>
              <w:t>2.2</w:t>
            </w:r>
            <w:r w:rsidR="00CF708A">
              <w:rPr>
                <w:rFonts w:asciiTheme="minorHAnsi" w:eastAsiaTheme="minorEastAsia" w:hAnsiTheme="minorHAnsi" w:cstheme="minorBidi"/>
                <w:noProof/>
                <w:sz w:val="22"/>
                <w:szCs w:val="22"/>
              </w:rPr>
              <w:tab/>
            </w:r>
            <w:r w:rsidR="00CF708A" w:rsidRPr="003E6366">
              <w:rPr>
                <w:rStyle w:val="Hyperlink"/>
                <w:noProof/>
                <w:lang w:val="sr-Cyrl-RS"/>
              </w:rPr>
              <w:t>Дубоко учење</w:t>
            </w:r>
            <w:r w:rsidR="00CF708A">
              <w:rPr>
                <w:noProof/>
                <w:webHidden/>
              </w:rPr>
              <w:tab/>
            </w:r>
            <w:r w:rsidR="00CF708A">
              <w:rPr>
                <w:noProof/>
                <w:webHidden/>
              </w:rPr>
              <w:fldChar w:fldCharType="begin"/>
            </w:r>
            <w:r w:rsidR="00CF708A">
              <w:rPr>
                <w:noProof/>
                <w:webHidden/>
              </w:rPr>
              <w:instrText xml:space="preserve"> PAGEREF _Toc47347523 \h </w:instrText>
            </w:r>
            <w:r w:rsidR="00CF708A">
              <w:rPr>
                <w:noProof/>
                <w:webHidden/>
              </w:rPr>
            </w:r>
            <w:r w:rsidR="00CF708A">
              <w:rPr>
                <w:noProof/>
                <w:webHidden/>
              </w:rPr>
              <w:fldChar w:fldCharType="separate"/>
            </w:r>
            <w:r w:rsidR="00CF708A">
              <w:rPr>
                <w:noProof/>
                <w:webHidden/>
              </w:rPr>
              <w:t>5</w:t>
            </w:r>
            <w:r w:rsidR="00CF708A">
              <w:rPr>
                <w:noProof/>
                <w:webHidden/>
              </w:rPr>
              <w:fldChar w:fldCharType="end"/>
            </w:r>
          </w:hyperlink>
        </w:p>
        <w:p w14:paraId="09B3CE29" w14:textId="2535164F" w:rsidR="00CF708A" w:rsidRDefault="00F16102">
          <w:pPr>
            <w:pStyle w:val="TOC3"/>
            <w:tabs>
              <w:tab w:val="left" w:pos="1667"/>
              <w:tab w:val="right" w:leader="dot" w:pos="9016"/>
            </w:tabs>
            <w:rPr>
              <w:rFonts w:asciiTheme="minorHAnsi" w:eastAsiaTheme="minorEastAsia" w:hAnsiTheme="minorHAnsi" w:cstheme="minorBidi"/>
              <w:noProof/>
              <w:sz w:val="22"/>
              <w:szCs w:val="22"/>
            </w:rPr>
          </w:pPr>
          <w:hyperlink w:anchor="_Toc47347524" w:history="1">
            <w:r w:rsidR="00CF708A" w:rsidRPr="003E6366">
              <w:rPr>
                <w:rStyle w:val="Hyperlink"/>
                <w:noProof/>
                <w:lang w:val="sr-Cyrl-RS"/>
              </w:rPr>
              <w:t>2.2.1</w:t>
            </w:r>
            <w:r w:rsidR="00CF708A">
              <w:rPr>
                <w:rFonts w:asciiTheme="minorHAnsi" w:eastAsiaTheme="minorEastAsia" w:hAnsiTheme="minorHAnsi" w:cstheme="minorBidi"/>
                <w:noProof/>
                <w:sz w:val="22"/>
                <w:szCs w:val="22"/>
              </w:rPr>
              <w:tab/>
            </w:r>
            <w:r w:rsidR="00CF708A" w:rsidRPr="003E6366">
              <w:rPr>
                <w:rStyle w:val="Hyperlink"/>
                <w:noProof/>
                <w:lang w:val="sr-Cyrl-RS"/>
              </w:rPr>
              <w:t>Вештачке неуронске мреже</w:t>
            </w:r>
            <w:r w:rsidR="00CF708A">
              <w:rPr>
                <w:noProof/>
                <w:webHidden/>
              </w:rPr>
              <w:tab/>
            </w:r>
            <w:r w:rsidR="00CF708A">
              <w:rPr>
                <w:noProof/>
                <w:webHidden/>
              </w:rPr>
              <w:fldChar w:fldCharType="begin"/>
            </w:r>
            <w:r w:rsidR="00CF708A">
              <w:rPr>
                <w:noProof/>
                <w:webHidden/>
              </w:rPr>
              <w:instrText xml:space="preserve"> PAGEREF _Toc47347524 \h </w:instrText>
            </w:r>
            <w:r w:rsidR="00CF708A">
              <w:rPr>
                <w:noProof/>
                <w:webHidden/>
              </w:rPr>
            </w:r>
            <w:r w:rsidR="00CF708A">
              <w:rPr>
                <w:noProof/>
                <w:webHidden/>
              </w:rPr>
              <w:fldChar w:fldCharType="separate"/>
            </w:r>
            <w:r w:rsidR="00CF708A">
              <w:rPr>
                <w:noProof/>
                <w:webHidden/>
              </w:rPr>
              <w:t>6</w:t>
            </w:r>
            <w:r w:rsidR="00CF708A">
              <w:rPr>
                <w:noProof/>
                <w:webHidden/>
              </w:rPr>
              <w:fldChar w:fldCharType="end"/>
            </w:r>
          </w:hyperlink>
        </w:p>
        <w:p w14:paraId="51F8C2AD" w14:textId="638CDECA" w:rsidR="00CF708A" w:rsidRDefault="00F16102">
          <w:pPr>
            <w:pStyle w:val="TOC3"/>
            <w:tabs>
              <w:tab w:val="left" w:pos="1667"/>
              <w:tab w:val="right" w:leader="dot" w:pos="9016"/>
            </w:tabs>
            <w:rPr>
              <w:rFonts w:asciiTheme="minorHAnsi" w:eastAsiaTheme="minorEastAsia" w:hAnsiTheme="minorHAnsi" w:cstheme="minorBidi"/>
              <w:noProof/>
              <w:sz w:val="22"/>
              <w:szCs w:val="22"/>
            </w:rPr>
          </w:pPr>
          <w:hyperlink w:anchor="_Toc47347525" w:history="1">
            <w:r w:rsidR="00CF708A" w:rsidRPr="003E6366">
              <w:rPr>
                <w:rStyle w:val="Hyperlink"/>
                <w:noProof/>
                <w:lang w:val="sr-Cyrl-RS"/>
              </w:rPr>
              <w:t>2.2.2</w:t>
            </w:r>
            <w:r w:rsidR="00CF708A">
              <w:rPr>
                <w:rFonts w:asciiTheme="minorHAnsi" w:eastAsiaTheme="minorEastAsia" w:hAnsiTheme="minorHAnsi" w:cstheme="minorBidi"/>
                <w:noProof/>
                <w:sz w:val="22"/>
                <w:szCs w:val="22"/>
              </w:rPr>
              <w:tab/>
            </w:r>
            <w:r w:rsidR="00CF708A" w:rsidRPr="003E6366">
              <w:rPr>
                <w:rStyle w:val="Hyperlink"/>
                <w:noProof/>
                <w:lang w:val="sr-Cyrl-RS"/>
              </w:rPr>
              <w:t>Примене Дубоког учења</w:t>
            </w:r>
            <w:r w:rsidR="00CF708A">
              <w:rPr>
                <w:noProof/>
                <w:webHidden/>
              </w:rPr>
              <w:tab/>
            </w:r>
            <w:r w:rsidR="00CF708A">
              <w:rPr>
                <w:noProof/>
                <w:webHidden/>
              </w:rPr>
              <w:fldChar w:fldCharType="begin"/>
            </w:r>
            <w:r w:rsidR="00CF708A">
              <w:rPr>
                <w:noProof/>
                <w:webHidden/>
              </w:rPr>
              <w:instrText xml:space="preserve"> PAGEREF _Toc47347525 \h </w:instrText>
            </w:r>
            <w:r w:rsidR="00CF708A">
              <w:rPr>
                <w:noProof/>
                <w:webHidden/>
              </w:rPr>
            </w:r>
            <w:r w:rsidR="00CF708A">
              <w:rPr>
                <w:noProof/>
                <w:webHidden/>
              </w:rPr>
              <w:fldChar w:fldCharType="separate"/>
            </w:r>
            <w:r w:rsidR="00CF708A">
              <w:rPr>
                <w:noProof/>
                <w:webHidden/>
              </w:rPr>
              <w:t>8</w:t>
            </w:r>
            <w:r w:rsidR="00CF708A">
              <w:rPr>
                <w:noProof/>
                <w:webHidden/>
              </w:rPr>
              <w:fldChar w:fldCharType="end"/>
            </w:r>
          </w:hyperlink>
        </w:p>
        <w:p w14:paraId="4F514123" w14:textId="5BCB8841" w:rsidR="00CF708A" w:rsidRDefault="00F16102">
          <w:pPr>
            <w:pStyle w:val="TOC2"/>
            <w:tabs>
              <w:tab w:val="left" w:pos="1400"/>
              <w:tab w:val="right" w:leader="dot" w:pos="9016"/>
            </w:tabs>
            <w:rPr>
              <w:rFonts w:asciiTheme="minorHAnsi" w:eastAsiaTheme="minorEastAsia" w:hAnsiTheme="minorHAnsi" w:cstheme="minorBidi"/>
              <w:noProof/>
              <w:sz w:val="22"/>
              <w:szCs w:val="22"/>
            </w:rPr>
          </w:pPr>
          <w:hyperlink w:anchor="_Toc47347526" w:history="1">
            <w:r w:rsidR="00CF708A" w:rsidRPr="003E6366">
              <w:rPr>
                <w:rStyle w:val="Hyperlink"/>
                <w:noProof/>
                <w:lang w:val="sr-Cyrl-RS"/>
              </w:rPr>
              <w:t>2.3</w:t>
            </w:r>
            <w:r w:rsidR="00CF708A">
              <w:rPr>
                <w:rFonts w:asciiTheme="minorHAnsi" w:eastAsiaTheme="minorEastAsia" w:hAnsiTheme="minorHAnsi" w:cstheme="minorBidi"/>
                <w:noProof/>
                <w:sz w:val="22"/>
                <w:szCs w:val="22"/>
              </w:rPr>
              <w:tab/>
            </w:r>
            <w:r w:rsidR="00CF708A" w:rsidRPr="003E6366">
              <w:rPr>
                <w:rStyle w:val="Hyperlink"/>
                <w:noProof/>
                <w:lang w:val="sr-Cyrl-RS"/>
              </w:rPr>
              <w:t>Конволутивне неуронске мреже</w:t>
            </w:r>
            <w:r w:rsidR="00CF708A">
              <w:rPr>
                <w:noProof/>
                <w:webHidden/>
              </w:rPr>
              <w:tab/>
            </w:r>
            <w:r w:rsidR="00CF708A">
              <w:rPr>
                <w:noProof/>
                <w:webHidden/>
              </w:rPr>
              <w:fldChar w:fldCharType="begin"/>
            </w:r>
            <w:r w:rsidR="00CF708A">
              <w:rPr>
                <w:noProof/>
                <w:webHidden/>
              </w:rPr>
              <w:instrText xml:space="preserve"> PAGEREF _Toc47347526 \h </w:instrText>
            </w:r>
            <w:r w:rsidR="00CF708A">
              <w:rPr>
                <w:noProof/>
                <w:webHidden/>
              </w:rPr>
            </w:r>
            <w:r w:rsidR="00CF708A">
              <w:rPr>
                <w:noProof/>
                <w:webHidden/>
              </w:rPr>
              <w:fldChar w:fldCharType="separate"/>
            </w:r>
            <w:r w:rsidR="00CF708A">
              <w:rPr>
                <w:noProof/>
                <w:webHidden/>
              </w:rPr>
              <w:t>11</w:t>
            </w:r>
            <w:r w:rsidR="00CF708A">
              <w:rPr>
                <w:noProof/>
                <w:webHidden/>
              </w:rPr>
              <w:fldChar w:fldCharType="end"/>
            </w:r>
          </w:hyperlink>
        </w:p>
        <w:p w14:paraId="7B3CB0D5" w14:textId="5546A54F" w:rsidR="00CF708A" w:rsidRDefault="00F16102">
          <w:pPr>
            <w:pStyle w:val="TOC3"/>
            <w:tabs>
              <w:tab w:val="left" w:pos="1667"/>
              <w:tab w:val="right" w:leader="dot" w:pos="9016"/>
            </w:tabs>
            <w:rPr>
              <w:rFonts w:asciiTheme="minorHAnsi" w:eastAsiaTheme="minorEastAsia" w:hAnsiTheme="minorHAnsi" w:cstheme="minorBidi"/>
              <w:noProof/>
              <w:sz w:val="22"/>
              <w:szCs w:val="22"/>
            </w:rPr>
          </w:pPr>
          <w:hyperlink w:anchor="_Toc47347527" w:history="1">
            <w:r w:rsidR="00CF708A" w:rsidRPr="003E6366">
              <w:rPr>
                <w:rStyle w:val="Hyperlink"/>
                <w:noProof/>
                <w:lang w:val="sr-Cyrl-RS"/>
              </w:rPr>
              <w:t>2.3.1</w:t>
            </w:r>
            <w:r w:rsidR="00CF708A">
              <w:rPr>
                <w:rFonts w:asciiTheme="minorHAnsi" w:eastAsiaTheme="minorEastAsia" w:hAnsiTheme="minorHAnsi" w:cstheme="minorBidi"/>
                <w:noProof/>
                <w:sz w:val="22"/>
                <w:szCs w:val="22"/>
              </w:rPr>
              <w:tab/>
            </w:r>
            <w:r w:rsidR="00CF708A" w:rsidRPr="003E6366">
              <w:rPr>
                <w:rStyle w:val="Hyperlink"/>
                <w:noProof/>
                <w:lang w:val="sr-Cyrl-RS"/>
              </w:rPr>
              <w:t>Улаз у мрежу</w:t>
            </w:r>
            <w:r w:rsidR="00CF708A">
              <w:rPr>
                <w:noProof/>
                <w:webHidden/>
              </w:rPr>
              <w:tab/>
            </w:r>
            <w:r w:rsidR="00CF708A">
              <w:rPr>
                <w:noProof/>
                <w:webHidden/>
              </w:rPr>
              <w:fldChar w:fldCharType="begin"/>
            </w:r>
            <w:r w:rsidR="00CF708A">
              <w:rPr>
                <w:noProof/>
                <w:webHidden/>
              </w:rPr>
              <w:instrText xml:space="preserve"> PAGEREF _Toc47347527 \h </w:instrText>
            </w:r>
            <w:r w:rsidR="00CF708A">
              <w:rPr>
                <w:noProof/>
                <w:webHidden/>
              </w:rPr>
            </w:r>
            <w:r w:rsidR="00CF708A">
              <w:rPr>
                <w:noProof/>
                <w:webHidden/>
              </w:rPr>
              <w:fldChar w:fldCharType="separate"/>
            </w:r>
            <w:r w:rsidR="00CF708A">
              <w:rPr>
                <w:noProof/>
                <w:webHidden/>
              </w:rPr>
              <w:t>12</w:t>
            </w:r>
            <w:r w:rsidR="00CF708A">
              <w:rPr>
                <w:noProof/>
                <w:webHidden/>
              </w:rPr>
              <w:fldChar w:fldCharType="end"/>
            </w:r>
          </w:hyperlink>
        </w:p>
        <w:p w14:paraId="6258C267" w14:textId="02CDFD0B" w:rsidR="00CF708A" w:rsidRDefault="00F16102">
          <w:pPr>
            <w:pStyle w:val="TOC3"/>
            <w:tabs>
              <w:tab w:val="left" w:pos="1667"/>
              <w:tab w:val="right" w:leader="dot" w:pos="9016"/>
            </w:tabs>
            <w:rPr>
              <w:rFonts w:asciiTheme="minorHAnsi" w:eastAsiaTheme="minorEastAsia" w:hAnsiTheme="minorHAnsi" w:cstheme="minorBidi"/>
              <w:noProof/>
              <w:sz w:val="22"/>
              <w:szCs w:val="22"/>
            </w:rPr>
          </w:pPr>
          <w:hyperlink w:anchor="_Toc47347528" w:history="1">
            <w:r w:rsidR="00CF708A" w:rsidRPr="003E6366">
              <w:rPr>
                <w:rStyle w:val="Hyperlink"/>
                <w:noProof/>
                <w:lang w:val="sr-Cyrl-RS"/>
              </w:rPr>
              <w:t>2.3.2</w:t>
            </w:r>
            <w:r w:rsidR="00CF708A">
              <w:rPr>
                <w:rFonts w:asciiTheme="minorHAnsi" w:eastAsiaTheme="minorEastAsia" w:hAnsiTheme="minorHAnsi" w:cstheme="minorBidi"/>
                <w:noProof/>
                <w:sz w:val="22"/>
                <w:szCs w:val="22"/>
              </w:rPr>
              <w:tab/>
            </w:r>
            <w:r w:rsidR="00CF708A" w:rsidRPr="003E6366">
              <w:rPr>
                <w:rStyle w:val="Hyperlink"/>
                <w:noProof/>
                <w:lang w:val="sr-Cyrl-RS"/>
              </w:rPr>
              <w:t>Конволутивни слој</w:t>
            </w:r>
            <w:r w:rsidR="00CF708A">
              <w:rPr>
                <w:noProof/>
                <w:webHidden/>
              </w:rPr>
              <w:tab/>
            </w:r>
            <w:r w:rsidR="00CF708A">
              <w:rPr>
                <w:noProof/>
                <w:webHidden/>
              </w:rPr>
              <w:fldChar w:fldCharType="begin"/>
            </w:r>
            <w:r w:rsidR="00CF708A">
              <w:rPr>
                <w:noProof/>
                <w:webHidden/>
              </w:rPr>
              <w:instrText xml:space="preserve"> PAGEREF _Toc47347528 \h </w:instrText>
            </w:r>
            <w:r w:rsidR="00CF708A">
              <w:rPr>
                <w:noProof/>
                <w:webHidden/>
              </w:rPr>
            </w:r>
            <w:r w:rsidR="00CF708A">
              <w:rPr>
                <w:noProof/>
                <w:webHidden/>
              </w:rPr>
              <w:fldChar w:fldCharType="separate"/>
            </w:r>
            <w:r w:rsidR="00CF708A">
              <w:rPr>
                <w:noProof/>
                <w:webHidden/>
              </w:rPr>
              <w:t>14</w:t>
            </w:r>
            <w:r w:rsidR="00CF708A">
              <w:rPr>
                <w:noProof/>
                <w:webHidden/>
              </w:rPr>
              <w:fldChar w:fldCharType="end"/>
            </w:r>
          </w:hyperlink>
        </w:p>
        <w:p w14:paraId="0226E055" w14:textId="6CF02F34" w:rsidR="00CF708A" w:rsidRDefault="00F16102">
          <w:pPr>
            <w:pStyle w:val="TOC3"/>
            <w:tabs>
              <w:tab w:val="left" w:pos="1667"/>
              <w:tab w:val="right" w:leader="dot" w:pos="9016"/>
            </w:tabs>
            <w:rPr>
              <w:rFonts w:asciiTheme="minorHAnsi" w:eastAsiaTheme="minorEastAsia" w:hAnsiTheme="minorHAnsi" w:cstheme="minorBidi"/>
              <w:noProof/>
              <w:sz w:val="22"/>
              <w:szCs w:val="22"/>
            </w:rPr>
          </w:pPr>
          <w:hyperlink w:anchor="_Toc47347529" w:history="1">
            <w:r w:rsidR="00CF708A" w:rsidRPr="003E6366">
              <w:rPr>
                <w:rStyle w:val="Hyperlink"/>
                <w:noProof/>
                <w:lang w:val="sr-Cyrl-RS"/>
              </w:rPr>
              <w:t>2.3.3</w:t>
            </w:r>
            <w:r w:rsidR="00CF708A">
              <w:rPr>
                <w:rFonts w:asciiTheme="minorHAnsi" w:eastAsiaTheme="minorEastAsia" w:hAnsiTheme="minorHAnsi" w:cstheme="minorBidi"/>
                <w:noProof/>
                <w:sz w:val="22"/>
                <w:szCs w:val="22"/>
              </w:rPr>
              <w:tab/>
            </w:r>
            <w:r w:rsidR="00CF708A" w:rsidRPr="003E6366">
              <w:rPr>
                <w:rStyle w:val="Hyperlink"/>
                <w:i/>
                <w:iCs/>
                <w:noProof/>
                <w:lang w:val="sr-Cyrl-RS"/>
              </w:rPr>
              <w:t>Pooling</w:t>
            </w:r>
            <w:r w:rsidR="00CF708A" w:rsidRPr="003E6366">
              <w:rPr>
                <w:rStyle w:val="Hyperlink"/>
                <w:noProof/>
                <w:lang w:val="sr-Cyrl-RS"/>
              </w:rPr>
              <w:t xml:space="preserve"> слој</w:t>
            </w:r>
            <w:r w:rsidR="00CF708A">
              <w:rPr>
                <w:noProof/>
                <w:webHidden/>
              </w:rPr>
              <w:tab/>
            </w:r>
            <w:r w:rsidR="00CF708A">
              <w:rPr>
                <w:noProof/>
                <w:webHidden/>
              </w:rPr>
              <w:fldChar w:fldCharType="begin"/>
            </w:r>
            <w:r w:rsidR="00CF708A">
              <w:rPr>
                <w:noProof/>
                <w:webHidden/>
              </w:rPr>
              <w:instrText xml:space="preserve"> PAGEREF _Toc47347529 \h </w:instrText>
            </w:r>
            <w:r w:rsidR="00CF708A">
              <w:rPr>
                <w:noProof/>
                <w:webHidden/>
              </w:rPr>
            </w:r>
            <w:r w:rsidR="00CF708A">
              <w:rPr>
                <w:noProof/>
                <w:webHidden/>
              </w:rPr>
              <w:fldChar w:fldCharType="separate"/>
            </w:r>
            <w:r w:rsidR="00CF708A">
              <w:rPr>
                <w:noProof/>
                <w:webHidden/>
              </w:rPr>
              <w:t>16</w:t>
            </w:r>
            <w:r w:rsidR="00CF708A">
              <w:rPr>
                <w:noProof/>
                <w:webHidden/>
              </w:rPr>
              <w:fldChar w:fldCharType="end"/>
            </w:r>
          </w:hyperlink>
        </w:p>
        <w:p w14:paraId="2878DA79" w14:textId="2F00C6FA" w:rsidR="00CF708A" w:rsidRDefault="00F16102">
          <w:pPr>
            <w:pStyle w:val="TOC3"/>
            <w:tabs>
              <w:tab w:val="left" w:pos="1667"/>
              <w:tab w:val="right" w:leader="dot" w:pos="9016"/>
            </w:tabs>
            <w:rPr>
              <w:rFonts w:asciiTheme="minorHAnsi" w:eastAsiaTheme="minorEastAsia" w:hAnsiTheme="minorHAnsi" w:cstheme="minorBidi"/>
              <w:noProof/>
              <w:sz w:val="22"/>
              <w:szCs w:val="22"/>
            </w:rPr>
          </w:pPr>
          <w:hyperlink w:anchor="_Toc47347530" w:history="1">
            <w:r w:rsidR="00CF708A" w:rsidRPr="003E6366">
              <w:rPr>
                <w:rStyle w:val="Hyperlink"/>
                <w:noProof/>
                <w:lang w:val="sr-Cyrl-RS"/>
              </w:rPr>
              <w:t>2.3.4</w:t>
            </w:r>
            <w:r w:rsidR="00CF708A">
              <w:rPr>
                <w:rFonts w:asciiTheme="minorHAnsi" w:eastAsiaTheme="minorEastAsia" w:hAnsiTheme="minorHAnsi" w:cstheme="minorBidi"/>
                <w:noProof/>
                <w:sz w:val="22"/>
                <w:szCs w:val="22"/>
              </w:rPr>
              <w:tab/>
            </w:r>
            <w:r w:rsidR="00CF708A" w:rsidRPr="003E6366">
              <w:rPr>
                <w:rStyle w:val="Hyperlink"/>
                <w:noProof/>
                <w:lang w:val="sr-Cyrl-RS"/>
              </w:rPr>
              <w:t>Потпуно повезани слој</w:t>
            </w:r>
            <w:r w:rsidR="00CF708A">
              <w:rPr>
                <w:noProof/>
                <w:webHidden/>
              </w:rPr>
              <w:tab/>
            </w:r>
            <w:r w:rsidR="00CF708A">
              <w:rPr>
                <w:noProof/>
                <w:webHidden/>
              </w:rPr>
              <w:fldChar w:fldCharType="begin"/>
            </w:r>
            <w:r w:rsidR="00CF708A">
              <w:rPr>
                <w:noProof/>
                <w:webHidden/>
              </w:rPr>
              <w:instrText xml:space="preserve"> PAGEREF _Toc47347530 \h </w:instrText>
            </w:r>
            <w:r w:rsidR="00CF708A">
              <w:rPr>
                <w:noProof/>
                <w:webHidden/>
              </w:rPr>
            </w:r>
            <w:r w:rsidR="00CF708A">
              <w:rPr>
                <w:noProof/>
                <w:webHidden/>
              </w:rPr>
              <w:fldChar w:fldCharType="separate"/>
            </w:r>
            <w:r w:rsidR="00CF708A">
              <w:rPr>
                <w:noProof/>
                <w:webHidden/>
              </w:rPr>
              <w:t>17</w:t>
            </w:r>
            <w:r w:rsidR="00CF708A">
              <w:rPr>
                <w:noProof/>
                <w:webHidden/>
              </w:rPr>
              <w:fldChar w:fldCharType="end"/>
            </w:r>
          </w:hyperlink>
        </w:p>
        <w:p w14:paraId="3F621346" w14:textId="2FFD6C37" w:rsidR="00CF708A" w:rsidRDefault="00F16102">
          <w:pPr>
            <w:pStyle w:val="TOC3"/>
            <w:tabs>
              <w:tab w:val="left" w:pos="1667"/>
              <w:tab w:val="right" w:leader="dot" w:pos="9016"/>
            </w:tabs>
            <w:rPr>
              <w:rFonts w:asciiTheme="minorHAnsi" w:eastAsiaTheme="minorEastAsia" w:hAnsiTheme="minorHAnsi" w:cstheme="minorBidi"/>
              <w:noProof/>
              <w:sz w:val="22"/>
              <w:szCs w:val="22"/>
            </w:rPr>
          </w:pPr>
          <w:hyperlink w:anchor="_Toc47347531" w:history="1">
            <w:r w:rsidR="00CF708A" w:rsidRPr="003E6366">
              <w:rPr>
                <w:rStyle w:val="Hyperlink"/>
                <w:noProof/>
                <w:lang w:val="sr-Cyrl-RS"/>
              </w:rPr>
              <w:t>2.3.5</w:t>
            </w:r>
            <w:r w:rsidR="00CF708A">
              <w:rPr>
                <w:rFonts w:asciiTheme="minorHAnsi" w:eastAsiaTheme="minorEastAsia" w:hAnsiTheme="minorHAnsi" w:cstheme="minorBidi"/>
                <w:noProof/>
                <w:sz w:val="22"/>
                <w:szCs w:val="22"/>
              </w:rPr>
              <w:tab/>
            </w:r>
            <w:r w:rsidR="00CF708A" w:rsidRPr="003E6366">
              <w:rPr>
                <w:rStyle w:val="Hyperlink"/>
                <w:noProof/>
                <w:lang w:val="sr-Cyrl-RS"/>
              </w:rPr>
              <w:t xml:space="preserve">Обучавање, параметри модела и </w:t>
            </w:r>
            <w:r w:rsidR="00CF708A" w:rsidRPr="003E6366">
              <w:rPr>
                <w:rStyle w:val="Hyperlink"/>
                <w:i/>
                <w:iCs/>
                <w:noProof/>
              </w:rPr>
              <w:t>Hyper</w:t>
            </w:r>
            <w:r w:rsidR="00CF708A" w:rsidRPr="003E6366">
              <w:rPr>
                <w:rStyle w:val="Hyperlink"/>
                <w:noProof/>
              </w:rPr>
              <w:t>-</w:t>
            </w:r>
            <w:r w:rsidR="00CF708A" w:rsidRPr="003E6366">
              <w:rPr>
                <w:rStyle w:val="Hyperlink"/>
                <w:noProof/>
                <w:lang w:val="sr-Cyrl-RS"/>
              </w:rPr>
              <w:t>параметри</w:t>
            </w:r>
            <w:r w:rsidR="00CF708A">
              <w:rPr>
                <w:noProof/>
                <w:webHidden/>
              </w:rPr>
              <w:tab/>
            </w:r>
            <w:r w:rsidR="00CF708A">
              <w:rPr>
                <w:noProof/>
                <w:webHidden/>
              </w:rPr>
              <w:fldChar w:fldCharType="begin"/>
            </w:r>
            <w:r w:rsidR="00CF708A">
              <w:rPr>
                <w:noProof/>
                <w:webHidden/>
              </w:rPr>
              <w:instrText xml:space="preserve"> PAGEREF _Toc47347531 \h </w:instrText>
            </w:r>
            <w:r w:rsidR="00CF708A">
              <w:rPr>
                <w:noProof/>
                <w:webHidden/>
              </w:rPr>
            </w:r>
            <w:r w:rsidR="00CF708A">
              <w:rPr>
                <w:noProof/>
                <w:webHidden/>
              </w:rPr>
              <w:fldChar w:fldCharType="separate"/>
            </w:r>
            <w:r w:rsidR="00CF708A">
              <w:rPr>
                <w:noProof/>
                <w:webHidden/>
              </w:rPr>
              <w:t>18</w:t>
            </w:r>
            <w:r w:rsidR="00CF708A">
              <w:rPr>
                <w:noProof/>
                <w:webHidden/>
              </w:rPr>
              <w:fldChar w:fldCharType="end"/>
            </w:r>
          </w:hyperlink>
        </w:p>
        <w:p w14:paraId="308A4191" w14:textId="5FEEB38E" w:rsidR="00CF708A" w:rsidRDefault="00F16102">
          <w:pPr>
            <w:pStyle w:val="TOC1"/>
            <w:rPr>
              <w:rFonts w:asciiTheme="minorHAnsi" w:eastAsiaTheme="minorEastAsia" w:hAnsiTheme="minorHAnsi" w:cstheme="minorBidi"/>
              <w:noProof/>
              <w:sz w:val="22"/>
              <w:szCs w:val="22"/>
              <w:lang w:val="en-US"/>
            </w:rPr>
          </w:pPr>
          <w:hyperlink w:anchor="_Toc47347532" w:history="1">
            <w:r w:rsidR="00CF708A" w:rsidRPr="003E6366">
              <w:rPr>
                <w:rStyle w:val="Hyperlink"/>
                <w:noProof/>
              </w:rPr>
              <w:t>3</w:t>
            </w:r>
            <w:r w:rsidR="00CF708A">
              <w:rPr>
                <w:rFonts w:asciiTheme="minorHAnsi" w:eastAsiaTheme="minorEastAsia" w:hAnsiTheme="minorHAnsi" w:cstheme="minorBidi"/>
                <w:noProof/>
                <w:sz w:val="22"/>
                <w:szCs w:val="22"/>
                <w:lang w:val="en-US"/>
              </w:rPr>
              <w:tab/>
            </w:r>
            <w:r w:rsidR="00CF708A" w:rsidRPr="003E6366">
              <w:rPr>
                <w:rStyle w:val="Hyperlink"/>
                <w:noProof/>
              </w:rPr>
              <w:t>Концепт решења</w:t>
            </w:r>
            <w:r w:rsidR="00CF708A">
              <w:rPr>
                <w:noProof/>
                <w:webHidden/>
              </w:rPr>
              <w:tab/>
            </w:r>
            <w:r w:rsidR="00CF708A">
              <w:rPr>
                <w:noProof/>
                <w:webHidden/>
              </w:rPr>
              <w:fldChar w:fldCharType="begin"/>
            </w:r>
            <w:r w:rsidR="00CF708A">
              <w:rPr>
                <w:noProof/>
                <w:webHidden/>
              </w:rPr>
              <w:instrText xml:space="preserve"> PAGEREF _Toc47347532 \h </w:instrText>
            </w:r>
            <w:r w:rsidR="00CF708A">
              <w:rPr>
                <w:noProof/>
                <w:webHidden/>
              </w:rPr>
            </w:r>
            <w:r w:rsidR="00CF708A">
              <w:rPr>
                <w:noProof/>
                <w:webHidden/>
              </w:rPr>
              <w:fldChar w:fldCharType="separate"/>
            </w:r>
            <w:r w:rsidR="00CF708A">
              <w:rPr>
                <w:noProof/>
                <w:webHidden/>
              </w:rPr>
              <w:t>23</w:t>
            </w:r>
            <w:r w:rsidR="00CF708A">
              <w:rPr>
                <w:noProof/>
                <w:webHidden/>
              </w:rPr>
              <w:fldChar w:fldCharType="end"/>
            </w:r>
          </w:hyperlink>
        </w:p>
        <w:p w14:paraId="4302290C" w14:textId="116BA13D" w:rsidR="00CF708A" w:rsidRDefault="00F16102">
          <w:pPr>
            <w:pStyle w:val="TOC2"/>
            <w:tabs>
              <w:tab w:val="left" w:pos="1400"/>
              <w:tab w:val="right" w:leader="dot" w:pos="9016"/>
            </w:tabs>
            <w:rPr>
              <w:rFonts w:asciiTheme="minorHAnsi" w:eastAsiaTheme="minorEastAsia" w:hAnsiTheme="minorHAnsi" w:cstheme="minorBidi"/>
              <w:noProof/>
              <w:sz w:val="22"/>
              <w:szCs w:val="22"/>
            </w:rPr>
          </w:pPr>
          <w:hyperlink w:anchor="_Toc47347533" w:history="1">
            <w:r w:rsidR="00CF708A" w:rsidRPr="003E6366">
              <w:rPr>
                <w:rStyle w:val="Hyperlink"/>
                <w:noProof/>
                <w:lang w:val="sr-Cyrl-RS"/>
              </w:rPr>
              <w:t>3.1</w:t>
            </w:r>
            <w:r w:rsidR="00CF708A">
              <w:rPr>
                <w:rFonts w:asciiTheme="minorHAnsi" w:eastAsiaTheme="minorEastAsia" w:hAnsiTheme="minorHAnsi" w:cstheme="minorBidi"/>
                <w:noProof/>
                <w:sz w:val="22"/>
                <w:szCs w:val="22"/>
              </w:rPr>
              <w:tab/>
            </w:r>
            <w:r w:rsidR="00CF708A" w:rsidRPr="003E6366">
              <w:rPr>
                <w:rStyle w:val="Hyperlink"/>
                <w:noProof/>
                <w:lang w:val="sr-Cyrl-RS"/>
              </w:rPr>
              <w:t>Генерисање и лабелирање сетова података</w:t>
            </w:r>
            <w:r w:rsidR="00CF708A">
              <w:rPr>
                <w:noProof/>
                <w:webHidden/>
              </w:rPr>
              <w:tab/>
            </w:r>
            <w:r w:rsidR="00CF708A">
              <w:rPr>
                <w:noProof/>
                <w:webHidden/>
              </w:rPr>
              <w:fldChar w:fldCharType="begin"/>
            </w:r>
            <w:r w:rsidR="00CF708A">
              <w:rPr>
                <w:noProof/>
                <w:webHidden/>
              </w:rPr>
              <w:instrText xml:space="preserve"> PAGEREF _Toc47347533 \h </w:instrText>
            </w:r>
            <w:r w:rsidR="00CF708A">
              <w:rPr>
                <w:noProof/>
                <w:webHidden/>
              </w:rPr>
            </w:r>
            <w:r w:rsidR="00CF708A">
              <w:rPr>
                <w:noProof/>
                <w:webHidden/>
              </w:rPr>
              <w:fldChar w:fldCharType="separate"/>
            </w:r>
            <w:r w:rsidR="00CF708A">
              <w:rPr>
                <w:noProof/>
                <w:webHidden/>
              </w:rPr>
              <w:t>24</w:t>
            </w:r>
            <w:r w:rsidR="00CF708A">
              <w:rPr>
                <w:noProof/>
                <w:webHidden/>
              </w:rPr>
              <w:fldChar w:fldCharType="end"/>
            </w:r>
          </w:hyperlink>
        </w:p>
        <w:p w14:paraId="44ED953D" w14:textId="2198BB39" w:rsidR="00CF708A" w:rsidRDefault="00F16102">
          <w:pPr>
            <w:pStyle w:val="TOC3"/>
            <w:tabs>
              <w:tab w:val="left" w:pos="1667"/>
              <w:tab w:val="right" w:leader="dot" w:pos="9016"/>
            </w:tabs>
            <w:rPr>
              <w:rFonts w:asciiTheme="minorHAnsi" w:eastAsiaTheme="minorEastAsia" w:hAnsiTheme="minorHAnsi" w:cstheme="minorBidi"/>
              <w:noProof/>
              <w:sz w:val="22"/>
              <w:szCs w:val="22"/>
            </w:rPr>
          </w:pPr>
          <w:hyperlink w:anchor="_Toc47347534" w:history="1">
            <w:r w:rsidR="00CF708A" w:rsidRPr="003E6366">
              <w:rPr>
                <w:rStyle w:val="Hyperlink"/>
                <w:noProof/>
                <w:lang w:val="sr-Cyrl-RS"/>
              </w:rPr>
              <w:t>3.1.1</w:t>
            </w:r>
            <w:r w:rsidR="00CF708A">
              <w:rPr>
                <w:rFonts w:asciiTheme="minorHAnsi" w:eastAsiaTheme="minorEastAsia" w:hAnsiTheme="minorHAnsi" w:cstheme="minorBidi"/>
                <w:noProof/>
                <w:sz w:val="22"/>
                <w:szCs w:val="22"/>
              </w:rPr>
              <w:tab/>
            </w:r>
            <w:r w:rsidR="00CF708A" w:rsidRPr="003E6366">
              <w:rPr>
                <w:rStyle w:val="Hyperlink"/>
                <w:noProof/>
                <w:lang w:val="sr-Cyrl-RS"/>
              </w:rPr>
              <w:t>Генерисање сетова података</w:t>
            </w:r>
            <w:r w:rsidR="00CF708A">
              <w:rPr>
                <w:noProof/>
                <w:webHidden/>
              </w:rPr>
              <w:tab/>
            </w:r>
            <w:r w:rsidR="00CF708A">
              <w:rPr>
                <w:noProof/>
                <w:webHidden/>
              </w:rPr>
              <w:fldChar w:fldCharType="begin"/>
            </w:r>
            <w:r w:rsidR="00CF708A">
              <w:rPr>
                <w:noProof/>
                <w:webHidden/>
              </w:rPr>
              <w:instrText xml:space="preserve"> PAGEREF _Toc47347534 \h </w:instrText>
            </w:r>
            <w:r w:rsidR="00CF708A">
              <w:rPr>
                <w:noProof/>
                <w:webHidden/>
              </w:rPr>
            </w:r>
            <w:r w:rsidR="00CF708A">
              <w:rPr>
                <w:noProof/>
                <w:webHidden/>
              </w:rPr>
              <w:fldChar w:fldCharType="separate"/>
            </w:r>
            <w:r w:rsidR="00CF708A">
              <w:rPr>
                <w:noProof/>
                <w:webHidden/>
              </w:rPr>
              <w:t>24</w:t>
            </w:r>
            <w:r w:rsidR="00CF708A">
              <w:rPr>
                <w:noProof/>
                <w:webHidden/>
              </w:rPr>
              <w:fldChar w:fldCharType="end"/>
            </w:r>
          </w:hyperlink>
        </w:p>
        <w:p w14:paraId="698323DE" w14:textId="5F6A0322" w:rsidR="00CF708A" w:rsidRDefault="00F16102">
          <w:pPr>
            <w:pStyle w:val="TOC3"/>
            <w:tabs>
              <w:tab w:val="left" w:pos="1667"/>
              <w:tab w:val="right" w:leader="dot" w:pos="9016"/>
            </w:tabs>
            <w:rPr>
              <w:rFonts w:asciiTheme="minorHAnsi" w:eastAsiaTheme="minorEastAsia" w:hAnsiTheme="minorHAnsi" w:cstheme="minorBidi"/>
              <w:noProof/>
              <w:sz w:val="22"/>
              <w:szCs w:val="22"/>
            </w:rPr>
          </w:pPr>
          <w:hyperlink w:anchor="_Toc47347535" w:history="1">
            <w:r w:rsidR="00CF708A" w:rsidRPr="003E6366">
              <w:rPr>
                <w:rStyle w:val="Hyperlink"/>
                <w:noProof/>
                <w:lang w:val="sr-Cyrl-RS"/>
              </w:rPr>
              <w:t>3.1.2</w:t>
            </w:r>
            <w:r w:rsidR="00CF708A">
              <w:rPr>
                <w:rFonts w:asciiTheme="minorHAnsi" w:eastAsiaTheme="minorEastAsia" w:hAnsiTheme="minorHAnsi" w:cstheme="minorBidi"/>
                <w:noProof/>
                <w:sz w:val="22"/>
                <w:szCs w:val="22"/>
              </w:rPr>
              <w:tab/>
            </w:r>
            <w:r w:rsidR="00CF708A" w:rsidRPr="003E6366">
              <w:rPr>
                <w:rStyle w:val="Hyperlink"/>
                <w:noProof/>
                <w:lang w:val="sr-Cyrl-RS"/>
              </w:rPr>
              <w:t>Лабелирање сетова података</w:t>
            </w:r>
            <w:r w:rsidR="00CF708A">
              <w:rPr>
                <w:noProof/>
                <w:webHidden/>
              </w:rPr>
              <w:tab/>
            </w:r>
            <w:r w:rsidR="00CF708A">
              <w:rPr>
                <w:noProof/>
                <w:webHidden/>
              </w:rPr>
              <w:fldChar w:fldCharType="begin"/>
            </w:r>
            <w:r w:rsidR="00CF708A">
              <w:rPr>
                <w:noProof/>
                <w:webHidden/>
              </w:rPr>
              <w:instrText xml:space="preserve"> PAGEREF _Toc47347535 \h </w:instrText>
            </w:r>
            <w:r w:rsidR="00CF708A">
              <w:rPr>
                <w:noProof/>
                <w:webHidden/>
              </w:rPr>
            </w:r>
            <w:r w:rsidR="00CF708A">
              <w:rPr>
                <w:noProof/>
                <w:webHidden/>
              </w:rPr>
              <w:fldChar w:fldCharType="separate"/>
            </w:r>
            <w:r w:rsidR="00CF708A">
              <w:rPr>
                <w:noProof/>
                <w:webHidden/>
              </w:rPr>
              <w:t>25</w:t>
            </w:r>
            <w:r w:rsidR="00CF708A">
              <w:rPr>
                <w:noProof/>
                <w:webHidden/>
              </w:rPr>
              <w:fldChar w:fldCharType="end"/>
            </w:r>
          </w:hyperlink>
        </w:p>
        <w:p w14:paraId="6703EC43" w14:textId="0D6E96F9" w:rsidR="00CF708A" w:rsidRDefault="00F16102">
          <w:pPr>
            <w:pStyle w:val="TOC4"/>
            <w:tabs>
              <w:tab w:val="left" w:pos="2047"/>
              <w:tab w:val="right" w:leader="dot" w:pos="9016"/>
            </w:tabs>
            <w:rPr>
              <w:rFonts w:asciiTheme="minorHAnsi" w:eastAsiaTheme="minorEastAsia" w:hAnsiTheme="minorHAnsi" w:cstheme="minorBidi"/>
              <w:noProof/>
              <w:sz w:val="22"/>
              <w:szCs w:val="22"/>
            </w:rPr>
          </w:pPr>
          <w:hyperlink w:anchor="_Toc47347536" w:history="1">
            <w:r w:rsidR="00CF708A" w:rsidRPr="003E6366">
              <w:rPr>
                <w:rStyle w:val="Hyperlink"/>
                <w:noProof/>
                <w:lang w:val="sr-Cyrl-RS"/>
                <w14:scene3d>
                  <w14:camera w14:prst="orthographicFront"/>
                  <w14:lightRig w14:rig="threePt" w14:dir="t">
                    <w14:rot w14:lat="0" w14:lon="0" w14:rev="0"/>
                  </w14:lightRig>
                </w14:scene3d>
              </w:rPr>
              <w:t>3.1.2.1</w:t>
            </w:r>
            <w:r w:rsidR="00CF708A">
              <w:rPr>
                <w:rFonts w:asciiTheme="minorHAnsi" w:eastAsiaTheme="minorEastAsia" w:hAnsiTheme="minorHAnsi" w:cstheme="minorBidi"/>
                <w:noProof/>
                <w:sz w:val="22"/>
                <w:szCs w:val="22"/>
              </w:rPr>
              <w:tab/>
            </w:r>
            <w:r w:rsidR="00CF708A" w:rsidRPr="003E6366">
              <w:rPr>
                <w:rStyle w:val="Hyperlink"/>
                <w:noProof/>
              </w:rPr>
              <w:t xml:space="preserve">Face detection </w:t>
            </w:r>
            <w:r w:rsidR="00CF708A" w:rsidRPr="003E6366">
              <w:rPr>
                <w:rStyle w:val="Hyperlink"/>
                <w:noProof/>
                <w:lang w:val="sr-Cyrl-RS"/>
              </w:rPr>
              <w:t>режими рада</w:t>
            </w:r>
            <w:r w:rsidR="00CF708A">
              <w:rPr>
                <w:noProof/>
                <w:webHidden/>
              </w:rPr>
              <w:tab/>
            </w:r>
            <w:r w:rsidR="00CF708A">
              <w:rPr>
                <w:noProof/>
                <w:webHidden/>
              </w:rPr>
              <w:fldChar w:fldCharType="begin"/>
            </w:r>
            <w:r w:rsidR="00CF708A">
              <w:rPr>
                <w:noProof/>
                <w:webHidden/>
              </w:rPr>
              <w:instrText xml:space="preserve"> PAGEREF _Toc47347536 \h </w:instrText>
            </w:r>
            <w:r w:rsidR="00CF708A">
              <w:rPr>
                <w:noProof/>
                <w:webHidden/>
              </w:rPr>
            </w:r>
            <w:r w:rsidR="00CF708A">
              <w:rPr>
                <w:noProof/>
                <w:webHidden/>
              </w:rPr>
              <w:fldChar w:fldCharType="separate"/>
            </w:r>
            <w:r w:rsidR="00CF708A">
              <w:rPr>
                <w:noProof/>
                <w:webHidden/>
              </w:rPr>
              <w:t>27</w:t>
            </w:r>
            <w:r w:rsidR="00CF708A">
              <w:rPr>
                <w:noProof/>
                <w:webHidden/>
              </w:rPr>
              <w:fldChar w:fldCharType="end"/>
            </w:r>
          </w:hyperlink>
        </w:p>
        <w:p w14:paraId="1C8BC6C5" w14:textId="25917C5C" w:rsidR="00CF708A" w:rsidRDefault="00F16102">
          <w:pPr>
            <w:pStyle w:val="TOC4"/>
            <w:tabs>
              <w:tab w:val="left" w:pos="2047"/>
              <w:tab w:val="right" w:leader="dot" w:pos="9016"/>
            </w:tabs>
            <w:rPr>
              <w:rFonts w:asciiTheme="minorHAnsi" w:eastAsiaTheme="minorEastAsia" w:hAnsiTheme="minorHAnsi" w:cstheme="minorBidi"/>
              <w:noProof/>
              <w:sz w:val="22"/>
              <w:szCs w:val="22"/>
            </w:rPr>
          </w:pPr>
          <w:hyperlink w:anchor="_Toc47347537" w:history="1">
            <w:r w:rsidR="00CF708A" w:rsidRPr="003E6366">
              <w:rPr>
                <w:rStyle w:val="Hyperlink"/>
                <w:noProof/>
                <w:lang w:val="sr-Cyrl-RS"/>
                <w14:scene3d>
                  <w14:camera w14:prst="orthographicFront"/>
                  <w14:lightRig w14:rig="threePt" w14:dir="t">
                    <w14:rot w14:lat="0" w14:lon="0" w14:rev="0"/>
                  </w14:lightRig>
                </w14:scene3d>
              </w:rPr>
              <w:t>3.1.2.2</w:t>
            </w:r>
            <w:r w:rsidR="00CF708A">
              <w:rPr>
                <w:rFonts w:asciiTheme="minorHAnsi" w:eastAsiaTheme="minorEastAsia" w:hAnsiTheme="minorHAnsi" w:cstheme="minorBidi"/>
                <w:noProof/>
                <w:sz w:val="22"/>
                <w:szCs w:val="22"/>
              </w:rPr>
              <w:tab/>
            </w:r>
            <w:r w:rsidR="00CF708A" w:rsidRPr="003E6366">
              <w:rPr>
                <w:rStyle w:val="Hyperlink"/>
                <w:noProof/>
              </w:rPr>
              <w:t xml:space="preserve">Face elements detection </w:t>
            </w:r>
            <w:r w:rsidR="00CF708A" w:rsidRPr="003E6366">
              <w:rPr>
                <w:rStyle w:val="Hyperlink"/>
                <w:noProof/>
                <w:lang w:val="sr-Cyrl-RS"/>
              </w:rPr>
              <w:t>режим рада</w:t>
            </w:r>
            <w:r w:rsidR="00CF708A">
              <w:rPr>
                <w:noProof/>
                <w:webHidden/>
              </w:rPr>
              <w:tab/>
            </w:r>
            <w:r w:rsidR="00CF708A">
              <w:rPr>
                <w:noProof/>
                <w:webHidden/>
              </w:rPr>
              <w:fldChar w:fldCharType="begin"/>
            </w:r>
            <w:r w:rsidR="00CF708A">
              <w:rPr>
                <w:noProof/>
                <w:webHidden/>
              </w:rPr>
              <w:instrText xml:space="preserve"> PAGEREF _Toc47347537 \h </w:instrText>
            </w:r>
            <w:r w:rsidR="00CF708A">
              <w:rPr>
                <w:noProof/>
                <w:webHidden/>
              </w:rPr>
            </w:r>
            <w:r w:rsidR="00CF708A">
              <w:rPr>
                <w:noProof/>
                <w:webHidden/>
              </w:rPr>
              <w:fldChar w:fldCharType="separate"/>
            </w:r>
            <w:r w:rsidR="00CF708A">
              <w:rPr>
                <w:noProof/>
                <w:webHidden/>
              </w:rPr>
              <w:t>28</w:t>
            </w:r>
            <w:r w:rsidR="00CF708A">
              <w:rPr>
                <w:noProof/>
                <w:webHidden/>
              </w:rPr>
              <w:fldChar w:fldCharType="end"/>
            </w:r>
          </w:hyperlink>
        </w:p>
        <w:p w14:paraId="395533C8" w14:textId="53920668" w:rsidR="00CF708A" w:rsidRDefault="00F16102">
          <w:pPr>
            <w:pStyle w:val="TOC4"/>
            <w:tabs>
              <w:tab w:val="left" w:pos="2047"/>
              <w:tab w:val="right" w:leader="dot" w:pos="9016"/>
            </w:tabs>
            <w:rPr>
              <w:rFonts w:asciiTheme="minorHAnsi" w:eastAsiaTheme="minorEastAsia" w:hAnsiTheme="minorHAnsi" w:cstheme="minorBidi"/>
              <w:noProof/>
              <w:sz w:val="22"/>
              <w:szCs w:val="22"/>
            </w:rPr>
          </w:pPr>
          <w:hyperlink w:anchor="_Toc47347538" w:history="1">
            <w:r w:rsidR="00CF708A" w:rsidRPr="003E6366">
              <w:rPr>
                <w:rStyle w:val="Hyperlink"/>
                <w:noProof/>
                <w:lang w:val="sr-Cyrl-RS"/>
                <w14:scene3d>
                  <w14:camera w14:prst="orthographicFront"/>
                  <w14:lightRig w14:rig="threePt" w14:dir="t">
                    <w14:rot w14:lat="0" w14:lon="0" w14:rev="0"/>
                  </w14:lightRig>
                </w14:scene3d>
              </w:rPr>
              <w:t>3.1.2.3</w:t>
            </w:r>
            <w:r w:rsidR="00CF708A">
              <w:rPr>
                <w:rFonts w:asciiTheme="minorHAnsi" w:eastAsiaTheme="minorEastAsia" w:hAnsiTheme="minorHAnsi" w:cstheme="minorBidi"/>
                <w:noProof/>
                <w:sz w:val="22"/>
                <w:szCs w:val="22"/>
              </w:rPr>
              <w:tab/>
            </w:r>
            <w:r w:rsidR="00CF708A" w:rsidRPr="003E6366">
              <w:rPr>
                <w:rStyle w:val="Hyperlink"/>
                <w:noProof/>
              </w:rPr>
              <w:t xml:space="preserve">Eye contour detection </w:t>
            </w:r>
            <w:r w:rsidR="00CF708A" w:rsidRPr="003E6366">
              <w:rPr>
                <w:rStyle w:val="Hyperlink"/>
                <w:noProof/>
                <w:lang w:val="sr-Cyrl-RS"/>
              </w:rPr>
              <w:t>режим рада</w:t>
            </w:r>
            <w:r w:rsidR="00CF708A">
              <w:rPr>
                <w:noProof/>
                <w:webHidden/>
              </w:rPr>
              <w:tab/>
            </w:r>
            <w:r w:rsidR="00CF708A">
              <w:rPr>
                <w:noProof/>
                <w:webHidden/>
              </w:rPr>
              <w:fldChar w:fldCharType="begin"/>
            </w:r>
            <w:r w:rsidR="00CF708A">
              <w:rPr>
                <w:noProof/>
                <w:webHidden/>
              </w:rPr>
              <w:instrText xml:space="preserve"> PAGEREF _Toc47347538 \h </w:instrText>
            </w:r>
            <w:r w:rsidR="00CF708A">
              <w:rPr>
                <w:noProof/>
                <w:webHidden/>
              </w:rPr>
            </w:r>
            <w:r w:rsidR="00CF708A">
              <w:rPr>
                <w:noProof/>
                <w:webHidden/>
              </w:rPr>
              <w:fldChar w:fldCharType="separate"/>
            </w:r>
            <w:r w:rsidR="00CF708A">
              <w:rPr>
                <w:noProof/>
                <w:webHidden/>
              </w:rPr>
              <w:t>29</w:t>
            </w:r>
            <w:r w:rsidR="00CF708A">
              <w:rPr>
                <w:noProof/>
                <w:webHidden/>
              </w:rPr>
              <w:fldChar w:fldCharType="end"/>
            </w:r>
          </w:hyperlink>
        </w:p>
        <w:p w14:paraId="14B04CAF" w14:textId="3FA50BB0" w:rsidR="00CF708A" w:rsidRDefault="00F16102">
          <w:pPr>
            <w:pStyle w:val="TOC4"/>
            <w:tabs>
              <w:tab w:val="left" w:pos="2047"/>
              <w:tab w:val="right" w:leader="dot" w:pos="9016"/>
            </w:tabs>
            <w:rPr>
              <w:rFonts w:asciiTheme="minorHAnsi" w:eastAsiaTheme="minorEastAsia" w:hAnsiTheme="minorHAnsi" w:cstheme="minorBidi"/>
              <w:noProof/>
              <w:sz w:val="22"/>
              <w:szCs w:val="22"/>
            </w:rPr>
          </w:pPr>
          <w:hyperlink w:anchor="_Toc47347539" w:history="1">
            <w:r w:rsidR="00CF708A" w:rsidRPr="003E6366">
              <w:rPr>
                <w:rStyle w:val="Hyperlink"/>
                <w:noProof/>
                <w:lang w:val="sr-Cyrl-RS"/>
                <w14:scene3d>
                  <w14:camera w14:prst="orthographicFront"/>
                  <w14:lightRig w14:rig="threePt" w14:dir="t">
                    <w14:rot w14:lat="0" w14:lon="0" w14:rev="0"/>
                  </w14:lightRig>
                </w14:scene3d>
              </w:rPr>
              <w:t>3.1.2.4</w:t>
            </w:r>
            <w:r w:rsidR="00CF708A">
              <w:rPr>
                <w:rFonts w:asciiTheme="minorHAnsi" w:eastAsiaTheme="minorEastAsia" w:hAnsiTheme="minorHAnsi" w:cstheme="minorBidi"/>
                <w:noProof/>
                <w:sz w:val="22"/>
                <w:szCs w:val="22"/>
              </w:rPr>
              <w:tab/>
            </w:r>
            <w:r w:rsidR="00CF708A" w:rsidRPr="003E6366">
              <w:rPr>
                <w:rStyle w:val="Hyperlink"/>
                <w:noProof/>
                <w:lang w:val="sr-Cyrl-RS"/>
              </w:rPr>
              <w:t>Излазне датотеке апликације за лабелирање</w:t>
            </w:r>
            <w:r w:rsidR="00CF708A">
              <w:rPr>
                <w:noProof/>
                <w:webHidden/>
              </w:rPr>
              <w:tab/>
            </w:r>
            <w:r w:rsidR="00CF708A">
              <w:rPr>
                <w:noProof/>
                <w:webHidden/>
              </w:rPr>
              <w:fldChar w:fldCharType="begin"/>
            </w:r>
            <w:r w:rsidR="00CF708A">
              <w:rPr>
                <w:noProof/>
                <w:webHidden/>
              </w:rPr>
              <w:instrText xml:space="preserve"> PAGEREF _Toc47347539 \h </w:instrText>
            </w:r>
            <w:r w:rsidR="00CF708A">
              <w:rPr>
                <w:noProof/>
                <w:webHidden/>
              </w:rPr>
            </w:r>
            <w:r w:rsidR="00CF708A">
              <w:rPr>
                <w:noProof/>
                <w:webHidden/>
              </w:rPr>
              <w:fldChar w:fldCharType="separate"/>
            </w:r>
            <w:r w:rsidR="00CF708A">
              <w:rPr>
                <w:noProof/>
                <w:webHidden/>
              </w:rPr>
              <w:t>30</w:t>
            </w:r>
            <w:r w:rsidR="00CF708A">
              <w:rPr>
                <w:noProof/>
                <w:webHidden/>
              </w:rPr>
              <w:fldChar w:fldCharType="end"/>
            </w:r>
          </w:hyperlink>
        </w:p>
        <w:p w14:paraId="4A7AA4EC" w14:textId="7AD66BF9" w:rsidR="00CF708A" w:rsidRDefault="00F16102">
          <w:pPr>
            <w:pStyle w:val="TOC2"/>
            <w:tabs>
              <w:tab w:val="left" w:pos="1400"/>
              <w:tab w:val="right" w:leader="dot" w:pos="9016"/>
            </w:tabs>
            <w:rPr>
              <w:rFonts w:asciiTheme="minorHAnsi" w:eastAsiaTheme="minorEastAsia" w:hAnsiTheme="minorHAnsi" w:cstheme="minorBidi"/>
              <w:noProof/>
              <w:sz w:val="22"/>
              <w:szCs w:val="22"/>
            </w:rPr>
          </w:pPr>
          <w:hyperlink w:anchor="_Toc47347540" w:history="1">
            <w:r w:rsidR="00CF708A" w:rsidRPr="003E6366">
              <w:rPr>
                <w:rStyle w:val="Hyperlink"/>
                <w:noProof/>
                <w:lang w:val="sr-Cyrl-RS"/>
              </w:rPr>
              <w:t>3.2</w:t>
            </w:r>
            <w:r w:rsidR="00CF708A">
              <w:rPr>
                <w:rFonts w:asciiTheme="minorHAnsi" w:eastAsiaTheme="minorEastAsia" w:hAnsiTheme="minorHAnsi" w:cstheme="minorBidi"/>
                <w:noProof/>
                <w:sz w:val="22"/>
                <w:szCs w:val="22"/>
              </w:rPr>
              <w:tab/>
            </w:r>
            <w:r w:rsidR="00CF708A" w:rsidRPr="003E6366">
              <w:rPr>
                <w:rStyle w:val="Hyperlink"/>
                <w:noProof/>
                <w:lang w:val="sr-Cyrl-RS"/>
              </w:rPr>
              <w:t>Апликација за праћење пажње возача</w:t>
            </w:r>
            <w:r w:rsidR="00CF708A">
              <w:rPr>
                <w:noProof/>
                <w:webHidden/>
              </w:rPr>
              <w:tab/>
            </w:r>
            <w:r w:rsidR="00CF708A">
              <w:rPr>
                <w:noProof/>
                <w:webHidden/>
              </w:rPr>
              <w:fldChar w:fldCharType="begin"/>
            </w:r>
            <w:r w:rsidR="00CF708A">
              <w:rPr>
                <w:noProof/>
                <w:webHidden/>
              </w:rPr>
              <w:instrText xml:space="preserve"> PAGEREF _Toc47347540 \h </w:instrText>
            </w:r>
            <w:r w:rsidR="00CF708A">
              <w:rPr>
                <w:noProof/>
                <w:webHidden/>
              </w:rPr>
            </w:r>
            <w:r w:rsidR="00CF708A">
              <w:rPr>
                <w:noProof/>
                <w:webHidden/>
              </w:rPr>
              <w:fldChar w:fldCharType="separate"/>
            </w:r>
            <w:r w:rsidR="00CF708A">
              <w:rPr>
                <w:noProof/>
                <w:webHidden/>
              </w:rPr>
              <w:t>33</w:t>
            </w:r>
            <w:r w:rsidR="00CF708A">
              <w:rPr>
                <w:noProof/>
                <w:webHidden/>
              </w:rPr>
              <w:fldChar w:fldCharType="end"/>
            </w:r>
          </w:hyperlink>
        </w:p>
        <w:p w14:paraId="5E15D949" w14:textId="478C3D45" w:rsidR="00CF708A" w:rsidRDefault="00F16102">
          <w:pPr>
            <w:pStyle w:val="TOC3"/>
            <w:tabs>
              <w:tab w:val="left" w:pos="1667"/>
              <w:tab w:val="right" w:leader="dot" w:pos="9016"/>
            </w:tabs>
            <w:rPr>
              <w:rFonts w:asciiTheme="minorHAnsi" w:eastAsiaTheme="minorEastAsia" w:hAnsiTheme="minorHAnsi" w:cstheme="minorBidi"/>
              <w:noProof/>
              <w:sz w:val="22"/>
              <w:szCs w:val="22"/>
            </w:rPr>
          </w:pPr>
          <w:hyperlink w:anchor="_Toc47347541" w:history="1">
            <w:r w:rsidR="00CF708A" w:rsidRPr="003E6366">
              <w:rPr>
                <w:rStyle w:val="Hyperlink"/>
                <w:noProof/>
                <w:lang w:val="sr-Cyrl-RS"/>
              </w:rPr>
              <w:t>3.2.1</w:t>
            </w:r>
            <w:r w:rsidR="00CF708A">
              <w:rPr>
                <w:rFonts w:asciiTheme="minorHAnsi" w:eastAsiaTheme="minorEastAsia" w:hAnsiTheme="minorHAnsi" w:cstheme="minorBidi"/>
                <w:noProof/>
                <w:sz w:val="22"/>
                <w:szCs w:val="22"/>
              </w:rPr>
              <w:tab/>
            </w:r>
            <w:r w:rsidR="00CF708A" w:rsidRPr="003E6366">
              <w:rPr>
                <w:rStyle w:val="Hyperlink"/>
                <w:noProof/>
                <w:lang w:val="sr-Cyrl-RS"/>
              </w:rPr>
              <w:t>Модели конволутивних неуронских мрежа</w:t>
            </w:r>
            <w:r w:rsidR="00CF708A">
              <w:rPr>
                <w:noProof/>
                <w:webHidden/>
              </w:rPr>
              <w:tab/>
            </w:r>
            <w:r w:rsidR="00CF708A">
              <w:rPr>
                <w:noProof/>
                <w:webHidden/>
              </w:rPr>
              <w:fldChar w:fldCharType="begin"/>
            </w:r>
            <w:r w:rsidR="00CF708A">
              <w:rPr>
                <w:noProof/>
                <w:webHidden/>
              </w:rPr>
              <w:instrText xml:space="preserve"> PAGEREF _Toc47347541 \h </w:instrText>
            </w:r>
            <w:r w:rsidR="00CF708A">
              <w:rPr>
                <w:noProof/>
                <w:webHidden/>
              </w:rPr>
            </w:r>
            <w:r w:rsidR="00CF708A">
              <w:rPr>
                <w:noProof/>
                <w:webHidden/>
              </w:rPr>
              <w:fldChar w:fldCharType="separate"/>
            </w:r>
            <w:r w:rsidR="00CF708A">
              <w:rPr>
                <w:noProof/>
                <w:webHidden/>
              </w:rPr>
              <w:t>34</w:t>
            </w:r>
            <w:r w:rsidR="00CF708A">
              <w:rPr>
                <w:noProof/>
                <w:webHidden/>
              </w:rPr>
              <w:fldChar w:fldCharType="end"/>
            </w:r>
          </w:hyperlink>
        </w:p>
        <w:p w14:paraId="073DA069" w14:textId="44E88B7B" w:rsidR="00CF708A" w:rsidRDefault="00F16102">
          <w:pPr>
            <w:pStyle w:val="TOC3"/>
            <w:tabs>
              <w:tab w:val="left" w:pos="1667"/>
              <w:tab w:val="right" w:leader="dot" w:pos="9016"/>
            </w:tabs>
            <w:rPr>
              <w:rFonts w:asciiTheme="minorHAnsi" w:eastAsiaTheme="minorEastAsia" w:hAnsiTheme="minorHAnsi" w:cstheme="minorBidi"/>
              <w:noProof/>
              <w:sz w:val="22"/>
              <w:szCs w:val="22"/>
            </w:rPr>
          </w:pPr>
          <w:hyperlink w:anchor="_Toc47347542" w:history="1">
            <w:r w:rsidR="00CF708A" w:rsidRPr="003E6366">
              <w:rPr>
                <w:rStyle w:val="Hyperlink"/>
                <w:noProof/>
                <w:lang w:val="sr-Cyrl-RS"/>
              </w:rPr>
              <w:t>3.2.2</w:t>
            </w:r>
            <w:r w:rsidR="00CF708A">
              <w:rPr>
                <w:rFonts w:asciiTheme="minorHAnsi" w:eastAsiaTheme="minorEastAsia" w:hAnsiTheme="minorHAnsi" w:cstheme="minorBidi"/>
                <w:noProof/>
                <w:sz w:val="22"/>
                <w:szCs w:val="22"/>
              </w:rPr>
              <w:tab/>
            </w:r>
            <w:r w:rsidR="00CF708A" w:rsidRPr="003E6366">
              <w:rPr>
                <w:rStyle w:val="Hyperlink"/>
                <w:noProof/>
                <w:lang w:val="sr-Cyrl-RS"/>
              </w:rPr>
              <w:t>Процес обучавања мрежа</w:t>
            </w:r>
            <w:r w:rsidR="00CF708A">
              <w:rPr>
                <w:noProof/>
                <w:webHidden/>
              </w:rPr>
              <w:tab/>
            </w:r>
            <w:r w:rsidR="00CF708A">
              <w:rPr>
                <w:noProof/>
                <w:webHidden/>
              </w:rPr>
              <w:fldChar w:fldCharType="begin"/>
            </w:r>
            <w:r w:rsidR="00CF708A">
              <w:rPr>
                <w:noProof/>
                <w:webHidden/>
              </w:rPr>
              <w:instrText xml:space="preserve"> PAGEREF _Toc47347542 \h </w:instrText>
            </w:r>
            <w:r w:rsidR="00CF708A">
              <w:rPr>
                <w:noProof/>
                <w:webHidden/>
              </w:rPr>
            </w:r>
            <w:r w:rsidR="00CF708A">
              <w:rPr>
                <w:noProof/>
                <w:webHidden/>
              </w:rPr>
              <w:fldChar w:fldCharType="separate"/>
            </w:r>
            <w:r w:rsidR="00CF708A">
              <w:rPr>
                <w:noProof/>
                <w:webHidden/>
              </w:rPr>
              <w:t>36</w:t>
            </w:r>
            <w:r w:rsidR="00CF708A">
              <w:rPr>
                <w:noProof/>
                <w:webHidden/>
              </w:rPr>
              <w:fldChar w:fldCharType="end"/>
            </w:r>
          </w:hyperlink>
        </w:p>
        <w:p w14:paraId="623F9C48" w14:textId="63CAE3C4" w:rsidR="00CF708A" w:rsidRDefault="00F16102">
          <w:pPr>
            <w:pStyle w:val="TOC3"/>
            <w:tabs>
              <w:tab w:val="left" w:pos="1667"/>
              <w:tab w:val="right" w:leader="dot" w:pos="9016"/>
            </w:tabs>
            <w:rPr>
              <w:rFonts w:asciiTheme="minorHAnsi" w:eastAsiaTheme="minorEastAsia" w:hAnsiTheme="minorHAnsi" w:cstheme="minorBidi"/>
              <w:noProof/>
              <w:sz w:val="22"/>
              <w:szCs w:val="22"/>
            </w:rPr>
          </w:pPr>
          <w:hyperlink w:anchor="_Toc47347543" w:history="1">
            <w:r w:rsidR="00CF708A" w:rsidRPr="003E6366">
              <w:rPr>
                <w:rStyle w:val="Hyperlink"/>
                <w:noProof/>
                <w:lang w:val="sr-Cyrl-RS"/>
              </w:rPr>
              <w:t>3.2.3</w:t>
            </w:r>
            <w:r w:rsidR="00CF708A">
              <w:rPr>
                <w:rFonts w:asciiTheme="minorHAnsi" w:eastAsiaTheme="minorEastAsia" w:hAnsiTheme="minorHAnsi" w:cstheme="minorBidi"/>
                <w:noProof/>
                <w:sz w:val="22"/>
                <w:szCs w:val="22"/>
              </w:rPr>
              <w:tab/>
            </w:r>
            <w:r w:rsidR="00CF708A" w:rsidRPr="003E6366">
              <w:rPr>
                <w:rStyle w:val="Hyperlink"/>
                <w:noProof/>
                <w:lang w:val="sr-Cyrl-RS"/>
              </w:rPr>
              <w:t>Структура апликације</w:t>
            </w:r>
            <w:r w:rsidR="00CF708A">
              <w:rPr>
                <w:noProof/>
                <w:webHidden/>
              </w:rPr>
              <w:tab/>
            </w:r>
            <w:r w:rsidR="00CF708A">
              <w:rPr>
                <w:noProof/>
                <w:webHidden/>
              </w:rPr>
              <w:fldChar w:fldCharType="begin"/>
            </w:r>
            <w:r w:rsidR="00CF708A">
              <w:rPr>
                <w:noProof/>
                <w:webHidden/>
              </w:rPr>
              <w:instrText xml:space="preserve"> PAGEREF _Toc47347543 \h </w:instrText>
            </w:r>
            <w:r w:rsidR="00CF708A">
              <w:rPr>
                <w:noProof/>
                <w:webHidden/>
              </w:rPr>
            </w:r>
            <w:r w:rsidR="00CF708A">
              <w:rPr>
                <w:noProof/>
                <w:webHidden/>
              </w:rPr>
              <w:fldChar w:fldCharType="separate"/>
            </w:r>
            <w:r w:rsidR="00CF708A">
              <w:rPr>
                <w:noProof/>
                <w:webHidden/>
              </w:rPr>
              <w:t>37</w:t>
            </w:r>
            <w:r w:rsidR="00CF708A">
              <w:rPr>
                <w:noProof/>
                <w:webHidden/>
              </w:rPr>
              <w:fldChar w:fldCharType="end"/>
            </w:r>
          </w:hyperlink>
        </w:p>
        <w:p w14:paraId="3D5B6294" w14:textId="1D2545C1" w:rsidR="00CF708A" w:rsidRDefault="00F16102">
          <w:pPr>
            <w:pStyle w:val="TOC1"/>
            <w:rPr>
              <w:rFonts w:asciiTheme="minorHAnsi" w:eastAsiaTheme="minorEastAsia" w:hAnsiTheme="minorHAnsi" w:cstheme="minorBidi"/>
              <w:noProof/>
              <w:sz w:val="22"/>
              <w:szCs w:val="22"/>
              <w:lang w:val="en-US"/>
            </w:rPr>
          </w:pPr>
          <w:hyperlink w:anchor="_Toc47347544" w:history="1">
            <w:r w:rsidR="00CF708A" w:rsidRPr="003E6366">
              <w:rPr>
                <w:rStyle w:val="Hyperlink"/>
                <w:noProof/>
              </w:rPr>
              <w:t>4</w:t>
            </w:r>
            <w:r w:rsidR="00CF708A">
              <w:rPr>
                <w:rFonts w:asciiTheme="minorHAnsi" w:eastAsiaTheme="minorEastAsia" w:hAnsiTheme="minorHAnsi" w:cstheme="minorBidi"/>
                <w:noProof/>
                <w:sz w:val="22"/>
                <w:szCs w:val="22"/>
                <w:lang w:val="en-US"/>
              </w:rPr>
              <w:tab/>
            </w:r>
            <w:r w:rsidR="00CF708A" w:rsidRPr="003E6366">
              <w:rPr>
                <w:rStyle w:val="Hyperlink"/>
                <w:noProof/>
              </w:rPr>
              <w:t>Програмско решење</w:t>
            </w:r>
            <w:r w:rsidR="00CF708A">
              <w:rPr>
                <w:noProof/>
                <w:webHidden/>
              </w:rPr>
              <w:tab/>
            </w:r>
            <w:r w:rsidR="00CF708A">
              <w:rPr>
                <w:noProof/>
                <w:webHidden/>
              </w:rPr>
              <w:fldChar w:fldCharType="begin"/>
            </w:r>
            <w:r w:rsidR="00CF708A">
              <w:rPr>
                <w:noProof/>
                <w:webHidden/>
              </w:rPr>
              <w:instrText xml:space="preserve"> PAGEREF _Toc47347544 \h </w:instrText>
            </w:r>
            <w:r w:rsidR="00CF708A">
              <w:rPr>
                <w:noProof/>
                <w:webHidden/>
              </w:rPr>
            </w:r>
            <w:r w:rsidR="00CF708A">
              <w:rPr>
                <w:noProof/>
                <w:webHidden/>
              </w:rPr>
              <w:fldChar w:fldCharType="separate"/>
            </w:r>
            <w:r w:rsidR="00CF708A">
              <w:rPr>
                <w:noProof/>
                <w:webHidden/>
              </w:rPr>
              <w:t>39</w:t>
            </w:r>
            <w:r w:rsidR="00CF708A">
              <w:rPr>
                <w:noProof/>
                <w:webHidden/>
              </w:rPr>
              <w:fldChar w:fldCharType="end"/>
            </w:r>
          </w:hyperlink>
        </w:p>
        <w:p w14:paraId="75E19B3C" w14:textId="4B859476" w:rsidR="00CF708A" w:rsidRDefault="00F16102">
          <w:pPr>
            <w:pStyle w:val="TOC2"/>
            <w:tabs>
              <w:tab w:val="left" w:pos="1400"/>
              <w:tab w:val="right" w:leader="dot" w:pos="9016"/>
            </w:tabs>
            <w:rPr>
              <w:rFonts w:asciiTheme="minorHAnsi" w:eastAsiaTheme="minorEastAsia" w:hAnsiTheme="minorHAnsi" w:cstheme="minorBidi"/>
              <w:noProof/>
              <w:sz w:val="22"/>
              <w:szCs w:val="22"/>
            </w:rPr>
          </w:pPr>
          <w:hyperlink w:anchor="_Toc47347545" w:history="1">
            <w:r w:rsidR="00CF708A" w:rsidRPr="003E6366">
              <w:rPr>
                <w:rStyle w:val="Hyperlink"/>
                <w:noProof/>
                <w:lang w:val="sr-Cyrl-RS"/>
              </w:rPr>
              <w:t>4.1</w:t>
            </w:r>
            <w:r w:rsidR="00CF708A">
              <w:rPr>
                <w:rFonts w:asciiTheme="minorHAnsi" w:eastAsiaTheme="minorEastAsia" w:hAnsiTheme="minorHAnsi" w:cstheme="minorBidi"/>
                <w:noProof/>
                <w:sz w:val="22"/>
                <w:szCs w:val="22"/>
              </w:rPr>
              <w:tab/>
            </w:r>
            <w:r w:rsidR="00CF708A" w:rsidRPr="003E6366">
              <w:rPr>
                <w:rStyle w:val="Hyperlink"/>
                <w:noProof/>
                <w:lang w:val="sr-Cyrl-RS"/>
              </w:rPr>
              <w:t>Апликација за лабелирање података</w:t>
            </w:r>
            <w:r w:rsidR="00CF708A">
              <w:rPr>
                <w:noProof/>
                <w:webHidden/>
              </w:rPr>
              <w:tab/>
            </w:r>
            <w:r w:rsidR="00CF708A">
              <w:rPr>
                <w:noProof/>
                <w:webHidden/>
              </w:rPr>
              <w:fldChar w:fldCharType="begin"/>
            </w:r>
            <w:r w:rsidR="00CF708A">
              <w:rPr>
                <w:noProof/>
                <w:webHidden/>
              </w:rPr>
              <w:instrText xml:space="preserve"> PAGEREF _Toc47347545 \h </w:instrText>
            </w:r>
            <w:r w:rsidR="00CF708A">
              <w:rPr>
                <w:noProof/>
                <w:webHidden/>
              </w:rPr>
            </w:r>
            <w:r w:rsidR="00CF708A">
              <w:rPr>
                <w:noProof/>
                <w:webHidden/>
              </w:rPr>
              <w:fldChar w:fldCharType="separate"/>
            </w:r>
            <w:r w:rsidR="00CF708A">
              <w:rPr>
                <w:noProof/>
                <w:webHidden/>
              </w:rPr>
              <w:t>39</w:t>
            </w:r>
            <w:r w:rsidR="00CF708A">
              <w:rPr>
                <w:noProof/>
                <w:webHidden/>
              </w:rPr>
              <w:fldChar w:fldCharType="end"/>
            </w:r>
          </w:hyperlink>
        </w:p>
        <w:p w14:paraId="6B0D33F9" w14:textId="59779557" w:rsidR="00CF708A" w:rsidRDefault="00F16102">
          <w:pPr>
            <w:pStyle w:val="TOC2"/>
            <w:tabs>
              <w:tab w:val="left" w:pos="1400"/>
              <w:tab w:val="right" w:leader="dot" w:pos="9016"/>
            </w:tabs>
            <w:rPr>
              <w:rFonts w:asciiTheme="minorHAnsi" w:eastAsiaTheme="minorEastAsia" w:hAnsiTheme="minorHAnsi" w:cstheme="minorBidi"/>
              <w:noProof/>
              <w:sz w:val="22"/>
              <w:szCs w:val="22"/>
            </w:rPr>
          </w:pPr>
          <w:hyperlink w:anchor="_Toc47347546" w:history="1">
            <w:r w:rsidR="00CF708A" w:rsidRPr="003E6366">
              <w:rPr>
                <w:rStyle w:val="Hyperlink"/>
                <w:noProof/>
                <w:lang w:val="sr-Cyrl-RS"/>
              </w:rPr>
              <w:t>4.2</w:t>
            </w:r>
            <w:r w:rsidR="00CF708A">
              <w:rPr>
                <w:rFonts w:asciiTheme="minorHAnsi" w:eastAsiaTheme="minorEastAsia" w:hAnsiTheme="minorHAnsi" w:cstheme="minorBidi"/>
                <w:noProof/>
                <w:sz w:val="22"/>
                <w:szCs w:val="22"/>
              </w:rPr>
              <w:tab/>
            </w:r>
            <w:r w:rsidR="00CF708A" w:rsidRPr="003E6366">
              <w:rPr>
                <w:rStyle w:val="Hyperlink"/>
                <w:noProof/>
                <w:lang w:val="sr-Cyrl-RS"/>
              </w:rPr>
              <w:t>Апликација за праћење пажње возача</w:t>
            </w:r>
            <w:r w:rsidR="00CF708A">
              <w:rPr>
                <w:noProof/>
                <w:webHidden/>
              </w:rPr>
              <w:tab/>
            </w:r>
            <w:r w:rsidR="00CF708A">
              <w:rPr>
                <w:noProof/>
                <w:webHidden/>
              </w:rPr>
              <w:fldChar w:fldCharType="begin"/>
            </w:r>
            <w:r w:rsidR="00CF708A">
              <w:rPr>
                <w:noProof/>
                <w:webHidden/>
              </w:rPr>
              <w:instrText xml:space="preserve"> PAGEREF _Toc47347546 \h </w:instrText>
            </w:r>
            <w:r w:rsidR="00CF708A">
              <w:rPr>
                <w:noProof/>
                <w:webHidden/>
              </w:rPr>
            </w:r>
            <w:r w:rsidR="00CF708A">
              <w:rPr>
                <w:noProof/>
                <w:webHidden/>
              </w:rPr>
              <w:fldChar w:fldCharType="separate"/>
            </w:r>
            <w:r w:rsidR="00CF708A">
              <w:rPr>
                <w:noProof/>
                <w:webHidden/>
              </w:rPr>
              <w:t>44</w:t>
            </w:r>
            <w:r w:rsidR="00CF708A">
              <w:rPr>
                <w:noProof/>
                <w:webHidden/>
              </w:rPr>
              <w:fldChar w:fldCharType="end"/>
            </w:r>
          </w:hyperlink>
        </w:p>
        <w:p w14:paraId="748FB5F0" w14:textId="5A5F9E34" w:rsidR="00CF708A" w:rsidRDefault="00F16102">
          <w:pPr>
            <w:pStyle w:val="TOC2"/>
            <w:tabs>
              <w:tab w:val="left" w:pos="1400"/>
              <w:tab w:val="right" w:leader="dot" w:pos="9016"/>
            </w:tabs>
            <w:rPr>
              <w:rFonts w:asciiTheme="minorHAnsi" w:eastAsiaTheme="minorEastAsia" w:hAnsiTheme="minorHAnsi" w:cstheme="minorBidi"/>
              <w:noProof/>
              <w:sz w:val="22"/>
              <w:szCs w:val="22"/>
            </w:rPr>
          </w:pPr>
          <w:hyperlink w:anchor="_Toc47347547" w:history="1">
            <w:r w:rsidR="00CF708A" w:rsidRPr="003E6366">
              <w:rPr>
                <w:rStyle w:val="Hyperlink"/>
                <w:noProof/>
                <w:lang w:val="sr-Cyrl-RS"/>
              </w:rPr>
              <w:t>4.3</w:t>
            </w:r>
            <w:r w:rsidR="00CF708A">
              <w:rPr>
                <w:rFonts w:asciiTheme="minorHAnsi" w:eastAsiaTheme="minorEastAsia" w:hAnsiTheme="minorHAnsi" w:cstheme="minorBidi"/>
                <w:noProof/>
                <w:sz w:val="22"/>
                <w:szCs w:val="22"/>
              </w:rPr>
              <w:tab/>
            </w:r>
            <w:r w:rsidR="00CF708A" w:rsidRPr="003E6366">
              <w:rPr>
                <w:rStyle w:val="Hyperlink"/>
                <w:noProof/>
                <w:lang w:val="sr-Cyrl-RS"/>
              </w:rPr>
              <w:t>Концепт модела фокусиране пажње</w:t>
            </w:r>
            <w:r w:rsidR="00CF708A">
              <w:rPr>
                <w:noProof/>
                <w:webHidden/>
              </w:rPr>
              <w:tab/>
            </w:r>
            <w:r w:rsidR="00CF708A">
              <w:rPr>
                <w:noProof/>
                <w:webHidden/>
              </w:rPr>
              <w:fldChar w:fldCharType="begin"/>
            </w:r>
            <w:r w:rsidR="00CF708A">
              <w:rPr>
                <w:noProof/>
                <w:webHidden/>
              </w:rPr>
              <w:instrText xml:space="preserve"> PAGEREF _Toc47347547 \h </w:instrText>
            </w:r>
            <w:r w:rsidR="00CF708A">
              <w:rPr>
                <w:noProof/>
                <w:webHidden/>
              </w:rPr>
            </w:r>
            <w:r w:rsidR="00CF708A">
              <w:rPr>
                <w:noProof/>
                <w:webHidden/>
              </w:rPr>
              <w:fldChar w:fldCharType="separate"/>
            </w:r>
            <w:r w:rsidR="00CF708A">
              <w:rPr>
                <w:noProof/>
                <w:webHidden/>
              </w:rPr>
              <w:t>46</w:t>
            </w:r>
            <w:r w:rsidR="00CF708A">
              <w:rPr>
                <w:noProof/>
                <w:webHidden/>
              </w:rPr>
              <w:fldChar w:fldCharType="end"/>
            </w:r>
          </w:hyperlink>
        </w:p>
        <w:p w14:paraId="4843BA56" w14:textId="7CE0D23D" w:rsidR="00CF708A" w:rsidRDefault="00F16102">
          <w:pPr>
            <w:pStyle w:val="TOC1"/>
            <w:rPr>
              <w:rFonts w:asciiTheme="minorHAnsi" w:eastAsiaTheme="minorEastAsia" w:hAnsiTheme="minorHAnsi" w:cstheme="minorBidi"/>
              <w:noProof/>
              <w:sz w:val="22"/>
              <w:szCs w:val="22"/>
              <w:lang w:val="en-US"/>
            </w:rPr>
          </w:pPr>
          <w:hyperlink w:anchor="_Toc47347548" w:history="1">
            <w:r w:rsidR="00CF708A" w:rsidRPr="003E6366">
              <w:rPr>
                <w:rStyle w:val="Hyperlink"/>
                <w:noProof/>
              </w:rPr>
              <w:t>5</w:t>
            </w:r>
            <w:r w:rsidR="00CF708A">
              <w:rPr>
                <w:rFonts w:asciiTheme="minorHAnsi" w:eastAsiaTheme="minorEastAsia" w:hAnsiTheme="minorHAnsi" w:cstheme="minorBidi"/>
                <w:noProof/>
                <w:sz w:val="22"/>
                <w:szCs w:val="22"/>
                <w:lang w:val="en-US"/>
              </w:rPr>
              <w:tab/>
            </w:r>
            <w:r w:rsidR="00CF708A" w:rsidRPr="003E6366">
              <w:rPr>
                <w:rStyle w:val="Hyperlink"/>
                <w:noProof/>
              </w:rPr>
              <w:t>Евалуација</w:t>
            </w:r>
            <w:r w:rsidR="00CF708A">
              <w:rPr>
                <w:noProof/>
                <w:webHidden/>
              </w:rPr>
              <w:tab/>
            </w:r>
            <w:r w:rsidR="00CF708A">
              <w:rPr>
                <w:noProof/>
                <w:webHidden/>
              </w:rPr>
              <w:fldChar w:fldCharType="begin"/>
            </w:r>
            <w:r w:rsidR="00CF708A">
              <w:rPr>
                <w:noProof/>
                <w:webHidden/>
              </w:rPr>
              <w:instrText xml:space="preserve"> PAGEREF _Toc47347548 \h </w:instrText>
            </w:r>
            <w:r w:rsidR="00CF708A">
              <w:rPr>
                <w:noProof/>
                <w:webHidden/>
              </w:rPr>
            </w:r>
            <w:r w:rsidR="00CF708A">
              <w:rPr>
                <w:noProof/>
                <w:webHidden/>
              </w:rPr>
              <w:fldChar w:fldCharType="separate"/>
            </w:r>
            <w:r w:rsidR="00CF708A">
              <w:rPr>
                <w:noProof/>
                <w:webHidden/>
              </w:rPr>
              <w:t>48</w:t>
            </w:r>
            <w:r w:rsidR="00CF708A">
              <w:rPr>
                <w:noProof/>
                <w:webHidden/>
              </w:rPr>
              <w:fldChar w:fldCharType="end"/>
            </w:r>
          </w:hyperlink>
        </w:p>
        <w:p w14:paraId="695062B6" w14:textId="71FA6424" w:rsidR="00CF708A" w:rsidRDefault="00F16102">
          <w:pPr>
            <w:pStyle w:val="TOC2"/>
            <w:tabs>
              <w:tab w:val="left" w:pos="1400"/>
              <w:tab w:val="right" w:leader="dot" w:pos="9016"/>
            </w:tabs>
            <w:rPr>
              <w:rFonts w:asciiTheme="minorHAnsi" w:eastAsiaTheme="minorEastAsia" w:hAnsiTheme="minorHAnsi" w:cstheme="minorBidi"/>
              <w:noProof/>
              <w:sz w:val="22"/>
              <w:szCs w:val="22"/>
            </w:rPr>
          </w:pPr>
          <w:hyperlink w:anchor="_Toc47347549" w:history="1">
            <w:r w:rsidR="00CF708A" w:rsidRPr="003E6366">
              <w:rPr>
                <w:rStyle w:val="Hyperlink"/>
                <w:noProof/>
                <w:lang w:val="sr-Cyrl-RS"/>
              </w:rPr>
              <w:t>5.1</w:t>
            </w:r>
            <w:r w:rsidR="00CF708A">
              <w:rPr>
                <w:rFonts w:asciiTheme="minorHAnsi" w:eastAsiaTheme="minorEastAsia" w:hAnsiTheme="minorHAnsi" w:cstheme="minorBidi"/>
                <w:noProof/>
                <w:sz w:val="22"/>
                <w:szCs w:val="22"/>
              </w:rPr>
              <w:tab/>
            </w:r>
            <w:r w:rsidR="00CF708A" w:rsidRPr="003E6366">
              <w:rPr>
                <w:rStyle w:val="Hyperlink"/>
                <w:noProof/>
                <w:lang w:val="sr-Cyrl-RS"/>
              </w:rPr>
              <w:t>Евалуација апликације за лабелирање података</w:t>
            </w:r>
            <w:r w:rsidR="00CF708A">
              <w:rPr>
                <w:noProof/>
                <w:webHidden/>
              </w:rPr>
              <w:tab/>
            </w:r>
            <w:r w:rsidR="00CF708A">
              <w:rPr>
                <w:noProof/>
                <w:webHidden/>
              </w:rPr>
              <w:fldChar w:fldCharType="begin"/>
            </w:r>
            <w:r w:rsidR="00CF708A">
              <w:rPr>
                <w:noProof/>
                <w:webHidden/>
              </w:rPr>
              <w:instrText xml:space="preserve"> PAGEREF _Toc47347549 \h </w:instrText>
            </w:r>
            <w:r w:rsidR="00CF708A">
              <w:rPr>
                <w:noProof/>
                <w:webHidden/>
              </w:rPr>
            </w:r>
            <w:r w:rsidR="00CF708A">
              <w:rPr>
                <w:noProof/>
                <w:webHidden/>
              </w:rPr>
              <w:fldChar w:fldCharType="separate"/>
            </w:r>
            <w:r w:rsidR="00CF708A">
              <w:rPr>
                <w:noProof/>
                <w:webHidden/>
              </w:rPr>
              <w:t>48</w:t>
            </w:r>
            <w:r w:rsidR="00CF708A">
              <w:rPr>
                <w:noProof/>
                <w:webHidden/>
              </w:rPr>
              <w:fldChar w:fldCharType="end"/>
            </w:r>
          </w:hyperlink>
        </w:p>
        <w:p w14:paraId="4BE7C86B" w14:textId="14A57978" w:rsidR="00CF708A" w:rsidRDefault="00F16102">
          <w:pPr>
            <w:pStyle w:val="TOC2"/>
            <w:tabs>
              <w:tab w:val="left" w:pos="1400"/>
              <w:tab w:val="right" w:leader="dot" w:pos="9016"/>
            </w:tabs>
            <w:rPr>
              <w:rFonts w:asciiTheme="minorHAnsi" w:eastAsiaTheme="minorEastAsia" w:hAnsiTheme="minorHAnsi" w:cstheme="minorBidi"/>
              <w:noProof/>
              <w:sz w:val="22"/>
              <w:szCs w:val="22"/>
            </w:rPr>
          </w:pPr>
          <w:hyperlink w:anchor="_Toc47347550" w:history="1">
            <w:r w:rsidR="00CF708A" w:rsidRPr="003E6366">
              <w:rPr>
                <w:rStyle w:val="Hyperlink"/>
                <w:noProof/>
                <w:lang w:val="sr-Cyrl-RS"/>
              </w:rPr>
              <w:t>5.2</w:t>
            </w:r>
            <w:r w:rsidR="00CF708A">
              <w:rPr>
                <w:rFonts w:asciiTheme="minorHAnsi" w:eastAsiaTheme="minorEastAsia" w:hAnsiTheme="minorHAnsi" w:cstheme="minorBidi"/>
                <w:noProof/>
                <w:sz w:val="22"/>
                <w:szCs w:val="22"/>
              </w:rPr>
              <w:tab/>
            </w:r>
            <w:r w:rsidR="00CF708A" w:rsidRPr="003E6366">
              <w:rPr>
                <w:rStyle w:val="Hyperlink"/>
                <w:noProof/>
                <w:lang w:val="sr-Cyrl-RS"/>
              </w:rPr>
              <w:t>Евалуација апликације за праћење пажње возача</w:t>
            </w:r>
            <w:r w:rsidR="00CF708A">
              <w:rPr>
                <w:noProof/>
                <w:webHidden/>
              </w:rPr>
              <w:tab/>
            </w:r>
            <w:r w:rsidR="00CF708A">
              <w:rPr>
                <w:noProof/>
                <w:webHidden/>
              </w:rPr>
              <w:fldChar w:fldCharType="begin"/>
            </w:r>
            <w:r w:rsidR="00CF708A">
              <w:rPr>
                <w:noProof/>
                <w:webHidden/>
              </w:rPr>
              <w:instrText xml:space="preserve"> PAGEREF _Toc47347550 \h </w:instrText>
            </w:r>
            <w:r w:rsidR="00CF708A">
              <w:rPr>
                <w:noProof/>
                <w:webHidden/>
              </w:rPr>
            </w:r>
            <w:r w:rsidR="00CF708A">
              <w:rPr>
                <w:noProof/>
                <w:webHidden/>
              </w:rPr>
              <w:fldChar w:fldCharType="separate"/>
            </w:r>
            <w:r w:rsidR="00CF708A">
              <w:rPr>
                <w:noProof/>
                <w:webHidden/>
              </w:rPr>
              <w:t>50</w:t>
            </w:r>
            <w:r w:rsidR="00CF708A">
              <w:rPr>
                <w:noProof/>
                <w:webHidden/>
              </w:rPr>
              <w:fldChar w:fldCharType="end"/>
            </w:r>
          </w:hyperlink>
        </w:p>
        <w:p w14:paraId="160084B8" w14:textId="6F2B05FE" w:rsidR="00CF708A" w:rsidRDefault="00F16102">
          <w:pPr>
            <w:pStyle w:val="TOC3"/>
            <w:tabs>
              <w:tab w:val="left" w:pos="1667"/>
              <w:tab w:val="right" w:leader="dot" w:pos="9016"/>
            </w:tabs>
            <w:rPr>
              <w:rFonts w:asciiTheme="minorHAnsi" w:eastAsiaTheme="minorEastAsia" w:hAnsiTheme="minorHAnsi" w:cstheme="minorBidi"/>
              <w:noProof/>
              <w:sz w:val="22"/>
              <w:szCs w:val="22"/>
            </w:rPr>
          </w:pPr>
          <w:hyperlink w:anchor="_Toc47347551" w:history="1">
            <w:r w:rsidR="00CF708A" w:rsidRPr="003E6366">
              <w:rPr>
                <w:rStyle w:val="Hyperlink"/>
                <w:noProof/>
                <w:lang w:val="sr-Cyrl-RS"/>
              </w:rPr>
              <w:t>5.2.1</w:t>
            </w:r>
            <w:r w:rsidR="00CF708A">
              <w:rPr>
                <w:rFonts w:asciiTheme="minorHAnsi" w:eastAsiaTheme="minorEastAsia" w:hAnsiTheme="minorHAnsi" w:cstheme="minorBidi"/>
                <w:noProof/>
                <w:sz w:val="22"/>
                <w:szCs w:val="22"/>
              </w:rPr>
              <w:tab/>
            </w:r>
            <w:r w:rsidR="00CF708A" w:rsidRPr="003E6366">
              <w:rPr>
                <w:rStyle w:val="Hyperlink"/>
                <w:noProof/>
                <w:lang w:val="sr-Cyrl-RS"/>
              </w:rPr>
              <w:t>Евалуација првог модела неуронске мреже</w:t>
            </w:r>
            <w:r w:rsidR="00CF708A">
              <w:rPr>
                <w:noProof/>
                <w:webHidden/>
              </w:rPr>
              <w:tab/>
            </w:r>
            <w:r w:rsidR="00CF708A">
              <w:rPr>
                <w:noProof/>
                <w:webHidden/>
              </w:rPr>
              <w:fldChar w:fldCharType="begin"/>
            </w:r>
            <w:r w:rsidR="00CF708A">
              <w:rPr>
                <w:noProof/>
                <w:webHidden/>
              </w:rPr>
              <w:instrText xml:space="preserve"> PAGEREF _Toc47347551 \h </w:instrText>
            </w:r>
            <w:r w:rsidR="00CF708A">
              <w:rPr>
                <w:noProof/>
                <w:webHidden/>
              </w:rPr>
            </w:r>
            <w:r w:rsidR="00CF708A">
              <w:rPr>
                <w:noProof/>
                <w:webHidden/>
              </w:rPr>
              <w:fldChar w:fldCharType="separate"/>
            </w:r>
            <w:r w:rsidR="00CF708A">
              <w:rPr>
                <w:noProof/>
                <w:webHidden/>
              </w:rPr>
              <w:t>51</w:t>
            </w:r>
            <w:r w:rsidR="00CF708A">
              <w:rPr>
                <w:noProof/>
                <w:webHidden/>
              </w:rPr>
              <w:fldChar w:fldCharType="end"/>
            </w:r>
          </w:hyperlink>
        </w:p>
        <w:p w14:paraId="2CF04423" w14:textId="701A7B11" w:rsidR="00CF708A" w:rsidRDefault="00F16102">
          <w:pPr>
            <w:pStyle w:val="TOC3"/>
            <w:tabs>
              <w:tab w:val="left" w:pos="1667"/>
              <w:tab w:val="right" w:leader="dot" w:pos="9016"/>
            </w:tabs>
            <w:rPr>
              <w:rFonts w:asciiTheme="minorHAnsi" w:eastAsiaTheme="minorEastAsia" w:hAnsiTheme="minorHAnsi" w:cstheme="minorBidi"/>
              <w:noProof/>
              <w:sz w:val="22"/>
              <w:szCs w:val="22"/>
            </w:rPr>
          </w:pPr>
          <w:hyperlink w:anchor="_Toc47347552" w:history="1">
            <w:r w:rsidR="00CF708A" w:rsidRPr="003E6366">
              <w:rPr>
                <w:rStyle w:val="Hyperlink"/>
                <w:noProof/>
                <w:lang w:val="sr-Cyrl-RS"/>
              </w:rPr>
              <w:t>5.2.2</w:t>
            </w:r>
            <w:r w:rsidR="00CF708A">
              <w:rPr>
                <w:rFonts w:asciiTheme="minorHAnsi" w:eastAsiaTheme="minorEastAsia" w:hAnsiTheme="minorHAnsi" w:cstheme="minorBidi"/>
                <w:noProof/>
                <w:sz w:val="22"/>
                <w:szCs w:val="22"/>
              </w:rPr>
              <w:tab/>
            </w:r>
            <w:r w:rsidR="00CF708A" w:rsidRPr="003E6366">
              <w:rPr>
                <w:rStyle w:val="Hyperlink"/>
                <w:noProof/>
                <w:lang w:val="sr-Cyrl-RS"/>
              </w:rPr>
              <w:t>Евалуација другог модела неуронске мреже</w:t>
            </w:r>
            <w:r w:rsidR="00CF708A">
              <w:rPr>
                <w:noProof/>
                <w:webHidden/>
              </w:rPr>
              <w:tab/>
            </w:r>
            <w:r w:rsidR="00CF708A">
              <w:rPr>
                <w:noProof/>
                <w:webHidden/>
              </w:rPr>
              <w:fldChar w:fldCharType="begin"/>
            </w:r>
            <w:r w:rsidR="00CF708A">
              <w:rPr>
                <w:noProof/>
                <w:webHidden/>
              </w:rPr>
              <w:instrText xml:space="preserve"> PAGEREF _Toc47347552 \h </w:instrText>
            </w:r>
            <w:r w:rsidR="00CF708A">
              <w:rPr>
                <w:noProof/>
                <w:webHidden/>
              </w:rPr>
            </w:r>
            <w:r w:rsidR="00CF708A">
              <w:rPr>
                <w:noProof/>
                <w:webHidden/>
              </w:rPr>
              <w:fldChar w:fldCharType="separate"/>
            </w:r>
            <w:r w:rsidR="00CF708A">
              <w:rPr>
                <w:noProof/>
                <w:webHidden/>
              </w:rPr>
              <w:t>53</w:t>
            </w:r>
            <w:r w:rsidR="00CF708A">
              <w:rPr>
                <w:noProof/>
                <w:webHidden/>
              </w:rPr>
              <w:fldChar w:fldCharType="end"/>
            </w:r>
          </w:hyperlink>
        </w:p>
        <w:p w14:paraId="1872BC86" w14:textId="48ADD81D" w:rsidR="00CF708A" w:rsidRDefault="00F16102">
          <w:pPr>
            <w:pStyle w:val="TOC3"/>
            <w:tabs>
              <w:tab w:val="left" w:pos="1667"/>
              <w:tab w:val="right" w:leader="dot" w:pos="9016"/>
            </w:tabs>
            <w:rPr>
              <w:rFonts w:asciiTheme="minorHAnsi" w:eastAsiaTheme="minorEastAsia" w:hAnsiTheme="minorHAnsi" w:cstheme="minorBidi"/>
              <w:noProof/>
              <w:sz w:val="22"/>
              <w:szCs w:val="22"/>
            </w:rPr>
          </w:pPr>
          <w:hyperlink w:anchor="_Toc47347553" w:history="1">
            <w:r w:rsidR="00CF708A" w:rsidRPr="003E6366">
              <w:rPr>
                <w:rStyle w:val="Hyperlink"/>
                <w:noProof/>
                <w:lang w:val="sr-Cyrl-RS"/>
              </w:rPr>
              <w:t>5.2.3</w:t>
            </w:r>
            <w:r w:rsidR="00CF708A">
              <w:rPr>
                <w:rFonts w:asciiTheme="minorHAnsi" w:eastAsiaTheme="minorEastAsia" w:hAnsiTheme="minorHAnsi" w:cstheme="minorBidi"/>
                <w:noProof/>
                <w:sz w:val="22"/>
                <w:szCs w:val="22"/>
              </w:rPr>
              <w:tab/>
            </w:r>
            <w:r w:rsidR="00CF708A" w:rsidRPr="003E6366">
              <w:rPr>
                <w:rStyle w:val="Hyperlink"/>
                <w:noProof/>
                <w:lang w:val="sr-Cyrl-RS"/>
              </w:rPr>
              <w:t>Евалуација трећег модела неуронске мреже</w:t>
            </w:r>
            <w:r w:rsidR="00CF708A">
              <w:rPr>
                <w:noProof/>
                <w:webHidden/>
              </w:rPr>
              <w:tab/>
            </w:r>
            <w:r w:rsidR="00CF708A">
              <w:rPr>
                <w:noProof/>
                <w:webHidden/>
              </w:rPr>
              <w:fldChar w:fldCharType="begin"/>
            </w:r>
            <w:r w:rsidR="00CF708A">
              <w:rPr>
                <w:noProof/>
                <w:webHidden/>
              </w:rPr>
              <w:instrText xml:space="preserve"> PAGEREF _Toc47347553 \h </w:instrText>
            </w:r>
            <w:r w:rsidR="00CF708A">
              <w:rPr>
                <w:noProof/>
                <w:webHidden/>
              </w:rPr>
            </w:r>
            <w:r w:rsidR="00CF708A">
              <w:rPr>
                <w:noProof/>
                <w:webHidden/>
              </w:rPr>
              <w:fldChar w:fldCharType="separate"/>
            </w:r>
            <w:r w:rsidR="00CF708A">
              <w:rPr>
                <w:noProof/>
                <w:webHidden/>
              </w:rPr>
              <w:t>57</w:t>
            </w:r>
            <w:r w:rsidR="00CF708A">
              <w:rPr>
                <w:noProof/>
                <w:webHidden/>
              </w:rPr>
              <w:fldChar w:fldCharType="end"/>
            </w:r>
          </w:hyperlink>
        </w:p>
        <w:p w14:paraId="04B710F0" w14:textId="300EE2ED" w:rsidR="00CF708A" w:rsidRDefault="00F16102">
          <w:pPr>
            <w:pStyle w:val="TOC3"/>
            <w:tabs>
              <w:tab w:val="left" w:pos="1667"/>
              <w:tab w:val="right" w:leader="dot" w:pos="9016"/>
            </w:tabs>
            <w:rPr>
              <w:rFonts w:asciiTheme="minorHAnsi" w:eastAsiaTheme="minorEastAsia" w:hAnsiTheme="minorHAnsi" w:cstheme="minorBidi"/>
              <w:noProof/>
              <w:sz w:val="22"/>
              <w:szCs w:val="22"/>
            </w:rPr>
          </w:pPr>
          <w:hyperlink w:anchor="_Toc47347554" w:history="1">
            <w:r w:rsidR="00CF708A" w:rsidRPr="003E6366">
              <w:rPr>
                <w:rStyle w:val="Hyperlink"/>
                <w:noProof/>
                <w:lang w:val="sr-Cyrl-RS"/>
              </w:rPr>
              <w:t>5.2.4</w:t>
            </w:r>
            <w:r w:rsidR="00CF708A">
              <w:rPr>
                <w:rFonts w:asciiTheme="minorHAnsi" w:eastAsiaTheme="minorEastAsia" w:hAnsiTheme="minorHAnsi" w:cstheme="minorBidi"/>
                <w:noProof/>
                <w:sz w:val="22"/>
                <w:szCs w:val="22"/>
              </w:rPr>
              <w:tab/>
            </w:r>
            <w:r w:rsidR="00CF708A" w:rsidRPr="003E6366">
              <w:rPr>
                <w:rStyle w:val="Hyperlink"/>
                <w:noProof/>
                <w:lang w:val="sr-Cyrl-RS"/>
              </w:rPr>
              <w:t>Могућност искључивања другог модела</w:t>
            </w:r>
            <w:r w:rsidR="00CF708A">
              <w:rPr>
                <w:noProof/>
                <w:webHidden/>
              </w:rPr>
              <w:tab/>
            </w:r>
            <w:r w:rsidR="00CF708A">
              <w:rPr>
                <w:noProof/>
                <w:webHidden/>
              </w:rPr>
              <w:fldChar w:fldCharType="begin"/>
            </w:r>
            <w:r w:rsidR="00CF708A">
              <w:rPr>
                <w:noProof/>
                <w:webHidden/>
              </w:rPr>
              <w:instrText xml:space="preserve"> PAGEREF _Toc47347554 \h </w:instrText>
            </w:r>
            <w:r w:rsidR="00CF708A">
              <w:rPr>
                <w:noProof/>
                <w:webHidden/>
              </w:rPr>
            </w:r>
            <w:r w:rsidR="00CF708A">
              <w:rPr>
                <w:noProof/>
                <w:webHidden/>
              </w:rPr>
              <w:fldChar w:fldCharType="separate"/>
            </w:r>
            <w:r w:rsidR="00CF708A">
              <w:rPr>
                <w:noProof/>
                <w:webHidden/>
              </w:rPr>
              <w:t>59</w:t>
            </w:r>
            <w:r w:rsidR="00CF708A">
              <w:rPr>
                <w:noProof/>
                <w:webHidden/>
              </w:rPr>
              <w:fldChar w:fldCharType="end"/>
            </w:r>
          </w:hyperlink>
        </w:p>
        <w:p w14:paraId="7E1179C3" w14:textId="28408023" w:rsidR="00CF708A" w:rsidRDefault="00F16102">
          <w:pPr>
            <w:pStyle w:val="TOC3"/>
            <w:tabs>
              <w:tab w:val="left" w:pos="1667"/>
              <w:tab w:val="right" w:leader="dot" w:pos="9016"/>
            </w:tabs>
            <w:rPr>
              <w:rFonts w:asciiTheme="minorHAnsi" w:eastAsiaTheme="minorEastAsia" w:hAnsiTheme="minorHAnsi" w:cstheme="minorBidi"/>
              <w:noProof/>
              <w:sz w:val="22"/>
              <w:szCs w:val="22"/>
            </w:rPr>
          </w:pPr>
          <w:hyperlink w:anchor="_Toc47347555" w:history="1">
            <w:r w:rsidR="00CF708A" w:rsidRPr="003E6366">
              <w:rPr>
                <w:rStyle w:val="Hyperlink"/>
                <w:noProof/>
                <w:lang w:val="sr-Cyrl-RS"/>
              </w:rPr>
              <w:t>5.2.5</w:t>
            </w:r>
            <w:r w:rsidR="00CF708A">
              <w:rPr>
                <w:rFonts w:asciiTheme="minorHAnsi" w:eastAsiaTheme="minorEastAsia" w:hAnsiTheme="minorHAnsi" w:cstheme="minorBidi"/>
                <w:noProof/>
                <w:sz w:val="22"/>
                <w:szCs w:val="22"/>
              </w:rPr>
              <w:tab/>
            </w:r>
            <w:r w:rsidR="00CF708A" w:rsidRPr="003E6366">
              <w:rPr>
                <w:rStyle w:val="Hyperlink"/>
                <w:noProof/>
                <w:lang w:val="sr-Cyrl-RS"/>
              </w:rPr>
              <w:t>Временска потрошња појединих целина програмског кода</w:t>
            </w:r>
            <w:r w:rsidR="00CF708A">
              <w:rPr>
                <w:noProof/>
                <w:webHidden/>
              </w:rPr>
              <w:tab/>
            </w:r>
            <w:r w:rsidR="00CF708A">
              <w:rPr>
                <w:noProof/>
                <w:webHidden/>
              </w:rPr>
              <w:fldChar w:fldCharType="begin"/>
            </w:r>
            <w:r w:rsidR="00CF708A">
              <w:rPr>
                <w:noProof/>
                <w:webHidden/>
              </w:rPr>
              <w:instrText xml:space="preserve"> PAGEREF _Toc47347555 \h </w:instrText>
            </w:r>
            <w:r w:rsidR="00CF708A">
              <w:rPr>
                <w:noProof/>
                <w:webHidden/>
              </w:rPr>
            </w:r>
            <w:r w:rsidR="00CF708A">
              <w:rPr>
                <w:noProof/>
                <w:webHidden/>
              </w:rPr>
              <w:fldChar w:fldCharType="separate"/>
            </w:r>
            <w:r w:rsidR="00CF708A">
              <w:rPr>
                <w:noProof/>
                <w:webHidden/>
              </w:rPr>
              <w:t>60</w:t>
            </w:r>
            <w:r w:rsidR="00CF708A">
              <w:rPr>
                <w:noProof/>
                <w:webHidden/>
              </w:rPr>
              <w:fldChar w:fldCharType="end"/>
            </w:r>
          </w:hyperlink>
        </w:p>
        <w:p w14:paraId="7F791EFA" w14:textId="461DFBA4" w:rsidR="00CF708A" w:rsidRDefault="00F16102">
          <w:pPr>
            <w:pStyle w:val="TOC1"/>
            <w:rPr>
              <w:rFonts w:asciiTheme="minorHAnsi" w:eastAsiaTheme="minorEastAsia" w:hAnsiTheme="minorHAnsi" w:cstheme="minorBidi"/>
              <w:noProof/>
              <w:sz w:val="22"/>
              <w:szCs w:val="22"/>
              <w:lang w:val="en-US"/>
            </w:rPr>
          </w:pPr>
          <w:hyperlink w:anchor="_Toc47347556" w:history="1">
            <w:r w:rsidR="00CF708A" w:rsidRPr="003E6366">
              <w:rPr>
                <w:rStyle w:val="Hyperlink"/>
                <w:noProof/>
              </w:rPr>
              <w:t>6</w:t>
            </w:r>
            <w:r w:rsidR="00CF708A">
              <w:rPr>
                <w:rFonts w:asciiTheme="minorHAnsi" w:eastAsiaTheme="minorEastAsia" w:hAnsiTheme="minorHAnsi" w:cstheme="minorBidi"/>
                <w:noProof/>
                <w:sz w:val="22"/>
                <w:szCs w:val="22"/>
                <w:lang w:val="en-US"/>
              </w:rPr>
              <w:tab/>
            </w:r>
            <w:r w:rsidR="00CF708A" w:rsidRPr="003E6366">
              <w:rPr>
                <w:rStyle w:val="Hyperlink"/>
                <w:noProof/>
              </w:rPr>
              <w:t>Закључак</w:t>
            </w:r>
            <w:r w:rsidR="00CF708A">
              <w:rPr>
                <w:noProof/>
                <w:webHidden/>
              </w:rPr>
              <w:tab/>
            </w:r>
            <w:r w:rsidR="00CF708A">
              <w:rPr>
                <w:noProof/>
                <w:webHidden/>
              </w:rPr>
              <w:fldChar w:fldCharType="begin"/>
            </w:r>
            <w:r w:rsidR="00CF708A">
              <w:rPr>
                <w:noProof/>
                <w:webHidden/>
              </w:rPr>
              <w:instrText xml:space="preserve"> PAGEREF _Toc47347556 \h </w:instrText>
            </w:r>
            <w:r w:rsidR="00CF708A">
              <w:rPr>
                <w:noProof/>
                <w:webHidden/>
              </w:rPr>
            </w:r>
            <w:r w:rsidR="00CF708A">
              <w:rPr>
                <w:noProof/>
                <w:webHidden/>
              </w:rPr>
              <w:fldChar w:fldCharType="separate"/>
            </w:r>
            <w:r w:rsidR="00CF708A">
              <w:rPr>
                <w:noProof/>
                <w:webHidden/>
              </w:rPr>
              <w:t>62</w:t>
            </w:r>
            <w:r w:rsidR="00CF708A">
              <w:rPr>
                <w:noProof/>
                <w:webHidden/>
              </w:rPr>
              <w:fldChar w:fldCharType="end"/>
            </w:r>
          </w:hyperlink>
        </w:p>
        <w:p w14:paraId="64A667CF" w14:textId="315D9186" w:rsidR="00CF708A" w:rsidRDefault="00F16102">
          <w:pPr>
            <w:pStyle w:val="TOC1"/>
            <w:rPr>
              <w:rFonts w:asciiTheme="minorHAnsi" w:eastAsiaTheme="minorEastAsia" w:hAnsiTheme="minorHAnsi" w:cstheme="minorBidi"/>
              <w:noProof/>
              <w:sz w:val="22"/>
              <w:szCs w:val="22"/>
              <w:lang w:val="en-US"/>
            </w:rPr>
          </w:pPr>
          <w:hyperlink w:anchor="_Toc47347557" w:history="1">
            <w:r w:rsidR="00CF708A" w:rsidRPr="003E6366">
              <w:rPr>
                <w:rStyle w:val="Hyperlink"/>
                <w:noProof/>
              </w:rPr>
              <w:t>7</w:t>
            </w:r>
            <w:r w:rsidR="00CF708A">
              <w:rPr>
                <w:rFonts w:asciiTheme="minorHAnsi" w:eastAsiaTheme="minorEastAsia" w:hAnsiTheme="minorHAnsi" w:cstheme="minorBidi"/>
                <w:noProof/>
                <w:sz w:val="22"/>
                <w:szCs w:val="22"/>
                <w:lang w:val="en-US"/>
              </w:rPr>
              <w:tab/>
            </w:r>
            <w:r w:rsidR="00CF708A" w:rsidRPr="003E6366">
              <w:rPr>
                <w:rStyle w:val="Hyperlink"/>
                <w:noProof/>
              </w:rPr>
              <w:t>Референце</w:t>
            </w:r>
            <w:r w:rsidR="00CF708A">
              <w:rPr>
                <w:noProof/>
                <w:webHidden/>
              </w:rPr>
              <w:tab/>
            </w:r>
            <w:r w:rsidR="00CF708A">
              <w:rPr>
                <w:noProof/>
                <w:webHidden/>
              </w:rPr>
              <w:fldChar w:fldCharType="begin"/>
            </w:r>
            <w:r w:rsidR="00CF708A">
              <w:rPr>
                <w:noProof/>
                <w:webHidden/>
              </w:rPr>
              <w:instrText xml:space="preserve"> PAGEREF _Toc47347557 \h </w:instrText>
            </w:r>
            <w:r w:rsidR="00CF708A">
              <w:rPr>
                <w:noProof/>
                <w:webHidden/>
              </w:rPr>
            </w:r>
            <w:r w:rsidR="00CF708A">
              <w:rPr>
                <w:noProof/>
                <w:webHidden/>
              </w:rPr>
              <w:fldChar w:fldCharType="separate"/>
            </w:r>
            <w:r w:rsidR="00CF708A">
              <w:rPr>
                <w:noProof/>
                <w:webHidden/>
              </w:rPr>
              <w:t>64</w:t>
            </w:r>
            <w:r w:rsidR="00CF708A">
              <w:rPr>
                <w:noProof/>
                <w:webHidden/>
              </w:rPr>
              <w:fldChar w:fldCharType="end"/>
            </w:r>
          </w:hyperlink>
        </w:p>
        <w:p w14:paraId="2F66B84E" w14:textId="5EE96E4D" w:rsidR="00DC3477" w:rsidRDefault="004816DB" w:rsidP="00A843D8">
          <w:pPr>
            <w:ind w:firstLine="0"/>
          </w:pPr>
          <w:r>
            <w:fldChar w:fldCharType="end"/>
          </w:r>
        </w:p>
      </w:sdtContent>
    </w:sdt>
    <w:p w14:paraId="437A9D80" w14:textId="77777777" w:rsidR="00E24202" w:rsidRDefault="00E24202" w:rsidP="00A667E7">
      <w:pPr>
        <w:spacing w:after="120" w:line="276" w:lineRule="auto"/>
        <w:ind w:firstLine="0"/>
        <w:jc w:val="left"/>
        <w:sectPr w:rsidR="00E24202">
          <w:headerReference w:type="default" r:id="rId8"/>
          <w:footerReference w:type="default" r:id="rId9"/>
          <w:pgSz w:w="11906" w:h="16838"/>
          <w:pgMar w:top="1440" w:right="1440" w:bottom="1440" w:left="1440" w:header="708" w:footer="708" w:gutter="0"/>
          <w:cols w:space="708"/>
          <w:docGrid w:linePitch="360"/>
        </w:sectPr>
      </w:pPr>
    </w:p>
    <w:p w14:paraId="34822AD6" w14:textId="5E2B7028" w:rsidR="00343A14" w:rsidRDefault="00343A14" w:rsidP="00A667E7">
      <w:pPr>
        <w:spacing w:after="120" w:line="276" w:lineRule="auto"/>
        <w:ind w:firstLine="0"/>
        <w:jc w:val="left"/>
      </w:pPr>
    </w:p>
    <w:p w14:paraId="13A18DB5" w14:textId="73F818FC" w:rsidR="00343A14" w:rsidRDefault="00343A14" w:rsidP="00A667E7">
      <w:pPr>
        <w:pStyle w:val="Heading1"/>
        <w:numPr>
          <w:ilvl w:val="0"/>
          <w:numId w:val="0"/>
        </w:numPr>
        <w:spacing w:after="120"/>
        <w:ind w:left="432"/>
        <w:jc w:val="both"/>
        <w:rPr>
          <w:lang w:val="sr-Cyrl-RS"/>
        </w:rPr>
      </w:pPr>
      <w:bookmarkStart w:id="2" w:name="_Ref46529995"/>
      <w:bookmarkStart w:id="3" w:name="_Toc47347513"/>
      <w:r>
        <w:rPr>
          <w:lang w:val="sr-Cyrl-RS"/>
        </w:rPr>
        <w:t>Списак слика</w:t>
      </w:r>
      <w:bookmarkEnd w:id="2"/>
      <w:bookmarkEnd w:id="3"/>
    </w:p>
    <w:p w14:paraId="61A807C0" w14:textId="7644A3C1" w:rsidR="002F16D6" w:rsidRDefault="0045357C">
      <w:pPr>
        <w:pStyle w:val="TableofFigures"/>
        <w:tabs>
          <w:tab w:val="right" w:leader="dot" w:pos="9016"/>
        </w:tabs>
        <w:rPr>
          <w:rFonts w:asciiTheme="minorHAnsi" w:eastAsiaTheme="minorEastAsia" w:hAnsiTheme="minorHAnsi" w:cstheme="minorBidi"/>
          <w:noProof/>
          <w:sz w:val="22"/>
          <w:szCs w:val="22"/>
        </w:rPr>
      </w:pPr>
      <w:r>
        <w:rPr>
          <w:lang w:val="sr-Cyrl-RS"/>
        </w:rPr>
        <w:fldChar w:fldCharType="begin"/>
      </w:r>
      <w:r>
        <w:rPr>
          <w:lang w:val="sr-Cyrl-RS"/>
        </w:rPr>
        <w:instrText xml:space="preserve"> TOC \h \z \c "Слика" </w:instrText>
      </w:r>
      <w:r>
        <w:rPr>
          <w:lang w:val="sr-Cyrl-RS"/>
        </w:rPr>
        <w:fldChar w:fldCharType="separate"/>
      </w:r>
      <w:hyperlink w:anchor="_Toc47347631" w:history="1">
        <w:r w:rsidR="002F16D6" w:rsidRPr="00F94F83">
          <w:rPr>
            <w:rStyle w:val="Hyperlink"/>
            <w:noProof/>
          </w:rPr>
          <w:t>Слика 2.1</w:t>
        </w:r>
        <w:r w:rsidR="002F16D6" w:rsidRPr="00F94F83">
          <w:rPr>
            <w:rStyle w:val="Hyperlink"/>
            <w:noProof/>
            <w:lang w:val="sr-Cyrl-RS"/>
          </w:rPr>
          <w:t xml:space="preserve"> Структура дубоке неуронске мреже [7]</w:t>
        </w:r>
        <w:r w:rsidR="002F16D6">
          <w:rPr>
            <w:noProof/>
            <w:webHidden/>
          </w:rPr>
          <w:tab/>
        </w:r>
        <w:r w:rsidR="002F16D6">
          <w:rPr>
            <w:noProof/>
            <w:webHidden/>
          </w:rPr>
          <w:fldChar w:fldCharType="begin"/>
        </w:r>
        <w:r w:rsidR="002F16D6">
          <w:rPr>
            <w:noProof/>
            <w:webHidden/>
          </w:rPr>
          <w:instrText xml:space="preserve"> PAGEREF _Toc47347631 \h </w:instrText>
        </w:r>
        <w:r w:rsidR="002F16D6">
          <w:rPr>
            <w:noProof/>
            <w:webHidden/>
          </w:rPr>
        </w:r>
        <w:r w:rsidR="002F16D6">
          <w:rPr>
            <w:noProof/>
            <w:webHidden/>
          </w:rPr>
          <w:fldChar w:fldCharType="separate"/>
        </w:r>
        <w:r w:rsidR="002F16D6">
          <w:rPr>
            <w:noProof/>
            <w:webHidden/>
          </w:rPr>
          <w:t>7</w:t>
        </w:r>
        <w:r w:rsidR="002F16D6">
          <w:rPr>
            <w:noProof/>
            <w:webHidden/>
          </w:rPr>
          <w:fldChar w:fldCharType="end"/>
        </w:r>
      </w:hyperlink>
    </w:p>
    <w:p w14:paraId="063E3E4D" w14:textId="7907E649" w:rsidR="002F16D6" w:rsidRDefault="00F16102">
      <w:pPr>
        <w:pStyle w:val="TableofFigures"/>
        <w:tabs>
          <w:tab w:val="right" w:leader="dot" w:pos="9016"/>
        </w:tabs>
        <w:rPr>
          <w:rFonts w:asciiTheme="minorHAnsi" w:eastAsiaTheme="minorEastAsia" w:hAnsiTheme="minorHAnsi" w:cstheme="minorBidi"/>
          <w:noProof/>
          <w:sz w:val="22"/>
          <w:szCs w:val="22"/>
        </w:rPr>
      </w:pPr>
      <w:hyperlink w:anchor="_Toc47347632" w:history="1">
        <w:r w:rsidR="002F16D6" w:rsidRPr="00F94F83">
          <w:rPr>
            <w:rStyle w:val="Hyperlink"/>
            <w:noProof/>
          </w:rPr>
          <w:t>Слика 2.2</w:t>
        </w:r>
        <w:r w:rsidR="002F16D6" w:rsidRPr="00F94F83">
          <w:rPr>
            <w:rStyle w:val="Hyperlink"/>
            <w:noProof/>
            <w:lang w:val="sr-Cyrl-RS"/>
          </w:rPr>
          <w:t xml:space="preserve"> Структура поља вештачке интелигенције према [5], [8]</w:t>
        </w:r>
        <w:r w:rsidR="002F16D6">
          <w:rPr>
            <w:noProof/>
            <w:webHidden/>
          </w:rPr>
          <w:tab/>
        </w:r>
        <w:r w:rsidR="002F16D6">
          <w:rPr>
            <w:noProof/>
            <w:webHidden/>
          </w:rPr>
          <w:fldChar w:fldCharType="begin"/>
        </w:r>
        <w:r w:rsidR="002F16D6">
          <w:rPr>
            <w:noProof/>
            <w:webHidden/>
          </w:rPr>
          <w:instrText xml:space="preserve"> PAGEREF _Toc47347632 \h </w:instrText>
        </w:r>
        <w:r w:rsidR="002F16D6">
          <w:rPr>
            <w:noProof/>
            <w:webHidden/>
          </w:rPr>
        </w:r>
        <w:r w:rsidR="002F16D6">
          <w:rPr>
            <w:noProof/>
            <w:webHidden/>
          </w:rPr>
          <w:fldChar w:fldCharType="separate"/>
        </w:r>
        <w:r w:rsidR="002F16D6">
          <w:rPr>
            <w:noProof/>
            <w:webHidden/>
          </w:rPr>
          <w:t>8</w:t>
        </w:r>
        <w:r w:rsidR="002F16D6">
          <w:rPr>
            <w:noProof/>
            <w:webHidden/>
          </w:rPr>
          <w:fldChar w:fldCharType="end"/>
        </w:r>
      </w:hyperlink>
    </w:p>
    <w:p w14:paraId="1CE8B284" w14:textId="19B48272" w:rsidR="002F16D6" w:rsidRDefault="00F16102">
      <w:pPr>
        <w:pStyle w:val="TableofFigures"/>
        <w:tabs>
          <w:tab w:val="right" w:leader="dot" w:pos="9016"/>
        </w:tabs>
        <w:rPr>
          <w:rFonts w:asciiTheme="minorHAnsi" w:eastAsiaTheme="minorEastAsia" w:hAnsiTheme="minorHAnsi" w:cstheme="minorBidi"/>
          <w:noProof/>
          <w:sz w:val="22"/>
          <w:szCs w:val="22"/>
        </w:rPr>
      </w:pPr>
      <w:hyperlink w:anchor="_Toc47347633" w:history="1">
        <w:r w:rsidR="002F16D6" w:rsidRPr="00F94F83">
          <w:rPr>
            <w:rStyle w:val="Hyperlink"/>
            <w:noProof/>
          </w:rPr>
          <w:t>Слика 2.3</w:t>
        </w:r>
        <w:r w:rsidR="002F16D6" w:rsidRPr="00F94F83">
          <w:rPr>
            <w:rStyle w:val="Hyperlink"/>
            <w:noProof/>
            <w:lang w:val="sr-Cyrl-RS"/>
          </w:rPr>
          <w:t xml:space="preserve"> Најбоље </w:t>
        </w:r>
        <w:r w:rsidR="002F16D6" w:rsidRPr="00F94F83">
          <w:rPr>
            <w:rStyle w:val="Hyperlink"/>
            <w:i/>
            <w:iCs/>
            <w:noProof/>
          </w:rPr>
          <w:t>PER</w:t>
        </w:r>
        <w:r w:rsidR="002F16D6" w:rsidRPr="00F94F83">
          <w:rPr>
            <w:rStyle w:val="Hyperlink"/>
            <w:noProof/>
            <w:lang w:val="sr-Cyrl-RS"/>
          </w:rPr>
          <w:t xml:space="preserve"> над </w:t>
        </w:r>
        <w:r w:rsidR="002F16D6" w:rsidRPr="00F94F83">
          <w:rPr>
            <w:rStyle w:val="Hyperlink"/>
            <w:i/>
            <w:iCs/>
            <w:noProof/>
          </w:rPr>
          <w:t>TIMIT</w:t>
        </w:r>
        <w:r w:rsidR="002F16D6" w:rsidRPr="00F94F83">
          <w:rPr>
            <w:rStyle w:val="Hyperlink"/>
            <w:noProof/>
            <w:lang w:val="sr-Cyrl-RS"/>
          </w:rPr>
          <w:t xml:space="preserve"> сетом</w:t>
        </w:r>
        <w:r w:rsidR="002F16D6" w:rsidRPr="00F94F83">
          <w:rPr>
            <w:rStyle w:val="Hyperlink"/>
            <w:noProof/>
          </w:rPr>
          <w:t xml:space="preserve"> </w:t>
        </w:r>
        <w:r w:rsidR="002F16D6" w:rsidRPr="00F94F83">
          <w:rPr>
            <w:rStyle w:val="Hyperlink"/>
            <w:noProof/>
            <w:lang w:val="sr-Cyrl-RS"/>
          </w:rPr>
          <w:t>према [10]</w:t>
        </w:r>
        <w:r w:rsidR="002F16D6">
          <w:rPr>
            <w:noProof/>
            <w:webHidden/>
          </w:rPr>
          <w:tab/>
        </w:r>
        <w:r w:rsidR="002F16D6">
          <w:rPr>
            <w:noProof/>
            <w:webHidden/>
          </w:rPr>
          <w:fldChar w:fldCharType="begin"/>
        </w:r>
        <w:r w:rsidR="002F16D6">
          <w:rPr>
            <w:noProof/>
            <w:webHidden/>
          </w:rPr>
          <w:instrText xml:space="preserve"> PAGEREF _Toc47347633 \h </w:instrText>
        </w:r>
        <w:r w:rsidR="002F16D6">
          <w:rPr>
            <w:noProof/>
            <w:webHidden/>
          </w:rPr>
        </w:r>
        <w:r w:rsidR="002F16D6">
          <w:rPr>
            <w:noProof/>
            <w:webHidden/>
          </w:rPr>
          <w:fldChar w:fldCharType="separate"/>
        </w:r>
        <w:r w:rsidR="002F16D6">
          <w:rPr>
            <w:noProof/>
            <w:webHidden/>
          </w:rPr>
          <w:t>10</w:t>
        </w:r>
        <w:r w:rsidR="002F16D6">
          <w:rPr>
            <w:noProof/>
            <w:webHidden/>
          </w:rPr>
          <w:fldChar w:fldCharType="end"/>
        </w:r>
      </w:hyperlink>
    </w:p>
    <w:p w14:paraId="261541AE" w14:textId="592D4EE7" w:rsidR="002F16D6" w:rsidRDefault="00F16102">
      <w:pPr>
        <w:pStyle w:val="TableofFigures"/>
        <w:tabs>
          <w:tab w:val="right" w:leader="dot" w:pos="9016"/>
        </w:tabs>
        <w:rPr>
          <w:rFonts w:asciiTheme="minorHAnsi" w:eastAsiaTheme="minorEastAsia" w:hAnsiTheme="minorHAnsi" w:cstheme="minorBidi"/>
          <w:noProof/>
          <w:sz w:val="22"/>
          <w:szCs w:val="22"/>
        </w:rPr>
      </w:pPr>
      <w:hyperlink w:anchor="_Toc47347634" w:history="1">
        <w:r w:rsidR="002F16D6" w:rsidRPr="00F94F83">
          <w:rPr>
            <w:rStyle w:val="Hyperlink"/>
            <w:noProof/>
          </w:rPr>
          <w:t xml:space="preserve">Слика 2.4 </w:t>
        </w:r>
        <w:r w:rsidR="002F16D6" w:rsidRPr="00F94F83">
          <w:rPr>
            <w:rStyle w:val="Hyperlink"/>
            <w:i/>
            <w:iCs/>
            <w:noProof/>
          </w:rPr>
          <w:t>deepart.io</w:t>
        </w:r>
        <w:r w:rsidR="002F16D6" w:rsidRPr="00F94F83">
          <w:rPr>
            <w:rStyle w:val="Hyperlink"/>
            <w:noProof/>
          </w:rPr>
          <w:t xml:space="preserve"> </w:t>
        </w:r>
        <w:r w:rsidR="002F16D6" w:rsidRPr="00F94F83">
          <w:rPr>
            <w:rStyle w:val="Hyperlink"/>
            <w:noProof/>
            <w:lang w:val="sr-Cyrl-RS"/>
          </w:rPr>
          <w:t>у комбинацији са Ван Гоговом Звезданом ноћи</w:t>
        </w:r>
        <w:r w:rsidR="002F16D6">
          <w:rPr>
            <w:noProof/>
            <w:webHidden/>
          </w:rPr>
          <w:tab/>
        </w:r>
        <w:r w:rsidR="002F16D6">
          <w:rPr>
            <w:noProof/>
            <w:webHidden/>
          </w:rPr>
          <w:fldChar w:fldCharType="begin"/>
        </w:r>
        <w:r w:rsidR="002F16D6">
          <w:rPr>
            <w:noProof/>
            <w:webHidden/>
          </w:rPr>
          <w:instrText xml:space="preserve"> PAGEREF _Toc47347634 \h </w:instrText>
        </w:r>
        <w:r w:rsidR="002F16D6">
          <w:rPr>
            <w:noProof/>
            <w:webHidden/>
          </w:rPr>
        </w:r>
        <w:r w:rsidR="002F16D6">
          <w:rPr>
            <w:noProof/>
            <w:webHidden/>
          </w:rPr>
          <w:fldChar w:fldCharType="separate"/>
        </w:r>
        <w:r w:rsidR="002F16D6">
          <w:rPr>
            <w:noProof/>
            <w:webHidden/>
          </w:rPr>
          <w:t>11</w:t>
        </w:r>
        <w:r w:rsidR="002F16D6">
          <w:rPr>
            <w:noProof/>
            <w:webHidden/>
          </w:rPr>
          <w:fldChar w:fldCharType="end"/>
        </w:r>
      </w:hyperlink>
    </w:p>
    <w:p w14:paraId="18856DE1" w14:textId="360D2C34" w:rsidR="002F16D6" w:rsidRDefault="00F16102">
      <w:pPr>
        <w:pStyle w:val="TableofFigures"/>
        <w:tabs>
          <w:tab w:val="right" w:leader="dot" w:pos="9016"/>
        </w:tabs>
        <w:rPr>
          <w:rFonts w:asciiTheme="minorHAnsi" w:eastAsiaTheme="minorEastAsia" w:hAnsiTheme="minorHAnsi" w:cstheme="minorBidi"/>
          <w:noProof/>
          <w:sz w:val="22"/>
          <w:szCs w:val="22"/>
        </w:rPr>
      </w:pPr>
      <w:hyperlink w:anchor="_Toc47347635" w:history="1">
        <w:r w:rsidR="002F16D6" w:rsidRPr="00F94F83">
          <w:rPr>
            <w:rStyle w:val="Hyperlink"/>
            <w:noProof/>
          </w:rPr>
          <w:t>Слика 2.5</w:t>
        </w:r>
        <w:r w:rsidR="002F16D6" w:rsidRPr="00F94F83">
          <w:rPr>
            <w:rStyle w:val="Hyperlink"/>
            <w:noProof/>
            <w:lang w:val="sr-Cyrl-RS"/>
          </w:rPr>
          <w:t xml:space="preserve"> Пример архитектуре конволутивне неуронске мреже</w:t>
        </w:r>
        <w:r w:rsidR="002F16D6" w:rsidRPr="00F94F83">
          <w:rPr>
            <w:rStyle w:val="Hyperlink"/>
            <w:noProof/>
          </w:rPr>
          <w:t xml:space="preserve"> </w:t>
        </w:r>
        <w:r w:rsidR="002F16D6" w:rsidRPr="00F94F83">
          <w:rPr>
            <w:rStyle w:val="Hyperlink"/>
            <w:i/>
            <w:noProof/>
          </w:rPr>
          <w:t>[12]</w:t>
        </w:r>
        <w:r w:rsidR="002F16D6">
          <w:rPr>
            <w:noProof/>
            <w:webHidden/>
          </w:rPr>
          <w:tab/>
        </w:r>
        <w:r w:rsidR="002F16D6">
          <w:rPr>
            <w:noProof/>
            <w:webHidden/>
          </w:rPr>
          <w:fldChar w:fldCharType="begin"/>
        </w:r>
        <w:r w:rsidR="002F16D6">
          <w:rPr>
            <w:noProof/>
            <w:webHidden/>
          </w:rPr>
          <w:instrText xml:space="preserve"> PAGEREF _Toc47347635 \h </w:instrText>
        </w:r>
        <w:r w:rsidR="002F16D6">
          <w:rPr>
            <w:noProof/>
            <w:webHidden/>
          </w:rPr>
        </w:r>
        <w:r w:rsidR="002F16D6">
          <w:rPr>
            <w:noProof/>
            <w:webHidden/>
          </w:rPr>
          <w:fldChar w:fldCharType="separate"/>
        </w:r>
        <w:r w:rsidR="002F16D6">
          <w:rPr>
            <w:noProof/>
            <w:webHidden/>
          </w:rPr>
          <w:t>12</w:t>
        </w:r>
        <w:r w:rsidR="002F16D6">
          <w:rPr>
            <w:noProof/>
            <w:webHidden/>
          </w:rPr>
          <w:fldChar w:fldCharType="end"/>
        </w:r>
      </w:hyperlink>
    </w:p>
    <w:p w14:paraId="51D51705" w14:textId="7750CBA1" w:rsidR="002F16D6" w:rsidRDefault="00F16102">
      <w:pPr>
        <w:pStyle w:val="TableofFigures"/>
        <w:tabs>
          <w:tab w:val="right" w:leader="dot" w:pos="9016"/>
        </w:tabs>
        <w:rPr>
          <w:rFonts w:asciiTheme="minorHAnsi" w:eastAsiaTheme="minorEastAsia" w:hAnsiTheme="minorHAnsi" w:cstheme="minorBidi"/>
          <w:noProof/>
          <w:sz w:val="22"/>
          <w:szCs w:val="22"/>
        </w:rPr>
      </w:pPr>
      <w:hyperlink w:anchor="_Toc47347636" w:history="1">
        <w:r w:rsidR="002F16D6" w:rsidRPr="00F94F83">
          <w:rPr>
            <w:rStyle w:val="Hyperlink"/>
            <w:noProof/>
          </w:rPr>
          <w:t>Слика 2.6</w:t>
        </w:r>
        <w:r w:rsidR="002F16D6" w:rsidRPr="00F94F83">
          <w:rPr>
            <w:rStyle w:val="Hyperlink"/>
            <w:noProof/>
            <w:lang w:val="sr-Cyrl-RS"/>
          </w:rPr>
          <w:t xml:space="preserve"> Преглед РГБ канала</w:t>
        </w:r>
        <w:r w:rsidR="002F16D6">
          <w:rPr>
            <w:noProof/>
            <w:webHidden/>
          </w:rPr>
          <w:tab/>
        </w:r>
        <w:r w:rsidR="002F16D6">
          <w:rPr>
            <w:noProof/>
            <w:webHidden/>
          </w:rPr>
          <w:fldChar w:fldCharType="begin"/>
        </w:r>
        <w:r w:rsidR="002F16D6">
          <w:rPr>
            <w:noProof/>
            <w:webHidden/>
          </w:rPr>
          <w:instrText xml:space="preserve"> PAGEREF _Toc47347636 \h </w:instrText>
        </w:r>
        <w:r w:rsidR="002F16D6">
          <w:rPr>
            <w:noProof/>
            <w:webHidden/>
          </w:rPr>
        </w:r>
        <w:r w:rsidR="002F16D6">
          <w:rPr>
            <w:noProof/>
            <w:webHidden/>
          </w:rPr>
          <w:fldChar w:fldCharType="separate"/>
        </w:r>
        <w:r w:rsidR="002F16D6">
          <w:rPr>
            <w:noProof/>
            <w:webHidden/>
          </w:rPr>
          <w:t>13</w:t>
        </w:r>
        <w:r w:rsidR="002F16D6">
          <w:rPr>
            <w:noProof/>
            <w:webHidden/>
          </w:rPr>
          <w:fldChar w:fldCharType="end"/>
        </w:r>
      </w:hyperlink>
    </w:p>
    <w:p w14:paraId="76E10330" w14:textId="61CCEC00" w:rsidR="002F16D6" w:rsidRDefault="00F16102">
      <w:pPr>
        <w:pStyle w:val="TableofFigures"/>
        <w:tabs>
          <w:tab w:val="right" w:leader="dot" w:pos="9016"/>
        </w:tabs>
        <w:rPr>
          <w:rFonts w:asciiTheme="minorHAnsi" w:eastAsiaTheme="minorEastAsia" w:hAnsiTheme="minorHAnsi" w:cstheme="minorBidi"/>
          <w:noProof/>
          <w:sz w:val="22"/>
          <w:szCs w:val="22"/>
        </w:rPr>
      </w:pPr>
      <w:hyperlink w:anchor="_Toc47347637" w:history="1">
        <w:r w:rsidR="002F16D6" w:rsidRPr="00F94F83">
          <w:rPr>
            <w:rStyle w:val="Hyperlink"/>
            <w:noProof/>
          </w:rPr>
          <w:t>Слика 2.7</w:t>
        </w:r>
        <w:r w:rsidR="002F16D6" w:rsidRPr="00F94F83">
          <w:rPr>
            <w:rStyle w:val="Hyperlink"/>
            <w:noProof/>
            <w:lang w:val="sr-Cyrl-RS"/>
          </w:rPr>
          <w:t xml:space="preserve"> Приказ операције конволуције</w:t>
        </w:r>
        <w:r w:rsidR="002F16D6">
          <w:rPr>
            <w:noProof/>
            <w:webHidden/>
          </w:rPr>
          <w:tab/>
        </w:r>
        <w:r w:rsidR="002F16D6">
          <w:rPr>
            <w:noProof/>
            <w:webHidden/>
          </w:rPr>
          <w:fldChar w:fldCharType="begin"/>
        </w:r>
        <w:r w:rsidR="002F16D6">
          <w:rPr>
            <w:noProof/>
            <w:webHidden/>
          </w:rPr>
          <w:instrText xml:space="preserve"> PAGEREF _Toc47347637 \h </w:instrText>
        </w:r>
        <w:r w:rsidR="002F16D6">
          <w:rPr>
            <w:noProof/>
            <w:webHidden/>
          </w:rPr>
        </w:r>
        <w:r w:rsidR="002F16D6">
          <w:rPr>
            <w:noProof/>
            <w:webHidden/>
          </w:rPr>
          <w:fldChar w:fldCharType="separate"/>
        </w:r>
        <w:r w:rsidR="002F16D6">
          <w:rPr>
            <w:noProof/>
            <w:webHidden/>
          </w:rPr>
          <w:t>14</w:t>
        </w:r>
        <w:r w:rsidR="002F16D6">
          <w:rPr>
            <w:noProof/>
            <w:webHidden/>
          </w:rPr>
          <w:fldChar w:fldCharType="end"/>
        </w:r>
      </w:hyperlink>
    </w:p>
    <w:p w14:paraId="3144499D" w14:textId="5999BE94" w:rsidR="002F16D6" w:rsidRDefault="00F16102">
      <w:pPr>
        <w:pStyle w:val="TableofFigures"/>
        <w:tabs>
          <w:tab w:val="right" w:leader="dot" w:pos="9016"/>
        </w:tabs>
        <w:rPr>
          <w:rFonts w:asciiTheme="minorHAnsi" w:eastAsiaTheme="minorEastAsia" w:hAnsiTheme="minorHAnsi" w:cstheme="minorBidi"/>
          <w:noProof/>
          <w:sz w:val="22"/>
          <w:szCs w:val="22"/>
        </w:rPr>
      </w:pPr>
      <w:hyperlink w:anchor="_Toc47347638" w:history="1">
        <w:r w:rsidR="002F16D6" w:rsidRPr="00F94F83">
          <w:rPr>
            <w:rStyle w:val="Hyperlink"/>
            <w:noProof/>
          </w:rPr>
          <w:t>Слика 2.8</w:t>
        </w:r>
        <w:r w:rsidR="002F16D6" w:rsidRPr="00F94F83">
          <w:rPr>
            <w:rStyle w:val="Hyperlink"/>
            <w:noProof/>
            <w:lang w:val="sr-Cyrl-RS"/>
          </w:rPr>
          <w:t xml:space="preserve"> Пример </w:t>
        </w:r>
        <w:r w:rsidR="002F16D6" w:rsidRPr="00F94F83">
          <w:rPr>
            <w:rStyle w:val="Hyperlink"/>
            <w:i/>
            <w:iCs/>
            <w:noProof/>
          </w:rPr>
          <w:t>Max</w:t>
        </w:r>
        <w:r w:rsidR="002F16D6" w:rsidRPr="00F94F83">
          <w:rPr>
            <w:rStyle w:val="Hyperlink"/>
            <w:i/>
            <w:iCs/>
            <w:noProof/>
            <w:lang w:val="sr-Cyrl-RS"/>
          </w:rPr>
          <w:t>-</w:t>
        </w:r>
        <w:r w:rsidR="002F16D6" w:rsidRPr="00F94F83">
          <w:rPr>
            <w:rStyle w:val="Hyperlink"/>
            <w:i/>
            <w:iCs/>
            <w:noProof/>
          </w:rPr>
          <w:t>pool</w:t>
        </w:r>
        <w:r w:rsidR="002F16D6" w:rsidRPr="00F94F83">
          <w:rPr>
            <w:rStyle w:val="Hyperlink"/>
            <w:noProof/>
          </w:rPr>
          <w:t xml:space="preserve"> </w:t>
        </w:r>
        <w:r w:rsidR="002F16D6" w:rsidRPr="00F94F83">
          <w:rPr>
            <w:rStyle w:val="Hyperlink"/>
            <w:noProof/>
            <w:lang w:val="sr-Cyrl-RS"/>
          </w:rPr>
          <w:t xml:space="preserve">и </w:t>
        </w:r>
        <w:r w:rsidR="002F16D6" w:rsidRPr="00F94F83">
          <w:rPr>
            <w:rStyle w:val="Hyperlink"/>
            <w:i/>
            <w:iCs/>
            <w:noProof/>
          </w:rPr>
          <w:t>Average-pool</w:t>
        </w:r>
        <w:r w:rsidR="002F16D6" w:rsidRPr="00F94F83">
          <w:rPr>
            <w:rStyle w:val="Hyperlink"/>
            <w:noProof/>
          </w:rPr>
          <w:t xml:space="preserve"> </w:t>
        </w:r>
        <w:r w:rsidR="002F16D6" w:rsidRPr="00F94F83">
          <w:rPr>
            <w:rStyle w:val="Hyperlink"/>
            <w:noProof/>
            <w:lang w:val="sr-Cyrl-RS"/>
          </w:rPr>
          <w:t xml:space="preserve">метода са </w:t>
        </w:r>
        <w:r w:rsidR="002F16D6" w:rsidRPr="00F94F83">
          <w:rPr>
            <w:rStyle w:val="Hyperlink"/>
            <w:i/>
            <w:iCs/>
            <w:noProof/>
          </w:rPr>
          <w:t>stride</w:t>
        </w:r>
        <w:r w:rsidR="002F16D6" w:rsidRPr="00F94F83">
          <w:rPr>
            <w:rStyle w:val="Hyperlink"/>
            <w:noProof/>
          </w:rPr>
          <w:t xml:space="preserve"> = 2</w:t>
        </w:r>
        <w:r w:rsidR="002F16D6">
          <w:rPr>
            <w:noProof/>
            <w:webHidden/>
          </w:rPr>
          <w:tab/>
        </w:r>
        <w:r w:rsidR="002F16D6">
          <w:rPr>
            <w:noProof/>
            <w:webHidden/>
          </w:rPr>
          <w:fldChar w:fldCharType="begin"/>
        </w:r>
        <w:r w:rsidR="002F16D6">
          <w:rPr>
            <w:noProof/>
            <w:webHidden/>
          </w:rPr>
          <w:instrText xml:space="preserve"> PAGEREF _Toc47347638 \h </w:instrText>
        </w:r>
        <w:r w:rsidR="002F16D6">
          <w:rPr>
            <w:noProof/>
            <w:webHidden/>
          </w:rPr>
        </w:r>
        <w:r w:rsidR="002F16D6">
          <w:rPr>
            <w:noProof/>
            <w:webHidden/>
          </w:rPr>
          <w:fldChar w:fldCharType="separate"/>
        </w:r>
        <w:r w:rsidR="002F16D6">
          <w:rPr>
            <w:noProof/>
            <w:webHidden/>
          </w:rPr>
          <w:t>17</w:t>
        </w:r>
        <w:r w:rsidR="002F16D6">
          <w:rPr>
            <w:noProof/>
            <w:webHidden/>
          </w:rPr>
          <w:fldChar w:fldCharType="end"/>
        </w:r>
      </w:hyperlink>
    </w:p>
    <w:p w14:paraId="23C8EB92" w14:textId="578AF909" w:rsidR="002F16D6" w:rsidRDefault="00F16102">
      <w:pPr>
        <w:pStyle w:val="TableofFigures"/>
        <w:tabs>
          <w:tab w:val="right" w:leader="dot" w:pos="9016"/>
        </w:tabs>
        <w:rPr>
          <w:rFonts w:asciiTheme="minorHAnsi" w:eastAsiaTheme="minorEastAsia" w:hAnsiTheme="minorHAnsi" w:cstheme="minorBidi"/>
          <w:noProof/>
          <w:sz w:val="22"/>
          <w:szCs w:val="22"/>
        </w:rPr>
      </w:pPr>
      <w:hyperlink w:anchor="_Toc47347639" w:history="1">
        <w:r w:rsidR="002F16D6" w:rsidRPr="00F94F83">
          <w:rPr>
            <w:rStyle w:val="Hyperlink"/>
            <w:noProof/>
          </w:rPr>
          <w:t xml:space="preserve">Слика 2.9 </w:t>
        </w:r>
        <w:r w:rsidR="002F16D6" w:rsidRPr="00F94F83">
          <w:rPr>
            <w:rStyle w:val="Hyperlink"/>
            <w:noProof/>
            <w:lang w:val="sr-Cyrl-RS"/>
          </w:rPr>
          <w:t>Потпуно повезани слој</w:t>
        </w:r>
        <w:r w:rsidR="002F16D6" w:rsidRPr="00F94F83">
          <w:rPr>
            <w:rStyle w:val="Hyperlink"/>
            <w:noProof/>
          </w:rPr>
          <w:t xml:space="preserve"> </w:t>
        </w:r>
        <w:r w:rsidR="002F16D6" w:rsidRPr="00F94F83">
          <w:rPr>
            <w:rStyle w:val="Hyperlink"/>
            <w:noProof/>
            <w:lang w:val="sr-Cyrl-RS"/>
          </w:rPr>
          <w:t>вештачких неуронских мрежа</w:t>
        </w:r>
        <w:r w:rsidR="002F16D6">
          <w:rPr>
            <w:noProof/>
            <w:webHidden/>
          </w:rPr>
          <w:tab/>
        </w:r>
        <w:r w:rsidR="002F16D6">
          <w:rPr>
            <w:noProof/>
            <w:webHidden/>
          </w:rPr>
          <w:fldChar w:fldCharType="begin"/>
        </w:r>
        <w:r w:rsidR="002F16D6">
          <w:rPr>
            <w:noProof/>
            <w:webHidden/>
          </w:rPr>
          <w:instrText xml:space="preserve"> PAGEREF _Toc47347639 \h </w:instrText>
        </w:r>
        <w:r w:rsidR="002F16D6">
          <w:rPr>
            <w:noProof/>
            <w:webHidden/>
          </w:rPr>
        </w:r>
        <w:r w:rsidR="002F16D6">
          <w:rPr>
            <w:noProof/>
            <w:webHidden/>
          </w:rPr>
          <w:fldChar w:fldCharType="separate"/>
        </w:r>
        <w:r w:rsidR="002F16D6">
          <w:rPr>
            <w:noProof/>
            <w:webHidden/>
          </w:rPr>
          <w:t>18</w:t>
        </w:r>
        <w:r w:rsidR="002F16D6">
          <w:rPr>
            <w:noProof/>
            <w:webHidden/>
          </w:rPr>
          <w:fldChar w:fldCharType="end"/>
        </w:r>
      </w:hyperlink>
    </w:p>
    <w:p w14:paraId="6E020A37" w14:textId="7F69D2DD" w:rsidR="002F16D6" w:rsidRDefault="00F16102">
      <w:pPr>
        <w:pStyle w:val="TableofFigures"/>
        <w:tabs>
          <w:tab w:val="right" w:leader="dot" w:pos="9016"/>
        </w:tabs>
        <w:rPr>
          <w:rFonts w:asciiTheme="minorHAnsi" w:eastAsiaTheme="minorEastAsia" w:hAnsiTheme="minorHAnsi" w:cstheme="minorBidi"/>
          <w:noProof/>
          <w:sz w:val="22"/>
          <w:szCs w:val="22"/>
        </w:rPr>
      </w:pPr>
      <w:hyperlink w:anchor="_Toc47347640" w:history="1">
        <w:r w:rsidR="002F16D6" w:rsidRPr="00F94F83">
          <w:rPr>
            <w:rStyle w:val="Hyperlink"/>
            <w:noProof/>
          </w:rPr>
          <w:t>Слика 2.10</w:t>
        </w:r>
        <w:r w:rsidR="002F16D6" w:rsidRPr="00F94F83">
          <w:rPr>
            <w:rStyle w:val="Hyperlink"/>
            <w:noProof/>
            <w:lang w:val="sr-Cyrl-RS"/>
          </w:rPr>
          <w:t xml:space="preserve"> Примери </w:t>
        </w:r>
        <w:r w:rsidR="002F16D6" w:rsidRPr="00F94F83">
          <w:rPr>
            <w:rStyle w:val="Hyperlink"/>
            <w:i/>
            <w:iCs/>
            <w:noProof/>
          </w:rPr>
          <w:t>underfitting</w:t>
        </w:r>
        <w:r w:rsidR="002F16D6" w:rsidRPr="00F94F83">
          <w:rPr>
            <w:rStyle w:val="Hyperlink"/>
            <w:noProof/>
          </w:rPr>
          <w:t xml:space="preserve">, </w:t>
        </w:r>
        <w:r w:rsidR="002F16D6" w:rsidRPr="00F94F83">
          <w:rPr>
            <w:rStyle w:val="Hyperlink"/>
            <w:noProof/>
            <w:lang w:val="sr-Cyrl-RS"/>
          </w:rPr>
          <w:t xml:space="preserve">довољно доброг и </w:t>
        </w:r>
        <w:r w:rsidR="002F16D6" w:rsidRPr="00F94F83">
          <w:rPr>
            <w:rStyle w:val="Hyperlink"/>
            <w:i/>
            <w:iCs/>
            <w:noProof/>
          </w:rPr>
          <w:t>overfitting</w:t>
        </w:r>
        <w:r w:rsidR="002F16D6" w:rsidRPr="00F94F83">
          <w:rPr>
            <w:rStyle w:val="Hyperlink"/>
            <w:noProof/>
          </w:rPr>
          <w:t xml:space="preserve"> </w:t>
        </w:r>
        <w:r w:rsidR="002F16D6" w:rsidRPr="00F94F83">
          <w:rPr>
            <w:rStyle w:val="Hyperlink"/>
            <w:noProof/>
            <w:lang w:val="sr-Cyrl-RS"/>
          </w:rPr>
          <w:t>стања</w:t>
        </w:r>
        <w:r w:rsidR="002F16D6">
          <w:rPr>
            <w:noProof/>
            <w:webHidden/>
          </w:rPr>
          <w:tab/>
        </w:r>
        <w:r w:rsidR="002F16D6">
          <w:rPr>
            <w:noProof/>
            <w:webHidden/>
          </w:rPr>
          <w:fldChar w:fldCharType="begin"/>
        </w:r>
        <w:r w:rsidR="002F16D6">
          <w:rPr>
            <w:noProof/>
            <w:webHidden/>
          </w:rPr>
          <w:instrText xml:space="preserve"> PAGEREF _Toc47347640 \h </w:instrText>
        </w:r>
        <w:r w:rsidR="002F16D6">
          <w:rPr>
            <w:noProof/>
            <w:webHidden/>
          </w:rPr>
        </w:r>
        <w:r w:rsidR="002F16D6">
          <w:rPr>
            <w:noProof/>
            <w:webHidden/>
          </w:rPr>
          <w:fldChar w:fldCharType="separate"/>
        </w:r>
        <w:r w:rsidR="002F16D6">
          <w:rPr>
            <w:noProof/>
            <w:webHidden/>
          </w:rPr>
          <w:t>21</w:t>
        </w:r>
        <w:r w:rsidR="002F16D6">
          <w:rPr>
            <w:noProof/>
            <w:webHidden/>
          </w:rPr>
          <w:fldChar w:fldCharType="end"/>
        </w:r>
      </w:hyperlink>
    </w:p>
    <w:p w14:paraId="5F4ED970" w14:textId="31BD0E95" w:rsidR="002F16D6" w:rsidRDefault="00F16102">
      <w:pPr>
        <w:pStyle w:val="TableofFigures"/>
        <w:tabs>
          <w:tab w:val="right" w:leader="dot" w:pos="9016"/>
        </w:tabs>
        <w:rPr>
          <w:rFonts w:asciiTheme="minorHAnsi" w:eastAsiaTheme="minorEastAsia" w:hAnsiTheme="minorHAnsi" w:cstheme="minorBidi"/>
          <w:noProof/>
          <w:sz w:val="22"/>
          <w:szCs w:val="22"/>
        </w:rPr>
      </w:pPr>
      <w:hyperlink w:anchor="_Toc47347641" w:history="1">
        <w:r w:rsidR="002F16D6" w:rsidRPr="00F94F83">
          <w:rPr>
            <w:rStyle w:val="Hyperlink"/>
            <w:noProof/>
          </w:rPr>
          <w:t>Слика 3.1</w:t>
        </w:r>
        <w:r w:rsidR="002F16D6" w:rsidRPr="00F94F83">
          <w:rPr>
            <w:rStyle w:val="Hyperlink"/>
            <w:noProof/>
            <w:lang w:val="sr-Cyrl-RS"/>
          </w:rPr>
          <w:t xml:space="preserve"> Илустровани приказ тачке 1, 2 и 3, генерисање сетова података</w:t>
        </w:r>
        <w:r w:rsidR="002F16D6">
          <w:rPr>
            <w:noProof/>
            <w:webHidden/>
          </w:rPr>
          <w:tab/>
        </w:r>
        <w:r w:rsidR="002F16D6">
          <w:rPr>
            <w:noProof/>
            <w:webHidden/>
          </w:rPr>
          <w:fldChar w:fldCharType="begin"/>
        </w:r>
        <w:r w:rsidR="002F16D6">
          <w:rPr>
            <w:noProof/>
            <w:webHidden/>
          </w:rPr>
          <w:instrText xml:space="preserve"> PAGEREF _Toc47347641 \h </w:instrText>
        </w:r>
        <w:r w:rsidR="002F16D6">
          <w:rPr>
            <w:noProof/>
            <w:webHidden/>
          </w:rPr>
        </w:r>
        <w:r w:rsidR="002F16D6">
          <w:rPr>
            <w:noProof/>
            <w:webHidden/>
          </w:rPr>
          <w:fldChar w:fldCharType="separate"/>
        </w:r>
        <w:r w:rsidR="002F16D6">
          <w:rPr>
            <w:noProof/>
            <w:webHidden/>
          </w:rPr>
          <w:t>24</w:t>
        </w:r>
        <w:r w:rsidR="002F16D6">
          <w:rPr>
            <w:noProof/>
            <w:webHidden/>
          </w:rPr>
          <w:fldChar w:fldCharType="end"/>
        </w:r>
      </w:hyperlink>
    </w:p>
    <w:p w14:paraId="6EF88875" w14:textId="7F8C4E21" w:rsidR="002F16D6" w:rsidRDefault="00F16102">
      <w:pPr>
        <w:pStyle w:val="TableofFigures"/>
        <w:tabs>
          <w:tab w:val="right" w:leader="dot" w:pos="9016"/>
        </w:tabs>
        <w:rPr>
          <w:rFonts w:asciiTheme="minorHAnsi" w:eastAsiaTheme="minorEastAsia" w:hAnsiTheme="minorHAnsi" w:cstheme="minorBidi"/>
          <w:noProof/>
          <w:sz w:val="22"/>
          <w:szCs w:val="22"/>
        </w:rPr>
      </w:pPr>
      <w:hyperlink w:anchor="_Toc47347642" w:history="1">
        <w:r w:rsidR="002F16D6" w:rsidRPr="00F94F83">
          <w:rPr>
            <w:rStyle w:val="Hyperlink"/>
            <w:noProof/>
          </w:rPr>
          <w:t>Слика 3.2</w:t>
        </w:r>
        <w:r w:rsidR="002F16D6" w:rsidRPr="00F94F83">
          <w:rPr>
            <w:rStyle w:val="Hyperlink"/>
            <w:noProof/>
            <w:lang w:val="sr-Cyrl-RS"/>
          </w:rPr>
          <w:t xml:space="preserve"> Структура апликације за лабелирање података</w:t>
        </w:r>
        <w:r w:rsidR="002F16D6">
          <w:rPr>
            <w:noProof/>
            <w:webHidden/>
          </w:rPr>
          <w:tab/>
        </w:r>
        <w:r w:rsidR="002F16D6">
          <w:rPr>
            <w:noProof/>
            <w:webHidden/>
          </w:rPr>
          <w:fldChar w:fldCharType="begin"/>
        </w:r>
        <w:r w:rsidR="002F16D6">
          <w:rPr>
            <w:noProof/>
            <w:webHidden/>
          </w:rPr>
          <w:instrText xml:space="preserve"> PAGEREF _Toc47347642 \h </w:instrText>
        </w:r>
        <w:r w:rsidR="002F16D6">
          <w:rPr>
            <w:noProof/>
            <w:webHidden/>
          </w:rPr>
        </w:r>
        <w:r w:rsidR="002F16D6">
          <w:rPr>
            <w:noProof/>
            <w:webHidden/>
          </w:rPr>
          <w:fldChar w:fldCharType="separate"/>
        </w:r>
        <w:r w:rsidR="002F16D6">
          <w:rPr>
            <w:noProof/>
            <w:webHidden/>
          </w:rPr>
          <w:t>26</w:t>
        </w:r>
        <w:r w:rsidR="002F16D6">
          <w:rPr>
            <w:noProof/>
            <w:webHidden/>
          </w:rPr>
          <w:fldChar w:fldCharType="end"/>
        </w:r>
      </w:hyperlink>
    </w:p>
    <w:p w14:paraId="4F97EA7D" w14:textId="012D812E" w:rsidR="002F16D6" w:rsidRDefault="00F16102">
      <w:pPr>
        <w:pStyle w:val="TableofFigures"/>
        <w:tabs>
          <w:tab w:val="right" w:leader="dot" w:pos="9016"/>
        </w:tabs>
        <w:rPr>
          <w:rFonts w:asciiTheme="minorHAnsi" w:eastAsiaTheme="minorEastAsia" w:hAnsiTheme="minorHAnsi" w:cstheme="minorBidi"/>
          <w:noProof/>
          <w:sz w:val="22"/>
          <w:szCs w:val="22"/>
        </w:rPr>
      </w:pPr>
      <w:hyperlink w:anchor="_Toc47347643" w:history="1">
        <w:r w:rsidR="002F16D6" w:rsidRPr="00F94F83">
          <w:rPr>
            <w:rStyle w:val="Hyperlink"/>
            <w:noProof/>
          </w:rPr>
          <w:t xml:space="preserve">Слика 3.3 </w:t>
        </w:r>
        <w:r w:rsidR="002F16D6" w:rsidRPr="00F94F83">
          <w:rPr>
            <w:rStyle w:val="Hyperlink"/>
            <w:i/>
            <w:iCs/>
            <w:noProof/>
          </w:rPr>
          <w:t>Face detection</w:t>
        </w:r>
        <w:r w:rsidR="002F16D6" w:rsidRPr="00F94F83">
          <w:rPr>
            <w:rStyle w:val="Hyperlink"/>
            <w:noProof/>
          </w:rPr>
          <w:t xml:space="preserve"> </w:t>
        </w:r>
        <w:r w:rsidR="002F16D6" w:rsidRPr="00F94F83">
          <w:rPr>
            <w:rStyle w:val="Hyperlink"/>
            <w:noProof/>
            <w:lang w:val="sr-Cyrl-RS"/>
          </w:rPr>
          <w:t>режим рада</w:t>
        </w:r>
        <w:r w:rsidR="002F16D6">
          <w:rPr>
            <w:noProof/>
            <w:webHidden/>
          </w:rPr>
          <w:tab/>
        </w:r>
        <w:r w:rsidR="002F16D6">
          <w:rPr>
            <w:noProof/>
            <w:webHidden/>
          </w:rPr>
          <w:fldChar w:fldCharType="begin"/>
        </w:r>
        <w:r w:rsidR="002F16D6">
          <w:rPr>
            <w:noProof/>
            <w:webHidden/>
          </w:rPr>
          <w:instrText xml:space="preserve"> PAGEREF _Toc47347643 \h </w:instrText>
        </w:r>
        <w:r w:rsidR="002F16D6">
          <w:rPr>
            <w:noProof/>
            <w:webHidden/>
          </w:rPr>
        </w:r>
        <w:r w:rsidR="002F16D6">
          <w:rPr>
            <w:noProof/>
            <w:webHidden/>
          </w:rPr>
          <w:fldChar w:fldCharType="separate"/>
        </w:r>
        <w:r w:rsidR="002F16D6">
          <w:rPr>
            <w:noProof/>
            <w:webHidden/>
          </w:rPr>
          <w:t>28</w:t>
        </w:r>
        <w:r w:rsidR="002F16D6">
          <w:rPr>
            <w:noProof/>
            <w:webHidden/>
          </w:rPr>
          <w:fldChar w:fldCharType="end"/>
        </w:r>
      </w:hyperlink>
    </w:p>
    <w:p w14:paraId="120B8C2A" w14:textId="6D225AD4" w:rsidR="002F16D6" w:rsidRDefault="00F16102">
      <w:pPr>
        <w:pStyle w:val="TableofFigures"/>
        <w:tabs>
          <w:tab w:val="right" w:leader="dot" w:pos="9016"/>
        </w:tabs>
        <w:rPr>
          <w:rFonts w:asciiTheme="minorHAnsi" w:eastAsiaTheme="minorEastAsia" w:hAnsiTheme="minorHAnsi" w:cstheme="minorBidi"/>
          <w:noProof/>
          <w:sz w:val="22"/>
          <w:szCs w:val="22"/>
        </w:rPr>
      </w:pPr>
      <w:hyperlink w:anchor="_Toc47347644" w:history="1">
        <w:r w:rsidR="002F16D6" w:rsidRPr="00F94F83">
          <w:rPr>
            <w:rStyle w:val="Hyperlink"/>
            <w:noProof/>
          </w:rPr>
          <w:t>Слика 3.4</w:t>
        </w:r>
        <w:r w:rsidR="002F16D6" w:rsidRPr="00F94F83">
          <w:rPr>
            <w:rStyle w:val="Hyperlink"/>
            <w:noProof/>
            <w:lang w:val="sr-Cyrl-RS"/>
          </w:rPr>
          <w:t xml:space="preserve"> </w:t>
        </w:r>
        <w:r w:rsidR="002F16D6" w:rsidRPr="00F94F83">
          <w:rPr>
            <w:rStyle w:val="Hyperlink"/>
            <w:i/>
            <w:iCs/>
            <w:noProof/>
          </w:rPr>
          <w:t>Face elements detection</w:t>
        </w:r>
        <w:r w:rsidR="002F16D6" w:rsidRPr="00F94F83">
          <w:rPr>
            <w:rStyle w:val="Hyperlink"/>
            <w:noProof/>
          </w:rPr>
          <w:t xml:space="preserve"> </w:t>
        </w:r>
        <w:r w:rsidR="002F16D6" w:rsidRPr="00F94F83">
          <w:rPr>
            <w:rStyle w:val="Hyperlink"/>
            <w:noProof/>
            <w:lang w:val="sr-Cyrl-RS"/>
          </w:rPr>
          <w:t>режим рада</w:t>
        </w:r>
        <w:r w:rsidR="002F16D6">
          <w:rPr>
            <w:noProof/>
            <w:webHidden/>
          </w:rPr>
          <w:tab/>
        </w:r>
        <w:r w:rsidR="002F16D6">
          <w:rPr>
            <w:noProof/>
            <w:webHidden/>
          </w:rPr>
          <w:fldChar w:fldCharType="begin"/>
        </w:r>
        <w:r w:rsidR="002F16D6">
          <w:rPr>
            <w:noProof/>
            <w:webHidden/>
          </w:rPr>
          <w:instrText xml:space="preserve"> PAGEREF _Toc47347644 \h </w:instrText>
        </w:r>
        <w:r w:rsidR="002F16D6">
          <w:rPr>
            <w:noProof/>
            <w:webHidden/>
          </w:rPr>
        </w:r>
        <w:r w:rsidR="002F16D6">
          <w:rPr>
            <w:noProof/>
            <w:webHidden/>
          </w:rPr>
          <w:fldChar w:fldCharType="separate"/>
        </w:r>
        <w:r w:rsidR="002F16D6">
          <w:rPr>
            <w:noProof/>
            <w:webHidden/>
          </w:rPr>
          <w:t>29</w:t>
        </w:r>
        <w:r w:rsidR="002F16D6">
          <w:rPr>
            <w:noProof/>
            <w:webHidden/>
          </w:rPr>
          <w:fldChar w:fldCharType="end"/>
        </w:r>
      </w:hyperlink>
    </w:p>
    <w:p w14:paraId="600CD70F" w14:textId="5BBA414E" w:rsidR="002F16D6" w:rsidRDefault="00F16102">
      <w:pPr>
        <w:pStyle w:val="TableofFigures"/>
        <w:tabs>
          <w:tab w:val="right" w:leader="dot" w:pos="9016"/>
        </w:tabs>
        <w:rPr>
          <w:rFonts w:asciiTheme="minorHAnsi" w:eastAsiaTheme="minorEastAsia" w:hAnsiTheme="minorHAnsi" w:cstheme="minorBidi"/>
          <w:noProof/>
          <w:sz w:val="22"/>
          <w:szCs w:val="22"/>
        </w:rPr>
      </w:pPr>
      <w:hyperlink w:anchor="_Toc47347645" w:history="1">
        <w:r w:rsidR="002F16D6" w:rsidRPr="00F94F83">
          <w:rPr>
            <w:rStyle w:val="Hyperlink"/>
            <w:noProof/>
          </w:rPr>
          <w:t xml:space="preserve">Слика 3.5 </w:t>
        </w:r>
        <w:r w:rsidR="002F16D6" w:rsidRPr="00F94F83">
          <w:rPr>
            <w:rStyle w:val="Hyperlink"/>
            <w:i/>
            <w:iCs/>
            <w:noProof/>
          </w:rPr>
          <w:t>Eye contour detection</w:t>
        </w:r>
        <w:r w:rsidR="002F16D6" w:rsidRPr="00F94F83">
          <w:rPr>
            <w:rStyle w:val="Hyperlink"/>
            <w:noProof/>
          </w:rPr>
          <w:t xml:space="preserve"> режим ра</w:t>
        </w:r>
        <w:r w:rsidR="002F16D6" w:rsidRPr="00F94F83">
          <w:rPr>
            <w:rStyle w:val="Hyperlink"/>
            <w:noProof/>
            <w:lang w:val="sr-Cyrl-RS"/>
          </w:rPr>
          <w:t>да</w:t>
        </w:r>
        <w:r w:rsidR="002F16D6">
          <w:rPr>
            <w:noProof/>
            <w:webHidden/>
          </w:rPr>
          <w:tab/>
        </w:r>
        <w:r w:rsidR="002F16D6">
          <w:rPr>
            <w:noProof/>
            <w:webHidden/>
          </w:rPr>
          <w:fldChar w:fldCharType="begin"/>
        </w:r>
        <w:r w:rsidR="002F16D6">
          <w:rPr>
            <w:noProof/>
            <w:webHidden/>
          </w:rPr>
          <w:instrText xml:space="preserve"> PAGEREF _Toc47347645 \h </w:instrText>
        </w:r>
        <w:r w:rsidR="002F16D6">
          <w:rPr>
            <w:noProof/>
            <w:webHidden/>
          </w:rPr>
        </w:r>
        <w:r w:rsidR="002F16D6">
          <w:rPr>
            <w:noProof/>
            <w:webHidden/>
          </w:rPr>
          <w:fldChar w:fldCharType="separate"/>
        </w:r>
        <w:r w:rsidR="002F16D6">
          <w:rPr>
            <w:noProof/>
            <w:webHidden/>
          </w:rPr>
          <w:t>30</w:t>
        </w:r>
        <w:r w:rsidR="002F16D6">
          <w:rPr>
            <w:noProof/>
            <w:webHidden/>
          </w:rPr>
          <w:fldChar w:fldCharType="end"/>
        </w:r>
      </w:hyperlink>
    </w:p>
    <w:p w14:paraId="67A3564E" w14:textId="4DD6F3C4" w:rsidR="002F16D6" w:rsidRDefault="00F16102">
      <w:pPr>
        <w:pStyle w:val="TableofFigures"/>
        <w:tabs>
          <w:tab w:val="right" w:leader="dot" w:pos="9016"/>
        </w:tabs>
        <w:rPr>
          <w:rFonts w:asciiTheme="minorHAnsi" w:eastAsiaTheme="minorEastAsia" w:hAnsiTheme="minorHAnsi" w:cstheme="minorBidi"/>
          <w:noProof/>
          <w:sz w:val="22"/>
          <w:szCs w:val="22"/>
        </w:rPr>
      </w:pPr>
      <w:hyperlink w:anchor="_Toc47347646" w:history="1">
        <w:r w:rsidR="002F16D6" w:rsidRPr="00F94F83">
          <w:rPr>
            <w:rStyle w:val="Hyperlink"/>
            <w:noProof/>
          </w:rPr>
          <w:t>Слика 3.6</w:t>
        </w:r>
        <w:r w:rsidR="002F16D6" w:rsidRPr="00F94F83">
          <w:rPr>
            <w:rStyle w:val="Hyperlink"/>
            <w:noProof/>
            <w:lang w:val="sr-Cyrl-RS"/>
          </w:rPr>
          <w:t xml:space="preserve"> Архитектура конволутивне неуронске мреже</w:t>
        </w:r>
        <w:r w:rsidR="002F16D6">
          <w:rPr>
            <w:noProof/>
            <w:webHidden/>
          </w:rPr>
          <w:tab/>
        </w:r>
        <w:r w:rsidR="002F16D6">
          <w:rPr>
            <w:noProof/>
            <w:webHidden/>
          </w:rPr>
          <w:fldChar w:fldCharType="begin"/>
        </w:r>
        <w:r w:rsidR="002F16D6">
          <w:rPr>
            <w:noProof/>
            <w:webHidden/>
          </w:rPr>
          <w:instrText xml:space="preserve"> PAGEREF _Toc47347646 \h </w:instrText>
        </w:r>
        <w:r w:rsidR="002F16D6">
          <w:rPr>
            <w:noProof/>
            <w:webHidden/>
          </w:rPr>
        </w:r>
        <w:r w:rsidR="002F16D6">
          <w:rPr>
            <w:noProof/>
            <w:webHidden/>
          </w:rPr>
          <w:fldChar w:fldCharType="separate"/>
        </w:r>
        <w:r w:rsidR="002F16D6">
          <w:rPr>
            <w:noProof/>
            <w:webHidden/>
          </w:rPr>
          <w:t>34</w:t>
        </w:r>
        <w:r w:rsidR="002F16D6">
          <w:rPr>
            <w:noProof/>
            <w:webHidden/>
          </w:rPr>
          <w:fldChar w:fldCharType="end"/>
        </w:r>
      </w:hyperlink>
    </w:p>
    <w:p w14:paraId="0032D1D8" w14:textId="00F58AF7" w:rsidR="002F16D6" w:rsidRDefault="00F16102">
      <w:pPr>
        <w:pStyle w:val="TableofFigures"/>
        <w:tabs>
          <w:tab w:val="right" w:leader="dot" w:pos="9016"/>
        </w:tabs>
        <w:rPr>
          <w:rFonts w:asciiTheme="minorHAnsi" w:eastAsiaTheme="minorEastAsia" w:hAnsiTheme="minorHAnsi" w:cstheme="minorBidi"/>
          <w:noProof/>
          <w:sz w:val="22"/>
          <w:szCs w:val="22"/>
        </w:rPr>
      </w:pPr>
      <w:hyperlink w:anchor="_Toc47347647" w:history="1">
        <w:r w:rsidR="002F16D6" w:rsidRPr="00F94F83">
          <w:rPr>
            <w:rStyle w:val="Hyperlink"/>
            <w:noProof/>
          </w:rPr>
          <w:t>Слика 3.7</w:t>
        </w:r>
        <w:r w:rsidR="002F16D6" w:rsidRPr="00F94F83">
          <w:rPr>
            <w:rStyle w:val="Hyperlink"/>
            <w:noProof/>
            <w:lang w:val="sr-Cyrl-RS"/>
          </w:rPr>
          <w:t xml:space="preserve"> Процес обучавања неуронске мреже</w:t>
        </w:r>
        <w:r w:rsidR="002F16D6">
          <w:rPr>
            <w:noProof/>
            <w:webHidden/>
          </w:rPr>
          <w:tab/>
        </w:r>
        <w:r w:rsidR="002F16D6">
          <w:rPr>
            <w:noProof/>
            <w:webHidden/>
          </w:rPr>
          <w:fldChar w:fldCharType="begin"/>
        </w:r>
        <w:r w:rsidR="002F16D6">
          <w:rPr>
            <w:noProof/>
            <w:webHidden/>
          </w:rPr>
          <w:instrText xml:space="preserve"> PAGEREF _Toc47347647 \h </w:instrText>
        </w:r>
        <w:r w:rsidR="002F16D6">
          <w:rPr>
            <w:noProof/>
            <w:webHidden/>
          </w:rPr>
        </w:r>
        <w:r w:rsidR="002F16D6">
          <w:rPr>
            <w:noProof/>
            <w:webHidden/>
          </w:rPr>
          <w:fldChar w:fldCharType="separate"/>
        </w:r>
        <w:r w:rsidR="002F16D6">
          <w:rPr>
            <w:noProof/>
            <w:webHidden/>
          </w:rPr>
          <w:t>36</w:t>
        </w:r>
        <w:r w:rsidR="002F16D6">
          <w:rPr>
            <w:noProof/>
            <w:webHidden/>
          </w:rPr>
          <w:fldChar w:fldCharType="end"/>
        </w:r>
      </w:hyperlink>
    </w:p>
    <w:p w14:paraId="38A90756" w14:textId="58D1E145" w:rsidR="002F16D6" w:rsidRDefault="00F16102">
      <w:pPr>
        <w:pStyle w:val="TableofFigures"/>
        <w:tabs>
          <w:tab w:val="right" w:leader="dot" w:pos="9016"/>
        </w:tabs>
        <w:rPr>
          <w:rFonts w:asciiTheme="minorHAnsi" w:eastAsiaTheme="minorEastAsia" w:hAnsiTheme="minorHAnsi" w:cstheme="minorBidi"/>
          <w:noProof/>
          <w:sz w:val="22"/>
          <w:szCs w:val="22"/>
        </w:rPr>
      </w:pPr>
      <w:hyperlink w:anchor="_Toc47347648" w:history="1">
        <w:r w:rsidR="002F16D6" w:rsidRPr="00F94F83">
          <w:rPr>
            <w:rStyle w:val="Hyperlink"/>
            <w:noProof/>
          </w:rPr>
          <w:t>Слика 3.8</w:t>
        </w:r>
        <w:r w:rsidR="002F16D6" w:rsidRPr="00F94F83">
          <w:rPr>
            <w:rStyle w:val="Hyperlink"/>
            <w:noProof/>
            <w:lang w:val="sr-Cyrl-RS"/>
          </w:rPr>
          <w:t xml:space="preserve"> Структура апликације за праћење пажње возача</w:t>
        </w:r>
        <w:r w:rsidR="002F16D6">
          <w:rPr>
            <w:noProof/>
            <w:webHidden/>
          </w:rPr>
          <w:tab/>
        </w:r>
        <w:r w:rsidR="002F16D6">
          <w:rPr>
            <w:noProof/>
            <w:webHidden/>
          </w:rPr>
          <w:fldChar w:fldCharType="begin"/>
        </w:r>
        <w:r w:rsidR="002F16D6">
          <w:rPr>
            <w:noProof/>
            <w:webHidden/>
          </w:rPr>
          <w:instrText xml:space="preserve"> PAGEREF _Toc47347648 \h </w:instrText>
        </w:r>
        <w:r w:rsidR="002F16D6">
          <w:rPr>
            <w:noProof/>
            <w:webHidden/>
          </w:rPr>
        </w:r>
        <w:r w:rsidR="002F16D6">
          <w:rPr>
            <w:noProof/>
            <w:webHidden/>
          </w:rPr>
          <w:fldChar w:fldCharType="separate"/>
        </w:r>
        <w:r w:rsidR="002F16D6">
          <w:rPr>
            <w:noProof/>
            <w:webHidden/>
          </w:rPr>
          <w:t>37</w:t>
        </w:r>
        <w:r w:rsidR="002F16D6">
          <w:rPr>
            <w:noProof/>
            <w:webHidden/>
          </w:rPr>
          <w:fldChar w:fldCharType="end"/>
        </w:r>
      </w:hyperlink>
    </w:p>
    <w:p w14:paraId="478B4D1A" w14:textId="1BAA3EEF" w:rsidR="002F16D6" w:rsidRDefault="00F16102">
      <w:pPr>
        <w:pStyle w:val="TableofFigures"/>
        <w:tabs>
          <w:tab w:val="right" w:leader="dot" w:pos="9016"/>
        </w:tabs>
        <w:rPr>
          <w:rFonts w:asciiTheme="minorHAnsi" w:eastAsiaTheme="minorEastAsia" w:hAnsiTheme="minorHAnsi" w:cstheme="minorBidi"/>
          <w:noProof/>
          <w:sz w:val="22"/>
          <w:szCs w:val="22"/>
        </w:rPr>
      </w:pPr>
      <w:hyperlink w:anchor="_Toc47347649" w:history="1">
        <w:r w:rsidR="002F16D6" w:rsidRPr="00F94F83">
          <w:rPr>
            <w:rStyle w:val="Hyperlink"/>
            <w:noProof/>
          </w:rPr>
          <w:t>Слика 4.1</w:t>
        </w:r>
        <w:r w:rsidR="002F16D6" w:rsidRPr="00F94F83">
          <w:rPr>
            <w:rStyle w:val="Hyperlink"/>
            <w:noProof/>
            <w:lang w:val="sr-Cyrl-RS"/>
          </w:rPr>
          <w:t xml:space="preserve"> Апликација за лабелирање података</w:t>
        </w:r>
        <w:r w:rsidR="002F16D6">
          <w:rPr>
            <w:noProof/>
            <w:webHidden/>
          </w:rPr>
          <w:tab/>
        </w:r>
        <w:r w:rsidR="002F16D6">
          <w:rPr>
            <w:noProof/>
            <w:webHidden/>
          </w:rPr>
          <w:fldChar w:fldCharType="begin"/>
        </w:r>
        <w:r w:rsidR="002F16D6">
          <w:rPr>
            <w:noProof/>
            <w:webHidden/>
          </w:rPr>
          <w:instrText xml:space="preserve"> PAGEREF _Toc47347649 \h </w:instrText>
        </w:r>
        <w:r w:rsidR="002F16D6">
          <w:rPr>
            <w:noProof/>
            <w:webHidden/>
          </w:rPr>
        </w:r>
        <w:r w:rsidR="002F16D6">
          <w:rPr>
            <w:noProof/>
            <w:webHidden/>
          </w:rPr>
          <w:fldChar w:fldCharType="separate"/>
        </w:r>
        <w:r w:rsidR="002F16D6">
          <w:rPr>
            <w:noProof/>
            <w:webHidden/>
          </w:rPr>
          <w:t>40</w:t>
        </w:r>
        <w:r w:rsidR="002F16D6">
          <w:rPr>
            <w:noProof/>
            <w:webHidden/>
          </w:rPr>
          <w:fldChar w:fldCharType="end"/>
        </w:r>
      </w:hyperlink>
    </w:p>
    <w:p w14:paraId="4619C506" w14:textId="6DE05AB5" w:rsidR="002F16D6" w:rsidRDefault="00F16102">
      <w:pPr>
        <w:pStyle w:val="TableofFigures"/>
        <w:tabs>
          <w:tab w:val="right" w:leader="dot" w:pos="9016"/>
        </w:tabs>
        <w:rPr>
          <w:rFonts w:asciiTheme="minorHAnsi" w:eastAsiaTheme="minorEastAsia" w:hAnsiTheme="minorHAnsi" w:cstheme="minorBidi"/>
          <w:noProof/>
          <w:sz w:val="22"/>
          <w:szCs w:val="22"/>
        </w:rPr>
      </w:pPr>
      <w:hyperlink w:anchor="_Toc47347650" w:history="1">
        <w:r w:rsidR="002F16D6" w:rsidRPr="00F94F83">
          <w:rPr>
            <w:rStyle w:val="Hyperlink"/>
            <w:noProof/>
          </w:rPr>
          <w:t>Слика 4.2</w:t>
        </w:r>
        <w:r w:rsidR="002F16D6" w:rsidRPr="00F94F83">
          <w:rPr>
            <w:rStyle w:val="Hyperlink"/>
            <w:noProof/>
            <w:lang w:val="sr-Cyrl-RS"/>
          </w:rPr>
          <w:t xml:space="preserve"> Апликација за праћење пажње возача</w:t>
        </w:r>
        <w:r w:rsidR="002F16D6">
          <w:rPr>
            <w:noProof/>
            <w:webHidden/>
          </w:rPr>
          <w:tab/>
        </w:r>
        <w:r w:rsidR="002F16D6">
          <w:rPr>
            <w:noProof/>
            <w:webHidden/>
          </w:rPr>
          <w:fldChar w:fldCharType="begin"/>
        </w:r>
        <w:r w:rsidR="002F16D6">
          <w:rPr>
            <w:noProof/>
            <w:webHidden/>
          </w:rPr>
          <w:instrText xml:space="preserve"> PAGEREF _Toc47347650 \h </w:instrText>
        </w:r>
        <w:r w:rsidR="002F16D6">
          <w:rPr>
            <w:noProof/>
            <w:webHidden/>
          </w:rPr>
        </w:r>
        <w:r w:rsidR="002F16D6">
          <w:rPr>
            <w:noProof/>
            <w:webHidden/>
          </w:rPr>
          <w:fldChar w:fldCharType="separate"/>
        </w:r>
        <w:r w:rsidR="002F16D6">
          <w:rPr>
            <w:noProof/>
            <w:webHidden/>
          </w:rPr>
          <w:t>44</w:t>
        </w:r>
        <w:r w:rsidR="002F16D6">
          <w:rPr>
            <w:noProof/>
            <w:webHidden/>
          </w:rPr>
          <w:fldChar w:fldCharType="end"/>
        </w:r>
      </w:hyperlink>
    </w:p>
    <w:p w14:paraId="65A84434" w14:textId="42C76F3F" w:rsidR="002F16D6" w:rsidRDefault="00F16102">
      <w:pPr>
        <w:pStyle w:val="TableofFigures"/>
        <w:tabs>
          <w:tab w:val="right" w:leader="dot" w:pos="9016"/>
        </w:tabs>
        <w:rPr>
          <w:rFonts w:asciiTheme="minorHAnsi" w:eastAsiaTheme="minorEastAsia" w:hAnsiTheme="minorHAnsi" w:cstheme="minorBidi"/>
          <w:noProof/>
          <w:sz w:val="22"/>
          <w:szCs w:val="22"/>
        </w:rPr>
      </w:pPr>
      <w:hyperlink w:anchor="_Toc47347651" w:history="1">
        <w:r w:rsidR="002F16D6" w:rsidRPr="00F94F83">
          <w:rPr>
            <w:rStyle w:val="Hyperlink"/>
            <w:noProof/>
          </w:rPr>
          <w:t>Слика 4.3</w:t>
        </w:r>
        <w:r w:rsidR="002F16D6" w:rsidRPr="00F94F83">
          <w:rPr>
            <w:rStyle w:val="Hyperlink"/>
            <w:noProof/>
            <w:lang w:val="sr-Cyrl-RS"/>
          </w:rPr>
          <w:t xml:space="preserve"> Концепт модела фокусиране пажње</w:t>
        </w:r>
        <w:r w:rsidR="002F16D6">
          <w:rPr>
            <w:noProof/>
            <w:webHidden/>
          </w:rPr>
          <w:tab/>
        </w:r>
        <w:r w:rsidR="002F16D6">
          <w:rPr>
            <w:noProof/>
            <w:webHidden/>
          </w:rPr>
          <w:fldChar w:fldCharType="begin"/>
        </w:r>
        <w:r w:rsidR="002F16D6">
          <w:rPr>
            <w:noProof/>
            <w:webHidden/>
          </w:rPr>
          <w:instrText xml:space="preserve"> PAGEREF _Toc47347651 \h </w:instrText>
        </w:r>
        <w:r w:rsidR="002F16D6">
          <w:rPr>
            <w:noProof/>
            <w:webHidden/>
          </w:rPr>
        </w:r>
        <w:r w:rsidR="002F16D6">
          <w:rPr>
            <w:noProof/>
            <w:webHidden/>
          </w:rPr>
          <w:fldChar w:fldCharType="separate"/>
        </w:r>
        <w:r w:rsidR="002F16D6">
          <w:rPr>
            <w:noProof/>
            <w:webHidden/>
          </w:rPr>
          <w:t>47</w:t>
        </w:r>
        <w:r w:rsidR="002F16D6">
          <w:rPr>
            <w:noProof/>
            <w:webHidden/>
          </w:rPr>
          <w:fldChar w:fldCharType="end"/>
        </w:r>
      </w:hyperlink>
    </w:p>
    <w:p w14:paraId="5E7976A2" w14:textId="034D749B" w:rsidR="00E24202" w:rsidRDefault="0045357C" w:rsidP="00A667E7">
      <w:pPr>
        <w:spacing w:after="120" w:line="276" w:lineRule="auto"/>
        <w:ind w:firstLine="0"/>
        <w:jc w:val="left"/>
        <w:rPr>
          <w:lang w:val="sr-Cyrl-RS"/>
        </w:rPr>
        <w:sectPr w:rsidR="00E24202">
          <w:headerReference w:type="default" r:id="rId10"/>
          <w:pgSz w:w="11906" w:h="16838"/>
          <w:pgMar w:top="1440" w:right="1440" w:bottom="1440" w:left="1440" w:header="708" w:footer="708" w:gutter="0"/>
          <w:cols w:space="708"/>
          <w:docGrid w:linePitch="360"/>
        </w:sectPr>
      </w:pPr>
      <w:r>
        <w:rPr>
          <w:lang w:val="sr-Cyrl-RS"/>
        </w:rPr>
        <w:fldChar w:fldCharType="end"/>
      </w:r>
    </w:p>
    <w:p w14:paraId="7F766D63" w14:textId="5B2967A1" w:rsidR="00DC3477" w:rsidRDefault="00DC3477" w:rsidP="00A667E7">
      <w:pPr>
        <w:spacing w:after="120" w:line="276" w:lineRule="auto"/>
        <w:ind w:firstLine="0"/>
        <w:jc w:val="left"/>
        <w:rPr>
          <w:lang w:val="sr-Cyrl-RS"/>
        </w:rPr>
      </w:pPr>
    </w:p>
    <w:p w14:paraId="19BE041D" w14:textId="77777777" w:rsidR="0045357C" w:rsidRDefault="0045357C" w:rsidP="00A667E7">
      <w:pPr>
        <w:spacing w:after="120"/>
        <w:ind w:firstLine="0"/>
        <w:rPr>
          <w:lang w:val="sr-Cyrl-RS"/>
        </w:rPr>
      </w:pPr>
    </w:p>
    <w:p w14:paraId="3ABC32DB" w14:textId="31718542" w:rsidR="00343A14" w:rsidRDefault="00343A14" w:rsidP="00A667E7">
      <w:pPr>
        <w:pStyle w:val="Heading1"/>
        <w:numPr>
          <w:ilvl w:val="0"/>
          <w:numId w:val="0"/>
        </w:numPr>
        <w:spacing w:after="120"/>
        <w:ind w:left="432"/>
        <w:jc w:val="both"/>
        <w:rPr>
          <w:lang w:val="sr-Cyrl-RS"/>
        </w:rPr>
      </w:pPr>
      <w:bookmarkStart w:id="4" w:name="_Ref46530009"/>
      <w:bookmarkStart w:id="5" w:name="_Toc47347514"/>
      <w:r>
        <w:rPr>
          <w:lang w:val="sr-Cyrl-RS"/>
        </w:rPr>
        <w:t>Списак табела</w:t>
      </w:r>
      <w:bookmarkEnd w:id="4"/>
      <w:bookmarkEnd w:id="5"/>
    </w:p>
    <w:p w14:paraId="1F34F5C8" w14:textId="49C86DD5" w:rsidR="00BC4B54" w:rsidRDefault="0045357C">
      <w:pPr>
        <w:pStyle w:val="TableofFigures"/>
        <w:tabs>
          <w:tab w:val="right" w:leader="dot" w:pos="9016"/>
        </w:tabs>
        <w:rPr>
          <w:rFonts w:asciiTheme="minorHAnsi" w:eastAsiaTheme="minorEastAsia" w:hAnsiTheme="minorHAnsi" w:cstheme="minorBidi"/>
          <w:noProof/>
          <w:sz w:val="22"/>
          <w:szCs w:val="22"/>
        </w:rPr>
      </w:pPr>
      <w:r>
        <w:rPr>
          <w:lang w:val="sr-Cyrl-RS"/>
        </w:rPr>
        <w:fldChar w:fldCharType="begin"/>
      </w:r>
      <w:r>
        <w:rPr>
          <w:lang w:val="sr-Cyrl-RS"/>
        </w:rPr>
        <w:instrText xml:space="preserve"> TOC \h \z \c "Табела" </w:instrText>
      </w:r>
      <w:r>
        <w:rPr>
          <w:lang w:val="sr-Cyrl-RS"/>
        </w:rPr>
        <w:fldChar w:fldCharType="separate"/>
      </w:r>
      <w:hyperlink w:anchor="_Toc46532906" w:history="1">
        <w:r w:rsidR="00BC4B54" w:rsidRPr="00E257F9">
          <w:rPr>
            <w:rStyle w:val="Hyperlink"/>
            <w:noProof/>
          </w:rPr>
          <w:t>Табела 3.1</w:t>
        </w:r>
        <w:r w:rsidR="00BC4B54" w:rsidRPr="00E257F9">
          <w:rPr>
            <w:rStyle w:val="Hyperlink"/>
            <w:noProof/>
            <w:lang w:val="sr-Cyrl-RS"/>
          </w:rPr>
          <w:t xml:space="preserve"> Резолуције генерисаних сетова података</w:t>
        </w:r>
        <w:r w:rsidR="00BC4B54">
          <w:rPr>
            <w:noProof/>
            <w:webHidden/>
          </w:rPr>
          <w:tab/>
        </w:r>
        <w:r w:rsidR="00BC4B54">
          <w:rPr>
            <w:noProof/>
            <w:webHidden/>
          </w:rPr>
          <w:fldChar w:fldCharType="begin"/>
        </w:r>
        <w:r w:rsidR="00BC4B54">
          <w:rPr>
            <w:noProof/>
            <w:webHidden/>
          </w:rPr>
          <w:instrText xml:space="preserve"> PAGEREF _Toc46532906 \h </w:instrText>
        </w:r>
        <w:r w:rsidR="00BC4B54">
          <w:rPr>
            <w:noProof/>
            <w:webHidden/>
          </w:rPr>
        </w:r>
        <w:r w:rsidR="00BC4B54">
          <w:rPr>
            <w:noProof/>
            <w:webHidden/>
          </w:rPr>
          <w:fldChar w:fldCharType="separate"/>
        </w:r>
        <w:r w:rsidR="00BC4B54">
          <w:rPr>
            <w:noProof/>
            <w:webHidden/>
          </w:rPr>
          <w:t>23</w:t>
        </w:r>
        <w:r w:rsidR="00BC4B54">
          <w:rPr>
            <w:noProof/>
            <w:webHidden/>
          </w:rPr>
          <w:fldChar w:fldCharType="end"/>
        </w:r>
      </w:hyperlink>
    </w:p>
    <w:p w14:paraId="4DC5BB4B" w14:textId="53B2CB22" w:rsidR="00BC4B54" w:rsidRDefault="00F16102">
      <w:pPr>
        <w:pStyle w:val="TableofFigures"/>
        <w:tabs>
          <w:tab w:val="right" w:leader="dot" w:pos="9016"/>
        </w:tabs>
        <w:rPr>
          <w:rFonts w:asciiTheme="minorHAnsi" w:eastAsiaTheme="minorEastAsia" w:hAnsiTheme="minorHAnsi" w:cstheme="minorBidi"/>
          <w:noProof/>
          <w:sz w:val="22"/>
          <w:szCs w:val="22"/>
        </w:rPr>
      </w:pPr>
      <w:hyperlink w:anchor="_Toc46532907" w:history="1">
        <w:r w:rsidR="00BC4B54" w:rsidRPr="00E257F9">
          <w:rPr>
            <w:rStyle w:val="Hyperlink"/>
            <w:noProof/>
          </w:rPr>
          <w:t>Табела 3.2</w:t>
        </w:r>
        <w:r w:rsidR="00BC4B54" w:rsidRPr="00E257F9">
          <w:rPr>
            <w:rStyle w:val="Hyperlink"/>
            <w:noProof/>
            <w:lang w:val="sr-Cyrl-RS"/>
          </w:rPr>
          <w:t xml:space="preserve"> Димензије и параметри слојева првог *(другог) **(трећег) модела кориштене архиетктуре неуронских мрежа</w:t>
        </w:r>
        <w:r w:rsidR="00BC4B54">
          <w:rPr>
            <w:noProof/>
            <w:webHidden/>
          </w:rPr>
          <w:tab/>
        </w:r>
        <w:r w:rsidR="00BC4B54">
          <w:rPr>
            <w:noProof/>
            <w:webHidden/>
          </w:rPr>
          <w:fldChar w:fldCharType="begin"/>
        </w:r>
        <w:r w:rsidR="00BC4B54">
          <w:rPr>
            <w:noProof/>
            <w:webHidden/>
          </w:rPr>
          <w:instrText xml:space="preserve"> PAGEREF _Toc46532907 \h </w:instrText>
        </w:r>
        <w:r w:rsidR="00BC4B54">
          <w:rPr>
            <w:noProof/>
            <w:webHidden/>
          </w:rPr>
        </w:r>
        <w:r w:rsidR="00BC4B54">
          <w:rPr>
            <w:noProof/>
            <w:webHidden/>
          </w:rPr>
          <w:fldChar w:fldCharType="separate"/>
        </w:r>
        <w:r w:rsidR="00BC4B54">
          <w:rPr>
            <w:noProof/>
            <w:webHidden/>
          </w:rPr>
          <w:t>33</w:t>
        </w:r>
        <w:r w:rsidR="00BC4B54">
          <w:rPr>
            <w:noProof/>
            <w:webHidden/>
          </w:rPr>
          <w:fldChar w:fldCharType="end"/>
        </w:r>
      </w:hyperlink>
    </w:p>
    <w:p w14:paraId="1CD57ACE" w14:textId="35AF0A95" w:rsidR="00E24202" w:rsidRDefault="0045357C" w:rsidP="00A667E7">
      <w:pPr>
        <w:spacing w:after="120"/>
        <w:ind w:firstLine="0"/>
        <w:rPr>
          <w:lang w:val="sr-Cyrl-RS"/>
        </w:rPr>
        <w:sectPr w:rsidR="00E24202">
          <w:headerReference w:type="default" r:id="rId11"/>
          <w:pgSz w:w="11906" w:h="16838"/>
          <w:pgMar w:top="1440" w:right="1440" w:bottom="1440" w:left="1440" w:header="708" w:footer="708" w:gutter="0"/>
          <w:cols w:space="708"/>
          <w:docGrid w:linePitch="360"/>
        </w:sectPr>
      </w:pPr>
      <w:r>
        <w:rPr>
          <w:lang w:val="sr-Cyrl-RS"/>
        </w:rPr>
        <w:fldChar w:fldCharType="end"/>
      </w:r>
    </w:p>
    <w:p w14:paraId="2B66D592" w14:textId="5B7B1B5C" w:rsidR="0045357C" w:rsidRDefault="0045357C" w:rsidP="00A667E7">
      <w:pPr>
        <w:spacing w:after="120"/>
        <w:ind w:firstLine="0"/>
        <w:rPr>
          <w:lang w:val="sr-Cyrl-RS"/>
        </w:rPr>
      </w:pPr>
    </w:p>
    <w:p w14:paraId="4FD72379" w14:textId="4038F9B5" w:rsidR="00343A14" w:rsidRPr="00CC3F48" w:rsidRDefault="00343A14" w:rsidP="00CC3F48">
      <w:pPr>
        <w:pStyle w:val="Heading1"/>
        <w:numPr>
          <w:ilvl w:val="0"/>
          <w:numId w:val="0"/>
        </w:numPr>
        <w:spacing w:after="120"/>
        <w:ind w:left="432"/>
        <w:jc w:val="both"/>
        <w:rPr>
          <w:lang w:val="sr-Cyrl-RS"/>
        </w:rPr>
      </w:pPr>
      <w:bookmarkStart w:id="6" w:name="_Ref46530032"/>
      <w:bookmarkStart w:id="7" w:name="_Toc47347515"/>
      <w:r>
        <w:rPr>
          <w:lang w:val="sr-Cyrl-RS"/>
        </w:rPr>
        <w:t>Списак графикона</w:t>
      </w:r>
      <w:bookmarkEnd w:id="6"/>
      <w:bookmarkEnd w:id="7"/>
    </w:p>
    <w:p w14:paraId="61C215B4" w14:textId="388700BD" w:rsidR="003F0F53" w:rsidRDefault="0045357C">
      <w:pPr>
        <w:pStyle w:val="TableofFigures"/>
        <w:tabs>
          <w:tab w:val="right" w:leader="dot" w:pos="9016"/>
        </w:tabs>
        <w:rPr>
          <w:rFonts w:asciiTheme="minorHAnsi" w:eastAsiaTheme="minorEastAsia" w:hAnsiTheme="minorHAnsi" w:cstheme="minorBidi"/>
          <w:noProof/>
          <w:sz w:val="22"/>
          <w:szCs w:val="22"/>
        </w:rPr>
      </w:pPr>
      <w:r>
        <w:fldChar w:fldCharType="begin"/>
      </w:r>
      <w:r>
        <w:instrText xml:space="preserve"> TOC \h \z \c "Графикон" </w:instrText>
      </w:r>
      <w:r>
        <w:fldChar w:fldCharType="separate"/>
      </w:r>
      <w:hyperlink w:anchor="_Toc47186100" w:history="1">
        <w:r w:rsidR="003F0F53" w:rsidRPr="00BA3DFF">
          <w:rPr>
            <w:rStyle w:val="Hyperlink"/>
            <w:noProof/>
          </w:rPr>
          <w:t>Графикон 2.1</w:t>
        </w:r>
        <w:r w:rsidR="003F0F53" w:rsidRPr="00BA3DFF">
          <w:rPr>
            <w:rStyle w:val="Hyperlink"/>
            <w:noProof/>
            <w:lang w:val="sr-Cyrl-RS"/>
          </w:rPr>
          <w:t xml:space="preserve"> </w:t>
        </w:r>
        <w:r w:rsidR="003F0F53" w:rsidRPr="00BA3DFF">
          <w:rPr>
            <w:rStyle w:val="Hyperlink"/>
            <w:noProof/>
          </w:rPr>
          <w:t xml:space="preserve">Грешка класификације на основу </w:t>
        </w:r>
        <w:r w:rsidR="003F0F53" w:rsidRPr="00BA3DFF">
          <w:rPr>
            <w:rStyle w:val="Hyperlink"/>
            <w:i/>
            <w:iCs/>
            <w:noProof/>
          </w:rPr>
          <w:t>ImageNet</w:t>
        </w:r>
        <w:r w:rsidR="003F0F53" w:rsidRPr="00BA3DFF">
          <w:rPr>
            <w:rStyle w:val="Hyperlink"/>
            <w:noProof/>
          </w:rPr>
          <w:t xml:space="preserve"> сета по</w:t>
        </w:r>
        <w:r w:rsidR="003F0F53" w:rsidRPr="00BA3DFF">
          <w:rPr>
            <w:rStyle w:val="Hyperlink"/>
            <w:noProof/>
            <w:lang w:val="sr-Cyrl-RS"/>
          </w:rPr>
          <w:t>д</w:t>
        </w:r>
        <w:r w:rsidR="003F0F53" w:rsidRPr="00BA3DFF">
          <w:rPr>
            <w:rStyle w:val="Hyperlink"/>
            <w:noProof/>
          </w:rPr>
          <w:t>атака према</w:t>
        </w:r>
        <w:r w:rsidR="003F0F53" w:rsidRPr="00BA3DFF">
          <w:rPr>
            <w:rStyle w:val="Hyperlink"/>
            <w:noProof/>
            <w:lang w:val="sr-Cyrl-RS"/>
          </w:rPr>
          <w:t xml:space="preserve"> [9]</w:t>
        </w:r>
        <w:r w:rsidR="003F0F53">
          <w:rPr>
            <w:noProof/>
            <w:webHidden/>
          </w:rPr>
          <w:tab/>
        </w:r>
        <w:r w:rsidR="003F0F53">
          <w:rPr>
            <w:noProof/>
            <w:webHidden/>
          </w:rPr>
          <w:fldChar w:fldCharType="begin"/>
        </w:r>
        <w:r w:rsidR="003F0F53">
          <w:rPr>
            <w:noProof/>
            <w:webHidden/>
          </w:rPr>
          <w:instrText xml:space="preserve"> PAGEREF _Toc47186100 \h </w:instrText>
        </w:r>
        <w:r w:rsidR="003F0F53">
          <w:rPr>
            <w:noProof/>
            <w:webHidden/>
          </w:rPr>
        </w:r>
        <w:r w:rsidR="003F0F53">
          <w:rPr>
            <w:noProof/>
            <w:webHidden/>
          </w:rPr>
          <w:fldChar w:fldCharType="separate"/>
        </w:r>
        <w:r w:rsidR="003F0F53">
          <w:rPr>
            <w:noProof/>
            <w:webHidden/>
          </w:rPr>
          <w:t>9</w:t>
        </w:r>
        <w:r w:rsidR="003F0F53">
          <w:rPr>
            <w:noProof/>
            <w:webHidden/>
          </w:rPr>
          <w:fldChar w:fldCharType="end"/>
        </w:r>
      </w:hyperlink>
    </w:p>
    <w:p w14:paraId="6DC7841D" w14:textId="2791C4FC" w:rsidR="003F0F53" w:rsidRDefault="00F16102">
      <w:pPr>
        <w:pStyle w:val="TableofFigures"/>
        <w:tabs>
          <w:tab w:val="right" w:leader="dot" w:pos="9016"/>
        </w:tabs>
        <w:rPr>
          <w:rFonts w:asciiTheme="minorHAnsi" w:eastAsiaTheme="minorEastAsia" w:hAnsiTheme="minorHAnsi" w:cstheme="minorBidi"/>
          <w:noProof/>
          <w:sz w:val="22"/>
          <w:szCs w:val="22"/>
        </w:rPr>
      </w:pPr>
      <w:hyperlink w:anchor="_Toc47186101" w:history="1">
        <w:r w:rsidR="003F0F53" w:rsidRPr="00BA3DFF">
          <w:rPr>
            <w:rStyle w:val="Hyperlink"/>
            <w:noProof/>
          </w:rPr>
          <w:t>Графикон 5.1</w:t>
        </w:r>
        <w:r w:rsidR="003F0F53" w:rsidRPr="00BA3DFF">
          <w:rPr>
            <w:rStyle w:val="Hyperlink"/>
            <w:noProof/>
            <w:lang w:val="sr-Cyrl-RS"/>
          </w:rPr>
          <w:t xml:space="preserve"> Просечно време читања </w:t>
        </w:r>
        <w:r w:rsidR="003F0F53" w:rsidRPr="00BA3DFF">
          <w:rPr>
            <w:rStyle w:val="Hyperlink"/>
            <w:noProof/>
          </w:rPr>
          <w:t>.</w:t>
        </w:r>
        <w:r w:rsidR="003F0F53" w:rsidRPr="00BA3DFF">
          <w:rPr>
            <w:rStyle w:val="Hyperlink"/>
            <w:i/>
            <w:iCs/>
            <w:noProof/>
          </w:rPr>
          <w:t>csv</w:t>
        </w:r>
        <w:r w:rsidR="003F0F53" w:rsidRPr="00BA3DFF">
          <w:rPr>
            <w:rStyle w:val="Hyperlink"/>
            <w:noProof/>
          </w:rPr>
          <w:t xml:space="preserve"> </w:t>
        </w:r>
        <w:r w:rsidR="003F0F53" w:rsidRPr="00BA3DFF">
          <w:rPr>
            <w:rStyle w:val="Hyperlink"/>
            <w:noProof/>
            <w:lang w:val="sr-Cyrl-RS"/>
          </w:rPr>
          <w:t>датотеке свхи режима рада</w:t>
        </w:r>
        <w:r w:rsidR="003F0F53">
          <w:rPr>
            <w:noProof/>
            <w:webHidden/>
          </w:rPr>
          <w:tab/>
        </w:r>
        <w:r w:rsidR="003F0F53">
          <w:rPr>
            <w:noProof/>
            <w:webHidden/>
          </w:rPr>
          <w:fldChar w:fldCharType="begin"/>
        </w:r>
        <w:r w:rsidR="003F0F53">
          <w:rPr>
            <w:noProof/>
            <w:webHidden/>
          </w:rPr>
          <w:instrText xml:space="preserve"> PAGEREF _Toc47186101 \h </w:instrText>
        </w:r>
        <w:r w:rsidR="003F0F53">
          <w:rPr>
            <w:noProof/>
            <w:webHidden/>
          </w:rPr>
        </w:r>
        <w:r w:rsidR="003F0F53">
          <w:rPr>
            <w:noProof/>
            <w:webHidden/>
          </w:rPr>
          <w:fldChar w:fldCharType="separate"/>
        </w:r>
        <w:r w:rsidR="003F0F53">
          <w:rPr>
            <w:noProof/>
            <w:webHidden/>
          </w:rPr>
          <w:t>49</w:t>
        </w:r>
        <w:r w:rsidR="003F0F53">
          <w:rPr>
            <w:noProof/>
            <w:webHidden/>
          </w:rPr>
          <w:fldChar w:fldCharType="end"/>
        </w:r>
      </w:hyperlink>
    </w:p>
    <w:p w14:paraId="1A2431B1" w14:textId="78CEE76B" w:rsidR="003F0F53" w:rsidRDefault="00F16102">
      <w:pPr>
        <w:pStyle w:val="TableofFigures"/>
        <w:tabs>
          <w:tab w:val="right" w:leader="dot" w:pos="9016"/>
        </w:tabs>
        <w:rPr>
          <w:rFonts w:asciiTheme="minorHAnsi" w:eastAsiaTheme="minorEastAsia" w:hAnsiTheme="minorHAnsi" w:cstheme="minorBidi"/>
          <w:noProof/>
          <w:sz w:val="22"/>
          <w:szCs w:val="22"/>
        </w:rPr>
      </w:pPr>
      <w:hyperlink w:anchor="_Toc47186102" w:history="1">
        <w:r w:rsidR="003F0F53" w:rsidRPr="00BA3DFF">
          <w:rPr>
            <w:rStyle w:val="Hyperlink"/>
            <w:noProof/>
          </w:rPr>
          <w:t xml:space="preserve">Графикон 5.2 </w:t>
        </w:r>
        <w:r w:rsidR="003F0F53" w:rsidRPr="00BA3DFF">
          <w:rPr>
            <w:rStyle w:val="Hyperlink"/>
            <w:noProof/>
            <w:lang w:val="sr-Cyrl-RS"/>
          </w:rPr>
          <w:t>Време уписа у .</w:t>
        </w:r>
        <w:r w:rsidR="003F0F53" w:rsidRPr="00BA3DFF">
          <w:rPr>
            <w:rStyle w:val="Hyperlink"/>
            <w:i/>
            <w:iCs/>
            <w:noProof/>
          </w:rPr>
          <w:t>csv</w:t>
        </w:r>
        <w:r w:rsidR="003F0F53" w:rsidRPr="00BA3DFF">
          <w:rPr>
            <w:rStyle w:val="Hyperlink"/>
            <w:noProof/>
          </w:rPr>
          <w:t xml:space="preserve"> </w:t>
        </w:r>
        <w:r w:rsidR="003F0F53" w:rsidRPr="00BA3DFF">
          <w:rPr>
            <w:rStyle w:val="Hyperlink"/>
            <w:noProof/>
            <w:lang w:val="sr-Cyrl-RS"/>
          </w:rPr>
          <w:t>датотеке</w:t>
        </w:r>
        <w:r w:rsidR="003F0F53">
          <w:rPr>
            <w:noProof/>
            <w:webHidden/>
          </w:rPr>
          <w:tab/>
        </w:r>
        <w:r w:rsidR="003F0F53">
          <w:rPr>
            <w:noProof/>
            <w:webHidden/>
          </w:rPr>
          <w:fldChar w:fldCharType="begin"/>
        </w:r>
        <w:r w:rsidR="003F0F53">
          <w:rPr>
            <w:noProof/>
            <w:webHidden/>
          </w:rPr>
          <w:instrText xml:space="preserve"> PAGEREF _Toc47186102 \h </w:instrText>
        </w:r>
        <w:r w:rsidR="003F0F53">
          <w:rPr>
            <w:noProof/>
            <w:webHidden/>
          </w:rPr>
        </w:r>
        <w:r w:rsidR="003F0F53">
          <w:rPr>
            <w:noProof/>
            <w:webHidden/>
          </w:rPr>
          <w:fldChar w:fldCharType="separate"/>
        </w:r>
        <w:r w:rsidR="003F0F53">
          <w:rPr>
            <w:noProof/>
            <w:webHidden/>
          </w:rPr>
          <w:t>49</w:t>
        </w:r>
        <w:r w:rsidR="003F0F53">
          <w:rPr>
            <w:noProof/>
            <w:webHidden/>
          </w:rPr>
          <w:fldChar w:fldCharType="end"/>
        </w:r>
      </w:hyperlink>
    </w:p>
    <w:p w14:paraId="79930F2A" w14:textId="2E3E67D2" w:rsidR="003F0F53" w:rsidRDefault="00F16102">
      <w:pPr>
        <w:pStyle w:val="TableofFigures"/>
        <w:tabs>
          <w:tab w:val="right" w:leader="dot" w:pos="9016"/>
        </w:tabs>
        <w:rPr>
          <w:rFonts w:asciiTheme="minorHAnsi" w:eastAsiaTheme="minorEastAsia" w:hAnsiTheme="minorHAnsi" w:cstheme="minorBidi"/>
          <w:noProof/>
          <w:sz w:val="22"/>
          <w:szCs w:val="22"/>
        </w:rPr>
      </w:pPr>
      <w:hyperlink w:anchor="_Toc47186103" w:history="1">
        <w:r w:rsidR="003F0F53" w:rsidRPr="00BA3DFF">
          <w:rPr>
            <w:rStyle w:val="Hyperlink"/>
            <w:noProof/>
          </w:rPr>
          <w:t>Графикон 5.3</w:t>
        </w:r>
        <w:r w:rsidR="003F0F53" w:rsidRPr="00BA3DFF">
          <w:rPr>
            <w:rStyle w:val="Hyperlink"/>
            <w:noProof/>
            <w:lang w:val="sr-Cyrl-RS"/>
          </w:rPr>
          <w:t xml:space="preserve"> Време уписа у нормализоване .</w:t>
        </w:r>
        <w:r w:rsidR="003F0F53" w:rsidRPr="00BA3DFF">
          <w:rPr>
            <w:rStyle w:val="Hyperlink"/>
            <w:i/>
            <w:iCs/>
            <w:noProof/>
          </w:rPr>
          <w:t>csv</w:t>
        </w:r>
        <w:r w:rsidR="003F0F53" w:rsidRPr="00BA3DFF">
          <w:rPr>
            <w:rStyle w:val="Hyperlink"/>
            <w:i/>
            <w:iCs/>
            <w:noProof/>
            <w:lang w:val="sr-Cyrl-RS"/>
          </w:rPr>
          <w:t xml:space="preserve"> </w:t>
        </w:r>
        <w:r w:rsidR="003F0F53" w:rsidRPr="00BA3DFF">
          <w:rPr>
            <w:rStyle w:val="Hyperlink"/>
            <w:noProof/>
            <w:lang w:val="sr-Cyrl-RS"/>
          </w:rPr>
          <w:t>датотеке</w:t>
        </w:r>
        <w:r w:rsidR="003F0F53">
          <w:rPr>
            <w:noProof/>
            <w:webHidden/>
          </w:rPr>
          <w:tab/>
        </w:r>
        <w:r w:rsidR="003F0F53">
          <w:rPr>
            <w:noProof/>
            <w:webHidden/>
          </w:rPr>
          <w:fldChar w:fldCharType="begin"/>
        </w:r>
        <w:r w:rsidR="003F0F53">
          <w:rPr>
            <w:noProof/>
            <w:webHidden/>
          </w:rPr>
          <w:instrText xml:space="preserve"> PAGEREF _Toc47186103 \h </w:instrText>
        </w:r>
        <w:r w:rsidR="003F0F53">
          <w:rPr>
            <w:noProof/>
            <w:webHidden/>
          </w:rPr>
        </w:r>
        <w:r w:rsidR="003F0F53">
          <w:rPr>
            <w:noProof/>
            <w:webHidden/>
          </w:rPr>
          <w:fldChar w:fldCharType="separate"/>
        </w:r>
        <w:r w:rsidR="003F0F53">
          <w:rPr>
            <w:noProof/>
            <w:webHidden/>
          </w:rPr>
          <w:t>50</w:t>
        </w:r>
        <w:r w:rsidR="003F0F53">
          <w:rPr>
            <w:noProof/>
            <w:webHidden/>
          </w:rPr>
          <w:fldChar w:fldCharType="end"/>
        </w:r>
      </w:hyperlink>
    </w:p>
    <w:p w14:paraId="19B9C37C" w14:textId="3965A36A" w:rsidR="003F0F53" w:rsidRDefault="00F16102">
      <w:pPr>
        <w:pStyle w:val="TableofFigures"/>
        <w:tabs>
          <w:tab w:val="right" w:leader="dot" w:pos="9016"/>
        </w:tabs>
        <w:rPr>
          <w:rFonts w:asciiTheme="minorHAnsi" w:eastAsiaTheme="minorEastAsia" w:hAnsiTheme="minorHAnsi" w:cstheme="minorBidi"/>
          <w:noProof/>
          <w:sz w:val="22"/>
          <w:szCs w:val="22"/>
        </w:rPr>
      </w:pPr>
      <w:hyperlink w:anchor="_Toc47186104" w:history="1">
        <w:r w:rsidR="003F0F53" w:rsidRPr="00BA3DFF">
          <w:rPr>
            <w:rStyle w:val="Hyperlink"/>
            <w:noProof/>
          </w:rPr>
          <w:t>Графикон 5.4</w:t>
        </w:r>
        <w:r w:rsidR="003F0F53" w:rsidRPr="00BA3DFF">
          <w:rPr>
            <w:rStyle w:val="Hyperlink"/>
            <w:noProof/>
            <w:lang w:val="sr-Cyrl-RS"/>
          </w:rPr>
          <w:t xml:space="preserve"> Тачност обучавања и валидације првог модела</w:t>
        </w:r>
        <w:r w:rsidR="003F0F53">
          <w:rPr>
            <w:noProof/>
            <w:webHidden/>
          </w:rPr>
          <w:tab/>
        </w:r>
        <w:r w:rsidR="003F0F53">
          <w:rPr>
            <w:noProof/>
            <w:webHidden/>
          </w:rPr>
          <w:fldChar w:fldCharType="begin"/>
        </w:r>
        <w:r w:rsidR="003F0F53">
          <w:rPr>
            <w:noProof/>
            <w:webHidden/>
          </w:rPr>
          <w:instrText xml:space="preserve"> PAGEREF _Toc47186104 \h </w:instrText>
        </w:r>
        <w:r w:rsidR="003F0F53">
          <w:rPr>
            <w:noProof/>
            <w:webHidden/>
          </w:rPr>
        </w:r>
        <w:r w:rsidR="003F0F53">
          <w:rPr>
            <w:noProof/>
            <w:webHidden/>
          </w:rPr>
          <w:fldChar w:fldCharType="separate"/>
        </w:r>
        <w:r w:rsidR="003F0F53">
          <w:rPr>
            <w:noProof/>
            <w:webHidden/>
          </w:rPr>
          <w:t>51</w:t>
        </w:r>
        <w:r w:rsidR="003F0F53">
          <w:rPr>
            <w:noProof/>
            <w:webHidden/>
          </w:rPr>
          <w:fldChar w:fldCharType="end"/>
        </w:r>
      </w:hyperlink>
    </w:p>
    <w:p w14:paraId="068D1E07" w14:textId="6608F113" w:rsidR="003F0F53" w:rsidRDefault="00F16102">
      <w:pPr>
        <w:pStyle w:val="TableofFigures"/>
        <w:tabs>
          <w:tab w:val="right" w:leader="dot" w:pos="9016"/>
        </w:tabs>
        <w:rPr>
          <w:rFonts w:asciiTheme="minorHAnsi" w:eastAsiaTheme="minorEastAsia" w:hAnsiTheme="minorHAnsi" w:cstheme="minorBidi"/>
          <w:noProof/>
          <w:sz w:val="22"/>
          <w:szCs w:val="22"/>
        </w:rPr>
      </w:pPr>
      <w:hyperlink w:anchor="_Toc47186105" w:history="1">
        <w:r w:rsidR="003F0F53" w:rsidRPr="00BA3DFF">
          <w:rPr>
            <w:rStyle w:val="Hyperlink"/>
            <w:noProof/>
          </w:rPr>
          <w:t>Графикон 5.5</w:t>
        </w:r>
        <w:r w:rsidR="003F0F53" w:rsidRPr="00BA3DFF">
          <w:rPr>
            <w:rStyle w:val="Hyperlink"/>
            <w:noProof/>
            <w:lang w:val="sr-Cyrl-RS"/>
          </w:rPr>
          <w:t xml:space="preserve"> Губици првог модела</w:t>
        </w:r>
        <w:r w:rsidR="003F0F53">
          <w:rPr>
            <w:noProof/>
            <w:webHidden/>
          </w:rPr>
          <w:tab/>
        </w:r>
        <w:r w:rsidR="003F0F53">
          <w:rPr>
            <w:noProof/>
            <w:webHidden/>
          </w:rPr>
          <w:fldChar w:fldCharType="begin"/>
        </w:r>
        <w:r w:rsidR="003F0F53">
          <w:rPr>
            <w:noProof/>
            <w:webHidden/>
          </w:rPr>
          <w:instrText xml:space="preserve"> PAGEREF _Toc47186105 \h </w:instrText>
        </w:r>
        <w:r w:rsidR="003F0F53">
          <w:rPr>
            <w:noProof/>
            <w:webHidden/>
          </w:rPr>
        </w:r>
        <w:r w:rsidR="003F0F53">
          <w:rPr>
            <w:noProof/>
            <w:webHidden/>
          </w:rPr>
          <w:fldChar w:fldCharType="separate"/>
        </w:r>
        <w:r w:rsidR="003F0F53">
          <w:rPr>
            <w:noProof/>
            <w:webHidden/>
          </w:rPr>
          <w:t>51</w:t>
        </w:r>
        <w:r w:rsidR="003F0F53">
          <w:rPr>
            <w:noProof/>
            <w:webHidden/>
          </w:rPr>
          <w:fldChar w:fldCharType="end"/>
        </w:r>
      </w:hyperlink>
    </w:p>
    <w:p w14:paraId="6EC5ABEF" w14:textId="4D2F5639" w:rsidR="003F0F53" w:rsidRDefault="00F16102">
      <w:pPr>
        <w:pStyle w:val="TableofFigures"/>
        <w:tabs>
          <w:tab w:val="right" w:leader="dot" w:pos="9016"/>
        </w:tabs>
        <w:rPr>
          <w:rFonts w:asciiTheme="minorHAnsi" w:eastAsiaTheme="minorEastAsia" w:hAnsiTheme="minorHAnsi" w:cstheme="minorBidi"/>
          <w:noProof/>
          <w:sz w:val="22"/>
          <w:szCs w:val="22"/>
        </w:rPr>
      </w:pPr>
      <w:hyperlink w:anchor="_Toc47186106" w:history="1">
        <w:r w:rsidR="003F0F53" w:rsidRPr="00BA3DFF">
          <w:rPr>
            <w:rStyle w:val="Hyperlink"/>
            <w:noProof/>
          </w:rPr>
          <w:t xml:space="preserve">Графикон 5.6 </w:t>
        </w:r>
        <w:r w:rsidR="003F0F53" w:rsidRPr="00BA3DFF">
          <w:rPr>
            <w:rStyle w:val="Hyperlink"/>
            <w:i/>
            <w:iCs/>
            <w:noProof/>
          </w:rPr>
          <w:t>x</w:t>
        </w:r>
        <w:r w:rsidR="003F0F53" w:rsidRPr="00BA3DFF">
          <w:rPr>
            <w:rStyle w:val="Hyperlink"/>
            <w:noProof/>
          </w:rPr>
          <w:t xml:space="preserve"> </w:t>
        </w:r>
        <w:r w:rsidR="003F0F53" w:rsidRPr="00BA3DFF">
          <w:rPr>
            <w:rStyle w:val="Hyperlink"/>
            <w:noProof/>
            <w:lang w:val="sr-Cyrl-RS"/>
          </w:rPr>
          <w:t>координата центра лица</w:t>
        </w:r>
        <w:r w:rsidR="003F0F53">
          <w:rPr>
            <w:noProof/>
            <w:webHidden/>
          </w:rPr>
          <w:tab/>
        </w:r>
        <w:r w:rsidR="003F0F53">
          <w:rPr>
            <w:noProof/>
            <w:webHidden/>
          </w:rPr>
          <w:fldChar w:fldCharType="begin"/>
        </w:r>
        <w:r w:rsidR="003F0F53">
          <w:rPr>
            <w:noProof/>
            <w:webHidden/>
          </w:rPr>
          <w:instrText xml:space="preserve"> PAGEREF _Toc47186106 \h </w:instrText>
        </w:r>
        <w:r w:rsidR="003F0F53">
          <w:rPr>
            <w:noProof/>
            <w:webHidden/>
          </w:rPr>
        </w:r>
        <w:r w:rsidR="003F0F53">
          <w:rPr>
            <w:noProof/>
            <w:webHidden/>
          </w:rPr>
          <w:fldChar w:fldCharType="separate"/>
        </w:r>
        <w:r w:rsidR="003F0F53">
          <w:rPr>
            <w:noProof/>
            <w:webHidden/>
          </w:rPr>
          <w:t>52</w:t>
        </w:r>
        <w:r w:rsidR="003F0F53">
          <w:rPr>
            <w:noProof/>
            <w:webHidden/>
          </w:rPr>
          <w:fldChar w:fldCharType="end"/>
        </w:r>
      </w:hyperlink>
    </w:p>
    <w:p w14:paraId="3061F546" w14:textId="096CD123" w:rsidR="003F0F53" w:rsidRDefault="00F16102">
      <w:pPr>
        <w:pStyle w:val="TableofFigures"/>
        <w:tabs>
          <w:tab w:val="right" w:leader="dot" w:pos="9016"/>
        </w:tabs>
        <w:rPr>
          <w:rFonts w:asciiTheme="minorHAnsi" w:eastAsiaTheme="minorEastAsia" w:hAnsiTheme="minorHAnsi" w:cstheme="minorBidi"/>
          <w:noProof/>
          <w:sz w:val="22"/>
          <w:szCs w:val="22"/>
        </w:rPr>
      </w:pPr>
      <w:hyperlink w:anchor="_Toc47186107" w:history="1">
        <w:r w:rsidR="003F0F53" w:rsidRPr="00BA3DFF">
          <w:rPr>
            <w:rStyle w:val="Hyperlink"/>
            <w:noProof/>
          </w:rPr>
          <w:t>Графикон 5.7</w:t>
        </w:r>
        <w:r w:rsidR="003F0F53" w:rsidRPr="00BA3DFF">
          <w:rPr>
            <w:rStyle w:val="Hyperlink"/>
            <w:noProof/>
            <w:lang w:val="sr-Cyrl-RS"/>
          </w:rPr>
          <w:t xml:space="preserve"> Ширина лица</w:t>
        </w:r>
        <w:r w:rsidR="003F0F53">
          <w:rPr>
            <w:noProof/>
            <w:webHidden/>
          </w:rPr>
          <w:tab/>
        </w:r>
        <w:r w:rsidR="003F0F53">
          <w:rPr>
            <w:noProof/>
            <w:webHidden/>
          </w:rPr>
          <w:fldChar w:fldCharType="begin"/>
        </w:r>
        <w:r w:rsidR="003F0F53">
          <w:rPr>
            <w:noProof/>
            <w:webHidden/>
          </w:rPr>
          <w:instrText xml:space="preserve"> PAGEREF _Toc47186107 \h </w:instrText>
        </w:r>
        <w:r w:rsidR="003F0F53">
          <w:rPr>
            <w:noProof/>
            <w:webHidden/>
          </w:rPr>
        </w:r>
        <w:r w:rsidR="003F0F53">
          <w:rPr>
            <w:noProof/>
            <w:webHidden/>
          </w:rPr>
          <w:fldChar w:fldCharType="separate"/>
        </w:r>
        <w:r w:rsidR="003F0F53">
          <w:rPr>
            <w:noProof/>
            <w:webHidden/>
          </w:rPr>
          <w:t>53</w:t>
        </w:r>
        <w:r w:rsidR="003F0F53">
          <w:rPr>
            <w:noProof/>
            <w:webHidden/>
          </w:rPr>
          <w:fldChar w:fldCharType="end"/>
        </w:r>
      </w:hyperlink>
    </w:p>
    <w:p w14:paraId="390B453D" w14:textId="10D7BF90" w:rsidR="003F0F53" w:rsidRDefault="00F16102">
      <w:pPr>
        <w:pStyle w:val="TableofFigures"/>
        <w:tabs>
          <w:tab w:val="right" w:leader="dot" w:pos="9016"/>
        </w:tabs>
        <w:rPr>
          <w:rFonts w:asciiTheme="minorHAnsi" w:eastAsiaTheme="minorEastAsia" w:hAnsiTheme="minorHAnsi" w:cstheme="minorBidi"/>
          <w:noProof/>
          <w:sz w:val="22"/>
          <w:szCs w:val="22"/>
        </w:rPr>
      </w:pPr>
      <w:hyperlink w:anchor="_Toc47186108" w:history="1">
        <w:r w:rsidR="003F0F53" w:rsidRPr="00BA3DFF">
          <w:rPr>
            <w:rStyle w:val="Hyperlink"/>
            <w:noProof/>
          </w:rPr>
          <w:t>Графикон 5.8</w:t>
        </w:r>
        <w:r w:rsidR="003F0F53" w:rsidRPr="00BA3DFF">
          <w:rPr>
            <w:rStyle w:val="Hyperlink"/>
            <w:noProof/>
            <w:lang w:val="sr-Cyrl-RS"/>
          </w:rPr>
          <w:t xml:space="preserve"> Тачност обучавања и валидације другог модела</w:t>
        </w:r>
        <w:r w:rsidR="003F0F53">
          <w:rPr>
            <w:noProof/>
            <w:webHidden/>
          </w:rPr>
          <w:tab/>
        </w:r>
        <w:r w:rsidR="003F0F53">
          <w:rPr>
            <w:noProof/>
            <w:webHidden/>
          </w:rPr>
          <w:fldChar w:fldCharType="begin"/>
        </w:r>
        <w:r w:rsidR="003F0F53">
          <w:rPr>
            <w:noProof/>
            <w:webHidden/>
          </w:rPr>
          <w:instrText xml:space="preserve"> PAGEREF _Toc47186108 \h </w:instrText>
        </w:r>
        <w:r w:rsidR="003F0F53">
          <w:rPr>
            <w:noProof/>
            <w:webHidden/>
          </w:rPr>
        </w:r>
        <w:r w:rsidR="003F0F53">
          <w:rPr>
            <w:noProof/>
            <w:webHidden/>
          </w:rPr>
          <w:fldChar w:fldCharType="separate"/>
        </w:r>
        <w:r w:rsidR="003F0F53">
          <w:rPr>
            <w:noProof/>
            <w:webHidden/>
          </w:rPr>
          <w:t>54</w:t>
        </w:r>
        <w:r w:rsidR="003F0F53">
          <w:rPr>
            <w:noProof/>
            <w:webHidden/>
          </w:rPr>
          <w:fldChar w:fldCharType="end"/>
        </w:r>
      </w:hyperlink>
    </w:p>
    <w:p w14:paraId="006C0197" w14:textId="51B7EFEA" w:rsidR="003F0F53" w:rsidRDefault="00F16102">
      <w:pPr>
        <w:pStyle w:val="TableofFigures"/>
        <w:tabs>
          <w:tab w:val="right" w:leader="dot" w:pos="9016"/>
        </w:tabs>
        <w:rPr>
          <w:rFonts w:asciiTheme="minorHAnsi" w:eastAsiaTheme="minorEastAsia" w:hAnsiTheme="minorHAnsi" w:cstheme="minorBidi"/>
          <w:noProof/>
          <w:sz w:val="22"/>
          <w:szCs w:val="22"/>
        </w:rPr>
      </w:pPr>
      <w:hyperlink w:anchor="_Toc47186109" w:history="1">
        <w:r w:rsidR="003F0F53" w:rsidRPr="00BA3DFF">
          <w:rPr>
            <w:rStyle w:val="Hyperlink"/>
            <w:noProof/>
          </w:rPr>
          <w:t>Графикон 5.9</w:t>
        </w:r>
        <w:r w:rsidR="003F0F53" w:rsidRPr="00BA3DFF">
          <w:rPr>
            <w:rStyle w:val="Hyperlink"/>
            <w:noProof/>
            <w:lang w:val="sr-Cyrl-RS"/>
          </w:rPr>
          <w:t xml:space="preserve"> Губици другог модела</w:t>
        </w:r>
        <w:r w:rsidR="003F0F53">
          <w:rPr>
            <w:noProof/>
            <w:webHidden/>
          </w:rPr>
          <w:tab/>
        </w:r>
        <w:r w:rsidR="003F0F53">
          <w:rPr>
            <w:noProof/>
            <w:webHidden/>
          </w:rPr>
          <w:fldChar w:fldCharType="begin"/>
        </w:r>
        <w:r w:rsidR="003F0F53">
          <w:rPr>
            <w:noProof/>
            <w:webHidden/>
          </w:rPr>
          <w:instrText xml:space="preserve"> PAGEREF _Toc47186109 \h </w:instrText>
        </w:r>
        <w:r w:rsidR="003F0F53">
          <w:rPr>
            <w:noProof/>
            <w:webHidden/>
          </w:rPr>
        </w:r>
        <w:r w:rsidR="003F0F53">
          <w:rPr>
            <w:noProof/>
            <w:webHidden/>
          </w:rPr>
          <w:fldChar w:fldCharType="separate"/>
        </w:r>
        <w:r w:rsidR="003F0F53">
          <w:rPr>
            <w:noProof/>
            <w:webHidden/>
          </w:rPr>
          <w:t>54</w:t>
        </w:r>
        <w:r w:rsidR="003F0F53">
          <w:rPr>
            <w:noProof/>
            <w:webHidden/>
          </w:rPr>
          <w:fldChar w:fldCharType="end"/>
        </w:r>
      </w:hyperlink>
    </w:p>
    <w:p w14:paraId="4A85BBD2" w14:textId="6C1BDC6C" w:rsidR="003F0F53" w:rsidRDefault="00F16102">
      <w:pPr>
        <w:pStyle w:val="TableofFigures"/>
        <w:tabs>
          <w:tab w:val="right" w:leader="dot" w:pos="9016"/>
        </w:tabs>
        <w:rPr>
          <w:rFonts w:asciiTheme="minorHAnsi" w:eastAsiaTheme="minorEastAsia" w:hAnsiTheme="minorHAnsi" w:cstheme="minorBidi"/>
          <w:noProof/>
          <w:sz w:val="22"/>
          <w:szCs w:val="22"/>
        </w:rPr>
      </w:pPr>
      <w:hyperlink w:anchor="_Toc47186110" w:history="1">
        <w:r w:rsidR="003F0F53" w:rsidRPr="00BA3DFF">
          <w:rPr>
            <w:rStyle w:val="Hyperlink"/>
            <w:noProof/>
          </w:rPr>
          <w:t>Графикон 5.10</w:t>
        </w:r>
        <w:r w:rsidR="003F0F53" w:rsidRPr="00BA3DFF">
          <w:rPr>
            <w:rStyle w:val="Hyperlink"/>
            <w:noProof/>
            <w:lang w:val="sr-Cyrl-RS"/>
          </w:rPr>
          <w:t xml:space="preserve"> </w:t>
        </w:r>
        <w:r w:rsidR="003F0F53" w:rsidRPr="00BA3DFF">
          <w:rPr>
            <w:rStyle w:val="Hyperlink"/>
            <w:i/>
            <w:iCs/>
            <w:noProof/>
          </w:rPr>
          <w:t>x</w:t>
        </w:r>
        <w:r w:rsidR="003F0F53" w:rsidRPr="00BA3DFF">
          <w:rPr>
            <w:rStyle w:val="Hyperlink"/>
            <w:noProof/>
          </w:rPr>
          <w:t xml:space="preserve"> </w:t>
        </w:r>
        <w:r w:rsidR="003F0F53" w:rsidRPr="00BA3DFF">
          <w:rPr>
            <w:rStyle w:val="Hyperlink"/>
            <w:noProof/>
            <w:lang w:val="sr-Cyrl-RS"/>
          </w:rPr>
          <w:t>координата носа</w:t>
        </w:r>
        <w:r w:rsidR="003F0F53">
          <w:rPr>
            <w:noProof/>
            <w:webHidden/>
          </w:rPr>
          <w:tab/>
        </w:r>
        <w:r w:rsidR="003F0F53">
          <w:rPr>
            <w:noProof/>
            <w:webHidden/>
          </w:rPr>
          <w:fldChar w:fldCharType="begin"/>
        </w:r>
        <w:r w:rsidR="003F0F53">
          <w:rPr>
            <w:noProof/>
            <w:webHidden/>
          </w:rPr>
          <w:instrText xml:space="preserve"> PAGEREF _Toc47186110 \h </w:instrText>
        </w:r>
        <w:r w:rsidR="003F0F53">
          <w:rPr>
            <w:noProof/>
            <w:webHidden/>
          </w:rPr>
        </w:r>
        <w:r w:rsidR="003F0F53">
          <w:rPr>
            <w:noProof/>
            <w:webHidden/>
          </w:rPr>
          <w:fldChar w:fldCharType="separate"/>
        </w:r>
        <w:r w:rsidR="003F0F53">
          <w:rPr>
            <w:noProof/>
            <w:webHidden/>
          </w:rPr>
          <w:t>55</w:t>
        </w:r>
        <w:r w:rsidR="003F0F53">
          <w:rPr>
            <w:noProof/>
            <w:webHidden/>
          </w:rPr>
          <w:fldChar w:fldCharType="end"/>
        </w:r>
      </w:hyperlink>
    </w:p>
    <w:p w14:paraId="07834973" w14:textId="5EE5552A" w:rsidR="003F0F53" w:rsidRDefault="00F16102">
      <w:pPr>
        <w:pStyle w:val="TableofFigures"/>
        <w:tabs>
          <w:tab w:val="right" w:leader="dot" w:pos="9016"/>
        </w:tabs>
        <w:rPr>
          <w:rFonts w:asciiTheme="minorHAnsi" w:eastAsiaTheme="minorEastAsia" w:hAnsiTheme="minorHAnsi" w:cstheme="minorBidi"/>
          <w:noProof/>
          <w:sz w:val="22"/>
          <w:szCs w:val="22"/>
        </w:rPr>
      </w:pPr>
      <w:hyperlink w:anchor="_Toc47186111" w:history="1">
        <w:r w:rsidR="003F0F53" w:rsidRPr="00BA3DFF">
          <w:rPr>
            <w:rStyle w:val="Hyperlink"/>
            <w:noProof/>
          </w:rPr>
          <w:t>Графикон 5.11</w:t>
        </w:r>
        <w:r w:rsidR="003F0F53" w:rsidRPr="00BA3DFF">
          <w:rPr>
            <w:rStyle w:val="Hyperlink"/>
            <w:noProof/>
            <w:lang w:val="sr-Cyrl-RS"/>
          </w:rPr>
          <w:t xml:space="preserve"> Модел 2 - поглед усмерен лево</w:t>
        </w:r>
        <w:r w:rsidR="003F0F53">
          <w:rPr>
            <w:noProof/>
            <w:webHidden/>
          </w:rPr>
          <w:tab/>
        </w:r>
        <w:r w:rsidR="003F0F53">
          <w:rPr>
            <w:noProof/>
            <w:webHidden/>
          </w:rPr>
          <w:fldChar w:fldCharType="begin"/>
        </w:r>
        <w:r w:rsidR="003F0F53">
          <w:rPr>
            <w:noProof/>
            <w:webHidden/>
          </w:rPr>
          <w:instrText xml:space="preserve"> PAGEREF _Toc47186111 \h </w:instrText>
        </w:r>
        <w:r w:rsidR="003F0F53">
          <w:rPr>
            <w:noProof/>
            <w:webHidden/>
          </w:rPr>
        </w:r>
        <w:r w:rsidR="003F0F53">
          <w:rPr>
            <w:noProof/>
            <w:webHidden/>
          </w:rPr>
          <w:fldChar w:fldCharType="separate"/>
        </w:r>
        <w:r w:rsidR="003F0F53">
          <w:rPr>
            <w:noProof/>
            <w:webHidden/>
          </w:rPr>
          <w:t>56</w:t>
        </w:r>
        <w:r w:rsidR="003F0F53">
          <w:rPr>
            <w:noProof/>
            <w:webHidden/>
          </w:rPr>
          <w:fldChar w:fldCharType="end"/>
        </w:r>
      </w:hyperlink>
    </w:p>
    <w:p w14:paraId="52A57DC5" w14:textId="5CE0324E" w:rsidR="003F0F53" w:rsidRDefault="00F16102">
      <w:pPr>
        <w:pStyle w:val="TableofFigures"/>
        <w:tabs>
          <w:tab w:val="right" w:leader="dot" w:pos="9016"/>
        </w:tabs>
        <w:rPr>
          <w:rFonts w:asciiTheme="minorHAnsi" w:eastAsiaTheme="minorEastAsia" w:hAnsiTheme="minorHAnsi" w:cstheme="minorBidi"/>
          <w:noProof/>
          <w:sz w:val="22"/>
          <w:szCs w:val="22"/>
        </w:rPr>
      </w:pPr>
      <w:hyperlink w:anchor="_Toc47186112" w:history="1">
        <w:r w:rsidR="003F0F53" w:rsidRPr="00BA3DFF">
          <w:rPr>
            <w:rStyle w:val="Hyperlink"/>
            <w:noProof/>
          </w:rPr>
          <w:t>Графикон 5.12</w:t>
        </w:r>
        <w:r w:rsidR="003F0F53" w:rsidRPr="00BA3DFF">
          <w:rPr>
            <w:rStyle w:val="Hyperlink"/>
            <w:noProof/>
            <w:lang w:val="sr-Cyrl-RS"/>
          </w:rPr>
          <w:t xml:space="preserve"> Тачност обучавања и валидације трећег модела</w:t>
        </w:r>
        <w:r w:rsidR="003F0F53">
          <w:rPr>
            <w:noProof/>
            <w:webHidden/>
          </w:rPr>
          <w:tab/>
        </w:r>
        <w:r w:rsidR="003F0F53">
          <w:rPr>
            <w:noProof/>
            <w:webHidden/>
          </w:rPr>
          <w:fldChar w:fldCharType="begin"/>
        </w:r>
        <w:r w:rsidR="003F0F53">
          <w:rPr>
            <w:noProof/>
            <w:webHidden/>
          </w:rPr>
          <w:instrText xml:space="preserve"> PAGEREF _Toc47186112 \h </w:instrText>
        </w:r>
        <w:r w:rsidR="003F0F53">
          <w:rPr>
            <w:noProof/>
            <w:webHidden/>
          </w:rPr>
        </w:r>
        <w:r w:rsidR="003F0F53">
          <w:rPr>
            <w:noProof/>
            <w:webHidden/>
          </w:rPr>
          <w:fldChar w:fldCharType="separate"/>
        </w:r>
        <w:r w:rsidR="003F0F53">
          <w:rPr>
            <w:noProof/>
            <w:webHidden/>
          </w:rPr>
          <w:t>57</w:t>
        </w:r>
        <w:r w:rsidR="003F0F53">
          <w:rPr>
            <w:noProof/>
            <w:webHidden/>
          </w:rPr>
          <w:fldChar w:fldCharType="end"/>
        </w:r>
      </w:hyperlink>
    </w:p>
    <w:p w14:paraId="31D6C2DD" w14:textId="3FBCF954" w:rsidR="003F0F53" w:rsidRDefault="00F16102">
      <w:pPr>
        <w:pStyle w:val="TableofFigures"/>
        <w:tabs>
          <w:tab w:val="right" w:leader="dot" w:pos="9016"/>
        </w:tabs>
        <w:rPr>
          <w:rFonts w:asciiTheme="minorHAnsi" w:eastAsiaTheme="minorEastAsia" w:hAnsiTheme="minorHAnsi" w:cstheme="minorBidi"/>
          <w:noProof/>
          <w:sz w:val="22"/>
          <w:szCs w:val="22"/>
        </w:rPr>
      </w:pPr>
      <w:hyperlink w:anchor="_Toc47186113" w:history="1">
        <w:r w:rsidR="003F0F53" w:rsidRPr="00BA3DFF">
          <w:rPr>
            <w:rStyle w:val="Hyperlink"/>
            <w:noProof/>
          </w:rPr>
          <w:t>Графикон 5.13</w:t>
        </w:r>
        <w:r w:rsidR="003F0F53" w:rsidRPr="00BA3DFF">
          <w:rPr>
            <w:rStyle w:val="Hyperlink"/>
            <w:noProof/>
            <w:lang w:val="sr-Cyrl-RS"/>
          </w:rPr>
          <w:t xml:space="preserve"> Губици трећег модела</w:t>
        </w:r>
        <w:r w:rsidR="003F0F53">
          <w:rPr>
            <w:noProof/>
            <w:webHidden/>
          </w:rPr>
          <w:tab/>
        </w:r>
        <w:r w:rsidR="003F0F53">
          <w:rPr>
            <w:noProof/>
            <w:webHidden/>
          </w:rPr>
          <w:fldChar w:fldCharType="begin"/>
        </w:r>
        <w:r w:rsidR="003F0F53">
          <w:rPr>
            <w:noProof/>
            <w:webHidden/>
          </w:rPr>
          <w:instrText xml:space="preserve"> PAGEREF _Toc47186113 \h </w:instrText>
        </w:r>
        <w:r w:rsidR="003F0F53">
          <w:rPr>
            <w:noProof/>
            <w:webHidden/>
          </w:rPr>
        </w:r>
        <w:r w:rsidR="003F0F53">
          <w:rPr>
            <w:noProof/>
            <w:webHidden/>
          </w:rPr>
          <w:fldChar w:fldCharType="separate"/>
        </w:r>
        <w:r w:rsidR="003F0F53">
          <w:rPr>
            <w:noProof/>
            <w:webHidden/>
          </w:rPr>
          <w:t>57</w:t>
        </w:r>
        <w:r w:rsidR="003F0F53">
          <w:rPr>
            <w:noProof/>
            <w:webHidden/>
          </w:rPr>
          <w:fldChar w:fldCharType="end"/>
        </w:r>
      </w:hyperlink>
    </w:p>
    <w:p w14:paraId="16FE5907" w14:textId="33581622" w:rsidR="003F0F53" w:rsidRDefault="00F16102">
      <w:pPr>
        <w:pStyle w:val="TableofFigures"/>
        <w:tabs>
          <w:tab w:val="right" w:leader="dot" w:pos="9016"/>
        </w:tabs>
        <w:rPr>
          <w:rFonts w:asciiTheme="minorHAnsi" w:eastAsiaTheme="minorEastAsia" w:hAnsiTheme="minorHAnsi" w:cstheme="minorBidi"/>
          <w:noProof/>
          <w:sz w:val="22"/>
          <w:szCs w:val="22"/>
        </w:rPr>
      </w:pPr>
      <w:hyperlink w:anchor="_Toc47186114" w:history="1">
        <w:r w:rsidR="003F0F53" w:rsidRPr="00BA3DFF">
          <w:rPr>
            <w:rStyle w:val="Hyperlink"/>
            <w:noProof/>
          </w:rPr>
          <w:t xml:space="preserve">Графикон 5.14 </w:t>
        </w:r>
        <w:r w:rsidR="003F0F53" w:rsidRPr="00BA3DFF">
          <w:rPr>
            <w:rStyle w:val="Hyperlink"/>
            <w:i/>
            <w:iCs/>
            <w:noProof/>
          </w:rPr>
          <w:t>y</w:t>
        </w:r>
        <w:r w:rsidR="003F0F53" w:rsidRPr="00BA3DFF">
          <w:rPr>
            <w:rStyle w:val="Hyperlink"/>
            <w:noProof/>
          </w:rPr>
          <w:t xml:space="preserve"> </w:t>
        </w:r>
        <w:r w:rsidR="003F0F53" w:rsidRPr="00BA3DFF">
          <w:rPr>
            <w:rStyle w:val="Hyperlink"/>
            <w:noProof/>
            <w:lang w:val="sr-Cyrl-RS"/>
          </w:rPr>
          <w:t>координата центра зенице</w:t>
        </w:r>
        <w:r w:rsidR="003F0F53">
          <w:rPr>
            <w:noProof/>
            <w:webHidden/>
          </w:rPr>
          <w:tab/>
        </w:r>
        <w:r w:rsidR="003F0F53">
          <w:rPr>
            <w:noProof/>
            <w:webHidden/>
          </w:rPr>
          <w:fldChar w:fldCharType="begin"/>
        </w:r>
        <w:r w:rsidR="003F0F53">
          <w:rPr>
            <w:noProof/>
            <w:webHidden/>
          </w:rPr>
          <w:instrText xml:space="preserve"> PAGEREF _Toc47186114 \h </w:instrText>
        </w:r>
        <w:r w:rsidR="003F0F53">
          <w:rPr>
            <w:noProof/>
            <w:webHidden/>
          </w:rPr>
        </w:r>
        <w:r w:rsidR="003F0F53">
          <w:rPr>
            <w:noProof/>
            <w:webHidden/>
          </w:rPr>
          <w:fldChar w:fldCharType="separate"/>
        </w:r>
        <w:r w:rsidR="003F0F53">
          <w:rPr>
            <w:noProof/>
            <w:webHidden/>
          </w:rPr>
          <w:t>58</w:t>
        </w:r>
        <w:r w:rsidR="003F0F53">
          <w:rPr>
            <w:noProof/>
            <w:webHidden/>
          </w:rPr>
          <w:fldChar w:fldCharType="end"/>
        </w:r>
      </w:hyperlink>
    </w:p>
    <w:p w14:paraId="36AA129F" w14:textId="06E03661" w:rsidR="003F0F53" w:rsidRDefault="00F16102">
      <w:pPr>
        <w:pStyle w:val="TableofFigures"/>
        <w:tabs>
          <w:tab w:val="right" w:leader="dot" w:pos="9016"/>
        </w:tabs>
        <w:rPr>
          <w:rFonts w:asciiTheme="minorHAnsi" w:eastAsiaTheme="minorEastAsia" w:hAnsiTheme="minorHAnsi" w:cstheme="minorBidi"/>
          <w:noProof/>
          <w:sz w:val="22"/>
          <w:szCs w:val="22"/>
        </w:rPr>
      </w:pPr>
      <w:hyperlink w:anchor="_Toc47186115" w:history="1">
        <w:r w:rsidR="003F0F53" w:rsidRPr="00BA3DFF">
          <w:rPr>
            <w:rStyle w:val="Hyperlink"/>
            <w:noProof/>
          </w:rPr>
          <w:t xml:space="preserve">Графикон 5.15 </w:t>
        </w:r>
        <w:r w:rsidR="003F0F53" w:rsidRPr="00BA3DFF">
          <w:rPr>
            <w:rStyle w:val="Hyperlink"/>
            <w:i/>
            <w:iCs/>
            <w:noProof/>
          </w:rPr>
          <w:t>x</w:t>
        </w:r>
        <w:r w:rsidR="003F0F53" w:rsidRPr="00BA3DFF">
          <w:rPr>
            <w:rStyle w:val="Hyperlink"/>
            <w:noProof/>
          </w:rPr>
          <w:t xml:space="preserve"> </w:t>
        </w:r>
        <w:r w:rsidR="003F0F53" w:rsidRPr="00BA3DFF">
          <w:rPr>
            <w:rStyle w:val="Hyperlink"/>
            <w:noProof/>
            <w:lang w:val="sr-Cyrl-RS"/>
          </w:rPr>
          <w:t>координата централне горње тачке ока</w:t>
        </w:r>
        <w:r w:rsidR="003F0F53">
          <w:rPr>
            <w:noProof/>
            <w:webHidden/>
          </w:rPr>
          <w:tab/>
        </w:r>
        <w:r w:rsidR="003F0F53">
          <w:rPr>
            <w:noProof/>
            <w:webHidden/>
          </w:rPr>
          <w:fldChar w:fldCharType="begin"/>
        </w:r>
        <w:r w:rsidR="003F0F53">
          <w:rPr>
            <w:noProof/>
            <w:webHidden/>
          </w:rPr>
          <w:instrText xml:space="preserve"> PAGEREF _Toc47186115 \h </w:instrText>
        </w:r>
        <w:r w:rsidR="003F0F53">
          <w:rPr>
            <w:noProof/>
            <w:webHidden/>
          </w:rPr>
        </w:r>
        <w:r w:rsidR="003F0F53">
          <w:rPr>
            <w:noProof/>
            <w:webHidden/>
          </w:rPr>
          <w:fldChar w:fldCharType="separate"/>
        </w:r>
        <w:r w:rsidR="003F0F53">
          <w:rPr>
            <w:noProof/>
            <w:webHidden/>
          </w:rPr>
          <w:t>58</w:t>
        </w:r>
        <w:r w:rsidR="003F0F53">
          <w:rPr>
            <w:noProof/>
            <w:webHidden/>
          </w:rPr>
          <w:fldChar w:fldCharType="end"/>
        </w:r>
      </w:hyperlink>
    </w:p>
    <w:p w14:paraId="0315DEC9" w14:textId="359936A1" w:rsidR="00C6188B" w:rsidRPr="00C6188B" w:rsidRDefault="0045357C" w:rsidP="00C6188B">
      <w:pPr>
        <w:spacing w:after="120"/>
        <w:rPr>
          <w:lang w:val="sr-Cyrl-RS"/>
        </w:rPr>
        <w:sectPr w:rsidR="00C6188B" w:rsidRPr="00C6188B">
          <w:headerReference w:type="default" r:id="rId12"/>
          <w:pgSz w:w="11906" w:h="16838"/>
          <w:pgMar w:top="1440" w:right="1440" w:bottom="1440" w:left="1440" w:header="708" w:footer="708" w:gutter="0"/>
          <w:cols w:space="708"/>
          <w:docGrid w:linePitch="360"/>
        </w:sectPr>
      </w:pPr>
      <w:r>
        <w:fldChar w:fldCharType="end"/>
      </w:r>
    </w:p>
    <w:p w14:paraId="653DA89A" w14:textId="62CE56D9" w:rsidR="00C6188B" w:rsidRDefault="00C6188B" w:rsidP="00444539">
      <w:pPr>
        <w:pStyle w:val="Heading1"/>
        <w:numPr>
          <w:ilvl w:val="0"/>
          <w:numId w:val="0"/>
        </w:numPr>
        <w:ind w:left="432"/>
        <w:jc w:val="both"/>
        <w:rPr>
          <w:lang w:val="sr-Cyrl-RS"/>
        </w:rPr>
      </w:pPr>
      <w:bookmarkStart w:id="8" w:name="_Ref46584899"/>
      <w:bookmarkStart w:id="9" w:name="_Toc47347516"/>
      <w:r>
        <w:rPr>
          <w:lang w:val="sr-Cyrl-RS"/>
        </w:rPr>
        <w:lastRenderedPageBreak/>
        <w:t>Списак формула</w:t>
      </w:r>
      <w:bookmarkEnd w:id="8"/>
      <w:bookmarkEnd w:id="9"/>
    </w:p>
    <w:p w14:paraId="100A992B" w14:textId="2D5A7473" w:rsidR="00C6188B" w:rsidRDefault="00C6188B">
      <w:pPr>
        <w:pStyle w:val="TableofFigures"/>
        <w:tabs>
          <w:tab w:val="right" w:leader="dot" w:pos="9016"/>
        </w:tabs>
        <w:rPr>
          <w:rFonts w:asciiTheme="minorHAnsi" w:eastAsiaTheme="minorEastAsia" w:hAnsiTheme="minorHAnsi" w:cstheme="minorBidi"/>
          <w:noProof/>
          <w:sz w:val="22"/>
          <w:szCs w:val="22"/>
        </w:rPr>
      </w:pPr>
      <w:r>
        <w:rPr>
          <w:lang w:val="sr-Cyrl-RS"/>
        </w:rPr>
        <w:fldChar w:fldCharType="begin"/>
      </w:r>
      <w:r>
        <w:rPr>
          <w:lang w:val="sr-Cyrl-RS"/>
        </w:rPr>
        <w:instrText xml:space="preserve"> TOC \h \z \c "Формула" </w:instrText>
      </w:r>
      <w:r>
        <w:rPr>
          <w:lang w:val="sr-Cyrl-RS"/>
        </w:rPr>
        <w:fldChar w:fldCharType="separate"/>
      </w:r>
      <w:hyperlink w:anchor="_Toc46575286" w:history="1">
        <w:r w:rsidRPr="00476E75">
          <w:rPr>
            <w:rStyle w:val="Hyperlink"/>
            <w:noProof/>
            <w:lang w:val="sr-Cyrl-RS"/>
          </w:rPr>
          <w:t>(</w:t>
        </w:r>
        <w:r w:rsidRPr="00476E75">
          <w:rPr>
            <w:rStyle w:val="Hyperlink"/>
            <w:noProof/>
          </w:rPr>
          <w:t>2.1</w:t>
        </w:r>
        <w:r w:rsidRPr="00476E75">
          <w:rPr>
            <w:rStyle w:val="Hyperlink"/>
            <w:noProof/>
            <w:lang w:val="sr-Cyrl-RS"/>
          </w:rPr>
          <w:t>)</w:t>
        </w:r>
        <w:r w:rsidR="00444539">
          <w:rPr>
            <w:rStyle w:val="Hyperlink"/>
            <w:noProof/>
            <w:lang w:val="sr-Cyrl-RS"/>
          </w:rPr>
          <w:t xml:space="preserve"> Процес конволуције</w:t>
        </w:r>
        <w:r>
          <w:rPr>
            <w:noProof/>
            <w:webHidden/>
          </w:rPr>
          <w:tab/>
        </w:r>
        <w:r>
          <w:rPr>
            <w:noProof/>
            <w:webHidden/>
          </w:rPr>
          <w:fldChar w:fldCharType="begin"/>
        </w:r>
        <w:r>
          <w:rPr>
            <w:noProof/>
            <w:webHidden/>
          </w:rPr>
          <w:instrText xml:space="preserve"> PAGEREF _Toc46575286 \h </w:instrText>
        </w:r>
        <w:r>
          <w:rPr>
            <w:noProof/>
            <w:webHidden/>
          </w:rPr>
        </w:r>
        <w:r>
          <w:rPr>
            <w:noProof/>
            <w:webHidden/>
          </w:rPr>
          <w:fldChar w:fldCharType="separate"/>
        </w:r>
        <w:r>
          <w:rPr>
            <w:noProof/>
            <w:webHidden/>
          </w:rPr>
          <w:t>15</w:t>
        </w:r>
        <w:r>
          <w:rPr>
            <w:noProof/>
            <w:webHidden/>
          </w:rPr>
          <w:fldChar w:fldCharType="end"/>
        </w:r>
      </w:hyperlink>
    </w:p>
    <w:p w14:paraId="01A2BD3F" w14:textId="6FFA8D73" w:rsidR="00C6188B" w:rsidRDefault="00F16102">
      <w:pPr>
        <w:pStyle w:val="TableofFigures"/>
        <w:tabs>
          <w:tab w:val="right" w:leader="dot" w:pos="9016"/>
        </w:tabs>
        <w:rPr>
          <w:rFonts w:asciiTheme="minorHAnsi" w:eastAsiaTheme="minorEastAsia" w:hAnsiTheme="minorHAnsi" w:cstheme="minorBidi"/>
          <w:noProof/>
          <w:sz w:val="22"/>
          <w:szCs w:val="22"/>
        </w:rPr>
      </w:pPr>
      <w:hyperlink w:anchor="_Toc46575287" w:history="1">
        <w:r w:rsidR="00C6188B" w:rsidRPr="00476E75">
          <w:rPr>
            <w:rStyle w:val="Hyperlink"/>
            <w:noProof/>
            <w:lang w:val="sr-Cyrl-RS"/>
          </w:rPr>
          <w:t>(2.2)</w:t>
        </w:r>
        <w:r w:rsidR="00211407">
          <w:rPr>
            <w:rStyle w:val="Hyperlink"/>
            <w:noProof/>
            <w:lang w:val="sr-Cyrl-RS"/>
          </w:rPr>
          <w:t xml:space="preserve"> </w:t>
        </w:r>
        <w:r w:rsidR="00211407" w:rsidRPr="00211407">
          <w:rPr>
            <w:rStyle w:val="Hyperlink"/>
            <w:i/>
            <w:iCs/>
            <w:noProof/>
          </w:rPr>
          <w:t>RELU</w:t>
        </w:r>
        <w:r w:rsidR="00211407">
          <w:rPr>
            <w:rStyle w:val="Hyperlink"/>
            <w:noProof/>
          </w:rPr>
          <w:t xml:space="preserve"> </w:t>
        </w:r>
        <w:r w:rsidR="00211407">
          <w:rPr>
            <w:rStyle w:val="Hyperlink"/>
            <w:noProof/>
            <w:lang w:val="sr-Cyrl-RS"/>
          </w:rPr>
          <w:t>активацијска функција</w:t>
        </w:r>
        <w:r w:rsidR="00C6188B">
          <w:rPr>
            <w:noProof/>
            <w:webHidden/>
          </w:rPr>
          <w:tab/>
        </w:r>
        <w:r w:rsidR="00C6188B">
          <w:rPr>
            <w:noProof/>
            <w:webHidden/>
          </w:rPr>
          <w:fldChar w:fldCharType="begin"/>
        </w:r>
        <w:r w:rsidR="00C6188B">
          <w:rPr>
            <w:noProof/>
            <w:webHidden/>
          </w:rPr>
          <w:instrText xml:space="preserve"> PAGEREF _Toc46575287 \h </w:instrText>
        </w:r>
        <w:r w:rsidR="00C6188B">
          <w:rPr>
            <w:noProof/>
            <w:webHidden/>
          </w:rPr>
        </w:r>
        <w:r w:rsidR="00C6188B">
          <w:rPr>
            <w:noProof/>
            <w:webHidden/>
          </w:rPr>
          <w:fldChar w:fldCharType="separate"/>
        </w:r>
        <w:r w:rsidR="00C6188B">
          <w:rPr>
            <w:noProof/>
            <w:webHidden/>
          </w:rPr>
          <w:t>15</w:t>
        </w:r>
        <w:r w:rsidR="00C6188B">
          <w:rPr>
            <w:noProof/>
            <w:webHidden/>
          </w:rPr>
          <w:fldChar w:fldCharType="end"/>
        </w:r>
      </w:hyperlink>
    </w:p>
    <w:p w14:paraId="5B42DD52" w14:textId="1600D951" w:rsidR="00C6188B" w:rsidRDefault="00F16102">
      <w:pPr>
        <w:pStyle w:val="TableofFigures"/>
        <w:tabs>
          <w:tab w:val="right" w:leader="dot" w:pos="9016"/>
        </w:tabs>
        <w:rPr>
          <w:rFonts w:asciiTheme="minorHAnsi" w:eastAsiaTheme="minorEastAsia" w:hAnsiTheme="minorHAnsi" w:cstheme="minorBidi"/>
          <w:noProof/>
          <w:sz w:val="22"/>
          <w:szCs w:val="22"/>
        </w:rPr>
      </w:pPr>
      <w:hyperlink w:anchor="_Toc46575288" w:history="1">
        <w:r w:rsidR="00C6188B" w:rsidRPr="00476E75">
          <w:rPr>
            <w:rStyle w:val="Hyperlink"/>
            <w:noProof/>
            <w:lang w:val="sr-Cyrl-RS"/>
          </w:rPr>
          <w:t>(2.3)</w:t>
        </w:r>
        <w:r w:rsidR="00211407" w:rsidRPr="00211407">
          <w:t xml:space="preserve"> </w:t>
        </w:r>
        <w:r w:rsidR="00211407" w:rsidRPr="00211407">
          <w:rPr>
            <w:rStyle w:val="Hyperlink"/>
            <w:noProof/>
            <w:lang w:val="sr-Cyrl-RS"/>
          </w:rPr>
          <w:t>Излазне димензије конволутивног слоја</w:t>
        </w:r>
        <w:r w:rsidR="00C6188B">
          <w:rPr>
            <w:noProof/>
            <w:webHidden/>
          </w:rPr>
          <w:tab/>
        </w:r>
        <w:r w:rsidR="00C6188B">
          <w:rPr>
            <w:noProof/>
            <w:webHidden/>
          </w:rPr>
          <w:fldChar w:fldCharType="begin"/>
        </w:r>
        <w:r w:rsidR="00C6188B">
          <w:rPr>
            <w:noProof/>
            <w:webHidden/>
          </w:rPr>
          <w:instrText xml:space="preserve"> PAGEREF _Toc46575288 \h </w:instrText>
        </w:r>
        <w:r w:rsidR="00C6188B">
          <w:rPr>
            <w:noProof/>
            <w:webHidden/>
          </w:rPr>
        </w:r>
        <w:r w:rsidR="00C6188B">
          <w:rPr>
            <w:noProof/>
            <w:webHidden/>
          </w:rPr>
          <w:fldChar w:fldCharType="separate"/>
        </w:r>
        <w:r w:rsidR="00C6188B">
          <w:rPr>
            <w:noProof/>
            <w:webHidden/>
          </w:rPr>
          <w:t>15</w:t>
        </w:r>
        <w:r w:rsidR="00C6188B">
          <w:rPr>
            <w:noProof/>
            <w:webHidden/>
          </w:rPr>
          <w:fldChar w:fldCharType="end"/>
        </w:r>
      </w:hyperlink>
    </w:p>
    <w:p w14:paraId="2F317EEA" w14:textId="7F337255" w:rsidR="00C6188B" w:rsidRDefault="00F16102">
      <w:pPr>
        <w:pStyle w:val="TableofFigures"/>
        <w:tabs>
          <w:tab w:val="right" w:leader="dot" w:pos="9016"/>
        </w:tabs>
        <w:rPr>
          <w:rFonts w:asciiTheme="minorHAnsi" w:eastAsiaTheme="minorEastAsia" w:hAnsiTheme="minorHAnsi" w:cstheme="minorBidi"/>
          <w:noProof/>
          <w:sz w:val="22"/>
          <w:szCs w:val="22"/>
        </w:rPr>
      </w:pPr>
      <w:hyperlink w:anchor="_Toc46575289" w:history="1">
        <w:r w:rsidR="00C6188B" w:rsidRPr="00476E75">
          <w:rPr>
            <w:rStyle w:val="Hyperlink"/>
            <w:noProof/>
            <w:lang w:val="sr-Cyrl-RS"/>
          </w:rPr>
          <w:t>(2.4)</w:t>
        </w:r>
        <w:r w:rsidR="00211407">
          <w:rPr>
            <w:rStyle w:val="Hyperlink"/>
            <w:noProof/>
            <w:lang w:val="sr-Cyrl-RS"/>
          </w:rPr>
          <w:t xml:space="preserve"> Број параметара конволутивног слоја</w:t>
        </w:r>
        <w:r w:rsidR="00C6188B">
          <w:rPr>
            <w:noProof/>
            <w:webHidden/>
          </w:rPr>
          <w:tab/>
        </w:r>
        <w:r w:rsidR="00C6188B">
          <w:rPr>
            <w:noProof/>
            <w:webHidden/>
          </w:rPr>
          <w:fldChar w:fldCharType="begin"/>
        </w:r>
        <w:r w:rsidR="00C6188B">
          <w:rPr>
            <w:noProof/>
            <w:webHidden/>
          </w:rPr>
          <w:instrText xml:space="preserve"> PAGEREF _Toc46575289 \h </w:instrText>
        </w:r>
        <w:r w:rsidR="00C6188B">
          <w:rPr>
            <w:noProof/>
            <w:webHidden/>
          </w:rPr>
        </w:r>
        <w:r w:rsidR="00C6188B">
          <w:rPr>
            <w:noProof/>
            <w:webHidden/>
          </w:rPr>
          <w:fldChar w:fldCharType="separate"/>
        </w:r>
        <w:r w:rsidR="00C6188B">
          <w:rPr>
            <w:noProof/>
            <w:webHidden/>
          </w:rPr>
          <w:t>16</w:t>
        </w:r>
        <w:r w:rsidR="00C6188B">
          <w:rPr>
            <w:noProof/>
            <w:webHidden/>
          </w:rPr>
          <w:fldChar w:fldCharType="end"/>
        </w:r>
      </w:hyperlink>
    </w:p>
    <w:p w14:paraId="18DE9A12" w14:textId="48720ADD" w:rsidR="00C6188B" w:rsidRDefault="00F16102">
      <w:pPr>
        <w:pStyle w:val="TableofFigures"/>
        <w:tabs>
          <w:tab w:val="right" w:leader="dot" w:pos="9016"/>
        </w:tabs>
        <w:rPr>
          <w:rFonts w:asciiTheme="minorHAnsi" w:eastAsiaTheme="minorEastAsia" w:hAnsiTheme="minorHAnsi" w:cstheme="minorBidi"/>
          <w:noProof/>
          <w:sz w:val="22"/>
          <w:szCs w:val="22"/>
        </w:rPr>
      </w:pPr>
      <w:hyperlink w:anchor="_Toc46575290" w:history="1">
        <w:r w:rsidR="00C6188B" w:rsidRPr="00476E75">
          <w:rPr>
            <w:rStyle w:val="Hyperlink"/>
            <w:noProof/>
            <w:lang w:val="sr-Cyrl-RS"/>
          </w:rPr>
          <w:t>(2.5)</w:t>
        </w:r>
        <w:r w:rsidR="00211407">
          <w:rPr>
            <w:rStyle w:val="Hyperlink"/>
            <w:noProof/>
            <w:lang w:val="sr-Cyrl-RS"/>
          </w:rPr>
          <w:t xml:space="preserve"> Број тежинских коефицијената потпуно повезаног слоја</w:t>
        </w:r>
        <w:r w:rsidR="00C6188B">
          <w:rPr>
            <w:noProof/>
            <w:webHidden/>
          </w:rPr>
          <w:tab/>
        </w:r>
        <w:r w:rsidR="00C6188B">
          <w:rPr>
            <w:noProof/>
            <w:webHidden/>
          </w:rPr>
          <w:fldChar w:fldCharType="begin"/>
        </w:r>
        <w:r w:rsidR="00C6188B">
          <w:rPr>
            <w:noProof/>
            <w:webHidden/>
          </w:rPr>
          <w:instrText xml:space="preserve"> PAGEREF _Toc46575290 \h </w:instrText>
        </w:r>
        <w:r w:rsidR="00C6188B">
          <w:rPr>
            <w:noProof/>
            <w:webHidden/>
          </w:rPr>
        </w:r>
        <w:r w:rsidR="00C6188B">
          <w:rPr>
            <w:noProof/>
            <w:webHidden/>
          </w:rPr>
          <w:fldChar w:fldCharType="separate"/>
        </w:r>
        <w:r w:rsidR="00C6188B">
          <w:rPr>
            <w:noProof/>
            <w:webHidden/>
          </w:rPr>
          <w:t>18</w:t>
        </w:r>
        <w:r w:rsidR="00C6188B">
          <w:rPr>
            <w:noProof/>
            <w:webHidden/>
          </w:rPr>
          <w:fldChar w:fldCharType="end"/>
        </w:r>
      </w:hyperlink>
    </w:p>
    <w:p w14:paraId="2EC96DD2" w14:textId="4C3B0F09" w:rsidR="00C6188B" w:rsidRDefault="00F16102">
      <w:pPr>
        <w:pStyle w:val="TableofFigures"/>
        <w:tabs>
          <w:tab w:val="right" w:leader="dot" w:pos="9016"/>
        </w:tabs>
        <w:rPr>
          <w:rFonts w:asciiTheme="minorHAnsi" w:eastAsiaTheme="minorEastAsia" w:hAnsiTheme="minorHAnsi" w:cstheme="minorBidi"/>
          <w:noProof/>
          <w:sz w:val="22"/>
          <w:szCs w:val="22"/>
        </w:rPr>
      </w:pPr>
      <w:hyperlink w:anchor="_Toc46575291" w:history="1">
        <w:r w:rsidR="00C6188B" w:rsidRPr="00476E75">
          <w:rPr>
            <w:rStyle w:val="Hyperlink"/>
            <w:noProof/>
            <w:lang w:val="sr-Cyrl-RS"/>
          </w:rPr>
          <w:t>(3.1)</w:t>
        </w:r>
        <w:r w:rsidR="00211407">
          <w:rPr>
            <w:rStyle w:val="Hyperlink"/>
            <w:noProof/>
            <w:lang w:val="sr-Cyrl-RS"/>
          </w:rPr>
          <w:t xml:space="preserve"> Нормализација излазних вредности апликације за лабелирање</w:t>
        </w:r>
        <w:r w:rsidR="00C6188B">
          <w:rPr>
            <w:noProof/>
            <w:webHidden/>
          </w:rPr>
          <w:tab/>
        </w:r>
        <w:r w:rsidR="00C6188B">
          <w:rPr>
            <w:noProof/>
            <w:webHidden/>
          </w:rPr>
          <w:fldChar w:fldCharType="begin"/>
        </w:r>
        <w:r w:rsidR="00C6188B">
          <w:rPr>
            <w:noProof/>
            <w:webHidden/>
          </w:rPr>
          <w:instrText xml:space="preserve"> PAGEREF _Toc46575291 \h </w:instrText>
        </w:r>
        <w:r w:rsidR="00C6188B">
          <w:rPr>
            <w:noProof/>
            <w:webHidden/>
          </w:rPr>
        </w:r>
        <w:r w:rsidR="00C6188B">
          <w:rPr>
            <w:noProof/>
            <w:webHidden/>
          </w:rPr>
          <w:fldChar w:fldCharType="separate"/>
        </w:r>
        <w:r w:rsidR="00C6188B">
          <w:rPr>
            <w:noProof/>
            <w:webHidden/>
          </w:rPr>
          <w:t>31</w:t>
        </w:r>
        <w:r w:rsidR="00C6188B">
          <w:rPr>
            <w:noProof/>
            <w:webHidden/>
          </w:rPr>
          <w:fldChar w:fldCharType="end"/>
        </w:r>
      </w:hyperlink>
    </w:p>
    <w:p w14:paraId="55F495CB" w14:textId="0086DD7F" w:rsidR="00C6188B" w:rsidRPr="00C6188B" w:rsidRDefault="00C6188B" w:rsidP="00A667E7">
      <w:pPr>
        <w:tabs>
          <w:tab w:val="left" w:pos="1575"/>
        </w:tabs>
        <w:spacing w:after="120"/>
        <w:ind w:firstLine="0"/>
        <w:rPr>
          <w:lang w:val="sr-Cyrl-RS"/>
        </w:rPr>
        <w:sectPr w:rsidR="00C6188B" w:rsidRPr="00C6188B" w:rsidSect="000B5DA9">
          <w:headerReference w:type="default" r:id="rId13"/>
          <w:footerReference w:type="default" r:id="rId14"/>
          <w:pgSz w:w="11906" w:h="16838"/>
          <w:pgMar w:top="1440" w:right="1440" w:bottom="1440" w:left="1440" w:header="708" w:footer="708" w:gutter="0"/>
          <w:pgNumType w:start="1"/>
          <w:cols w:space="708"/>
          <w:docGrid w:linePitch="360"/>
        </w:sectPr>
      </w:pPr>
      <w:r>
        <w:rPr>
          <w:lang w:val="sr-Cyrl-RS"/>
        </w:rPr>
        <w:fldChar w:fldCharType="end"/>
      </w:r>
    </w:p>
    <w:p w14:paraId="316B5929" w14:textId="6045199D" w:rsidR="00162E3D" w:rsidRPr="00162E3D" w:rsidRDefault="00162E3D" w:rsidP="00A667E7">
      <w:pPr>
        <w:tabs>
          <w:tab w:val="left" w:pos="1575"/>
        </w:tabs>
        <w:spacing w:after="120"/>
        <w:ind w:firstLine="0"/>
      </w:pPr>
    </w:p>
    <w:p w14:paraId="1D3194A4" w14:textId="07566C31" w:rsidR="00F2003A" w:rsidRDefault="00F2003A" w:rsidP="00A667E7">
      <w:pPr>
        <w:pStyle w:val="Heading1"/>
        <w:spacing w:after="120"/>
        <w:rPr>
          <w:lang w:val="sr-Cyrl-RS"/>
        </w:rPr>
      </w:pPr>
      <w:bookmarkStart w:id="10" w:name="_Ref46529312"/>
      <w:bookmarkStart w:id="11" w:name="_Ref46529325"/>
      <w:bookmarkStart w:id="12" w:name="_Ref46530046"/>
      <w:bookmarkStart w:id="13" w:name="_Ref46530632"/>
      <w:bookmarkStart w:id="14" w:name="_Toc47347517"/>
      <w:r w:rsidRPr="00162E3D">
        <w:t>Увод</w:t>
      </w:r>
      <w:bookmarkEnd w:id="10"/>
      <w:bookmarkEnd w:id="11"/>
      <w:bookmarkEnd w:id="12"/>
      <w:bookmarkEnd w:id="13"/>
      <w:bookmarkEnd w:id="14"/>
    </w:p>
    <w:p w14:paraId="1220085C" w14:textId="61F8A658" w:rsidR="001F2C54" w:rsidRDefault="003D223C" w:rsidP="007A6A36">
      <w:pPr>
        <w:spacing w:after="120"/>
        <w:ind w:firstLine="360"/>
        <w:rPr>
          <w:lang w:val="sr-Cyrl-RS"/>
        </w:rPr>
      </w:pPr>
      <w:r>
        <w:rPr>
          <w:lang w:val="sr-Cyrl-RS"/>
        </w:rPr>
        <w:t xml:space="preserve">Развој аутомобилске индустрије, као и развој техника </w:t>
      </w:r>
      <w:r w:rsidR="00423D6C">
        <w:rPr>
          <w:lang w:val="sr-Cyrl-RS"/>
        </w:rPr>
        <w:t>д</w:t>
      </w:r>
      <w:r>
        <w:rPr>
          <w:lang w:val="sr-Cyrl-RS"/>
        </w:rPr>
        <w:t>убоког учења (</w:t>
      </w:r>
      <w:r>
        <w:rPr>
          <w:lang w:val="sr-Latn-RS"/>
        </w:rPr>
        <w:t xml:space="preserve">eng. </w:t>
      </w:r>
      <w:r w:rsidRPr="00162E3D">
        <w:rPr>
          <w:i/>
          <w:iCs/>
          <w:lang w:val="sr-Latn-RS"/>
        </w:rPr>
        <w:t>Deep learning</w:t>
      </w:r>
      <w:r>
        <w:rPr>
          <w:lang w:val="sr-Latn-RS"/>
        </w:rPr>
        <w:t xml:space="preserve">) </w:t>
      </w:r>
      <w:r w:rsidR="004B1334">
        <w:rPr>
          <w:lang w:val="sr-Cyrl-RS"/>
        </w:rPr>
        <w:t>допринели су већим и проширеним могућностима али и потребама</w:t>
      </w:r>
      <w:r w:rsidR="003B7172">
        <w:rPr>
          <w:lang w:val="sr-Cyrl-RS"/>
        </w:rPr>
        <w:t xml:space="preserve"> </w:t>
      </w:r>
      <w:r w:rsidR="004B1334">
        <w:rPr>
          <w:lang w:val="sr-Cyrl-RS"/>
        </w:rPr>
        <w:t xml:space="preserve">кориштења техника Дубоког учења унутар аутомобилске индустрије. </w:t>
      </w:r>
    </w:p>
    <w:p w14:paraId="71ED6E69" w14:textId="2E73DBAF" w:rsidR="004B1334" w:rsidRDefault="003B7172" w:rsidP="00A667E7">
      <w:pPr>
        <w:spacing w:after="120"/>
        <w:ind w:firstLine="360"/>
        <w:rPr>
          <w:b/>
          <w:i/>
          <w:lang w:val="sr-Cyrl-RS"/>
        </w:rPr>
      </w:pPr>
      <w:r>
        <w:rPr>
          <w:lang w:val="sr-Cyrl-RS"/>
        </w:rPr>
        <w:t xml:space="preserve">Технике </w:t>
      </w:r>
      <w:r w:rsidR="00423D6C">
        <w:rPr>
          <w:lang w:val="sr-Cyrl-RS"/>
        </w:rPr>
        <w:t>д</w:t>
      </w:r>
      <w:r>
        <w:rPr>
          <w:lang w:val="sr-Cyrl-RS"/>
        </w:rPr>
        <w:t>убоког учења налазе све већу примену унутар аутомобилске индустрије због њихове природе прилагођавањ</w:t>
      </w:r>
      <w:r w:rsidR="00951AC2">
        <w:t>a</w:t>
      </w:r>
      <w:r>
        <w:rPr>
          <w:lang w:val="sr-Cyrl-RS"/>
        </w:rPr>
        <w:t xml:space="preserve"> проблему али и могућношћу обраде огромне количине података. </w:t>
      </w:r>
      <w:r w:rsidR="00C94B0F">
        <w:rPr>
          <w:lang w:val="sr-Cyrl-RS"/>
        </w:rPr>
        <w:t>Такве алгоритме можемо видети у различитим сферама аутомобилске индустрије, од надгледања стања возила и</w:t>
      </w:r>
      <w:r w:rsidR="009B3378">
        <w:t xml:space="preserve"> </w:t>
      </w:r>
      <w:r w:rsidR="00C94B0F">
        <w:rPr>
          <w:lang w:val="sr-Cyrl-RS"/>
        </w:rPr>
        <w:t>његових делова, аутономне вожње, кориштења напредних алгоритама за дизајн и развој производа</w:t>
      </w:r>
      <w:r w:rsidR="00F45A36">
        <w:rPr>
          <w:rStyle w:val="FootnoteReference"/>
        </w:rPr>
        <w:fldChar w:fldCharType="begin" w:fldLock="1"/>
      </w:r>
      <w:r w:rsidR="00F45A36">
        <w:instrText>ADDIN CSL_CITATION {"citationItems":[{"id":"ITEM-1","itemData":{"abstract":"One of the most exciting technology breakthroughs in the last few years has been the rise of deep learning. State-of-the-art deep learning models are being widely deployed in academia and industry, across a variety of areas, from image analysis to natural language processing. These models have grown from fledgling research subjects to mature techniques in real-world use. The increasing scale of data, computational power and the associated algorithmic innovations are the main drivers for the progress we see in this field. These developments also have a huge potential for the automotive industry and therefore the interest in deep learning-based technology is growing. A lot of the product innovations, such as self-driving cars, parking and lane-change assist or safety functions, such as autonomous emergency braking, are powered by deep learning algorithms. Deep learning is poised to offer gains in performance and functionality for most ADAS (Advanced Driver Assistance System) solutions. Virtual sensing for vehicle dynamics application, vehicle inspection/heath monitoring, automated driving and data-driven product development are key areas that are expected to get the most attention. This article provides an overview of the recent advances and some associated challenges in deep learning techniques in the context of automotive applications.","author":[{"dropping-particle":"","family":"Singh","given":"Kanwar Bharat","non-dropping-particle":"","parse-names":false,"suffix":""},{"dropping-particle":"","family":"Arat","given":"Mustafa Ali","non-dropping-particle":"","parse-names":false,"suffix":""}],"id":"ITEM-1","issued":{"date-parts":[["2019"]]},"page":"1-14","title":"Deep Learning in the Automotive Industry: Recent Advances and Application Examples","type":"article-journal"},"uris":["http://www.mendeley.com/documents/?uuid=99939a64-1ae7-4d4f-aaea-99550b140166"]}],"mendeley":{"formattedCitation":"[1]","plainTextFormattedCitation":"[1]","previouslyFormattedCitation":"[1]"},"properties":{"noteIndex":0},"schema":"https://github.com/citation-style-language/schema/raw/master/csl-citation.json"}</w:instrText>
      </w:r>
      <w:r w:rsidR="00F45A36">
        <w:rPr>
          <w:rStyle w:val="FootnoteReference"/>
        </w:rPr>
        <w:fldChar w:fldCharType="separate"/>
      </w:r>
      <w:r w:rsidR="00F45A36" w:rsidRPr="00F45A36">
        <w:rPr>
          <w:bCs/>
          <w:noProof/>
        </w:rPr>
        <w:t>[1]</w:t>
      </w:r>
      <w:r w:rsidR="00F45A36">
        <w:rPr>
          <w:rStyle w:val="FootnoteReference"/>
        </w:rPr>
        <w:fldChar w:fldCharType="end"/>
      </w:r>
      <w:r w:rsidR="003055B3">
        <w:rPr>
          <w:b/>
          <w:i/>
          <w:lang w:val="sr-Cyrl-RS"/>
        </w:rPr>
        <w:t>,</w:t>
      </w:r>
      <w:r w:rsidR="003055B3">
        <w:rPr>
          <w:lang w:val="sr-Cyrl-RS"/>
        </w:rPr>
        <w:t xml:space="preserve"> </w:t>
      </w:r>
      <w:r w:rsidR="001F2C54">
        <w:rPr>
          <w:lang w:val="sr-Cyrl-RS"/>
        </w:rPr>
        <w:t xml:space="preserve">разговорног корисничког интерфејса, </w:t>
      </w:r>
      <w:r w:rsidR="003055B3">
        <w:rPr>
          <w:lang w:val="sr-Cyrl-RS"/>
        </w:rPr>
        <w:t>али и организовања и побољшања</w:t>
      </w:r>
      <w:r w:rsidR="001F2C54">
        <w:rPr>
          <w:lang w:val="sr-Cyrl-RS"/>
        </w:rPr>
        <w:t xml:space="preserve"> </w:t>
      </w:r>
      <w:r w:rsidR="003055B3">
        <w:rPr>
          <w:lang w:val="sr-Cyrl-RS"/>
        </w:rPr>
        <w:t>процеса прикупљања података током производног процеса</w:t>
      </w:r>
      <w:r w:rsidR="00E75436">
        <w:t>.</w:t>
      </w:r>
      <w:r w:rsidR="00F45A36">
        <w:rPr>
          <w:rStyle w:val="FootnoteReference"/>
          <w:lang w:val="sr-Cyrl-RS"/>
        </w:rPr>
        <w:fldChar w:fldCharType="begin" w:fldLock="1"/>
      </w:r>
      <w:r w:rsidR="00F45A36">
        <w:rPr>
          <w:lang w:val="sr-Cyrl-RS"/>
        </w:rPr>
        <w:instrText>ADDIN CSL_CITATION {"citationItems":[{"id":"ITEM-1","itemData":{"DOI":"10.1109/BigData.2016.7841045","ISBN":"9781467390040","abstract":"Deep Learning refers to a set of machine learning techniques that utilize neural networks with many hidden layers for tasks, such as image classification, speech recognition, language understanding. Deep learning has been proven to be very effective in these domains and is pervasively used by many Internet services. In this paper, we describe different automotive uses cases for deep learning in particular in the domain of computer vision. We surveys the current state-of-the-art in libraries, tools and infrastructures (e. g. GPUs and clouds) for implementing, training and deploying deep neural networks. We particularly focus on convolutional neural networks and computer vision use cases, such as the visual inspection process in manufacturing plants and the analysis of social media data. To train neural networks, curated and labeled datasets are essential. In particular, both the availability and scope of such datasets is typically very limited. A main contribution of this paper is the creation of an automotive dataset, that allows us to learn and automatically recognize different vehicle properties. We describe an end-to-end deep learning application utilizing a mobile app for data collection and process support, and an Amazon-based cloud backend for storage and training. For training we evaluate the use of cloud and on-premises infrastructures (including multiple GPUs) in conjunction with different neural network architectures and frameworks. We assess both the training times as well as the accuracy of the classifier. Finally, we demonstrate the effectiveness of the trained classifier in a real world setting during manufacturing process.","author":[{"dropping-particle":"","family":"Luckow","given":"Andre","non-dropping-particle":"","parse-names":false,"suffix":""},{"dropping-particle":"","family":"Cook","given":"Matthew","non-dropping-particle":"","parse-names":false,"suffix":""},{"dropping-particle":"","family":"Ashcraft","given":"Nathan","non-dropping-particle":"","parse-names":false,"suffix":""},{"dropping-particle":"","family":"Weill","given":"Edwin","non-dropping-particle":"","parse-names":false,"suffix":""},{"dropping-particle":"","family":"Djerekarov","given":"Emil","non-dropping-particle":"","parse-names":false,"suffix":""},{"dropping-particle":"","family":"Vorster","given":"Bennie","non-dropping-particle":"","parse-names":false,"suffix":""}],"container-title":"Proceedings - 2016 IEEE International Conference on Big Data, Big Data 2016","id":"ITEM-1","issue":"December","issued":{"date-parts":[["2016"]]},"page":"3759-3768","title":"Deep learning in the automotive industry: Applications and tools","type":"article-journal"},"uris":["http://www.mendeley.com/documents/?uuid=0cd9c2ef-b734-4d52-8d86-1d581d2cd658"]}],"mendeley":{"formattedCitation":"[2]","plainTextFormattedCitation":"[2]","previouslyFormattedCitation":"[2]"},"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2]</w:t>
      </w:r>
      <w:r w:rsidR="00F45A36">
        <w:rPr>
          <w:rStyle w:val="FootnoteReference"/>
          <w:lang w:val="sr-Cyrl-RS"/>
        </w:rPr>
        <w:fldChar w:fldCharType="end"/>
      </w:r>
      <w:r w:rsidR="003055B3">
        <w:rPr>
          <w:lang w:val="sr-Cyrl-RS"/>
        </w:rPr>
        <w:t xml:space="preserve"> </w:t>
      </w:r>
    </w:p>
    <w:p w14:paraId="3CB1ACCD" w14:textId="336E39BB" w:rsidR="00AD3519" w:rsidRDefault="001F2C54" w:rsidP="00A667E7">
      <w:pPr>
        <w:spacing w:after="120"/>
        <w:ind w:firstLine="360"/>
        <w:rPr>
          <w:lang w:val="sr-Cyrl-RS"/>
        </w:rPr>
      </w:pPr>
      <w:r>
        <w:rPr>
          <w:lang w:val="sr-Cyrl-RS"/>
        </w:rPr>
        <w:t xml:space="preserve">Овај рад описује једно решење </w:t>
      </w:r>
      <w:r w:rsidR="00307C74">
        <w:rPr>
          <w:lang w:val="sr-Cyrl-RS"/>
        </w:rPr>
        <w:t>с</w:t>
      </w:r>
      <w:r>
        <w:rPr>
          <w:lang w:val="sr-Cyrl-RS"/>
        </w:rPr>
        <w:t xml:space="preserve">истема за праћење пажње возача применом сета конволутивних неуронских мрежа за одређивање таквог стања возача које би потенцијално угрозило </w:t>
      </w:r>
      <w:r w:rsidR="00307C74">
        <w:rPr>
          <w:lang w:val="sr-Cyrl-RS"/>
        </w:rPr>
        <w:t xml:space="preserve">његову </w:t>
      </w:r>
      <w:r>
        <w:rPr>
          <w:lang w:val="sr-Cyrl-RS"/>
        </w:rPr>
        <w:t>сигурност, али и осталих учесника у саобраћају</w:t>
      </w:r>
      <w:r w:rsidR="00AD3519">
        <w:rPr>
          <w:lang w:val="sr-Cyrl-RS"/>
        </w:rPr>
        <w:t>. Одређивањем таквог стања имплементирана је могућност благовременог давања упозорења</w:t>
      </w:r>
      <w:r w:rsidR="00307C74">
        <w:rPr>
          <w:lang w:val="sr-Cyrl-RS"/>
        </w:rPr>
        <w:t>,</w:t>
      </w:r>
      <w:r w:rsidR="00AD3519">
        <w:rPr>
          <w:lang w:val="sr-Cyrl-RS"/>
        </w:rPr>
        <w:t xml:space="preserve"> у виду звучног сигнала, како би се избегле потенцијално опасне или чак погубне ситуације. </w:t>
      </w:r>
    </w:p>
    <w:p w14:paraId="073F1BA7" w14:textId="664E286E" w:rsidR="001F2C54" w:rsidRDefault="00006A38" w:rsidP="00A667E7">
      <w:pPr>
        <w:spacing w:after="120"/>
        <w:ind w:firstLine="360"/>
      </w:pPr>
      <w:r>
        <w:rPr>
          <w:lang w:val="sr-Cyrl-RS"/>
        </w:rPr>
        <w:t>Осим поменутог решења, имплементирани су</w:t>
      </w:r>
      <w:r w:rsidR="00ED2B70">
        <w:rPr>
          <w:lang w:val="sr-Cyrl-RS"/>
        </w:rPr>
        <w:t xml:space="preserve"> и</w:t>
      </w:r>
      <w:r>
        <w:rPr>
          <w:lang w:val="sr-Cyrl-RS"/>
        </w:rPr>
        <w:t xml:space="preserve"> алати за што лакше генерисање и манипулацију сетом података</w:t>
      </w:r>
      <w:r w:rsidR="00307C74">
        <w:rPr>
          <w:lang w:val="sr-Cyrl-RS"/>
        </w:rPr>
        <w:t>,</w:t>
      </w:r>
      <w:r>
        <w:rPr>
          <w:lang w:val="sr-Cyrl-RS"/>
        </w:rPr>
        <w:t xml:space="preserve"> (</w:t>
      </w:r>
      <w:r>
        <w:t xml:space="preserve">eng. Dataset) </w:t>
      </w:r>
      <w:r>
        <w:rPr>
          <w:lang w:val="sr-Cyrl-RS"/>
        </w:rPr>
        <w:t>који се користио за обучавање целокупног система. Имплементација ових алата укључује</w:t>
      </w:r>
      <w:r w:rsidR="00307C74">
        <w:rPr>
          <w:lang w:val="sr-Cyrl-RS"/>
        </w:rPr>
        <w:t>:</w:t>
      </w:r>
      <w:r>
        <w:rPr>
          <w:lang w:val="sr-Cyrl-RS"/>
        </w:rPr>
        <w:t xml:space="preserve"> алат за </w:t>
      </w:r>
      <w:r w:rsidR="0026221C">
        <w:rPr>
          <w:lang w:val="sr-Cyrl-RS"/>
        </w:rPr>
        <w:t>генерисање сета фотографија које су кориштене</w:t>
      </w:r>
      <w:r>
        <w:rPr>
          <w:lang w:val="sr-Cyrl-RS"/>
        </w:rPr>
        <w:t xml:space="preserve"> за обучавање система, алат за лабелирање сета података кроз све фазе </w:t>
      </w:r>
      <w:r>
        <w:rPr>
          <w:lang w:val="sr-Cyrl-RS"/>
        </w:rPr>
        <w:lastRenderedPageBreak/>
        <w:t xml:space="preserve">обучавања, алата за </w:t>
      </w:r>
      <w:r w:rsidR="0026221C">
        <w:rPr>
          <w:lang w:val="sr-Cyrl-RS"/>
        </w:rPr>
        <w:t>аугментацију сета података (</w:t>
      </w:r>
      <w:r w:rsidR="0026221C">
        <w:t>eng. Data set augmentation</w:t>
      </w:r>
      <w:r w:rsidR="00307C74">
        <w:rPr>
          <w:lang w:val="sr-Cyrl-RS"/>
        </w:rPr>
        <w:t>)</w:t>
      </w:r>
      <w:r w:rsidR="0026221C">
        <w:t xml:space="preserve"> и разних помоћних алата за манипулацију тог сета података.</w:t>
      </w:r>
    </w:p>
    <w:p w14:paraId="1B148DB8" w14:textId="534B2018" w:rsidR="0026221C" w:rsidRPr="00D47102" w:rsidRDefault="008347FC" w:rsidP="00A667E7">
      <w:pPr>
        <w:spacing w:after="120"/>
        <w:ind w:firstLine="360"/>
      </w:pPr>
      <w:r>
        <w:rPr>
          <w:lang w:val="sr-Cyrl-RS"/>
        </w:rPr>
        <w:t>Полазна тачка за реализацију овог рада представљал</w:t>
      </w:r>
      <w:r w:rsidR="00307C74">
        <w:rPr>
          <w:lang w:val="sr-Cyrl-RS"/>
        </w:rPr>
        <w:t>а</w:t>
      </w:r>
      <w:r>
        <w:rPr>
          <w:lang w:val="sr-Cyrl-RS"/>
        </w:rPr>
        <w:t xml:space="preserve"> је упознавање са методама и техникама </w:t>
      </w:r>
      <w:r w:rsidR="00307C74">
        <w:rPr>
          <w:lang w:val="sr-Cyrl-RS"/>
        </w:rPr>
        <w:t>д</w:t>
      </w:r>
      <w:r>
        <w:rPr>
          <w:lang w:val="sr-Cyrl-RS"/>
        </w:rPr>
        <w:t>убоког</w:t>
      </w:r>
      <w:r w:rsidR="007E117D">
        <w:rPr>
          <w:lang w:val="sr-Cyrl-RS"/>
        </w:rPr>
        <w:t xml:space="preserve"> и </w:t>
      </w:r>
      <w:r w:rsidR="00307C74">
        <w:rPr>
          <w:lang w:val="sr-Cyrl-RS"/>
        </w:rPr>
        <w:t>м</w:t>
      </w:r>
      <w:r w:rsidR="007E117D">
        <w:rPr>
          <w:lang w:val="sr-Cyrl-RS"/>
        </w:rPr>
        <w:t>ашинског</w:t>
      </w:r>
      <w:r>
        <w:rPr>
          <w:lang w:val="sr-Cyrl-RS"/>
        </w:rPr>
        <w:t xml:space="preserve"> учења, упознавање са принципима конво</w:t>
      </w:r>
      <w:r w:rsidR="00D47102">
        <w:rPr>
          <w:lang w:val="sr-Cyrl-RS"/>
        </w:rPr>
        <w:t xml:space="preserve">лутивних неуронских мрежа, али </w:t>
      </w:r>
      <w:r>
        <w:rPr>
          <w:lang w:val="sr-Cyrl-RS"/>
        </w:rPr>
        <w:t xml:space="preserve">и </w:t>
      </w:r>
      <w:r w:rsidR="00D47102">
        <w:rPr>
          <w:lang w:val="sr-Cyrl-RS"/>
        </w:rPr>
        <w:t>с</w:t>
      </w:r>
      <w:r>
        <w:rPr>
          <w:lang w:val="sr-Cyrl-RS"/>
        </w:rPr>
        <w:t xml:space="preserve">авладавање кориштења есенцијалних програмских алата и софтвера. Сам систем за праћење пажње возача реализован је уз помоћ </w:t>
      </w:r>
      <w:r w:rsidRPr="00582A8A">
        <w:rPr>
          <w:i/>
          <w:iCs/>
          <w:lang w:val="sr-Latn-RS"/>
        </w:rPr>
        <w:t xml:space="preserve">Tensorflow 2.0 </w:t>
      </w:r>
      <w:r w:rsidR="00D47102" w:rsidRPr="00582A8A">
        <w:rPr>
          <w:i/>
          <w:iCs/>
          <w:lang w:val="sr-Latn-RS"/>
        </w:rPr>
        <w:t>Python</w:t>
      </w:r>
      <w:r w:rsidR="00D47102">
        <w:rPr>
          <w:lang w:val="sr-Latn-RS"/>
        </w:rPr>
        <w:t xml:space="preserve"> </w:t>
      </w:r>
      <w:r w:rsidR="00D47102">
        <w:rPr>
          <w:lang w:val="sr-Cyrl-RS"/>
        </w:rPr>
        <w:t xml:space="preserve">библиотеке која у себи садржи </w:t>
      </w:r>
      <w:r w:rsidR="00D47102" w:rsidRPr="00582A8A">
        <w:rPr>
          <w:i/>
          <w:iCs/>
        </w:rPr>
        <w:t>Keras</w:t>
      </w:r>
      <w:r w:rsidR="00D47102">
        <w:t xml:space="preserve"> </w:t>
      </w:r>
      <w:r w:rsidR="00D47102">
        <w:rPr>
          <w:lang w:val="sr-Cyrl-RS"/>
        </w:rPr>
        <w:t>модул потребан за дефинисање модела конволутивних неурноских мрежа. Остали д</w:t>
      </w:r>
      <w:r w:rsidR="007E117D">
        <w:rPr>
          <w:lang w:val="sr-Cyrl-RS"/>
        </w:rPr>
        <w:t>о</w:t>
      </w:r>
      <w:r w:rsidR="00D47102">
        <w:rPr>
          <w:lang w:val="sr-Cyrl-RS"/>
        </w:rPr>
        <w:t xml:space="preserve">датни алати реализовани су уз помоћ </w:t>
      </w:r>
      <w:r w:rsidR="00D47102" w:rsidRPr="00582A8A">
        <w:rPr>
          <w:i/>
          <w:iCs/>
        </w:rPr>
        <w:t>Python</w:t>
      </w:r>
      <w:r w:rsidR="00D47102">
        <w:t xml:space="preserve"> </w:t>
      </w:r>
      <w:r w:rsidR="00D47102">
        <w:rPr>
          <w:lang w:val="sr-Cyrl-RS"/>
        </w:rPr>
        <w:t xml:space="preserve">или </w:t>
      </w:r>
      <w:r w:rsidR="00D47102" w:rsidRPr="00582A8A">
        <w:rPr>
          <w:i/>
          <w:iCs/>
        </w:rPr>
        <w:t>C#</w:t>
      </w:r>
      <w:r w:rsidR="00D47102">
        <w:t xml:space="preserve"> </w:t>
      </w:r>
      <w:r w:rsidR="00AB428D">
        <w:rPr>
          <w:lang w:val="sr-Cyrl-RS"/>
        </w:rPr>
        <w:t>програмских језика</w:t>
      </w:r>
      <w:r w:rsidR="00D47102">
        <w:t xml:space="preserve">. </w:t>
      </w:r>
    </w:p>
    <w:p w14:paraId="7E8D7A39" w14:textId="4DEF8056" w:rsidR="00AB428D" w:rsidRDefault="00DE5E1A" w:rsidP="00A667E7">
      <w:pPr>
        <w:spacing w:after="120"/>
        <w:ind w:firstLine="360"/>
        <w:rPr>
          <w:lang w:val="sr-Cyrl-RS"/>
        </w:rPr>
      </w:pPr>
      <w:r>
        <w:rPr>
          <w:lang w:val="sr-Cyrl-RS"/>
        </w:rPr>
        <w:t>У наставку је дат кратак опис структуре дипломског рада:</w:t>
      </w:r>
    </w:p>
    <w:p w14:paraId="1496C742" w14:textId="77777777" w:rsidR="00FB1BD3" w:rsidRPr="00EF0997" w:rsidRDefault="008900AC" w:rsidP="00861442">
      <w:pPr>
        <w:pStyle w:val="ListParagraph"/>
        <w:numPr>
          <w:ilvl w:val="0"/>
          <w:numId w:val="5"/>
        </w:numPr>
        <w:spacing w:after="120"/>
        <w:rPr>
          <w:b/>
          <w:lang w:val="sr-Cyrl-RS"/>
        </w:rPr>
      </w:pPr>
      <w:r w:rsidRPr="008900AC">
        <w:rPr>
          <w:b/>
          <w:lang w:val="sr-Cyrl-RS"/>
        </w:rPr>
        <w:t>Теоријске основе</w:t>
      </w:r>
      <w:r>
        <w:rPr>
          <w:b/>
          <w:lang w:val="sr-Cyrl-RS"/>
        </w:rPr>
        <w:t xml:space="preserve"> </w:t>
      </w:r>
      <w:r>
        <w:rPr>
          <w:lang w:val="sr-Cyrl-RS"/>
        </w:rPr>
        <w:t xml:space="preserve">– у овом поглављу дат је кратак преглед теоријских основа Машинског учења, Дубоког учења и Конволутивних неуронских мрежа. </w:t>
      </w:r>
      <w:r w:rsidR="00EF0997">
        <w:rPr>
          <w:lang w:val="sr-Cyrl-RS"/>
        </w:rPr>
        <w:t>Описане су специфичности у различитим типовима приступа учењу у алгоритмима Дубоког учења, као и пр</w:t>
      </w:r>
      <w:r w:rsidR="00B01830">
        <w:rPr>
          <w:lang w:val="sr-Cyrl-RS"/>
        </w:rPr>
        <w:t>актич</w:t>
      </w:r>
      <w:r w:rsidR="00DC4483">
        <w:rPr>
          <w:lang w:val="sr-Cyrl-RS"/>
        </w:rPr>
        <w:t>не примене Дубоког учења у разним сферама</w:t>
      </w:r>
      <w:r w:rsidR="00EF0997">
        <w:rPr>
          <w:lang w:val="sr-Cyrl-RS"/>
        </w:rPr>
        <w:t xml:space="preserve">. Акценат је дат на Конволутивне неуронске мреже јер оне представљају основу имплементације решења овог проблема. Такође, детаљније је описана њихова структура. </w:t>
      </w:r>
    </w:p>
    <w:p w14:paraId="7766EDD7" w14:textId="03C67C15" w:rsidR="00EF0997" w:rsidRPr="00086F8F" w:rsidRDefault="00F4617F" w:rsidP="00861442">
      <w:pPr>
        <w:pStyle w:val="ListParagraph"/>
        <w:numPr>
          <w:ilvl w:val="0"/>
          <w:numId w:val="5"/>
        </w:numPr>
        <w:spacing w:after="120"/>
        <w:rPr>
          <w:b/>
          <w:lang w:val="sr-Cyrl-RS"/>
        </w:rPr>
      </w:pPr>
      <w:r>
        <w:rPr>
          <w:b/>
          <w:lang w:val="sr-Cyrl-RS"/>
        </w:rPr>
        <w:t xml:space="preserve">Концепт решења </w:t>
      </w:r>
      <w:r w:rsidR="009E1AFF">
        <w:rPr>
          <w:bCs/>
          <w:lang w:val="sr-Cyrl-RS"/>
        </w:rPr>
        <w:t>– у овом поглављу описана су програмска решења генерисања и лабелирања сетова података потребних за обучавање неуронских мрежа</w:t>
      </w:r>
      <w:r w:rsidR="00E157AE">
        <w:rPr>
          <w:bCs/>
          <w:lang w:val="sr-Cyrl-RS"/>
        </w:rPr>
        <w:t xml:space="preserve"> и</w:t>
      </w:r>
      <w:r w:rsidR="009E1AFF">
        <w:rPr>
          <w:bCs/>
          <w:lang w:val="sr-Cyrl-RS"/>
        </w:rPr>
        <w:t xml:space="preserve"> излазне датотеке из програма за лабелирање. </w:t>
      </w:r>
      <w:r w:rsidR="00D6403A">
        <w:rPr>
          <w:bCs/>
          <w:lang w:val="sr-Cyrl-RS"/>
        </w:rPr>
        <w:t>Дат је опис ар</w:t>
      </w:r>
      <w:r w:rsidR="00483E17">
        <w:rPr>
          <w:bCs/>
          <w:lang w:val="sr-Cyrl-RS"/>
        </w:rPr>
        <w:t>х</w:t>
      </w:r>
      <w:r w:rsidR="00D6403A">
        <w:rPr>
          <w:bCs/>
          <w:lang w:val="sr-Cyrl-RS"/>
        </w:rPr>
        <w:t xml:space="preserve">итектуре конволутивних неуронских </w:t>
      </w:r>
      <w:r w:rsidR="00D6403A" w:rsidRPr="001867D2">
        <w:rPr>
          <w:bCs/>
          <w:lang w:val="sr-Cyrl-RS"/>
        </w:rPr>
        <w:t>мре</w:t>
      </w:r>
      <w:r w:rsidR="000E6B71" w:rsidRPr="001867D2">
        <w:rPr>
          <w:bCs/>
          <w:lang w:val="sr-Cyrl-RS"/>
        </w:rPr>
        <w:t>ж</w:t>
      </w:r>
      <w:r w:rsidR="00D6403A" w:rsidRPr="001867D2">
        <w:rPr>
          <w:bCs/>
          <w:lang w:val="sr-Cyrl-RS"/>
        </w:rPr>
        <w:t>а</w:t>
      </w:r>
      <w:r w:rsidR="00D6403A">
        <w:rPr>
          <w:bCs/>
          <w:lang w:val="sr-Cyrl-RS"/>
        </w:rPr>
        <w:t xml:space="preserve"> и структура саме апликације за праћење пажње возача.</w:t>
      </w:r>
    </w:p>
    <w:p w14:paraId="7092F13E" w14:textId="37906B0E" w:rsidR="00086F8F" w:rsidRDefault="00086F8F" w:rsidP="00861442">
      <w:pPr>
        <w:pStyle w:val="ListParagraph"/>
        <w:numPr>
          <w:ilvl w:val="0"/>
          <w:numId w:val="5"/>
        </w:numPr>
        <w:spacing w:after="120"/>
        <w:rPr>
          <w:b/>
          <w:lang w:val="sr-Cyrl-RS"/>
        </w:rPr>
      </w:pPr>
      <w:r>
        <w:rPr>
          <w:b/>
          <w:lang w:val="sr-Cyrl-RS"/>
        </w:rPr>
        <w:t xml:space="preserve">Програмско решење – </w:t>
      </w:r>
      <w:r>
        <w:rPr>
          <w:bCs/>
          <w:lang w:val="sr-Cyrl-RS"/>
        </w:rPr>
        <w:t>у овом поглављу дат је детаљан опис битних структура, класа и функција програмских решења апликације за лабелирање података и финалне апликације, те је дат осврт на систем са становишта модела фокусиране пажње.</w:t>
      </w:r>
    </w:p>
    <w:p w14:paraId="5ECA469B" w14:textId="2C48EEFF" w:rsidR="002B7D09" w:rsidRPr="002B7D09" w:rsidRDefault="00086F8F" w:rsidP="00861442">
      <w:pPr>
        <w:pStyle w:val="ListParagraph"/>
        <w:numPr>
          <w:ilvl w:val="0"/>
          <w:numId w:val="5"/>
        </w:numPr>
        <w:spacing w:after="120"/>
        <w:rPr>
          <w:bCs/>
          <w:lang w:val="sr-Cyrl-RS"/>
        </w:rPr>
        <w:sectPr w:rsidR="002B7D09" w:rsidRPr="002B7D09" w:rsidSect="000B5DA9">
          <w:headerReference w:type="default" r:id="rId15"/>
          <w:pgSz w:w="11906" w:h="16838"/>
          <w:pgMar w:top="1440" w:right="1440" w:bottom="1440" w:left="1440" w:header="708" w:footer="708" w:gutter="0"/>
          <w:pgNumType w:start="1"/>
          <w:cols w:space="708"/>
          <w:docGrid w:linePitch="360"/>
        </w:sectPr>
      </w:pPr>
      <w:r>
        <w:rPr>
          <w:b/>
          <w:lang w:val="sr-Cyrl-RS"/>
        </w:rPr>
        <w:t xml:space="preserve">Евалуација – </w:t>
      </w:r>
      <w:r>
        <w:rPr>
          <w:bCs/>
          <w:lang w:val="sr-Cyrl-RS"/>
        </w:rPr>
        <w:t>у овом поглављу разматрају се резултати са становишта временске потрошње и меморијске потрошње апликације за лабелирање сетова података. Анализирани су модели са становишта тачности над очекиваним резултатима обучавања, резултатима над тест подацима, али и могућност одбацивања</w:t>
      </w:r>
      <w:r w:rsidR="00A04203">
        <w:rPr>
          <w:bCs/>
          <w:lang w:val="sr-Cyrl-RS"/>
        </w:rPr>
        <w:t xml:space="preserve"> дела решења. </w:t>
      </w:r>
    </w:p>
    <w:p w14:paraId="07DEB731" w14:textId="77777777" w:rsidR="002C2E96" w:rsidRPr="002C2E96" w:rsidRDefault="002C2E96" w:rsidP="00A667E7">
      <w:pPr>
        <w:spacing w:after="120"/>
        <w:ind w:firstLine="0"/>
        <w:rPr>
          <w:b/>
          <w:lang w:val="sr-Cyrl-RS"/>
        </w:rPr>
      </w:pPr>
    </w:p>
    <w:p w14:paraId="3D26DD7C" w14:textId="651B05FF" w:rsidR="00F2003A" w:rsidRDefault="00F2003A" w:rsidP="00A667E7">
      <w:pPr>
        <w:pStyle w:val="Heading1"/>
        <w:spacing w:after="120"/>
        <w:rPr>
          <w:lang w:val="sr-Cyrl-RS"/>
        </w:rPr>
      </w:pPr>
      <w:bookmarkStart w:id="15" w:name="_Ref46530066"/>
      <w:bookmarkStart w:id="16" w:name="_Ref46530213"/>
      <w:bookmarkStart w:id="17" w:name="_Toc47347518"/>
      <w:r w:rsidRPr="002C2E96">
        <w:t>Теоријске</w:t>
      </w:r>
      <w:r>
        <w:rPr>
          <w:lang w:val="sr-Cyrl-RS"/>
        </w:rPr>
        <w:t xml:space="preserve"> основе</w:t>
      </w:r>
      <w:bookmarkEnd w:id="15"/>
      <w:bookmarkEnd w:id="16"/>
      <w:bookmarkEnd w:id="17"/>
    </w:p>
    <w:p w14:paraId="170BA66E" w14:textId="684ADC42" w:rsidR="00D47102" w:rsidRDefault="003468E1" w:rsidP="00E31C7C">
      <w:pPr>
        <w:spacing w:after="120"/>
        <w:ind w:firstLine="432"/>
        <w:rPr>
          <w:lang w:val="sr-Cyrl-RS"/>
        </w:rPr>
      </w:pPr>
      <w:r>
        <w:rPr>
          <w:lang w:val="sr-Cyrl-RS"/>
        </w:rPr>
        <w:t xml:space="preserve">Ово поглавље покрива кратке теоријске основе </w:t>
      </w:r>
      <w:r w:rsidR="00F13A9A">
        <w:rPr>
          <w:lang w:val="sr-Cyrl-RS"/>
        </w:rPr>
        <w:t>м</w:t>
      </w:r>
      <w:r w:rsidR="00DE5BD3">
        <w:rPr>
          <w:lang w:val="sr-Cyrl-RS"/>
        </w:rPr>
        <w:t xml:space="preserve">ашинског учења, </w:t>
      </w:r>
      <w:r w:rsidR="00F13A9A">
        <w:rPr>
          <w:lang w:val="sr-Cyrl-RS"/>
        </w:rPr>
        <w:t>д</w:t>
      </w:r>
      <w:r>
        <w:rPr>
          <w:lang w:val="sr-Cyrl-RS"/>
        </w:rPr>
        <w:t xml:space="preserve">убоког учења и </w:t>
      </w:r>
      <w:r w:rsidR="00F13A9A">
        <w:rPr>
          <w:lang w:val="sr-Cyrl-RS"/>
        </w:rPr>
        <w:t>к</w:t>
      </w:r>
      <w:r>
        <w:rPr>
          <w:lang w:val="sr-Cyrl-RS"/>
        </w:rPr>
        <w:t xml:space="preserve">онволутивних неуронских мрежа које представљају основу овог рада. </w:t>
      </w:r>
    </w:p>
    <w:p w14:paraId="34FC8F45" w14:textId="3D62C47A" w:rsidR="003468E1" w:rsidRDefault="003468E1" w:rsidP="00A667E7">
      <w:pPr>
        <w:pStyle w:val="Heading2"/>
        <w:spacing w:after="120"/>
        <w:rPr>
          <w:lang w:val="sr-Cyrl-RS"/>
        </w:rPr>
      </w:pPr>
      <w:r>
        <w:rPr>
          <w:lang w:val="sr-Cyrl-RS"/>
        </w:rPr>
        <w:t xml:space="preserve"> </w:t>
      </w:r>
      <w:bookmarkStart w:id="18" w:name="_Toc47347519"/>
      <w:r w:rsidR="00DE5BD3" w:rsidRPr="00423D6C">
        <w:t>Машинско</w:t>
      </w:r>
      <w:r>
        <w:rPr>
          <w:lang w:val="sr-Cyrl-RS"/>
        </w:rPr>
        <w:t xml:space="preserve"> учење</w:t>
      </w:r>
      <w:bookmarkEnd w:id="18"/>
    </w:p>
    <w:p w14:paraId="58112494" w14:textId="668FC20F" w:rsidR="00DE5BD3" w:rsidRDefault="00891CDE" w:rsidP="00E31C7C">
      <w:pPr>
        <w:spacing w:after="120"/>
        <w:rPr>
          <w:lang w:val="sr-Cyrl-RS"/>
        </w:rPr>
      </w:pPr>
      <w:r>
        <w:rPr>
          <w:lang w:val="sr-Cyrl-RS"/>
        </w:rPr>
        <w:t xml:space="preserve">Машинско учење представља </w:t>
      </w:r>
      <w:r w:rsidR="00AA744C">
        <w:rPr>
          <w:lang w:val="sr-Cyrl-RS"/>
        </w:rPr>
        <w:t>грану проучавања специфичне фамилије</w:t>
      </w:r>
      <w:r>
        <w:rPr>
          <w:lang w:val="sr-Cyrl-RS"/>
        </w:rPr>
        <w:t xml:space="preserve"> алгоритама </w:t>
      </w:r>
      <w:r w:rsidR="00AA744C">
        <w:rPr>
          <w:lang w:val="sr-Cyrl-RS"/>
        </w:rPr>
        <w:t xml:space="preserve">која поседује могућност аутоматског </w:t>
      </w:r>
      <w:r w:rsidR="00AA744C" w:rsidRPr="001867D2">
        <w:rPr>
          <w:lang w:val="sr-Cyrl-RS"/>
        </w:rPr>
        <w:t>побољша</w:t>
      </w:r>
      <w:r w:rsidR="000E6B71" w:rsidRPr="001867D2">
        <w:rPr>
          <w:lang w:val="sr-Cyrl-RS"/>
        </w:rPr>
        <w:t>њ</w:t>
      </w:r>
      <w:r w:rsidR="00AA744C" w:rsidRPr="001867D2">
        <w:rPr>
          <w:lang w:val="sr-Cyrl-RS"/>
        </w:rPr>
        <w:t>а</w:t>
      </w:r>
      <w:r w:rsidR="00AA744C">
        <w:rPr>
          <w:lang w:val="sr-Cyrl-RS"/>
        </w:rPr>
        <w:t xml:space="preserve"> излазних резултата на осно</w:t>
      </w:r>
      <w:r w:rsidR="007E117D">
        <w:rPr>
          <w:lang w:val="sr-Cyrl-RS"/>
        </w:rPr>
        <w:t>ву стеченог искуства. Често се з</w:t>
      </w:r>
      <w:r w:rsidR="00AA744C">
        <w:rPr>
          <w:lang w:val="sr-Cyrl-RS"/>
        </w:rPr>
        <w:t>а машинско учење каже да оно представља подскуп вештачке интелиген</w:t>
      </w:r>
      <w:r w:rsidR="00F252C6">
        <w:rPr>
          <w:lang w:val="sr-Cyrl-RS"/>
        </w:rPr>
        <w:t>ције из раз</w:t>
      </w:r>
      <w:r w:rsidR="00AA744C">
        <w:rPr>
          <w:lang w:val="sr-Cyrl-RS"/>
        </w:rPr>
        <w:t>лога јер алгоритми машинског учења проналазе узорке над великом количином улазних података, креирају математички модел и на основу таквог стеченог искуства</w:t>
      </w:r>
      <w:r w:rsidR="00F252C6">
        <w:rPr>
          <w:lang w:val="sr-Cyrl-RS"/>
        </w:rPr>
        <w:t xml:space="preserve"> могу да ураде предикцију или направе одлуку без да су експлицитно програмирани за то. </w:t>
      </w:r>
    </w:p>
    <w:p w14:paraId="24B52BCB" w14:textId="3414B6CE" w:rsidR="007B35E5" w:rsidRDefault="007B35E5" w:rsidP="00E31C7C">
      <w:pPr>
        <w:spacing w:after="120"/>
        <w:rPr>
          <w:lang w:val="sr-Cyrl-RS"/>
        </w:rPr>
      </w:pPr>
      <w:r>
        <w:rPr>
          <w:lang w:val="sr-Cyrl-RS"/>
        </w:rPr>
        <w:t xml:space="preserve">Другим речима, машинско учење </w:t>
      </w:r>
      <w:r w:rsidR="000B25F5">
        <w:rPr>
          <w:lang w:val="sr-Cyrl-RS"/>
        </w:rPr>
        <w:t>јесте</w:t>
      </w:r>
      <w:r>
        <w:rPr>
          <w:lang w:val="sr-Cyrl-RS"/>
        </w:rPr>
        <w:t xml:space="preserve"> поступак у коме рачунари откривају како да на освнову великог броја података</w:t>
      </w:r>
      <w:r w:rsidR="004874EF">
        <w:rPr>
          <w:lang w:val="sr-Cyrl-RS"/>
        </w:rPr>
        <w:t>,</w:t>
      </w:r>
      <w:r>
        <w:rPr>
          <w:lang w:val="sr-Cyrl-RS"/>
        </w:rPr>
        <w:t xml:space="preserve"> које им дамо на располагање</w:t>
      </w:r>
      <w:r w:rsidR="004874EF">
        <w:rPr>
          <w:lang w:val="sr-Cyrl-RS"/>
        </w:rPr>
        <w:t>,</w:t>
      </w:r>
      <w:r>
        <w:rPr>
          <w:lang w:val="sr-Cyrl-RS"/>
        </w:rPr>
        <w:t xml:space="preserve"> генерализују некакве специфичности пр</w:t>
      </w:r>
      <w:r w:rsidR="009944EC">
        <w:rPr>
          <w:lang w:val="sr-Cyrl-RS"/>
        </w:rPr>
        <w:t>облема које треба решити. Крајњ</w:t>
      </w:r>
      <w:r>
        <w:rPr>
          <w:lang w:val="sr-Cyrl-RS"/>
        </w:rPr>
        <w:t>и циљ јесте да се рачунарима омогући и поспеши процес аутоматског учења, али и донош</w:t>
      </w:r>
      <w:r w:rsidR="00B96AE5">
        <w:rPr>
          <w:lang w:val="sr-Cyrl-RS"/>
        </w:rPr>
        <w:t>е</w:t>
      </w:r>
      <w:r w:rsidR="00C1765B">
        <w:rPr>
          <w:lang w:val="sr-Cyrl-RS"/>
        </w:rPr>
        <w:t>ње</w:t>
      </w:r>
      <w:r>
        <w:rPr>
          <w:lang w:val="sr-Cyrl-RS"/>
        </w:rPr>
        <w:t xml:space="preserve"> самосталних одлука без интервенције од стране човека.</w:t>
      </w:r>
      <w:r w:rsidR="000B25F5">
        <w:rPr>
          <w:lang w:val="sr-Cyrl-RS"/>
        </w:rPr>
        <w:t xml:space="preserve"> </w:t>
      </w:r>
      <w:r w:rsidR="00BF622F">
        <w:rPr>
          <w:lang w:val="sr-Cyrl-RS"/>
        </w:rPr>
        <w:t>Генерализација</w:t>
      </w:r>
      <w:r w:rsidR="004874EF">
        <w:rPr>
          <w:lang w:val="sr-Cyrl-RS"/>
        </w:rPr>
        <w:t>,</w:t>
      </w:r>
      <w:r w:rsidR="00BF622F">
        <w:rPr>
          <w:lang w:val="sr-Cyrl-RS"/>
        </w:rPr>
        <w:t xml:space="preserve"> у овом смислу</w:t>
      </w:r>
      <w:r w:rsidR="004874EF">
        <w:rPr>
          <w:lang w:val="sr-Cyrl-RS"/>
        </w:rPr>
        <w:t>,</w:t>
      </w:r>
      <w:r w:rsidR="00BF622F">
        <w:rPr>
          <w:lang w:val="sr-Cyrl-RS"/>
        </w:rPr>
        <w:t xml:space="preserve"> јесте сама способност рачунара да даје тачне резултате над сетом података који није видео. </w:t>
      </w:r>
    </w:p>
    <w:p w14:paraId="555DBF0C" w14:textId="19B5D242" w:rsidR="002F1D4B" w:rsidRDefault="000B25F5" w:rsidP="00E31C7C">
      <w:pPr>
        <w:spacing w:after="120"/>
        <w:rPr>
          <w:lang w:val="sr-Cyrl-RS"/>
        </w:rPr>
      </w:pPr>
      <w:r>
        <w:rPr>
          <w:lang w:val="sr-Cyrl-RS"/>
        </w:rPr>
        <w:t>Подаци које шаљемо на улаз алгоритама машинског учења још се називају и подаци за тренинг (</w:t>
      </w:r>
      <w:r>
        <w:t xml:space="preserve">eng. Training data). </w:t>
      </w:r>
      <w:r>
        <w:rPr>
          <w:lang w:val="sr-Cyrl-RS"/>
        </w:rPr>
        <w:t>Они представљају основу за стицање искуства</w:t>
      </w:r>
      <w:r w:rsidR="00BF622F">
        <w:rPr>
          <w:lang w:val="sr-Cyrl-RS"/>
        </w:rPr>
        <w:t>, тј. основу за генерализацију</w:t>
      </w:r>
      <w:r>
        <w:rPr>
          <w:lang w:val="sr-Cyrl-RS"/>
        </w:rPr>
        <w:t xml:space="preserve"> од стране алгоритама машинског учења.   </w:t>
      </w:r>
      <w:r w:rsidR="00BF622F">
        <w:rPr>
          <w:lang w:val="sr-Cyrl-RS"/>
        </w:rPr>
        <w:t xml:space="preserve"> </w:t>
      </w:r>
    </w:p>
    <w:p w14:paraId="087700F6" w14:textId="6F4FE426" w:rsidR="00BF622F" w:rsidRDefault="00BF622F" w:rsidP="00A667E7">
      <w:pPr>
        <w:spacing w:after="120"/>
        <w:rPr>
          <w:lang w:val="sr-Cyrl-RS"/>
        </w:rPr>
      </w:pPr>
      <w:r>
        <w:rPr>
          <w:lang w:val="sr-Cyrl-RS"/>
        </w:rPr>
        <w:lastRenderedPageBreak/>
        <w:t xml:space="preserve">Спектар примене ових алгоритама је веома широк и велика је могућност да их свакодневно користимо и долазимо у дотицај са њима, а да тога нисмо свесни. Алгоритми машинског учења могу се наћи као саставни део виртуалних личних асистената, као што су </w:t>
      </w:r>
      <w:r w:rsidR="005F678E">
        <w:t>Ciri, Alexa, Google Now.</w:t>
      </w:r>
      <w:r w:rsidR="005F678E">
        <w:rPr>
          <w:lang w:val="sr-Cyrl-RS"/>
        </w:rPr>
        <w:t xml:space="preserve"> Могу се пронаћи као део предикција које користе ГПС (</w:t>
      </w:r>
      <w:r w:rsidR="005F678E">
        <w:t xml:space="preserve">eng. GPS) </w:t>
      </w:r>
      <w:r w:rsidR="005F678E">
        <w:rPr>
          <w:lang w:val="sr-Cyrl-RS"/>
        </w:rPr>
        <w:t>сервиси, у системима видео надзора, друштвеним мрежама (људи које можда познајете, препознавање лица, ...), у филтерисању електронске поште, у онлајн корисничким подршкама, онлајн детекција превара, итд.</w:t>
      </w:r>
    </w:p>
    <w:p w14:paraId="586C896D" w14:textId="032E59E5" w:rsidR="005F678E" w:rsidRPr="005F678E" w:rsidRDefault="005F678E" w:rsidP="00E31C7C">
      <w:pPr>
        <w:spacing w:after="120"/>
        <w:rPr>
          <w:lang w:val="sr-Cyrl-RS"/>
        </w:rPr>
      </w:pPr>
      <w:r>
        <w:rPr>
          <w:lang w:val="sr-Cyrl-RS"/>
        </w:rPr>
        <w:t>Како је спектар примене ових алгоритама широк</w:t>
      </w:r>
      <w:r w:rsidR="004874EF">
        <w:rPr>
          <w:lang w:val="sr-Cyrl-RS"/>
        </w:rPr>
        <w:t>,</w:t>
      </w:r>
      <w:r>
        <w:rPr>
          <w:lang w:val="sr-Cyrl-RS"/>
        </w:rPr>
        <w:t xml:space="preserve"> тако </w:t>
      </w:r>
      <w:r w:rsidR="004874EF">
        <w:rPr>
          <w:lang w:val="sr-Cyrl-RS"/>
        </w:rPr>
        <w:t xml:space="preserve">се </w:t>
      </w:r>
      <w:r>
        <w:rPr>
          <w:lang w:val="sr-Cyrl-RS"/>
        </w:rPr>
        <w:t xml:space="preserve">типови алгоритама машинског учења </w:t>
      </w:r>
      <w:r w:rsidR="004874EF">
        <w:rPr>
          <w:lang w:val="sr-Cyrl-RS"/>
        </w:rPr>
        <w:t>разликују</w:t>
      </w:r>
      <w:r>
        <w:rPr>
          <w:lang w:val="sr-Cyrl-RS"/>
        </w:rPr>
        <w:t xml:space="preserve"> у свом приступу учењу, типу података које примају на улазу и које дају на излазу, </w:t>
      </w:r>
      <w:r w:rsidR="004874EF">
        <w:rPr>
          <w:lang w:val="sr-Cyrl-RS"/>
        </w:rPr>
        <w:t xml:space="preserve">па и у </w:t>
      </w:r>
      <w:r>
        <w:rPr>
          <w:lang w:val="sr-Cyrl-RS"/>
        </w:rPr>
        <w:t>само</w:t>
      </w:r>
      <w:r w:rsidR="004874EF">
        <w:rPr>
          <w:lang w:val="sr-Cyrl-RS"/>
        </w:rPr>
        <w:t>м</w:t>
      </w:r>
      <w:r>
        <w:rPr>
          <w:lang w:val="sr-Cyrl-RS"/>
        </w:rPr>
        <w:t xml:space="preserve"> тип</w:t>
      </w:r>
      <w:r w:rsidR="004874EF">
        <w:rPr>
          <w:lang w:val="sr-Cyrl-RS"/>
        </w:rPr>
        <w:t>у</w:t>
      </w:r>
      <w:r>
        <w:rPr>
          <w:lang w:val="sr-Cyrl-RS"/>
        </w:rPr>
        <w:t xml:space="preserve"> проблема које је потребно да реше.</w:t>
      </w:r>
    </w:p>
    <w:p w14:paraId="56E0ECF1" w14:textId="66F06C28" w:rsidR="00BF622F" w:rsidRDefault="00BF622F" w:rsidP="00A667E7">
      <w:pPr>
        <w:spacing w:after="120"/>
        <w:rPr>
          <w:lang w:val="sr-Cyrl-RS"/>
        </w:rPr>
      </w:pPr>
      <w:r>
        <w:rPr>
          <w:lang w:val="sr-Cyrl-RS"/>
        </w:rPr>
        <w:t xml:space="preserve">У наредних неколико поднаслова дат је </w:t>
      </w:r>
      <w:r w:rsidR="005F678E">
        <w:rPr>
          <w:lang w:val="sr-Cyrl-RS"/>
        </w:rPr>
        <w:t xml:space="preserve">кратак </w:t>
      </w:r>
      <w:r>
        <w:rPr>
          <w:lang w:val="sr-Cyrl-RS"/>
        </w:rPr>
        <w:t>опис</w:t>
      </w:r>
      <w:r w:rsidR="00913B20">
        <w:rPr>
          <w:lang w:val="sr-Cyrl-RS"/>
        </w:rPr>
        <w:t xml:space="preserve"> неколико</w:t>
      </w:r>
      <w:r>
        <w:rPr>
          <w:lang w:val="sr-Cyrl-RS"/>
        </w:rPr>
        <w:t xml:space="preserve"> различитих приступа учења алгоритама машинског учења.</w:t>
      </w:r>
    </w:p>
    <w:p w14:paraId="0DEECB4C" w14:textId="1E5638A4" w:rsidR="00BF622F" w:rsidRDefault="00BF622F" w:rsidP="00A667E7">
      <w:pPr>
        <w:pStyle w:val="Heading3"/>
        <w:spacing w:after="120"/>
        <w:rPr>
          <w:lang w:val="sr-Cyrl-RS"/>
        </w:rPr>
      </w:pPr>
      <w:bookmarkStart w:id="19" w:name="_Toc47347520"/>
      <w:r w:rsidRPr="00423D6C">
        <w:t>Надгледано</w:t>
      </w:r>
      <w:r>
        <w:rPr>
          <w:lang w:val="sr-Cyrl-RS"/>
        </w:rPr>
        <w:t xml:space="preserve"> учење</w:t>
      </w:r>
      <w:bookmarkEnd w:id="19"/>
    </w:p>
    <w:p w14:paraId="1CF9CBBF" w14:textId="3072192B" w:rsidR="00BF622F" w:rsidRDefault="005F678E" w:rsidP="00E31C7C">
      <w:pPr>
        <w:spacing w:after="120"/>
        <w:ind w:firstLine="720"/>
        <w:rPr>
          <w:lang w:val="sr-Cyrl-RS"/>
        </w:rPr>
      </w:pPr>
      <w:r>
        <w:rPr>
          <w:lang w:val="sr-Cyrl-RS"/>
        </w:rPr>
        <w:t>Надгледано учење представља облик стицања искуства од стране алгоритма машинског учења у коме се креира математички модел проблема на основу улазних података</w:t>
      </w:r>
      <w:r w:rsidR="004874EF">
        <w:rPr>
          <w:lang w:val="sr-Cyrl-RS"/>
        </w:rPr>
        <w:t xml:space="preserve"> </w:t>
      </w:r>
      <w:r>
        <w:rPr>
          <w:lang w:val="sr-Cyrl-RS"/>
        </w:rPr>
        <w:t>и жељених излазних података. Сет података за тренинг садржи један или више улаз</w:t>
      </w:r>
      <w:r w:rsidR="004874EF">
        <w:rPr>
          <w:lang w:val="sr-Cyrl-RS"/>
        </w:rPr>
        <w:t>а</w:t>
      </w:r>
      <w:r>
        <w:rPr>
          <w:lang w:val="sr-Cyrl-RS"/>
        </w:rPr>
        <w:t xml:space="preserve"> и жељени излаз</w:t>
      </w:r>
      <w:r w:rsidR="004874EF">
        <w:rPr>
          <w:lang w:val="sr-Cyrl-RS"/>
        </w:rPr>
        <w:t>,</w:t>
      </w:r>
      <w:r>
        <w:rPr>
          <w:lang w:val="sr-Cyrl-RS"/>
        </w:rPr>
        <w:t xml:space="preserve"> који се још назива и надгледајући сигнал. </w:t>
      </w:r>
    </w:p>
    <w:p w14:paraId="360A2D83" w14:textId="77777777" w:rsidR="005F678E" w:rsidRDefault="005F678E" w:rsidP="00E31C7C">
      <w:pPr>
        <w:spacing w:after="120"/>
        <w:ind w:firstLine="720"/>
        <w:rPr>
          <w:lang w:val="sr-Cyrl-RS"/>
        </w:rPr>
      </w:pPr>
      <w:r>
        <w:rPr>
          <w:lang w:val="sr-Cyrl-RS"/>
        </w:rPr>
        <w:t>Итеративном оптимизацијом функције циља долази се до функције којом алгоритам машинског уч</w:t>
      </w:r>
      <w:r w:rsidR="00CB5AA2">
        <w:rPr>
          <w:lang w:val="sr-Cyrl-RS"/>
        </w:rPr>
        <w:t xml:space="preserve">ења може ефективно и поуздано да одреди излаз на основу улаза који до тада још није видео. </w:t>
      </w:r>
    </w:p>
    <w:p w14:paraId="3F80CD3C" w14:textId="68C6C651" w:rsidR="00CB5AA2" w:rsidRDefault="00CB5AA2" w:rsidP="00E31C7C">
      <w:pPr>
        <w:spacing w:after="120"/>
        <w:ind w:firstLine="720"/>
        <w:rPr>
          <w:lang w:val="sr-Cyrl-RS"/>
        </w:rPr>
      </w:pPr>
      <w:r>
        <w:rPr>
          <w:lang w:val="sr-Cyrl-RS"/>
        </w:rPr>
        <w:t>У типове надгледаног учења спадају</w:t>
      </w:r>
      <w:r w:rsidR="004874EF">
        <w:rPr>
          <w:lang w:val="sr-Cyrl-RS"/>
        </w:rPr>
        <w:t>:</w:t>
      </w:r>
      <w:r>
        <w:rPr>
          <w:lang w:val="sr-Cyrl-RS"/>
        </w:rPr>
        <w:t xml:space="preserve"> активно учење, класификација и регресија. Током активног учења алгоритам има способност да интерактивно тражи од корисника да лабелира податке како би се знао жељени излаз. Класификациони алгоритми се користе када излази </w:t>
      </w:r>
      <w:r w:rsidR="00A80063">
        <w:rPr>
          <w:lang w:val="sr-Cyrl-RS"/>
        </w:rPr>
        <w:t xml:space="preserve">имају </w:t>
      </w:r>
      <w:r w:rsidR="00A80063" w:rsidRPr="001867D2">
        <w:rPr>
          <w:lang w:val="sr-Cyrl-RS"/>
        </w:rPr>
        <w:t>огр</w:t>
      </w:r>
      <w:r w:rsidR="001867D2" w:rsidRPr="001867D2">
        <w:rPr>
          <w:lang w:val="sr-Cyrl-RS"/>
        </w:rPr>
        <w:t>а</w:t>
      </w:r>
      <w:r w:rsidR="00A80063" w:rsidRPr="001867D2">
        <w:rPr>
          <w:lang w:val="sr-Cyrl-RS"/>
        </w:rPr>
        <w:t>н</w:t>
      </w:r>
      <w:r w:rsidRPr="001867D2">
        <w:rPr>
          <w:lang w:val="sr-Cyrl-RS"/>
        </w:rPr>
        <w:t>ичен</w:t>
      </w:r>
      <w:r>
        <w:rPr>
          <w:lang w:val="sr-Cyrl-RS"/>
        </w:rPr>
        <w:t xml:space="preserve"> број излазних вредност, док се алгоритми регресије користе када излази могу да узму било коју нумеричку вредност из неког интервала.</w:t>
      </w:r>
    </w:p>
    <w:p w14:paraId="4B4E5E0C" w14:textId="77777777" w:rsidR="00C341A4" w:rsidRDefault="00C341A4" w:rsidP="00E31C7C">
      <w:pPr>
        <w:spacing w:after="120"/>
        <w:ind w:firstLine="720"/>
        <w:rPr>
          <w:lang w:val="sr-Cyrl-RS"/>
        </w:rPr>
      </w:pPr>
      <w:r>
        <w:rPr>
          <w:lang w:val="sr-Cyrl-RS"/>
        </w:rPr>
        <w:t xml:space="preserve">Овакав приступ учењу захтева велику количину података за тренинг, што је често временски скупо. </w:t>
      </w:r>
      <w:r w:rsidR="00F45A36">
        <w:rPr>
          <w:rStyle w:val="FootnoteReference"/>
          <w:lang w:val="sr-Cyrl-RS"/>
        </w:rPr>
        <w:fldChar w:fldCharType="begin" w:fldLock="1"/>
      </w:r>
      <w:r w:rsidR="00F45A36">
        <w:rPr>
          <w:lang w:val="sr-Cyrl-RS"/>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lang w:val="sr-Cyrl-RS"/>
        </w:rPr>
        <w:fldChar w:fldCharType="separate"/>
      </w:r>
      <w:r w:rsidR="00F45A36" w:rsidRPr="00F45A36">
        <w:rPr>
          <w:bCs/>
          <w:noProof/>
        </w:rPr>
        <w:t>[3]</w:t>
      </w:r>
      <w:r w:rsidR="00F45A36">
        <w:rPr>
          <w:rStyle w:val="FootnoteReference"/>
          <w:lang w:val="sr-Cyrl-RS"/>
        </w:rPr>
        <w:fldChar w:fldCharType="end"/>
      </w:r>
    </w:p>
    <w:p w14:paraId="187AD7BD" w14:textId="2821BC2A" w:rsidR="00CB5AA2" w:rsidRDefault="00CB5AA2" w:rsidP="00A667E7">
      <w:pPr>
        <w:pStyle w:val="Heading3"/>
        <w:spacing w:after="120"/>
        <w:rPr>
          <w:lang w:val="sr-Cyrl-RS"/>
        </w:rPr>
      </w:pPr>
      <w:r>
        <w:rPr>
          <w:lang w:val="sr-Cyrl-RS"/>
        </w:rPr>
        <w:t xml:space="preserve"> </w:t>
      </w:r>
      <w:bookmarkStart w:id="20" w:name="_Toc47347521"/>
      <w:r w:rsidRPr="002C2E96">
        <w:t>Ненадгледано</w:t>
      </w:r>
      <w:r>
        <w:rPr>
          <w:lang w:val="sr-Cyrl-RS"/>
        </w:rPr>
        <w:t xml:space="preserve"> учење</w:t>
      </w:r>
      <w:bookmarkEnd w:id="20"/>
    </w:p>
    <w:p w14:paraId="3BB33E49" w14:textId="0A68EA46" w:rsidR="00CB5AA2" w:rsidRDefault="00913B20" w:rsidP="00E31C7C">
      <w:pPr>
        <w:spacing w:after="120"/>
        <w:ind w:firstLine="720"/>
        <w:rPr>
          <w:lang w:val="sr-Cyrl-RS"/>
        </w:rPr>
      </w:pPr>
      <w:r>
        <w:rPr>
          <w:lang w:val="sr-Cyrl-RS"/>
        </w:rPr>
        <w:t xml:space="preserve">Ненадгледано учење се базира на учењу уз помоћ сета за тренинг који се састоји само од улаза, без назначених очекиваних излазних вредности. Овакви алгоритми </w:t>
      </w:r>
      <w:r>
        <w:rPr>
          <w:lang w:val="sr-Cyrl-RS"/>
        </w:rPr>
        <w:lastRenderedPageBreak/>
        <w:t xml:space="preserve">уочавају заједничке структуре у подацима или груписање разних тачака и реагују на основу присуства или одсуства таквих заједничких особина. </w:t>
      </w:r>
      <w:r w:rsidR="00C341A4">
        <w:rPr>
          <w:lang w:val="sr-Cyrl-RS"/>
        </w:rPr>
        <w:t xml:space="preserve">Мана му је </w:t>
      </w:r>
      <w:r w:rsidR="004874EF">
        <w:rPr>
          <w:lang w:val="sr-Cyrl-RS"/>
        </w:rPr>
        <w:t>што</w:t>
      </w:r>
      <w:r w:rsidR="00C341A4">
        <w:rPr>
          <w:lang w:val="sr-Cyrl-RS"/>
        </w:rPr>
        <w:t xml:space="preserve"> не може тачно да групише непознате податке. </w:t>
      </w:r>
      <w:r w:rsidR="00F45A36">
        <w:rPr>
          <w:rStyle w:val="FootnoteReference"/>
          <w:lang w:val="sr-Cyrl-RS"/>
        </w:rPr>
        <w:fldChar w:fldCharType="begin" w:fldLock="1"/>
      </w:r>
      <w:r w:rsidR="00F45A36">
        <w:rPr>
          <w:lang w:val="sr-Cyrl-RS"/>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3]</w:t>
      </w:r>
      <w:r w:rsidR="00F45A36">
        <w:rPr>
          <w:rStyle w:val="FootnoteReference"/>
          <w:lang w:val="sr-Cyrl-RS"/>
        </w:rPr>
        <w:fldChar w:fldCharType="end"/>
      </w:r>
    </w:p>
    <w:p w14:paraId="66693B14" w14:textId="1B0BBDE3" w:rsidR="00C341A4" w:rsidRDefault="00913B20" w:rsidP="00E31C7C">
      <w:pPr>
        <w:spacing w:after="120"/>
        <w:ind w:firstLine="720"/>
        <w:rPr>
          <w:lang w:val="sr-Cyrl-RS"/>
        </w:rPr>
      </w:pPr>
      <w:r>
        <w:rPr>
          <w:lang w:val="sr-Cyrl-RS"/>
        </w:rPr>
        <w:t>Главна примена овакве врсте учења јесте у процени густине у статистици</w:t>
      </w:r>
      <w:r w:rsidR="004874EF">
        <w:rPr>
          <w:lang w:val="sr-Cyrl-RS"/>
        </w:rPr>
        <w:t>,</w:t>
      </w:r>
      <w:r>
        <w:rPr>
          <w:lang w:val="sr-Cyrl-RS"/>
        </w:rPr>
        <w:t xml:space="preserve"> као што је налажење функције вероватноће густоће. </w:t>
      </w:r>
    </w:p>
    <w:p w14:paraId="6E0C4FD2" w14:textId="3CB5193E" w:rsidR="00913B20" w:rsidRDefault="00913B20" w:rsidP="00A667E7">
      <w:pPr>
        <w:pStyle w:val="Heading3"/>
        <w:spacing w:after="120"/>
        <w:rPr>
          <w:lang w:val="sr-Cyrl-RS"/>
        </w:rPr>
      </w:pPr>
      <w:r>
        <w:rPr>
          <w:lang w:val="sr-Cyrl-RS"/>
        </w:rPr>
        <w:t xml:space="preserve"> </w:t>
      </w:r>
      <w:bookmarkStart w:id="21" w:name="_Toc47347522"/>
      <w:r w:rsidRPr="002C2E96">
        <w:t>Полунадгледано</w:t>
      </w:r>
      <w:r>
        <w:rPr>
          <w:lang w:val="sr-Cyrl-RS"/>
        </w:rPr>
        <w:t xml:space="preserve"> учење</w:t>
      </w:r>
      <w:bookmarkEnd w:id="21"/>
    </w:p>
    <w:p w14:paraId="695F1828" w14:textId="1F11DAD7" w:rsidR="00913B20" w:rsidRDefault="00913B20" w:rsidP="00E31C7C">
      <w:pPr>
        <w:spacing w:after="120"/>
        <w:ind w:firstLine="720"/>
        <w:rPr>
          <w:lang w:val="sr-Cyrl-RS"/>
        </w:rPr>
      </w:pPr>
      <w:r>
        <w:rPr>
          <w:lang w:val="sr-Cyrl-RS"/>
        </w:rPr>
        <w:t xml:space="preserve">Полунадгледано учење јесте комбинација тотално надгледаног учења и тотално ненадгледаног учења. Комбинацијом ова два имамо податке за тренинг који садрже </w:t>
      </w:r>
      <w:r w:rsidR="00AD1B60">
        <w:rPr>
          <w:lang w:val="sr-Cyrl-RS"/>
        </w:rPr>
        <w:t>мањи број лабелираних података</w:t>
      </w:r>
      <w:r>
        <w:rPr>
          <w:lang w:val="sr-Cyrl-RS"/>
        </w:rPr>
        <w:t>, односно податке које садрже очекиване излазне вредности</w:t>
      </w:r>
      <w:r w:rsidR="00880F9B">
        <w:rPr>
          <w:lang w:val="sr-Cyrl-RS"/>
        </w:rPr>
        <w:t xml:space="preserve"> </w:t>
      </w:r>
      <w:r>
        <w:rPr>
          <w:lang w:val="sr-Cyrl-RS"/>
        </w:rPr>
        <w:t xml:space="preserve">и податке који садрже само улазне вредности без података о излазним вредностима. </w:t>
      </w:r>
    </w:p>
    <w:p w14:paraId="002EB3E4" w14:textId="77777777" w:rsidR="00913B20" w:rsidRDefault="00694382" w:rsidP="00E31C7C">
      <w:pPr>
        <w:spacing w:after="120"/>
        <w:ind w:firstLine="576"/>
        <w:rPr>
          <w:b/>
          <w:i/>
          <w:lang w:val="sr-Cyrl-RS"/>
        </w:rPr>
      </w:pPr>
      <w:r>
        <w:rPr>
          <w:lang w:val="sr-Cyrl-RS"/>
        </w:rPr>
        <w:t xml:space="preserve">Овај метод учења предложен је од стране истраживачке заједнице као одговор на недостатке </w:t>
      </w:r>
      <w:r w:rsidR="00AD1B60">
        <w:rPr>
          <w:lang w:val="sr-Cyrl-RS"/>
        </w:rPr>
        <w:t xml:space="preserve">сваког од </w:t>
      </w:r>
      <w:r>
        <w:rPr>
          <w:lang w:val="sr-Cyrl-RS"/>
        </w:rPr>
        <w:t xml:space="preserve">појединачних типова учења. </w:t>
      </w:r>
      <w:r w:rsidR="00F45A36">
        <w:rPr>
          <w:rStyle w:val="FootnoteReference"/>
          <w:lang w:val="sr-Cyrl-RS"/>
        </w:rPr>
        <w:fldChar w:fldCharType="begin" w:fldLock="1"/>
      </w:r>
      <w:r w:rsidR="00F45A36">
        <w:rPr>
          <w:lang w:val="sr-Cyrl-RS"/>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3]</w:t>
      </w:r>
      <w:r w:rsidR="00F45A36">
        <w:rPr>
          <w:rStyle w:val="FootnoteReference"/>
          <w:lang w:val="sr-Cyrl-RS"/>
        </w:rPr>
        <w:fldChar w:fldCharType="end"/>
      </w:r>
    </w:p>
    <w:p w14:paraId="1AB7E0E3" w14:textId="2B9A2D29" w:rsidR="004E6B88" w:rsidRDefault="004E6B88" w:rsidP="00A667E7">
      <w:pPr>
        <w:pStyle w:val="Heading2"/>
        <w:spacing w:after="120"/>
        <w:rPr>
          <w:lang w:val="sr-Cyrl-RS"/>
        </w:rPr>
      </w:pPr>
      <w:bookmarkStart w:id="22" w:name="_Toc47347523"/>
      <w:r>
        <w:rPr>
          <w:lang w:val="sr-Cyrl-RS"/>
        </w:rPr>
        <w:t>Дубоко учење</w:t>
      </w:r>
      <w:bookmarkEnd w:id="22"/>
    </w:p>
    <w:p w14:paraId="1B3B1AA4" w14:textId="17BA2462" w:rsidR="004E6B88" w:rsidRPr="00A516EF" w:rsidRDefault="00221A16" w:rsidP="00E31C7C">
      <w:pPr>
        <w:spacing w:after="120"/>
        <w:ind w:firstLine="576"/>
        <w:rPr>
          <w:lang w:val="sr-Latn-RS"/>
        </w:rPr>
      </w:pPr>
      <w:r>
        <w:rPr>
          <w:lang w:val="sr-Cyrl-RS"/>
        </w:rPr>
        <w:t>Дубоко учење произлази из шире фамилије метода Машинског учења у којима се</w:t>
      </w:r>
      <w:r w:rsidR="00AD1B60">
        <w:rPr>
          <w:lang w:val="sr-Cyrl-RS"/>
        </w:rPr>
        <w:t>, као носиоци процеса Машинског учења,</w:t>
      </w:r>
      <w:r>
        <w:rPr>
          <w:lang w:val="sr-Cyrl-RS"/>
        </w:rPr>
        <w:t xml:space="preserve"> примењују вештачке неуронске мреже</w:t>
      </w:r>
      <w:r w:rsidR="00AD1B60">
        <w:t>.</w:t>
      </w:r>
      <w:r>
        <w:rPr>
          <w:lang w:val="sr-Cyrl-RS"/>
        </w:rPr>
        <w:t xml:space="preserve"> </w:t>
      </w:r>
      <w:r w:rsidR="008B40D9">
        <w:rPr>
          <w:lang w:val="sr-Cyrl-RS"/>
        </w:rPr>
        <w:t>В</w:t>
      </w:r>
      <w:r w:rsidR="000E0AAB">
        <w:rPr>
          <w:lang w:val="sr-Cyrl-RS"/>
        </w:rPr>
        <w:t>ештачке н</w:t>
      </w:r>
      <w:r w:rsidR="00EE48BA">
        <w:rPr>
          <w:lang w:val="sr-Cyrl-RS"/>
        </w:rPr>
        <w:t>еуронске мреже инспирисане су природним биолошким процесима преноса и обраде информација у биолошким неуронским мр</w:t>
      </w:r>
      <w:r w:rsidR="000E0AAB">
        <w:rPr>
          <w:lang w:val="sr-Cyrl-RS"/>
        </w:rPr>
        <w:t>ежама унутар животињског мозга. Те неуронске мреже састављене су од више слојева вештачких неурона, који су на одговарајући начин повезани. Због такве слојевите структуре веш</w:t>
      </w:r>
      <w:r w:rsidR="00AD06E6">
        <w:rPr>
          <w:lang w:val="sr-Cyrl-RS"/>
        </w:rPr>
        <w:t>тачких неуронских мрежа долази</w:t>
      </w:r>
      <w:r w:rsidR="000E0AAB">
        <w:rPr>
          <w:lang w:val="sr-Cyrl-RS"/>
        </w:rPr>
        <w:t xml:space="preserve"> придев „дубоко“. </w:t>
      </w:r>
    </w:p>
    <w:p w14:paraId="4579D3F4" w14:textId="77777777" w:rsidR="00332146" w:rsidRDefault="00332146" w:rsidP="00E31C7C">
      <w:pPr>
        <w:spacing w:after="120"/>
        <w:ind w:firstLine="576"/>
        <w:rPr>
          <w:lang w:val="sr-Cyrl-RS"/>
        </w:rPr>
      </w:pPr>
      <w:r>
        <w:rPr>
          <w:lang w:val="sr-Cyrl-RS"/>
        </w:rPr>
        <w:t>Као и код Машинског учења, крајњи циљ Дубоког учења јесте да се омогући и поспеши рачунарима да, на основу улазних података, генерализују спец</w:t>
      </w:r>
      <w:r w:rsidR="000E0AAB">
        <w:rPr>
          <w:lang w:val="sr-Cyrl-RS"/>
        </w:rPr>
        <w:t>ифичности некаквог проблема. У</w:t>
      </w:r>
      <w:r>
        <w:rPr>
          <w:lang w:val="sr-Cyrl-RS"/>
        </w:rPr>
        <w:t xml:space="preserve">з помоћ генерализације тих специфичности </w:t>
      </w:r>
      <w:r w:rsidR="000E0AAB">
        <w:rPr>
          <w:lang w:val="sr-Cyrl-RS"/>
        </w:rPr>
        <w:t xml:space="preserve">циљ је да самостално и исправно донесу одлуку о решењу проблема који није виђен током њиховог обучавања, а без интервенције од стране човека. </w:t>
      </w:r>
      <w:r w:rsidR="00A516EF">
        <w:rPr>
          <w:lang w:val="sr-Cyrl-RS"/>
        </w:rPr>
        <w:t xml:space="preserve">Такође и </w:t>
      </w:r>
      <w:r w:rsidR="008B40D9">
        <w:rPr>
          <w:lang w:val="sr-Cyrl-RS"/>
        </w:rPr>
        <w:t xml:space="preserve">неки </w:t>
      </w:r>
      <w:r w:rsidR="00A516EF">
        <w:rPr>
          <w:lang w:val="sr-Cyrl-RS"/>
        </w:rPr>
        <w:t xml:space="preserve">приступи таквом учењу су им </w:t>
      </w:r>
      <w:r w:rsidR="008B40D9">
        <w:rPr>
          <w:lang w:val="sr-Cyrl-RS"/>
        </w:rPr>
        <w:t>заједнички</w:t>
      </w:r>
      <w:r w:rsidR="00A516EF">
        <w:rPr>
          <w:lang w:val="sr-Cyrl-RS"/>
        </w:rPr>
        <w:t xml:space="preserve">: надгледано учење, ненадгледано учење и полунадгледано учење. </w:t>
      </w:r>
      <w:r w:rsidR="008B40D9">
        <w:rPr>
          <w:lang w:val="sr-Cyrl-RS"/>
        </w:rPr>
        <w:t>Код Дубоког учења постоји и Дубоко појачано учење</w:t>
      </w:r>
      <w:r w:rsidR="00242600">
        <w:rPr>
          <w:lang w:val="sr-Cyrl-RS"/>
        </w:rPr>
        <w:t xml:space="preserve"> (</w:t>
      </w:r>
      <w:r w:rsidR="00242600">
        <w:t>eng. Deep Reinforce</w:t>
      </w:r>
      <w:r w:rsidR="00242600">
        <w:rPr>
          <w:lang w:val="sr-Latn-RS"/>
        </w:rPr>
        <w:t>ment</w:t>
      </w:r>
      <w:r w:rsidR="00242600">
        <w:t xml:space="preserve"> Learning)</w:t>
      </w:r>
      <w:r w:rsidR="008B40D9">
        <w:rPr>
          <w:lang w:val="sr-Cyrl-RS"/>
        </w:rPr>
        <w:t>, као још један од приступа обучавања вештачких неуронских мрежа.</w:t>
      </w:r>
      <w:r w:rsidR="00242600">
        <w:rPr>
          <w:lang w:val="sr-Cyrl-RS"/>
        </w:rPr>
        <w:t xml:space="preserve"> </w:t>
      </w:r>
      <w:r w:rsidR="00F45A36">
        <w:rPr>
          <w:rStyle w:val="FootnoteReference"/>
          <w:lang w:val="sr-Cyrl-RS"/>
        </w:rPr>
        <w:fldChar w:fldCharType="begin" w:fldLock="1"/>
      </w:r>
      <w:r w:rsidR="00F45A36">
        <w:rPr>
          <w:lang w:val="sr-Cyrl-RS"/>
        </w:rPr>
        <w:instrText>ADDIN CSL_CITATION {"citationItems":[{"id":"ITEM-1","itemData":{"DOI":"10.1007/978-3-319-56991-8_32","ISSN":"23673389","abstract":"In recent years, a specific machine learning method called deep learning has gained huge attraction, as it has obtained astonishing results in broad applications such as pattern recognition, speech recognition, computer vision, and natural language processing. Recent research has also been shown that deep learning techniques can be combined with reinforcement learning methods to learn useful representations for the problems with high dimensional raw data input. This article reviews the recent advances in deep reinforcement learning with focus on the most used deep architectures such as autoencoders, convolutional neural networks and recurrent neural networks which have successfully been come together with the reinforcement learning framework.","author":[{"dropping-particle":"","family":"Mousavi","given":"Seyed Sajad","non-dropping-particle":"","parse-names":false,"suffix":""},{"dropping-particle":"","family":"Schukat","given":"Michael","non-dropping-particle":"","parse-names":false,"suffix":""},{"dropping-particle":"","family":"Howley","given":"Enda","non-dropping-particle":"","parse-names":false,"suffix":""}],"container-title":"Lecture Notes in Networks and Systems","id":"ITEM-1","issued":{"date-parts":[["2018"]]},"page":"426-440","title":"Deep Reinforcement Learning: An Overview","type":"article-journal","volume":"16"},"uris":["http://www.mendeley.com/documents/?uuid=0aa895a3-eee8-46c6-9bd2-a93b4c3c0bb5"]}],"mendeley":{"formattedCitation":"[4]","plainTextFormattedCitation":"[4]","previouslyFormattedCitation":"[4]"},"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4]</w:t>
      </w:r>
      <w:r w:rsidR="00F45A36">
        <w:rPr>
          <w:rStyle w:val="FootnoteReference"/>
          <w:lang w:val="sr-Cyrl-RS"/>
        </w:rPr>
        <w:fldChar w:fldCharType="end"/>
      </w:r>
      <w:r w:rsidR="00812362">
        <w:rPr>
          <w:lang w:val="sr-Cyrl-RS"/>
        </w:rPr>
        <w:t xml:space="preserve"> </w:t>
      </w:r>
    </w:p>
    <w:p w14:paraId="6DC51154" w14:textId="77777777" w:rsidR="00242600" w:rsidRDefault="00242600" w:rsidP="00E31C7C">
      <w:pPr>
        <w:spacing w:after="120"/>
        <w:ind w:firstLine="576"/>
        <w:rPr>
          <w:lang w:val="sr-Cyrl-RS"/>
        </w:rPr>
      </w:pPr>
      <w:r>
        <w:rPr>
          <w:lang w:val="sr-Cyrl-RS"/>
        </w:rPr>
        <w:t xml:space="preserve">Као главна разлика између традиционалног Машинског и Дубоког учења наводи се начин на који се извлаче специфичности везане уз некакав проблем. </w:t>
      </w:r>
      <w:r w:rsidR="00F45A36">
        <w:rPr>
          <w:rStyle w:val="FootnoteReference"/>
          <w:lang w:val="sr-Cyrl-RS"/>
        </w:rPr>
        <w:fldChar w:fldCharType="begin" w:fldLock="1"/>
      </w:r>
      <w:r w:rsidR="00F45A36">
        <w:rPr>
          <w:lang w:val="sr-Cyrl-RS"/>
        </w:rPr>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mendeley":{"formattedCitation":"[5]","plainTextFormattedCitation":"[5]","previouslyFormattedCitation":"[5]"},"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5]</w:t>
      </w:r>
      <w:r w:rsidR="00F45A36">
        <w:rPr>
          <w:rStyle w:val="FootnoteReference"/>
          <w:lang w:val="sr-Cyrl-RS"/>
        </w:rPr>
        <w:fldChar w:fldCharType="end"/>
      </w:r>
      <w:r w:rsidR="007120AC">
        <w:rPr>
          <w:lang w:val="sr-Cyrl-RS"/>
        </w:rPr>
        <w:t xml:space="preserve"> Оно што је </w:t>
      </w:r>
      <w:r w:rsidR="007120AC">
        <w:rPr>
          <w:lang w:val="sr-Cyrl-RS"/>
        </w:rPr>
        <w:lastRenderedPageBreak/>
        <w:t xml:space="preserve">специфично за Дубоко учење јесте да </w:t>
      </w:r>
      <w:r w:rsidR="00263353">
        <w:rPr>
          <w:lang w:val="sr-Cyrl-RS"/>
        </w:rPr>
        <w:t xml:space="preserve">процес учења пролази кроз слојеве вештачких неуронских мрежа, где сваки дубљи слој учи комплексније специфичности од претходног. На пример, у пољу рачунарског вида, унутар конволутивних неуронских мрежа, први слој може да врши извлачење, односно детекцију ивица, а последњи слој да детектује да ли је на слици слон или миш. </w:t>
      </w:r>
    </w:p>
    <w:p w14:paraId="3C36AD9D" w14:textId="5E34DAD0" w:rsidR="008D33F1" w:rsidRDefault="008D33F1" w:rsidP="00E31C7C">
      <w:pPr>
        <w:spacing w:after="120"/>
        <w:ind w:firstLine="576"/>
      </w:pPr>
      <w:r>
        <w:rPr>
          <w:lang w:val="sr-Cyrl-RS"/>
        </w:rPr>
        <w:t>Оно што Дубоко учење чини занимљивим јесте да може бити пр</w:t>
      </w:r>
      <w:r w:rsidR="0051136A">
        <w:rPr>
          <w:lang w:val="sr-Cyrl-RS"/>
        </w:rPr>
        <w:t>имењено у скоро сваком домену. С</w:t>
      </w:r>
      <w:r>
        <w:rPr>
          <w:lang w:val="sr-Cyrl-RS"/>
        </w:rPr>
        <w:t>пецифичности некаквог проблема не морају бити унапред дизајниране, већ се оне аутоматски уче.</w:t>
      </w:r>
      <w:r w:rsidR="00A61ED3">
        <w:rPr>
          <w:lang w:val="sr-Cyrl-RS"/>
        </w:rPr>
        <w:t xml:space="preserve"> И</w:t>
      </w:r>
      <w:r>
        <w:rPr>
          <w:lang w:val="sr-Cyrl-RS"/>
        </w:rPr>
        <w:t>сти приступ учењу може да се примени на различите проблеме, што може бити од велике користи код проблема који немају довољно расположивих података за учење. Такође</w:t>
      </w:r>
      <w:r w:rsidR="00817705">
        <w:rPr>
          <w:lang w:val="sr-Cyrl-RS"/>
        </w:rPr>
        <w:t>,</w:t>
      </w:r>
      <w:r>
        <w:rPr>
          <w:lang w:val="sr-Cyrl-RS"/>
        </w:rPr>
        <w:t xml:space="preserve"> неуронске мреже могу имати велики број слојева</w:t>
      </w:r>
      <w:r w:rsidR="00817705">
        <w:rPr>
          <w:lang w:val="sr-Cyrl-RS"/>
        </w:rPr>
        <w:t>,</w:t>
      </w:r>
      <w:r>
        <w:rPr>
          <w:lang w:val="sr-Cyrl-RS"/>
        </w:rPr>
        <w:t xml:space="preserve"> </w:t>
      </w:r>
      <w:r w:rsidR="00817705">
        <w:rPr>
          <w:lang w:val="sr-Cyrl-RS"/>
        </w:rPr>
        <w:t>нпр.</w:t>
      </w:r>
      <w:r>
        <w:rPr>
          <w:lang w:val="sr-Cyrl-RS"/>
        </w:rPr>
        <w:t xml:space="preserve"> </w:t>
      </w:r>
      <w:r w:rsidRPr="00817705">
        <w:rPr>
          <w:i/>
          <w:iCs/>
        </w:rPr>
        <w:t>ResNet</w:t>
      </w:r>
      <w:r>
        <w:t xml:space="preserve"> </w:t>
      </w:r>
      <w:r>
        <w:rPr>
          <w:lang w:val="sr-Cyrl-RS"/>
        </w:rPr>
        <w:t>са 1202 слоја.</w:t>
      </w:r>
      <w:r>
        <w:t xml:space="preserve"> </w:t>
      </w:r>
      <w:r w:rsidR="00F45A36">
        <w:rPr>
          <w:rStyle w:val="FootnoteReference"/>
        </w:rPr>
        <w:fldChar w:fldCharType="begin" w:fldLock="1"/>
      </w:r>
      <w:r w:rsidR="00595414">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f62c1469-960b-4476-a45d-a17e1bc90f56"]}],"mendeley":{"formattedCitation":"[6]","plainTextFormattedCitation":"[6]","previouslyFormattedCitation":"[6]"},"properties":{"noteIndex":0},"schema":"https://github.com/citation-style-language/schema/raw/master/csl-citation.json"}</w:instrText>
      </w:r>
      <w:r w:rsidR="00F45A36">
        <w:rPr>
          <w:rStyle w:val="FootnoteReference"/>
        </w:rPr>
        <w:fldChar w:fldCharType="separate"/>
      </w:r>
      <w:r w:rsidR="00F45A36" w:rsidRPr="00F45A36">
        <w:rPr>
          <w:noProof/>
        </w:rPr>
        <w:t>[6]</w:t>
      </w:r>
      <w:r w:rsidR="00F45A36">
        <w:rPr>
          <w:rStyle w:val="FootnoteReference"/>
        </w:rPr>
        <w:fldChar w:fldCharType="end"/>
      </w:r>
    </w:p>
    <w:p w14:paraId="18AF41AB" w14:textId="2B85986C" w:rsidR="00F45A36" w:rsidRDefault="002444C3" w:rsidP="00A667E7">
      <w:pPr>
        <w:pStyle w:val="Heading3"/>
        <w:spacing w:after="120"/>
        <w:rPr>
          <w:lang w:val="sr-Cyrl-RS"/>
        </w:rPr>
      </w:pPr>
      <w:bookmarkStart w:id="23" w:name="_Toc47347524"/>
      <w:r>
        <w:rPr>
          <w:lang w:val="sr-Cyrl-RS"/>
        </w:rPr>
        <w:t>Вештачке</w:t>
      </w:r>
      <w:r w:rsidR="00F45A36">
        <w:rPr>
          <w:lang w:val="sr-Cyrl-RS"/>
        </w:rPr>
        <w:t xml:space="preserve"> неуронске мреже</w:t>
      </w:r>
      <w:bookmarkEnd w:id="23"/>
    </w:p>
    <w:p w14:paraId="16770A9A" w14:textId="243C49E9" w:rsidR="00241355" w:rsidRDefault="009F17E4" w:rsidP="00E31C7C">
      <w:pPr>
        <w:spacing w:after="120"/>
        <w:rPr>
          <w:lang w:val="sr-Cyrl-RS"/>
        </w:rPr>
      </w:pPr>
      <w:r>
        <w:rPr>
          <w:lang w:val="sr-Cyrl-RS"/>
        </w:rPr>
        <w:t>Структура дубоких неуронских мрежа је таква да сигнал пролази кроз више слојева на свом путу од улаза до излаза из мреже. Сваки слој састоји се од различитог броја вештачких неурона од којих сваки врши некакву линеарну или нелинеарну математичку манипулацију сигнала који долази до њега.</w:t>
      </w:r>
      <w:r w:rsidR="00241355">
        <w:t xml:space="preserve"> </w:t>
      </w:r>
      <w:r w:rsidR="00241355">
        <w:rPr>
          <w:lang w:val="sr-Cyrl-RS"/>
        </w:rPr>
        <w:t xml:space="preserve">Сигнал се између слојева креће преко веза које повезују неуроне различитих слојева, а још се називају и синапсе. </w:t>
      </w:r>
      <w:r w:rsidR="00796968">
        <w:rPr>
          <w:lang w:val="sr-Cyrl-RS"/>
        </w:rPr>
        <w:t>Сваки неурон једног  слоја може бити повезан са сваким неуроном следећег слоја и тада такве слојеве називамо потпуно повезаним слојевима (</w:t>
      </w:r>
      <w:r w:rsidR="00796968">
        <w:t>eng. Fully connected layers)</w:t>
      </w:r>
      <w:r w:rsidR="00796968">
        <w:rPr>
          <w:lang w:val="sr-Cyrl-RS"/>
        </w:rPr>
        <w:t xml:space="preserve">. </w:t>
      </w:r>
      <w:r w:rsidR="0028014E">
        <w:rPr>
          <w:lang w:val="sr-Cyrl-RS"/>
        </w:rPr>
        <w:t xml:space="preserve">Вештачка неуронска мрежа сматра се „дубоком“ ако постоје бар 3 слоја кроз која сигнал пролази, укључујући и улазни и излазни слој. </w:t>
      </w:r>
    </w:p>
    <w:p w14:paraId="6FDE6260" w14:textId="37EC2778" w:rsidR="00241355" w:rsidRDefault="00241355" w:rsidP="00E31C7C">
      <w:pPr>
        <w:spacing w:after="120"/>
        <w:rPr>
          <w:lang w:val="sr-Cyrl-RS"/>
        </w:rPr>
      </w:pPr>
      <w:r>
        <w:rPr>
          <w:lang w:val="sr-Cyrl-RS"/>
        </w:rPr>
        <w:t xml:space="preserve">Првобитна идеја </w:t>
      </w:r>
      <w:r w:rsidR="00BF78D0">
        <w:rPr>
          <w:lang w:val="sr-Cyrl-RS"/>
        </w:rPr>
        <w:t>јесте да вештачке неуронске мреже проблеме решавају на сличан начин као што их решава људски мозак, међутим касније је дошло до фокусирања на специфичне менталне способности, па је тако развијена пропагација сигнала уназад (</w:t>
      </w:r>
      <w:r w:rsidR="00BF78D0">
        <w:t xml:space="preserve">eng. Backpropagation) али </w:t>
      </w:r>
      <w:proofErr w:type="gramStart"/>
      <w:r w:rsidR="00BF78D0">
        <w:t xml:space="preserve">и </w:t>
      </w:r>
      <w:r w:rsidR="009F17E4">
        <w:rPr>
          <w:lang w:val="sr-Cyrl-RS"/>
        </w:rPr>
        <w:t xml:space="preserve"> </w:t>
      </w:r>
      <w:r w:rsidR="00BF78D0">
        <w:rPr>
          <w:lang w:val="sr-Cyrl-RS"/>
        </w:rPr>
        <w:t>пуштање</w:t>
      </w:r>
      <w:proofErr w:type="gramEnd"/>
      <w:r w:rsidR="00BF78D0">
        <w:rPr>
          <w:lang w:val="sr-Cyrl-RS"/>
        </w:rPr>
        <w:t xml:space="preserve"> сигнала кроз неуронску мрежу уназад како би се она наштимала за потребе тих улазних информација.</w:t>
      </w:r>
    </w:p>
    <w:p w14:paraId="4170F210" w14:textId="79B2E66E" w:rsidR="008E676A" w:rsidRPr="00675DA8" w:rsidRDefault="00BF78D0" w:rsidP="00E31C7C">
      <w:pPr>
        <w:spacing w:after="120"/>
        <w:rPr>
          <w:i/>
          <w:lang w:val="sr-Cyrl-RS"/>
        </w:rPr>
      </w:pPr>
      <w:r>
        <w:rPr>
          <w:lang w:val="sr-Cyrl-RS"/>
        </w:rPr>
        <w:t xml:space="preserve">Вештачке неуронске мреже дизајниране су да препознавају заједничке особине сигнала из стварнога света из перспективе машине. Заједничке особине које оне препознавају су нумеричког типа и сви подаци из стварнога света, које желимо да пропустимо кроз вештачку неурноску мрежу, морају да </w:t>
      </w:r>
      <w:r w:rsidR="008E676A">
        <w:rPr>
          <w:lang w:val="sr-Cyrl-RS"/>
        </w:rPr>
        <w:t>буду представљени нумерички.</w:t>
      </w:r>
      <w:r w:rsidR="00675DA8">
        <w:rPr>
          <w:lang w:val="sr-Cyrl-RS"/>
        </w:rPr>
        <w:t xml:space="preserve"> Често, да би се избегле неправилности у раду вештачке неуронске мреже, ти нумерички подаци представљени су у нормализованом опсегу вредности </w:t>
      </w:r>
      <w:r w:rsidR="00675DA8">
        <w:t xml:space="preserve">[0, 1] </w:t>
      </w:r>
      <w:r w:rsidR="00675DA8">
        <w:rPr>
          <w:lang w:val="sr-Cyrl-RS"/>
        </w:rPr>
        <w:t>или</w:t>
      </w:r>
      <w:r w:rsidR="00675DA8">
        <w:t xml:space="preserve"> [-1, 1].</w:t>
      </w:r>
    </w:p>
    <w:p w14:paraId="5A141C6B" w14:textId="26C2E7ED" w:rsidR="0053369E" w:rsidRDefault="00DA3D00" w:rsidP="00DA3D00">
      <w:pPr>
        <w:keepNext/>
        <w:spacing w:after="120"/>
        <w:ind w:firstLine="0"/>
        <w:jc w:val="center"/>
      </w:pPr>
      <w:r>
        <w:rPr>
          <w:noProof/>
          <w:lang w:val="en-GB" w:eastAsia="en-GB"/>
        </w:rPr>
        <w:lastRenderedPageBreak/>
        <w:drawing>
          <wp:inline distT="0" distB="0" distL="0" distR="0" wp14:anchorId="3D9954B5" wp14:editId="73E51068">
            <wp:extent cx="5640945" cy="3657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40945" cy="3657600"/>
                    </a:xfrm>
                    <a:prstGeom prst="rect">
                      <a:avLst/>
                    </a:prstGeom>
                    <a:noFill/>
                    <a:ln>
                      <a:noFill/>
                    </a:ln>
                  </pic:spPr>
                </pic:pic>
              </a:graphicData>
            </a:graphic>
          </wp:inline>
        </w:drawing>
      </w:r>
    </w:p>
    <w:p w14:paraId="25032CF3" w14:textId="1CE88933" w:rsidR="001D0AEA" w:rsidRPr="0053369E" w:rsidRDefault="00BC4B54" w:rsidP="00BC4B54">
      <w:pPr>
        <w:pStyle w:val="Caption"/>
      </w:pPr>
      <w:bookmarkStart w:id="24" w:name="_Toc47347631"/>
      <w:r>
        <w:t xml:space="preserve">Слика </w:t>
      </w:r>
      <w:r w:rsidR="00CF708A">
        <w:fldChar w:fldCharType="begin"/>
      </w:r>
      <w:r w:rsidR="00CF708A">
        <w:instrText xml:space="preserve"> STYLEREF 1 \s </w:instrText>
      </w:r>
      <w:r w:rsidR="00CF708A">
        <w:fldChar w:fldCharType="separate"/>
      </w:r>
      <w:r w:rsidR="00CF708A">
        <w:rPr>
          <w:noProof/>
        </w:rPr>
        <w:t>2</w:t>
      </w:r>
      <w:r w:rsidR="00CF708A">
        <w:fldChar w:fldCharType="end"/>
      </w:r>
      <w:r w:rsidR="00CF708A">
        <w:t>.</w:t>
      </w:r>
      <w:r w:rsidR="00CF708A">
        <w:fldChar w:fldCharType="begin"/>
      </w:r>
      <w:r w:rsidR="00CF708A">
        <w:instrText xml:space="preserve"> SEQ Слика \* ARABIC \s 1 </w:instrText>
      </w:r>
      <w:r w:rsidR="00CF708A">
        <w:fldChar w:fldCharType="separate"/>
      </w:r>
      <w:r w:rsidR="00CF708A">
        <w:rPr>
          <w:noProof/>
        </w:rPr>
        <w:t>1</w:t>
      </w:r>
      <w:r w:rsidR="00CF708A">
        <w:fldChar w:fldCharType="end"/>
      </w:r>
      <w:r>
        <w:rPr>
          <w:lang w:val="sr-Cyrl-RS"/>
        </w:rPr>
        <w:t xml:space="preserve"> Структура дубоке неуронске мреже </w:t>
      </w:r>
      <w:r>
        <w:rPr>
          <w:lang w:val="sr-Cyrl-RS"/>
        </w:rPr>
        <w:fldChar w:fldCharType="begin" w:fldLock="1"/>
      </w:r>
      <w:r>
        <w:rPr>
          <w:lang w:val="sr-Cyrl-RS"/>
        </w:rPr>
        <w:instrText>ADDIN CSL_CITATION {"citationItems":[{"id":"ITEM-1","itemData":{"DOI":"10.1109/PAIS.2018.8598488","ISBN":"9781538642382","abstract":"Due to the time and cost problems with traditional drug discovery, new methods must be found to increase the declining efficiency of traditional approaches. Virtual Screening (VS) is one possible solution to solve this problem. VS of databases has become an attractive method for pharmaceutical research. It plays a crucial role in the early stage of the drug discovery and development process. It aims to reduce the enormous search space of chemical compounds. As the number of ligands in the databases is increasing rapidly, this step should be both fast and effective in order to distinguish between active and inactive ligands. Deep learning algorithms can be used for screening big databases of molecules and classifying the ligands as drug-like and non-druglike against a particular protein target and therefore speed up the VS process. In this paper, we propose a fast compound classification method based on a deep neural network for Virtual Screening called (DNN-VS) using the Spark-H2O platform in order to label small molecules from huge databases. Experimental results have shown that the proposed approach outperforms state-of-the-art machine learning techniques with an overall accuracy more than 99%.","author":[{"dropping-particle":"","family":"Bahi","given":"Meriem","non-dropping-particle":"","parse-names":false,"suffix":""},{"dropping-particle":"","family":"Batouche","given":"Mohamed","non-dropping-particle":"","parse-names":false,"suffix":""}],"container-title":"Proceedings - PAIS 2018: International Conference on Pattern Analysis and Intelligent Systems","id":"ITEM-1","issue":"October 2018","issued":{"date-parts":[["2018"]]},"title":"Deep Learning for Ligand-Based Virtual Screening in Drug Discovery","type":"article-journal"},"uris":["http://www.mendeley.com/documents/?uuid=a4b6c983-3fb4-46f0-b98a-217d44913fb2"]}],"mendeley":{"formattedCitation":"[7]","plainTextFormattedCitation":"[7]","previouslyFormattedCitation":"[7]"},"properties":{"noteIndex":0},"schema":"https://github.com/citation-style-language/schema/raw/master/csl-citation.json"}</w:instrText>
      </w:r>
      <w:r>
        <w:rPr>
          <w:lang w:val="sr-Cyrl-RS"/>
        </w:rPr>
        <w:fldChar w:fldCharType="separate"/>
      </w:r>
      <w:r w:rsidRPr="0053369E">
        <w:rPr>
          <w:noProof/>
          <w:lang w:val="sr-Cyrl-RS"/>
        </w:rPr>
        <w:t>[7]</w:t>
      </w:r>
      <w:bookmarkEnd w:id="24"/>
      <w:r>
        <w:rPr>
          <w:lang w:val="sr-Cyrl-RS"/>
        </w:rPr>
        <w:fldChar w:fldCharType="end"/>
      </w:r>
    </w:p>
    <w:p w14:paraId="05C3BF30" w14:textId="5F3F00DF" w:rsidR="0028014E" w:rsidRPr="000F232B" w:rsidRDefault="0028014E" w:rsidP="00E31C7C">
      <w:pPr>
        <w:spacing w:after="120"/>
        <w:ind w:firstLine="720"/>
      </w:pPr>
      <w:r>
        <w:rPr>
          <w:lang w:val="sr-Cyrl-RS"/>
        </w:rPr>
        <w:t xml:space="preserve">Сваки слој унутар мреже тренира се на посебним специфичностима сигнала у односу на излаз претходног нивоа. Што се улази дубље у мрежу, то су неурони способнији да препознају комплексније специфичности сигнала јер </w:t>
      </w:r>
      <w:r w:rsidR="000F232B">
        <w:rPr>
          <w:lang w:val="sr-Cyrl-RS"/>
        </w:rPr>
        <w:t xml:space="preserve">гомилају и рекомбинују специфичности претходног слоја. </w:t>
      </w:r>
    </w:p>
    <w:p w14:paraId="418A4CC9" w14:textId="79F7E971" w:rsidR="001A6D3C" w:rsidRDefault="00F021FD" w:rsidP="00E31C7C">
      <w:pPr>
        <w:spacing w:after="120"/>
        <w:ind w:firstLine="720"/>
        <w:rPr>
          <w:lang w:val="sr-Cyrl-RS"/>
        </w:rPr>
      </w:pPr>
      <w:r>
        <w:rPr>
          <w:lang w:val="sr-Cyrl-RS"/>
        </w:rPr>
        <w:t>Ако се ради о проблему класификације, п</w:t>
      </w:r>
      <w:r w:rsidR="009F17E4">
        <w:rPr>
          <w:lang w:val="sr-Cyrl-RS"/>
        </w:rPr>
        <w:t>роласком улазног сигнала кроз мрежу</w:t>
      </w:r>
      <w:r w:rsidR="005D009C">
        <w:rPr>
          <w:lang w:val="sr-Cyrl-RS"/>
        </w:rPr>
        <w:t>,</w:t>
      </w:r>
      <w:r w:rsidR="009F17E4">
        <w:rPr>
          <w:lang w:val="sr-Cyrl-RS"/>
        </w:rPr>
        <w:t xml:space="preserve"> на излазу се појављује вероватноћа некаквог излаза. На пример, ако пропустимо слику на којој се налази пас кроз</w:t>
      </w:r>
      <w:r w:rsidR="001E3ECE">
        <w:rPr>
          <w:lang w:val="sr-Cyrl-RS"/>
        </w:rPr>
        <w:t>,</w:t>
      </w:r>
      <w:r w:rsidR="009F17E4">
        <w:rPr>
          <w:lang w:val="sr-Cyrl-RS"/>
        </w:rPr>
        <w:t xml:space="preserve"> за то</w:t>
      </w:r>
      <w:r w:rsidR="001E3ECE">
        <w:rPr>
          <w:lang w:val="sr-Cyrl-RS"/>
        </w:rPr>
        <w:t>,</w:t>
      </w:r>
      <w:r w:rsidR="009F17E4">
        <w:rPr>
          <w:lang w:val="sr-Cyrl-RS"/>
        </w:rPr>
        <w:t xml:space="preserve"> тренирану неурноску мрежу, она на излазу може дати вредност која представља вероватноћу да је на слици одређена пасмина. </w:t>
      </w:r>
    </w:p>
    <w:p w14:paraId="71B08545" w14:textId="36C385DE" w:rsidR="00D62F5D" w:rsidRDefault="00F021FD" w:rsidP="00E31C7C">
      <w:pPr>
        <w:spacing w:after="120"/>
        <w:rPr>
          <w:lang w:val="sr-Cyrl-RS"/>
        </w:rPr>
      </w:pPr>
      <w:r>
        <w:rPr>
          <w:lang w:val="sr-Cyrl-RS"/>
        </w:rPr>
        <w:t>Ако се ради о проблему регресије, проласком улазног сигнала кроз мрежу</w:t>
      </w:r>
      <w:r w:rsidR="005D009C">
        <w:rPr>
          <w:lang w:val="sr-Cyrl-RS"/>
        </w:rPr>
        <w:t>,</w:t>
      </w:r>
      <w:r>
        <w:rPr>
          <w:lang w:val="sr-Cyrl-RS"/>
        </w:rPr>
        <w:t xml:space="preserve"> на излазу се појављује нумеричка вредност која одговар</w:t>
      </w:r>
      <w:r w:rsidR="00262A95">
        <w:rPr>
          <w:lang w:val="sr-Cyrl-RS"/>
        </w:rPr>
        <w:t xml:space="preserve">а нечему што би могло идуће да </w:t>
      </w:r>
      <w:r>
        <w:rPr>
          <w:lang w:val="sr-Cyrl-RS"/>
        </w:rPr>
        <w:t>се деси</w:t>
      </w:r>
      <w:r w:rsidR="005838A6">
        <w:rPr>
          <w:lang w:val="sr-Cyrl-RS"/>
        </w:rPr>
        <w:t>, појави,..</w:t>
      </w:r>
      <w:r>
        <w:rPr>
          <w:lang w:val="sr-Cyrl-RS"/>
        </w:rPr>
        <w:t xml:space="preserve">. На пример, ако на улаз вештачке неуронске мреже доведемо стринг који представља некакав број, она на излазу може да предвиди који је број који ће се појавити следећи. </w:t>
      </w:r>
    </w:p>
    <w:p w14:paraId="1BF5A87F" w14:textId="0F114F0B" w:rsidR="009F17E4" w:rsidRPr="002444C3" w:rsidRDefault="002444C3" w:rsidP="00E31C7C">
      <w:pPr>
        <w:spacing w:after="120"/>
        <w:rPr>
          <w:lang w:val="sr-Cyrl-RS"/>
        </w:rPr>
      </w:pPr>
      <w:r>
        <w:rPr>
          <w:lang w:val="sr-Cyrl-RS"/>
        </w:rPr>
        <w:t xml:space="preserve">Пресек области вештачке интелигенције, машинског учења, вештачких неуронских мрежа и дубоког учења дат је на следећој слици. </w:t>
      </w:r>
    </w:p>
    <w:p w14:paraId="5DCE9D2F" w14:textId="64DD358C" w:rsidR="0053369E" w:rsidRDefault="00DD7B91" w:rsidP="00A667E7">
      <w:pPr>
        <w:keepNext/>
        <w:spacing w:after="120"/>
        <w:ind w:firstLine="720"/>
        <w:jc w:val="center"/>
      </w:pPr>
      <w:r>
        <w:rPr>
          <w:lang w:val="sr-Cyrl-RS"/>
        </w:rPr>
        <w:lastRenderedPageBreak/>
        <w:pict w14:anchorId="0F529AA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8.25pt;height:4in">
            <v:imagedata r:id="rId17" o:title="ai"/>
          </v:shape>
        </w:pict>
      </w:r>
    </w:p>
    <w:p w14:paraId="3A4DD080" w14:textId="426DC86E" w:rsidR="000F232B" w:rsidRPr="0053369E" w:rsidRDefault="0053369E" w:rsidP="00A667E7">
      <w:pPr>
        <w:pStyle w:val="Caption"/>
      </w:pPr>
      <w:bookmarkStart w:id="25" w:name="_Toc47347632"/>
      <w:r>
        <w:t xml:space="preserve">Слика </w:t>
      </w:r>
      <w:r w:rsidR="00CF708A">
        <w:fldChar w:fldCharType="begin"/>
      </w:r>
      <w:r w:rsidR="00CF708A">
        <w:instrText xml:space="preserve"> STYLEREF 1 \s </w:instrText>
      </w:r>
      <w:r w:rsidR="00CF708A">
        <w:fldChar w:fldCharType="separate"/>
      </w:r>
      <w:r w:rsidR="00CF708A">
        <w:rPr>
          <w:noProof/>
        </w:rPr>
        <w:t>2</w:t>
      </w:r>
      <w:r w:rsidR="00CF708A">
        <w:fldChar w:fldCharType="end"/>
      </w:r>
      <w:r w:rsidR="00CF708A">
        <w:t>.</w:t>
      </w:r>
      <w:r w:rsidR="00CF708A">
        <w:fldChar w:fldCharType="begin"/>
      </w:r>
      <w:r w:rsidR="00CF708A">
        <w:instrText xml:space="preserve"> SEQ Слика \* ARABIC \s 1 </w:instrText>
      </w:r>
      <w:r w:rsidR="00CF708A">
        <w:fldChar w:fldCharType="separate"/>
      </w:r>
      <w:r w:rsidR="00CF708A">
        <w:rPr>
          <w:noProof/>
        </w:rPr>
        <w:t>2</w:t>
      </w:r>
      <w:r w:rsidR="00CF708A">
        <w:fldChar w:fldCharType="end"/>
      </w:r>
      <w:r>
        <w:rPr>
          <w:noProof/>
          <w:lang w:val="sr-Cyrl-RS"/>
        </w:rPr>
        <w:t xml:space="preserve"> Структура поља вештачке интелигенције према </w:t>
      </w:r>
      <w:r>
        <w:rPr>
          <w:noProof/>
          <w:lang w:val="sr-Cyrl-RS"/>
        </w:rPr>
        <w:fldChar w:fldCharType="begin" w:fldLock="1"/>
      </w:r>
      <w:r>
        <w:rPr>
          <w:noProof/>
          <w:lang w:val="sr-Cyrl-RS"/>
        </w:rPr>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id":"ITEM-2","itemData":{"DOI":"10.1109/JPROC.2017.2761740","ISBN":"9781538612330","ISSN":"15582256","PMID":"22164016","abstract":"Deep neural networks (DNNs) are currently widely used for many artificial intelligence (AI) applications including computer vision, speech recognition, and robotics. While DNNs deliver state-of-the-art accuracy on many AI tasks, it comes at the cost of high computational complexity. Accordingly, techniques that enable efficient processing of DNNs to improve energy efficiency and throughput without sacrificing application accuracy or increasing hardware cost are critical to the wide deployment of DNNs in AI systems. This article aims to provide a comprehensive tutorial and survey about the recent advances toward the goal of enabling efficient processing of DNNs. Specifically, it will provide an overview of DNNs, discuss various hardware platforms and architectures that support DNNs, and highlight key trends in reducing the computation cost of DNNs either solely via hardware design changes or via joint hardware design and DNN algorithm changes. It will also summarize various development resources that enable researchers and practitioners to quickly get started in this field, and highlight important benchmarking metrics and design considerations that should be used for evaluating the rapidly growing number of DNN hardware designs, optionally including algorithmic codesigns, being proposed in academia and industry. The reader will take away the following concepts from this article: understand the key design considerations for DNNs; be able to evaluate different DNN hardware implementations with benchmarks and comparison metrics; understand the tradeoffs between various hardware architectures and platforms; be able to evaluate the utility of various DNN design techniques for efficient processing; and understand recent implementation trends and opportunities.","author":[{"dropping-particle":"","family":"Sze","given":"Vivienne","non-dropping-particle":"","parse-names":false,"suffix":""},{"dropping-particle":"","family":"Chen","given":"Yu Hsin","non-dropping-particle":"","parse-names":false,"suffix":""},{"dropping-particle":"","family":"Yang","given":"Tien Ju","non-dropping-particle":"","parse-names":false,"suffix":""},{"dropping-particle":"","family":"Emer","given":"Joel S.","non-dropping-particle":"","parse-names":false,"suffix":""}],"container-title":"Proceedings of the IEEE","id":"ITEM-2","issue":"12","issued":{"date-parts":[["2017"]]},"page":"2295-2329","title":"Efficient Processing of Deep Neural Networks: A Tutorial and Survey","type":"article-journal","volume":"105"},"uris":["http://www.mendeley.com/documents/?uuid=c3e39716-ced9-4291-8d39-5bdd8ecc4e4f"]}],"mendeley":{"formattedCitation":"[5], [8]","plainTextFormattedCitation":"[5], [8]","previouslyFormattedCitation":"[5], [8]"},"properties":{"noteIndex":0},"schema":"https://github.com/citation-style-language/schema/raw/master/csl-citation.json"}</w:instrText>
      </w:r>
      <w:r>
        <w:rPr>
          <w:noProof/>
          <w:lang w:val="sr-Cyrl-RS"/>
        </w:rPr>
        <w:fldChar w:fldCharType="separate"/>
      </w:r>
      <w:r w:rsidRPr="0053369E">
        <w:rPr>
          <w:noProof/>
          <w:lang w:val="sr-Cyrl-RS"/>
        </w:rPr>
        <w:t>[5], [8]</w:t>
      </w:r>
      <w:bookmarkEnd w:id="25"/>
      <w:r>
        <w:rPr>
          <w:noProof/>
          <w:lang w:val="sr-Cyrl-RS"/>
        </w:rPr>
        <w:fldChar w:fldCharType="end"/>
      </w:r>
    </w:p>
    <w:p w14:paraId="20C03157" w14:textId="77777777" w:rsidR="00F148A8" w:rsidRDefault="002444C3" w:rsidP="00E31C7C">
      <w:pPr>
        <w:spacing w:after="120"/>
        <w:ind w:firstLine="720"/>
        <w:rPr>
          <w:lang w:val="sr-Cyrl-RS"/>
        </w:rPr>
      </w:pPr>
      <w:r>
        <w:rPr>
          <w:lang w:val="sr-Cyrl-RS"/>
        </w:rPr>
        <w:t xml:space="preserve">Архитектуре вештачких неуронских мрежа долазе у разним облицима, због различитих потреба и врста проблема. </w:t>
      </w:r>
      <w:r w:rsidR="00F148A8">
        <w:rPr>
          <w:lang w:val="sr-Cyrl-RS"/>
        </w:rPr>
        <w:t>Неке од познатијих аритектура укључују:</w:t>
      </w:r>
    </w:p>
    <w:p w14:paraId="0831988C" w14:textId="77777777" w:rsidR="00F148A8" w:rsidRDefault="00F148A8" w:rsidP="00861442">
      <w:pPr>
        <w:pStyle w:val="ListParagraph"/>
        <w:numPr>
          <w:ilvl w:val="0"/>
          <w:numId w:val="1"/>
        </w:numPr>
        <w:spacing w:after="120"/>
        <w:rPr>
          <w:lang w:val="sr-Cyrl-RS"/>
        </w:rPr>
      </w:pPr>
      <w:r>
        <w:t xml:space="preserve">Feed forward </w:t>
      </w:r>
      <w:r>
        <w:rPr>
          <w:lang w:val="sr-Cyrl-RS"/>
        </w:rPr>
        <w:t>архитектуру</w:t>
      </w:r>
    </w:p>
    <w:p w14:paraId="71B5E057" w14:textId="77777777" w:rsidR="00F148A8" w:rsidRDefault="00F148A8" w:rsidP="00861442">
      <w:pPr>
        <w:pStyle w:val="ListParagraph"/>
        <w:numPr>
          <w:ilvl w:val="0"/>
          <w:numId w:val="1"/>
        </w:numPr>
        <w:spacing w:after="120"/>
        <w:rPr>
          <w:lang w:val="sr-Cyrl-RS"/>
        </w:rPr>
      </w:pPr>
      <w:r>
        <w:rPr>
          <w:lang w:val="sr-Cyrl-RS"/>
        </w:rPr>
        <w:t xml:space="preserve">Дубоку </w:t>
      </w:r>
      <w:r>
        <w:t xml:space="preserve">Feed forward </w:t>
      </w:r>
      <w:r>
        <w:rPr>
          <w:lang w:val="sr-Cyrl-RS"/>
        </w:rPr>
        <w:t>архитектуру</w:t>
      </w:r>
    </w:p>
    <w:p w14:paraId="696C4D42" w14:textId="77777777" w:rsidR="00F148A8" w:rsidRDefault="00F148A8" w:rsidP="00861442">
      <w:pPr>
        <w:pStyle w:val="ListParagraph"/>
        <w:numPr>
          <w:ilvl w:val="0"/>
          <w:numId w:val="1"/>
        </w:numPr>
        <w:spacing w:after="120"/>
        <w:rPr>
          <w:lang w:val="sr-Cyrl-RS"/>
        </w:rPr>
      </w:pPr>
      <w:r>
        <w:rPr>
          <w:lang w:val="sr-Cyrl-RS"/>
        </w:rPr>
        <w:t xml:space="preserve">Рекурентне неуронске мреже </w:t>
      </w:r>
    </w:p>
    <w:p w14:paraId="7ADCCD4A" w14:textId="77777777" w:rsidR="00F148A8" w:rsidRDefault="00F148A8" w:rsidP="00861442">
      <w:pPr>
        <w:pStyle w:val="ListParagraph"/>
        <w:numPr>
          <w:ilvl w:val="0"/>
          <w:numId w:val="1"/>
        </w:numPr>
        <w:spacing w:after="120"/>
        <w:rPr>
          <w:lang w:val="sr-Cyrl-RS"/>
        </w:rPr>
      </w:pPr>
      <w:r>
        <w:rPr>
          <w:lang w:val="sr-Cyrl-RS"/>
        </w:rPr>
        <w:t xml:space="preserve">Конволутивне неуронске мреже </w:t>
      </w:r>
    </w:p>
    <w:p w14:paraId="03BC9ACE" w14:textId="77777777" w:rsidR="00F148A8" w:rsidRPr="00F148A8" w:rsidRDefault="00F148A8" w:rsidP="00E31C7C">
      <w:pPr>
        <w:spacing w:after="120"/>
        <w:ind w:firstLine="720"/>
      </w:pPr>
      <w:r>
        <w:rPr>
          <w:lang w:val="sr-Cyrl-RS"/>
        </w:rPr>
        <w:t>Нама најзначајнија архитектура, која се</w:t>
      </w:r>
      <w:r w:rsidR="0041412C">
        <w:rPr>
          <w:lang w:val="sr-Cyrl-RS"/>
        </w:rPr>
        <w:t xml:space="preserve"> и</w:t>
      </w:r>
      <w:r>
        <w:rPr>
          <w:lang w:val="sr-Cyrl-RS"/>
        </w:rPr>
        <w:t xml:space="preserve"> користи приликом израде овог рада јесте Конволутивна неуронска мрежа. Крата</w:t>
      </w:r>
      <w:r w:rsidR="00D76A0A">
        <w:rPr>
          <w:lang w:val="sr-Cyrl-RS"/>
        </w:rPr>
        <w:t xml:space="preserve">к теоријски преглед описан је у </w:t>
      </w:r>
      <w:r w:rsidR="00D62F5D">
        <w:rPr>
          <w:lang w:val="sr-Cyrl-RS"/>
        </w:rPr>
        <w:t>секцији</w:t>
      </w:r>
      <w:r w:rsidR="00D76A0A">
        <w:rPr>
          <w:lang w:val="sr-Cyrl-RS"/>
        </w:rPr>
        <w:t xml:space="preserve"> 2.3</w:t>
      </w:r>
    </w:p>
    <w:p w14:paraId="0306D242" w14:textId="4E182173" w:rsidR="00263353" w:rsidRDefault="008D6EFE" w:rsidP="00A667E7">
      <w:pPr>
        <w:pStyle w:val="Heading3"/>
        <w:spacing w:after="120"/>
        <w:rPr>
          <w:lang w:val="sr-Cyrl-RS"/>
        </w:rPr>
      </w:pPr>
      <w:bookmarkStart w:id="26" w:name="_Toc47347525"/>
      <w:r>
        <w:rPr>
          <w:lang w:val="sr-Cyrl-RS"/>
        </w:rPr>
        <w:t>П</w:t>
      </w:r>
      <w:r w:rsidR="00263353">
        <w:rPr>
          <w:lang w:val="sr-Cyrl-RS"/>
        </w:rPr>
        <w:t>римене Дубоког учења</w:t>
      </w:r>
      <w:bookmarkEnd w:id="26"/>
    </w:p>
    <w:p w14:paraId="37BCDCF5" w14:textId="26121F48" w:rsidR="00263353" w:rsidRDefault="008D33F1" w:rsidP="00E31C7C">
      <w:pPr>
        <w:spacing w:after="120"/>
        <w:ind w:firstLine="720"/>
        <w:rPr>
          <w:lang w:val="sr-Cyrl-RS"/>
        </w:rPr>
      </w:pPr>
      <w:r>
        <w:rPr>
          <w:lang w:val="sr-Cyrl-RS"/>
        </w:rPr>
        <w:t>У наре</w:t>
      </w:r>
      <w:r w:rsidR="006242F9">
        <w:rPr>
          <w:lang w:val="sr-Cyrl-RS"/>
        </w:rPr>
        <w:t xml:space="preserve">дном делу дат је кратак преглед неких </w:t>
      </w:r>
      <w:r w:rsidR="006F3426">
        <w:rPr>
          <w:lang w:val="sr-Cyrl-RS"/>
        </w:rPr>
        <w:t>примена Дубоког учења, од који</w:t>
      </w:r>
      <w:r w:rsidR="005D009C">
        <w:rPr>
          <w:lang w:val="sr-Cyrl-RS"/>
        </w:rPr>
        <w:t>х</w:t>
      </w:r>
      <w:r w:rsidR="006F3426">
        <w:rPr>
          <w:lang w:val="sr-Cyrl-RS"/>
        </w:rPr>
        <w:t xml:space="preserve"> класификација фотографија и аутоматско препознавање говора имају значајан ниво перформансе. </w:t>
      </w:r>
    </w:p>
    <w:p w14:paraId="2C9F7A84" w14:textId="2B402950" w:rsidR="008B40D9" w:rsidRPr="00A025BC" w:rsidRDefault="00860B00" w:rsidP="00E31C7C">
      <w:pPr>
        <w:spacing w:after="120"/>
        <w:ind w:firstLine="720"/>
      </w:pPr>
      <w:r>
        <w:rPr>
          <w:lang w:val="sr-Cyrl-RS"/>
        </w:rPr>
        <w:t>Класификација фотографија</w:t>
      </w:r>
      <w:r w:rsidR="001E3ECE">
        <w:rPr>
          <w:lang w:val="sr-Cyrl-RS"/>
        </w:rPr>
        <w:t xml:space="preserve"> на бази Дубоког учења</w:t>
      </w:r>
      <w:r w:rsidR="003C3376">
        <w:rPr>
          <w:lang w:val="sr-Cyrl-RS"/>
        </w:rPr>
        <w:t xml:space="preserve"> </w:t>
      </w:r>
      <w:r>
        <w:rPr>
          <w:lang w:val="sr-Cyrl-RS"/>
        </w:rPr>
        <w:t xml:space="preserve">последњних </w:t>
      </w:r>
      <w:r w:rsidR="003C3376">
        <w:rPr>
          <w:lang w:val="sr-Cyrl-RS"/>
        </w:rPr>
        <w:t xml:space="preserve">је </w:t>
      </w:r>
      <w:r>
        <w:rPr>
          <w:lang w:val="sr-Cyrl-RS"/>
        </w:rPr>
        <w:t>година доведена до завидног нивоа чак и за човека</w:t>
      </w:r>
      <w:r w:rsidR="001E3ECE">
        <w:rPr>
          <w:lang w:val="sr-Cyrl-RS"/>
        </w:rPr>
        <w:t xml:space="preserve"> и човекове способности</w:t>
      </w:r>
      <w:r>
        <w:rPr>
          <w:lang w:val="sr-Cyrl-RS"/>
        </w:rPr>
        <w:t>.</w:t>
      </w:r>
      <w:r w:rsidR="002D229C">
        <w:t xml:space="preserve"> </w:t>
      </w:r>
      <w:r w:rsidR="002D229C">
        <w:rPr>
          <w:lang w:val="sr-Cyrl-RS"/>
        </w:rPr>
        <w:t>Последњни резултати ИЛСВРЦ-а (</w:t>
      </w:r>
      <w:r w:rsidR="002D229C">
        <w:t xml:space="preserve">eng. </w:t>
      </w:r>
      <w:r w:rsidR="002D229C" w:rsidRPr="00687DD5">
        <w:rPr>
          <w:i/>
          <w:iCs/>
        </w:rPr>
        <w:t>Large Scale Visual Recognition Challenge (ILSVRC)</w:t>
      </w:r>
      <w:r w:rsidR="002D229C">
        <w:t xml:space="preserve">) </w:t>
      </w:r>
      <w:r w:rsidR="002D229C">
        <w:rPr>
          <w:lang w:val="sr-Cyrl-RS"/>
        </w:rPr>
        <w:t xml:space="preserve">из 2017. </w:t>
      </w:r>
      <w:r w:rsidR="002D229C">
        <w:rPr>
          <w:lang w:val="sr-Cyrl-RS"/>
        </w:rPr>
        <w:lastRenderedPageBreak/>
        <w:t>године показују да је грешка класификације обејката алгоритама Дубоког учења 2,3%, док је грешка код класификације објеката на фотографијама код човека 5%.</w:t>
      </w:r>
      <w:r w:rsidR="00A025BC">
        <w:t xml:space="preserve"> </w:t>
      </w:r>
      <w:r w:rsidR="00A025BC">
        <w:fldChar w:fldCharType="begin" w:fldLock="1"/>
      </w:r>
      <w:r w:rsidR="0053369E">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mendeley":{"formattedCitation":"[9]","plainTextFormattedCitation":"[9]","previouslyFormattedCitation":"[9]"},"properties":{"noteIndex":0},"schema":"https://github.com/citation-style-language/schema/raw/master/csl-citation.json"}</w:instrText>
      </w:r>
      <w:r w:rsidR="00A025BC">
        <w:fldChar w:fldCharType="separate"/>
      </w:r>
      <w:r w:rsidR="00A025BC" w:rsidRPr="00A025BC">
        <w:rPr>
          <w:noProof/>
        </w:rPr>
        <w:t>[9]</w:t>
      </w:r>
      <w:r w:rsidR="00A025BC">
        <w:fldChar w:fldCharType="end"/>
      </w:r>
    </w:p>
    <w:p w14:paraId="484BDD1C" w14:textId="77777777" w:rsidR="0053369E" w:rsidRDefault="006D387F" w:rsidP="00026206">
      <w:pPr>
        <w:keepNext/>
        <w:spacing w:after="120"/>
        <w:ind w:firstLine="0"/>
        <w:jc w:val="center"/>
      </w:pPr>
      <w:r>
        <w:rPr>
          <w:noProof/>
          <w:lang w:val="en-GB" w:eastAsia="en-GB"/>
        </w:rPr>
        <w:drawing>
          <wp:inline distT="0" distB="0" distL="0" distR="0" wp14:anchorId="6F04588D" wp14:editId="77A29075">
            <wp:extent cx="5120640" cy="3291840"/>
            <wp:effectExtent l="0" t="0" r="3810" b="381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7BFA67CA" w14:textId="4EA73655" w:rsidR="0053369E" w:rsidRPr="0053369E" w:rsidRDefault="0053369E" w:rsidP="00A667E7">
      <w:pPr>
        <w:pStyle w:val="Caption"/>
      </w:pPr>
      <w:bookmarkStart w:id="27" w:name="_Toc47186100"/>
      <w:r>
        <w:t xml:space="preserve">Графикон </w:t>
      </w:r>
      <w:r w:rsidR="003B70B1">
        <w:fldChar w:fldCharType="begin"/>
      </w:r>
      <w:r w:rsidR="003B70B1">
        <w:instrText xml:space="preserve"> STYLEREF 1 \s </w:instrText>
      </w:r>
      <w:r w:rsidR="003B70B1">
        <w:fldChar w:fldCharType="separate"/>
      </w:r>
      <w:r w:rsidR="003B70B1">
        <w:rPr>
          <w:noProof/>
        </w:rPr>
        <w:t>2</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w:t>
      </w:r>
      <w:r w:rsidR="003B70B1">
        <w:fldChar w:fldCharType="end"/>
      </w:r>
      <w:r>
        <w:rPr>
          <w:lang w:val="sr-Cyrl-RS"/>
        </w:rPr>
        <w:t xml:space="preserve"> </w:t>
      </w:r>
      <w:r w:rsidRPr="003C26F8">
        <w:t xml:space="preserve">Грешка класификације на основу </w:t>
      </w:r>
      <w:r w:rsidRPr="00E31C7C">
        <w:rPr>
          <w:i/>
          <w:iCs/>
        </w:rPr>
        <w:t>ImageNet</w:t>
      </w:r>
      <w:r w:rsidRPr="003C26F8">
        <w:t xml:space="preserve"> сета по</w:t>
      </w:r>
      <w:r w:rsidR="0045357C">
        <w:rPr>
          <w:lang w:val="sr-Cyrl-RS"/>
        </w:rPr>
        <w:t>д</w:t>
      </w:r>
      <w:r w:rsidRPr="003C26F8">
        <w:t>атака према</w:t>
      </w:r>
      <w:r>
        <w:rPr>
          <w:lang w:val="sr-Cyrl-RS"/>
        </w:rPr>
        <w:t xml:space="preserve"> </w:t>
      </w:r>
      <w:r>
        <w:rPr>
          <w:lang w:val="sr-Cyrl-RS"/>
        </w:rPr>
        <w:fldChar w:fldCharType="begin" w:fldLock="1"/>
      </w:r>
      <w:r>
        <w:rPr>
          <w:lang w:val="sr-Cyrl-RS"/>
        </w:rPr>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mendeley":{"formattedCitation":"[9]","plainTextFormattedCitation":"[9]"},"properties":{"noteIndex":0},"schema":"https://github.com/citation-style-language/schema/raw/master/csl-citation.json"}</w:instrText>
      </w:r>
      <w:r>
        <w:rPr>
          <w:lang w:val="sr-Cyrl-RS"/>
        </w:rPr>
        <w:fldChar w:fldCharType="separate"/>
      </w:r>
      <w:r w:rsidRPr="0053369E">
        <w:rPr>
          <w:noProof/>
          <w:lang w:val="sr-Cyrl-RS"/>
        </w:rPr>
        <w:t>[9]</w:t>
      </w:r>
      <w:bookmarkEnd w:id="27"/>
      <w:r>
        <w:rPr>
          <w:lang w:val="sr-Cyrl-RS"/>
        </w:rPr>
        <w:fldChar w:fldCharType="end"/>
      </w:r>
    </w:p>
    <w:p w14:paraId="1B840099" w14:textId="50FFA54B" w:rsidR="000E0AAB" w:rsidRDefault="00FD1901" w:rsidP="00E31C7C">
      <w:pPr>
        <w:spacing w:after="120"/>
        <w:ind w:firstLine="720"/>
      </w:pPr>
      <w:r>
        <w:rPr>
          <w:lang w:val="sr-Cyrl-RS"/>
        </w:rPr>
        <w:t>Дубоко учење нашло је своју примену и у п</w:t>
      </w:r>
      <w:r w:rsidR="00996237">
        <w:rPr>
          <w:lang w:val="sr-Cyrl-RS"/>
        </w:rPr>
        <w:t>репознавањ</w:t>
      </w:r>
      <w:r>
        <w:rPr>
          <w:lang w:val="sr-Cyrl-RS"/>
        </w:rPr>
        <w:t>у</w:t>
      </w:r>
      <w:r w:rsidR="00996237">
        <w:rPr>
          <w:lang w:val="sr-Cyrl-RS"/>
        </w:rPr>
        <w:t xml:space="preserve"> говора</w:t>
      </w:r>
      <w:r>
        <w:rPr>
          <w:lang w:val="sr-Cyrl-RS"/>
        </w:rPr>
        <w:t xml:space="preserve"> и</w:t>
      </w:r>
      <w:r w:rsidR="00996237">
        <w:rPr>
          <w:lang w:val="sr-Cyrl-RS"/>
        </w:rPr>
        <w:t xml:space="preserve"> обично се врши на ТИМИТ акустично-континуалном говорном </w:t>
      </w:r>
      <w:r w:rsidR="003C74C0">
        <w:rPr>
          <w:lang w:val="sr-Cyrl-RS"/>
        </w:rPr>
        <w:t>сету података (</w:t>
      </w:r>
      <w:r w:rsidR="003C74C0">
        <w:t xml:space="preserve">eng. </w:t>
      </w:r>
      <w:r w:rsidR="003C74C0" w:rsidRPr="00E31C7C">
        <w:rPr>
          <w:i/>
          <w:iCs/>
        </w:rPr>
        <w:t>TIMIT</w:t>
      </w:r>
      <w:r w:rsidR="003C74C0" w:rsidRPr="003C74C0">
        <w:t xml:space="preserve"> </w:t>
      </w:r>
      <w:r w:rsidR="003C74C0" w:rsidRPr="00E31C7C">
        <w:rPr>
          <w:i/>
          <w:iCs/>
        </w:rPr>
        <w:t>Acoustic-Phonetic Continuous Speech Corpus</w:t>
      </w:r>
      <w:r w:rsidR="003C74C0">
        <w:t>)</w:t>
      </w:r>
      <w:r w:rsidR="00172815">
        <w:rPr>
          <w:lang w:val="sr-Cyrl-RS"/>
        </w:rPr>
        <w:t>, а грешка је одређена ПЕР постотком (</w:t>
      </w:r>
      <w:r w:rsidR="00172815">
        <w:t xml:space="preserve">eng. </w:t>
      </w:r>
      <w:r w:rsidR="00172815" w:rsidRPr="00E31C7C">
        <w:rPr>
          <w:i/>
          <w:iCs/>
        </w:rPr>
        <w:t>Phone error rate</w:t>
      </w:r>
      <w:r w:rsidR="00172815">
        <w:t>)</w:t>
      </w:r>
      <w:r w:rsidR="003C74C0">
        <w:t xml:space="preserve">. </w:t>
      </w:r>
    </w:p>
    <w:p w14:paraId="73A4C974" w14:textId="77777777" w:rsidR="0053369E" w:rsidRDefault="003C74C0" w:rsidP="00A667E7">
      <w:pPr>
        <w:keepNext/>
        <w:spacing w:after="120"/>
        <w:ind w:firstLine="720"/>
        <w:jc w:val="center"/>
      </w:pPr>
      <w:r>
        <w:rPr>
          <w:noProof/>
          <w:lang w:val="en-GB" w:eastAsia="en-GB"/>
        </w:rPr>
        <w:lastRenderedPageBreak/>
        <w:drawing>
          <wp:inline distT="0" distB="0" distL="0" distR="0" wp14:anchorId="0D4ECD6B" wp14:editId="7A9ECF03">
            <wp:extent cx="4870321" cy="3657600"/>
            <wp:effectExtent l="0" t="0" r="6985" b="0"/>
            <wp:docPr id="2" name="Picture 2" descr="C:\Users\arsic\Desktop\Diplomski_razno\The-best-reported-phone-error-rates-PER-on-the-TIMIT-core-test-s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rsic\Desktop\Diplomski_razno\The-best-reported-phone-error-rates-PER-on-the-TIMIT-core-test-set.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870321" cy="3657600"/>
                    </a:xfrm>
                    <a:prstGeom prst="rect">
                      <a:avLst/>
                    </a:prstGeom>
                    <a:noFill/>
                    <a:ln>
                      <a:noFill/>
                    </a:ln>
                  </pic:spPr>
                </pic:pic>
              </a:graphicData>
            </a:graphic>
          </wp:inline>
        </w:drawing>
      </w:r>
    </w:p>
    <w:p w14:paraId="3217A255" w14:textId="08BF16EC" w:rsidR="003C74C0" w:rsidRDefault="0053369E" w:rsidP="00A667E7">
      <w:pPr>
        <w:pStyle w:val="Caption"/>
      </w:pPr>
      <w:bookmarkStart w:id="28" w:name="_Toc47347633"/>
      <w:r>
        <w:t xml:space="preserve">Слика </w:t>
      </w:r>
      <w:r w:rsidR="00CF708A">
        <w:fldChar w:fldCharType="begin"/>
      </w:r>
      <w:r w:rsidR="00CF708A">
        <w:instrText xml:space="preserve"> STYLEREF 1 \s </w:instrText>
      </w:r>
      <w:r w:rsidR="00CF708A">
        <w:fldChar w:fldCharType="separate"/>
      </w:r>
      <w:r w:rsidR="00CF708A">
        <w:rPr>
          <w:noProof/>
        </w:rPr>
        <w:t>2</w:t>
      </w:r>
      <w:r w:rsidR="00CF708A">
        <w:fldChar w:fldCharType="end"/>
      </w:r>
      <w:r w:rsidR="00CF708A">
        <w:t>.</w:t>
      </w:r>
      <w:r w:rsidR="00CF708A">
        <w:fldChar w:fldCharType="begin"/>
      </w:r>
      <w:r w:rsidR="00CF708A">
        <w:instrText xml:space="preserve"> SEQ Слика \* ARABIC \s 1 </w:instrText>
      </w:r>
      <w:r w:rsidR="00CF708A">
        <w:fldChar w:fldCharType="separate"/>
      </w:r>
      <w:r w:rsidR="00CF708A">
        <w:rPr>
          <w:noProof/>
        </w:rPr>
        <w:t>3</w:t>
      </w:r>
      <w:r w:rsidR="00CF708A">
        <w:fldChar w:fldCharType="end"/>
      </w:r>
      <w:r>
        <w:rPr>
          <w:noProof/>
          <w:lang w:val="sr-Cyrl-RS"/>
        </w:rPr>
        <w:t xml:space="preserve"> </w:t>
      </w:r>
      <w:r>
        <w:rPr>
          <w:lang w:val="sr-Cyrl-RS"/>
        </w:rPr>
        <w:t xml:space="preserve">Најбоље </w:t>
      </w:r>
      <w:r w:rsidRPr="00292DC3">
        <w:rPr>
          <w:i/>
          <w:iCs/>
        </w:rPr>
        <w:t>PER</w:t>
      </w:r>
      <w:r>
        <w:rPr>
          <w:lang w:val="sr-Cyrl-RS"/>
        </w:rPr>
        <w:t xml:space="preserve"> над </w:t>
      </w:r>
      <w:r w:rsidRPr="00292DC3">
        <w:rPr>
          <w:i/>
          <w:iCs/>
        </w:rPr>
        <w:t>TIMIT</w:t>
      </w:r>
      <w:r>
        <w:rPr>
          <w:lang w:val="sr-Cyrl-RS"/>
        </w:rPr>
        <w:t xml:space="preserve"> сетом</w:t>
      </w:r>
      <w:r>
        <w:t xml:space="preserve"> </w:t>
      </w:r>
      <w:r>
        <w:rPr>
          <w:lang w:val="sr-Cyrl-RS"/>
        </w:rPr>
        <w:t xml:space="preserve">према </w:t>
      </w:r>
      <w:r w:rsidRPr="00292DC3">
        <w:rPr>
          <w:rStyle w:val="FootnoteReference"/>
          <w:lang w:val="sr-Cyrl-RS"/>
        </w:rPr>
        <w:fldChar w:fldCharType="begin" w:fldLock="1"/>
      </w:r>
      <w:r w:rsidRPr="00292DC3">
        <w:rPr>
          <w:lang w:val="sr-Cyrl-RS"/>
        </w:rPr>
        <w:instrText>ADDIN CSL_CITATION {"citationItems":[{"id":"ITEM-1","itemData":{"DOI":"10.1186/s13636-015-0068-3","ISBN":"1363601500683","ISSN":"16874722","abstract":"Deep convolutional neural networks (CNNs) have recently been shown to outperform fully connected deep neural networks (DNNs) both on low-resource and on large-scale speech tasks. Experiments indicate that convolutional networks can attain a 10–15 % relative improvement in the word error rate of large vocabulary recognition tasks over fully connected deep networks. Here, we explore some refinements to CNNs that have not been pursued by other authors. First, the CNN papers published up till now used sigmoid or rectified linear (ReLU) neurons. We will experiment with the maxout activation function proposed recently, which has been shown to outperform the rectifier activation function in fully connected DNNs. We will show that the pooling operation of CNNs and the maxout function are closely related, and so the two technologies can be readily combined to build convolutional maxout networks. Second, we propose to turn the CNN into a hierarchical model. The origins of this approach go back to the era of shallow nets, where the idea of stacking two networks on each other was relatively well known. We will extend this method by fusing the two networks into one joint deep model with many hidden layers and a special structure. We will show that with the hierarchical modelling approach, we can reduce the error rate of the network on an expanded context of input. In the experiments on the Texas Instruments Massachusetts Institute of Technology (TIMIT) phone recognition task, we find that a CNN built from maxout units yields a relative phone error rate reduction of about 4.3 % over ReLU CNNs. Applying the hierarchical modelling scheme to this CNN results in a further relative phone error rate reduction of 5.5 %. Using dropout training, the lowest error rate we get on TIMIT is 16.5 %, which is currently the best result. Besides experimenting on TIMIT, we also evaluate our best models on a low-resource large vocabulary task, and we find that all the proposed modelling improvements give consistently better results for this larger database as well.","author":[{"dropping-particle":"","family":"Tóth","given":"László","non-dropping-particle":"","parse-names":false,"suffix":""}],"container-title":"Eurasip Journal on Audio, Speech, and Music Processing","id":"ITEM-1","issue":"1","issued":{"date-parts":[["2015"]]},"title":"Phone recognition with hierarchical convolutional deep maxout networks","type":"article-journal","volume":"2015"},"uris":["http://www.mendeley.com/documents/?uuid=29231119-c029-4b81-b27d-5bbe6a357af2"]}],"mendeley":{"formattedCitation":"[10]","plainTextFormattedCitation":"[10]","previouslyFormattedCitation":"[10]"},"properties":{"noteIndex":0},"schema":"https://github.com/citation-style-language/schema/raw/master/csl-citation.json"}</w:instrText>
      </w:r>
      <w:r w:rsidRPr="00292DC3">
        <w:rPr>
          <w:rStyle w:val="FootnoteReference"/>
          <w:lang w:val="sr-Cyrl-RS"/>
        </w:rPr>
        <w:fldChar w:fldCharType="separate"/>
      </w:r>
      <w:r w:rsidRPr="00292DC3">
        <w:rPr>
          <w:noProof/>
          <w:lang w:val="sr-Cyrl-RS"/>
        </w:rPr>
        <w:t>[10]</w:t>
      </w:r>
      <w:bookmarkEnd w:id="28"/>
      <w:r w:rsidRPr="00292DC3">
        <w:rPr>
          <w:rStyle w:val="FootnoteReference"/>
          <w:lang w:val="sr-Cyrl-RS"/>
        </w:rPr>
        <w:fldChar w:fldCharType="end"/>
      </w:r>
    </w:p>
    <w:p w14:paraId="71E56C56" w14:textId="2046CF2C" w:rsidR="003C74C0" w:rsidRDefault="005D009C" w:rsidP="00E31C7C">
      <w:pPr>
        <w:spacing w:after="120"/>
        <w:rPr>
          <w:lang w:val="sr-Cyrl-RS"/>
        </w:rPr>
      </w:pPr>
      <w:r>
        <w:rPr>
          <w:lang w:val="sr-Cyrl-RS"/>
        </w:rPr>
        <w:t>Д</w:t>
      </w:r>
      <w:r w:rsidR="003C74C0">
        <w:rPr>
          <w:lang w:val="sr-Cyrl-RS"/>
        </w:rPr>
        <w:t xml:space="preserve">убоке неуронске мреже су се показале као добар алат за идентификацију стилског периода дате фотографије, као и </w:t>
      </w:r>
      <w:r w:rsidR="00980D1F">
        <w:rPr>
          <w:lang w:val="sr-Cyrl-RS"/>
        </w:rPr>
        <w:t xml:space="preserve">екстракцију датог стила и његову примена над насумичном фотографијом. Такође, у могућности су да генеришу занимљиве фотографије на основу насумичних визуалних улазних параметара. </w:t>
      </w:r>
    </w:p>
    <w:p w14:paraId="16FE787C" w14:textId="6FFC2D0B" w:rsidR="00292DC3" w:rsidRDefault="00DD7B91" w:rsidP="00A667E7">
      <w:pPr>
        <w:keepNext/>
        <w:spacing w:after="120"/>
        <w:jc w:val="center"/>
      </w:pPr>
      <w:r>
        <w:rPr>
          <w:lang w:val="sr-Cyrl-RS"/>
        </w:rPr>
        <w:lastRenderedPageBreak/>
        <w:pict w14:anchorId="4DACF1DB">
          <v:shape id="_x0000_i1026" type="#_x0000_t75" style="width:4in;height:4in">
            <v:imagedata r:id="rId20" o:title="BeFunky-collage"/>
          </v:shape>
        </w:pict>
      </w:r>
    </w:p>
    <w:p w14:paraId="097A2238" w14:textId="1679B41A" w:rsidR="00D47F58" w:rsidRPr="00503C33" w:rsidRDefault="00292DC3" w:rsidP="00A667E7">
      <w:pPr>
        <w:pStyle w:val="Caption"/>
      </w:pPr>
      <w:bookmarkStart w:id="29" w:name="_Toc47347634"/>
      <w:r>
        <w:t xml:space="preserve">Слика </w:t>
      </w:r>
      <w:r w:rsidR="00CF708A">
        <w:fldChar w:fldCharType="begin"/>
      </w:r>
      <w:r w:rsidR="00CF708A">
        <w:instrText xml:space="preserve"> STYLEREF 1 \s </w:instrText>
      </w:r>
      <w:r w:rsidR="00CF708A">
        <w:fldChar w:fldCharType="separate"/>
      </w:r>
      <w:r w:rsidR="00CF708A">
        <w:rPr>
          <w:noProof/>
        </w:rPr>
        <w:t>2</w:t>
      </w:r>
      <w:r w:rsidR="00CF708A">
        <w:fldChar w:fldCharType="end"/>
      </w:r>
      <w:r w:rsidR="00CF708A">
        <w:t>.</w:t>
      </w:r>
      <w:r w:rsidR="00CF708A">
        <w:fldChar w:fldCharType="begin"/>
      </w:r>
      <w:r w:rsidR="00CF708A">
        <w:instrText xml:space="preserve"> SEQ Слика \* ARABIC \s 1 </w:instrText>
      </w:r>
      <w:r w:rsidR="00CF708A">
        <w:fldChar w:fldCharType="separate"/>
      </w:r>
      <w:r w:rsidR="00CF708A">
        <w:rPr>
          <w:noProof/>
        </w:rPr>
        <w:t>4</w:t>
      </w:r>
      <w:r w:rsidR="00CF708A">
        <w:fldChar w:fldCharType="end"/>
      </w:r>
      <w:r w:rsidRPr="00292DC3">
        <w:t xml:space="preserve"> </w:t>
      </w:r>
      <w:r w:rsidRPr="00292DC3">
        <w:rPr>
          <w:i/>
          <w:iCs/>
        </w:rPr>
        <w:t>deepart.io</w:t>
      </w:r>
      <w:r>
        <w:t xml:space="preserve"> </w:t>
      </w:r>
      <w:r>
        <w:rPr>
          <w:lang w:val="sr-Cyrl-RS"/>
        </w:rPr>
        <w:t>у комбинацији са Ван Гоговом Звезданом ноћи</w:t>
      </w:r>
      <w:bookmarkEnd w:id="29"/>
    </w:p>
    <w:p w14:paraId="2B1E8055" w14:textId="57867F6F" w:rsidR="00980D1F" w:rsidRPr="00980D1F" w:rsidRDefault="00FD1901" w:rsidP="00E31C7C">
      <w:pPr>
        <w:spacing w:after="120"/>
        <w:ind w:firstLine="576"/>
      </w:pPr>
      <w:r>
        <w:rPr>
          <w:lang w:val="sr-Cyrl-RS"/>
        </w:rPr>
        <w:t xml:space="preserve">Постоји и </w:t>
      </w:r>
      <w:r w:rsidR="00980D1F">
        <w:t xml:space="preserve">AtomNet </w:t>
      </w:r>
      <w:r w:rsidR="00980D1F">
        <w:rPr>
          <w:lang w:val="sr-Cyrl-RS"/>
        </w:rPr>
        <w:t xml:space="preserve">систем дубоког учења за структурно рационално дизајнирање лекова. Кориштен је за предвиђање кандидата биомолекула за болести као што је Ебола и </w:t>
      </w:r>
      <w:r w:rsidR="00670E16">
        <w:rPr>
          <w:lang w:val="sr-Cyrl-RS"/>
        </w:rPr>
        <w:t>М</w:t>
      </w:r>
      <w:r w:rsidR="00980D1F">
        <w:rPr>
          <w:lang w:val="sr-Cyrl-RS"/>
        </w:rPr>
        <w:t xml:space="preserve">ултипла склероза. </w:t>
      </w:r>
      <w:r w:rsidR="00F45A36">
        <w:rPr>
          <w:rStyle w:val="FootnoteReference"/>
          <w:lang w:val="sr-Cyrl-RS"/>
        </w:rPr>
        <w:fldChar w:fldCharType="begin" w:fldLock="1"/>
      </w:r>
      <w:r w:rsidR="00CE3D52">
        <w:rPr>
          <w:lang w:val="sr-Cyrl-RS"/>
        </w:rPr>
        <w:instrText>ADDIN CSL_CITATION {"citationItems":[{"id":"ITEM-1","itemData":{"abstract":"Deep convolutional neural networks comprise a subclass of deep neural networks (DNN) with a constrained architecture that leverages the spatial and temporal structure of the domain they model. Convolutional networks achieve the best predictive performance in areas such as speech and image recognition by hierarchically composing simple local features into complex models. Although DNNs have been used in drug discovery for QSAR and ligand-based bioactivity predictions, none of these models have benefited from this powerful convolutional architecture. This paper introduces AtomNet, the first structure-based, deep convolutional neural network designed to predict the bioactivity of small molecules for drug discovery applications. We demonstrate how to apply the convolutional concepts of feature locality and hierarchical composition to the modeling of bioactivity and chemical interactions. In further contrast to existing DNN techniques, we show that AtomNet's application of local convolutional filters to structural target information successfully predicts new active molecules for targets with no previously known modulators. Finally, we show that AtomNet outperforms previous docking approaches on a diverse set of benchmarks by a large margin, achieving an AUC greater than 0.9 on 57.8% of the targets in the DUDE benchmark.","author":[{"dropping-particle":"","family":"Wallach","given":"Izhar","non-dropping-particle":"","parse-names":false,"suffix":""},{"dropping-particle":"","family":"Dzamba","given":"Michael","non-dropping-particle":"","parse-names":false,"suffix":""},{"dropping-particle":"","family":"Heifets","given":"Abraham","non-dropping-particle":"","parse-names":false,"suffix":""}],"id":"ITEM-1","issued":{"date-parts":[["2015"]]},"page":"1-11","title":"AtomNet: A Deep Convolutional Neural Network for Bioactivity Prediction in Structure-based Drug Discovery","type":"article-journal"},"uris":["http://www.mendeley.com/documents/?uuid=2fe84d9d-90ad-4a63-9698-fd983bfd8857"]}],"mendeley":{"formattedCitation":"[11]","plainTextFormattedCitation":"[11]","previouslyFormattedCitation":"[11]"},"properties":{"noteIndex":0},"schema":"https://github.com/citation-style-language/schema/raw/master/csl-citation.json"}</w:instrText>
      </w:r>
      <w:r w:rsidR="00F45A36">
        <w:rPr>
          <w:rStyle w:val="FootnoteReference"/>
          <w:lang w:val="sr-Cyrl-RS"/>
        </w:rPr>
        <w:fldChar w:fldCharType="separate"/>
      </w:r>
      <w:r w:rsidR="00FF3EE3" w:rsidRPr="00FF3EE3">
        <w:rPr>
          <w:bCs/>
          <w:noProof/>
        </w:rPr>
        <w:t>[11]</w:t>
      </w:r>
      <w:r w:rsidR="00F45A36">
        <w:rPr>
          <w:rStyle w:val="FootnoteReference"/>
          <w:lang w:val="sr-Cyrl-RS"/>
        </w:rPr>
        <w:fldChar w:fldCharType="end"/>
      </w:r>
    </w:p>
    <w:p w14:paraId="4C2DF96C" w14:textId="51208A16" w:rsidR="00994EF4" w:rsidRDefault="00994EF4" w:rsidP="00A667E7">
      <w:pPr>
        <w:pStyle w:val="Heading2"/>
        <w:spacing w:after="120"/>
        <w:rPr>
          <w:lang w:val="sr-Cyrl-RS"/>
        </w:rPr>
      </w:pPr>
      <w:bookmarkStart w:id="30" w:name="_Toc47347526"/>
      <w:r>
        <w:rPr>
          <w:lang w:val="sr-Cyrl-RS"/>
        </w:rPr>
        <w:t>Конволутивне неуронске мреже</w:t>
      </w:r>
      <w:bookmarkEnd w:id="30"/>
    </w:p>
    <w:p w14:paraId="1AC67516" w14:textId="1BED267C" w:rsidR="00BA1613" w:rsidRDefault="00412A75" w:rsidP="00E31C7C">
      <w:pPr>
        <w:spacing w:after="120"/>
        <w:ind w:firstLine="576"/>
        <w:rPr>
          <w:lang w:val="sr-Cyrl-RS"/>
        </w:rPr>
      </w:pPr>
      <w:r>
        <w:rPr>
          <w:lang w:val="sr-Cyrl-RS"/>
        </w:rPr>
        <w:t xml:space="preserve">Конволутивне неуронске мреже представљају архитектуру вештачких неуронских мрежа које се најчешће примењују у пољу рачунарског вида. Једна од њихових </w:t>
      </w:r>
      <w:r w:rsidR="00452F0C">
        <w:rPr>
          <w:lang w:val="sr-Cyrl-RS"/>
        </w:rPr>
        <w:t xml:space="preserve">битнијих </w:t>
      </w:r>
      <w:r>
        <w:rPr>
          <w:lang w:val="sr-Cyrl-RS"/>
        </w:rPr>
        <w:t xml:space="preserve"> карактеристика јесте да су транслационо инвраијантне. </w:t>
      </w:r>
      <w:r w:rsidR="00AD43FF">
        <w:rPr>
          <w:lang w:val="sr-Cyrl-RS"/>
        </w:rPr>
        <w:t xml:space="preserve"> Оне су</w:t>
      </w:r>
      <w:r w:rsidR="00690C59">
        <w:rPr>
          <w:lang w:val="sr-Cyrl-RS"/>
        </w:rPr>
        <w:t xml:space="preserve">, </w:t>
      </w:r>
      <w:r w:rsidR="00AD43FF">
        <w:rPr>
          <w:lang w:val="sr-Cyrl-RS"/>
        </w:rPr>
        <w:t>такође</w:t>
      </w:r>
      <w:r w:rsidR="00690C59">
        <w:rPr>
          <w:lang w:val="sr-Cyrl-RS"/>
        </w:rPr>
        <w:t>,</w:t>
      </w:r>
      <w:r w:rsidR="00AD43FF">
        <w:rPr>
          <w:lang w:val="sr-Cyrl-RS"/>
        </w:rPr>
        <w:t xml:space="preserve"> врста алгоритма Дубоког учења који је способан да на улазној слици одреди важност њених различитих делова и има могу</w:t>
      </w:r>
      <w:r w:rsidR="001606B2">
        <w:rPr>
          <w:lang w:val="sr-Cyrl-RS"/>
        </w:rPr>
        <w:t xml:space="preserve">ћност да диференцира те делове. </w:t>
      </w:r>
      <w:r w:rsidR="000878C7">
        <w:rPr>
          <w:lang w:val="sr-Cyrl-RS"/>
        </w:rPr>
        <w:t>Да би се вештачка неуронска мрежа сматрала конволутивном мрежом, потребно је да бар један скривени слој имплементира математичку операцију конволуције.</w:t>
      </w:r>
    </w:p>
    <w:p w14:paraId="4A868018" w14:textId="77777777" w:rsidR="00E71DBF" w:rsidRDefault="00AD43FF" w:rsidP="00E31C7C">
      <w:pPr>
        <w:spacing w:after="120"/>
        <w:ind w:firstLine="576"/>
      </w:pPr>
      <w:r>
        <w:rPr>
          <w:lang w:val="sr-Cyrl-RS"/>
        </w:rPr>
        <w:t xml:space="preserve">Инспирација за конволутивне неуронске мреже долази из природних биолошких процеса, па тако образац повезаности </w:t>
      </w:r>
      <w:r w:rsidR="00610539">
        <w:rPr>
          <w:lang w:val="sr-Cyrl-RS"/>
        </w:rPr>
        <w:t xml:space="preserve">вештачких </w:t>
      </w:r>
      <w:r>
        <w:rPr>
          <w:lang w:val="sr-Cyrl-RS"/>
        </w:rPr>
        <w:t xml:space="preserve">неурона у њима веома сличи </w:t>
      </w:r>
      <w:r w:rsidR="00610539">
        <w:rPr>
          <w:lang w:val="sr-Cyrl-RS"/>
        </w:rPr>
        <w:t xml:space="preserve">обрасцу повезаности неурона животињског визуалног кортекса. </w:t>
      </w:r>
      <w:r w:rsidR="00E71DBF">
        <w:rPr>
          <w:lang w:val="sr-Cyrl-RS"/>
        </w:rPr>
        <w:t xml:space="preserve">Индивидуални неурони одговарају на стимуланс само унутар ограничене регије визуалног поља, рецептивног </w:t>
      </w:r>
      <w:r w:rsidR="00E71DBF">
        <w:rPr>
          <w:lang w:val="sr-Cyrl-RS"/>
        </w:rPr>
        <w:lastRenderedPageBreak/>
        <w:t>поља (</w:t>
      </w:r>
      <w:r w:rsidR="00E71DBF">
        <w:t>eng. Receptive Field).</w:t>
      </w:r>
      <w:r w:rsidR="00E71DBF">
        <w:rPr>
          <w:lang w:val="sr-Cyrl-RS"/>
        </w:rPr>
        <w:t xml:space="preserve"> Рецептивна поља различитих неурона се деломично поклапају и тако покривају читаво визуално поље</w:t>
      </w:r>
      <w:r w:rsidR="00E71DBF">
        <w:t>.</w:t>
      </w:r>
    </w:p>
    <w:p w14:paraId="24ECEDEA" w14:textId="4ADB8179" w:rsidR="00CE3D52" w:rsidRPr="006E0A65" w:rsidRDefault="000878C7" w:rsidP="00E31C7C">
      <w:pPr>
        <w:spacing w:after="120"/>
        <w:ind w:firstLine="576"/>
        <w:rPr>
          <w:lang w:val="sr-Cyrl-RS"/>
        </w:rPr>
      </w:pPr>
      <w:r>
        <w:rPr>
          <w:lang w:val="sr-Cyrl-RS"/>
        </w:rPr>
        <w:t>На илустрацији 4 може се видети уобичајена архитектура конволутивне неуронске мреж</w:t>
      </w:r>
      <w:r w:rsidR="00F73918">
        <w:rPr>
          <w:lang w:val="sr-Cyrl-RS"/>
        </w:rPr>
        <w:t>е</w:t>
      </w:r>
      <w:r>
        <w:rPr>
          <w:lang w:val="sr-Cyrl-RS"/>
        </w:rPr>
        <w:t xml:space="preserve">. Два главна дела од којих се састоји свака конволутивна неуронска мрежа су: екстракција специфичности и класификација. Ако погледамо дубље </w:t>
      </w:r>
      <w:r w:rsidR="00F73918">
        <w:rPr>
          <w:lang w:val="sr-Cyrl-RS"/>
        </w:rPr>
        <w:t>унутар</w:t>
      </w:r>
      <w:r>
        <w:rPr>
          <w:lang w:val="sr-Cyrl-RS"/>
        </w:rPr>
        <w:t xml:space="preserve"> дела за екстракцију специфичности можемо приметити да конволутив</w:t>
      </w:r>
      <w:r w:rsidR="006E0A65">
        <w:rPr>
          <w:lang w:val="sr-Cyrl-RS"/>
        </w:rPr>
        <w:t>на неруонска мрежа имплементира два типа слојева: Конволутивни (</w:t>
      </w:r>
      <w:r w:rsidR="006E0A65">
        <w:t xml:space="preserve">eng. Convolution) </w:t>
      </w:r>
      <w:r w:rsidR="006E0A65">
        <w:rPr>
          <w:lang w:val="sr-Cyrl-RS"/>
        </w:rPr>
        <w:t>и Макс-Пул (</w:t>
      </w:r>
      <w:r w:rsidR="006E0A65">
        <w:t>eng. Max-pooling</w:t>
      </w:r>
      <w:r w:rsidR="006E0A65">
        <w:rPr>
          <w:lang w:val="sr-Cyrl-RS"/>
        </w:rPr>
        <w:t xml:space="preserve">) слој. </w:t>
      </w:r>
      <w:r w:rsidR="004F0863">
        <w:rPr>
          <w:lang w:val="sr-Cyrl-RS"/>
        </w:rPr>
        <w:t>Сви ови слојеви, који се налазе између улаза и излаза нуронске мреже су скривени слојеви. Као активацијска функција, најчешће се користи РЕЛУ (</w:t>
      </w:r>
      <w:r w:rsidR="004F0863">
        <w:t xml:space="preserve">eng. RELU) </w:t>
      </w:r>
      <w:r w:rsidR="004F0863">
        <w:rPr>
          <w:lang w:val="sr-Cyrl-RS"/>
        </w:rPr>
        <w:t xml:space="preserve">слој који је попраћен додатним пул слојевима, потпуно повезаним слојевима и слојевима за нормализацију.  </w:t>
      </w:r>
    </w:p>
    <w:p w14:paraId="3B2A4C8D" w14:textId="68EB9F95" w:rsidR="00292DC3" w:rsidRDefault="00B47D70" w:rsidP="00B47D70">
      <w:pPr>
        <w:keepNext/>
        <w:spacing w:after="120"/>
        <w:ind w:firstLine="0"/>
        <w:jc w:val="center"/>
      </w:pPr>
      <w:r>
        <w:rPr>
          <w:noProof/>
          <w:lang w:val="en-GB" w:eastAsia="en-GB"/>
        </w:rPr>
        <w:drawing>
          <wp:inline distT="0" distB="0" distL="0" distR="0" wp14:anchorId="472583DE" wp14:editId="13DB8E37">
            <wp:extent cx="5725160" cy="2026920"/>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5160" cy="2026920"/>
                    </a:xfrm>
                    <a:prstGeom prst="rect">
                      <a:avLst/>
                    </a:prstGeom>
                    <a:noFill/>
                    <a:ln>
                      <a:noFill/>
                    </a:ln>
                  </pic:spPr>
                </pic:pic>
              </a:graphicData>
            </a:graphic>
          </wp:inline>
        </w:drawing>
      </w:r>
    </w:p>
    <w:p w14:paraId="306FF1A4" w14:textId="2FEC049A" w:rsidR="00CE3D52" w:rsidRDefault="00292DC3" w:rsidP="00A667E7">
      <w:pPr>
        <w:pStyle w:val="Caption"/>
        <w:ind w:firstLine="360"/>
      </w:pPr>
      <w:bookmarkStart w:id="31" w:name="_Toc47347635"/>
      <w:r>
        <w:t xml:space="preserve">Слика </w:t>
      </w:r>
      <w:r w:rsidR="00CF708A">
        <w:fldChar w:fldCharType="begin"/>
      </w:r>
      <w:r w:rsidR="00CF708A">
        <w:instrText xml:space="preserve"> STYLEREF 1 \s </w:instrText>
      </w:r>
      <w:r w:rsidR="00CF708A">
        <w:fldChar w:fldCharType="separate"/>
      </w:r>
      <w:r w:rsidR="00CF708A">
        <w:rPr>
          <w:noProof/>
        </w:rPr>
        <w:t>2</w:t>
      </w:r>
      <w:r w:rsidR="00CF708A">
        <w:fldChar w:fldCharType="end"/>
      </w:r>
      <w:r w:rsidR="00CF708A">
        <w:t>.</w:t>
      </w:r>
      <w:r w:rsidR="00CF708A">
        <w:fldChar w:fldCharType="begin"/>
      </w:r>
      <w:r w:rsidR="00CF708A">
        <w:instrText xml:space="preserve"> SEQ Слика \* ARABIC \s 1 </w:instrText>
      </w:r>
      <w:r w:rsidR="00CF708A">
        <w:fldChar w:fldCharType="separate"/>
      </w:r>
      <w:r w:rsidR="00CF708A">
        <w:rPr>
          <w:noProof/>
        </w:rPr>
        <w:t>5</w:t>
      </w:r>
      <w:r w:rsidR="00CF708A">
        <w:fldChar w:fldCharType="end"/>
      </w:r>
      <w:r w:rsidRPr="00292DC3">
        <w:rPr>
          <w:lang w:val="sr-Cyrl-RS"/>
        </w:rPr>
        <w:t xml:space="preserve"> </w:t>
      </w:r>
      <w:r>
        <w:rPr>
          <w:lang w:val="sr-Cyrl-RS"/>
        </w:rPr>
        <w:t>Пример архитектуре конволутивне неуронске мреже</w:t>
      </w:r>
      <w:r>
        <w:t xml:space="preserve"> </w:t>
      </w:r>
      <w:r>
        <w:fldChar w:fldCharType="begin" w:fldLock="1"/>
      </w:r>
      <w:r>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fldChar w:fldCharType="separate"/>
      </w:r>
      <w:r w:rsidRPr="00CE3D52">
        <w:rPr>
          <w:i/>
          <w:noProof/>
        </w:rPr>
        <w:t>[12]</w:t>
      </w:r>
      <w:bookmarkEnd w:id="31"/>
      <w:r>
        <w:fldChar w:fldCharType="end"/>
      </w:r>
    </w:p>
    <w:p w14:paraId="7FAF43D1" w14:textId="0DD1A682" w:rsidR="004F0863" w:rsidRDefault="00BF1C63" w:rsidP="00A667E7">
      <w:pPr>
        <w:pStyle w:val="Heading3"/>
        <w:spacing w:after="120"/>
        <w:rPr>
          <w:lang w:val="sr-Cyrl-RS"/>
        </w:rPr>
      </w:pPr>
      <w:bookmarkStart w:id="32" w:name="_Toc47347527"/>
      <w:r>
        <w:rPr>
          <w:lang w:val="sr-Cyrl-RS"/>
        </w:rPr>
        <w:t>Улаз у мрежу</w:t>
      </w:r>
      <w:bookmarkEnd w:id="32"/>
    </w:p>
    <w:p w14:paraId="01C9B592" w14:textId="5DD3A4DB" w:rsidR="001925F9" w:rsidRDefault="001925F9" w:rsidP="00E31C7C">
      <w:pPr>
        <w:spacing w:after="120"/>
        <w:ind w:firstLine="720"/>
        <w:rPr>
          <w:lang w:val="sr-Cyrl-RS"/>
        </w:rPr>
      </w:pPr>
      <w:r>
        <w:rPr>
          <w:lang w:val="sr-Cyrl-RS"/>
        </w:rPr>
        <w:t xml:space="preserve">Ако се ради о слици РГБ формата улаз у конволутивну неуронску мрежу јесте слика димензија </w:t>
      </w:r>
      <m:oMath>
        <m:r>
          <w:rPr>
            <w:rFonts w:ascii="Cambria Math" w:hAnsi="Cambria Math"/>
            <w:lang w:val="sr-Cyrl-RS"/>
          </w:rPr>
          <m:t>(W ×H ×C</m:t>
        </m:r>
        <m:r>
          <w:rPr>
            <w:rFonts w:ascii="Cambria Math" w:eastAsiaTheme="minorEastAsia" w:hAnsi="Cambria Math"/>
            <w:lang w:val="sr-Cyrl-RS"/>
          </w:rPr>
          <m:t>)</m:t>
        </m:r>
      </m:oMath>
      <w:r w:rsidR="001F3CB0">
        <w:rPr>
          <w:rFonts w:eastAsiaTheme="minorEastAsia"/>
          <w:lang w:val="sr-Cyrl-RS"/>
        </w:rPr>
        <w:t>, а која је представљена матрицом истих димензија</w:t>
      </w:r>
      <w:r>
        <w:rPr>
          <w:lang w:val="sr-Cyrl-RS"/>
        </w:rPr>
        <w:t>.</w:t>
      </w:r>
      <w:r>
        <w:t xml:space="preserve"> </w:t>
      </w:r>
      <w:r>
        <w:rPr>
          <w:lang w:val="sr-Cyrl-RS"/>
        </w:rPr>
        <w:t>Где су:</w:t>
      </w:r>
    </w:p>
    <w:p w14:paraId="32475345" w14:textId="77777777" w:rsidR="004F0863" w:rsidRPr="001925F9" w:rsidRDefault="001925F9" w:rsidP="00861442">
      <w:pPr>
        <w:pStyle w:val="ListParagraph"/>
        <w:numPr>
          <w:ilvl w:val="0"/>
          <w:numId w:val="2"/>
        </w:numPr>
        <w:spacing w:after="120"/>
        <w:rPr>
          <w:lang w:val="sr-Cyrl-RS"/>
        </w:rPr>
      </w:pPr>
      <w:r>
        <w:t xml:space="preserve">W – </w:t>
      </w:r>
      <w:r>
        <w:rPr>
          <w:lang w:val="sr-Cyrl-RS"/>
        </w:rPr>
        <w:t xml:space="preserve">висина </w:t>
      </w:r>
    </w:p>
    <w:p w14:paraId="75523E81" w14:textId="77777777" w:rsidR="001925F9" w:rsidRPr="001925F9" w:rsidRDefault="001925F9" w:rsidP="00861442">
      <w:pPr>
        <w:pStyle w:val="ListParagraph"/>
        <w:numPr>
          <w:ilvl w:val="0"/>
          <w:numId w:val="2"/>
        </w:numPr>
        <w:spacing w:after="120"/>
        <w:rPr>
          <w:lang w:val="sr-Cyrl-RS"/>
        </w:rPr>
      </w:pPr>
      <w:r>
        <w:t>H –</w:t>
      </w:r>
      <w:r>
        <w:rPr>
          <w:lang w:val="sr-Cyrl-RS"/>
        </w:rPr>
        <w:t xml:space="preserve"> ширина</w:t>
      </w:r>
    </w:p>
    <w:p w14:paraId="6F34D3CC" w14:textId="77777777" w:rsidR="001925F9" w:rsidRDefault="001925F9" w:rsidP="00861442">
      <w:pPr>
        <w:pStyle w:val="ListParagraph"/>
        <w:numPr>
          <w:ilvl w:val="0"/>
          <w:numId w:val="2"/>
        </w:numPr>
        <w:spacing w:after="120"/>
        <w:rPr>
          <w:lang w:val="sr-Cyrl-RS"/>
        </w:rPr>
      </w:pPr>
      <w:r>
        <w:t xml:space="preserve">C – </w:t>
      </w:r>
      <w:r>
        <w:rPr>
          <w:lang w:val="sr-Cyrl-RS"/>
        </w:rPr>
        <w:t>број канала (за РГБ формат – 3)</w:t>
      </w:r>
    </w:p>
    <w:p w14:paraId="58AE198A" w14:textId="77777777" w:rsidR="001925F9" w:rsidRPr="00213A6C" w:rsidRDefault="001925F9" w:rsidP="00A667E7">
      <w:pPr>
        <w:spacing w:after="120"/>
      </w:pPr>
    </w:p>
    <w:p w14:paraId="05E1F7D7" w14:textId="401A25C1" w:rsidR="00292DC3" w:rsidRDefault="00DD7B91" w:rsidP="00A667E7">
      <w:pPr>
        <w:keepNext/>
        <w:spacing w:after="120"/>
        <w:ind w:left="360"/>
        <w:jc w:val="center"/>
      </w:pPr>
      <w:r>
        <w:rPr>
          <w:lang w:val="sr-Cyrl-RS"/>
        </w:rPr>
        <w:lastRenderedPageBreak/>
        <w:pict w14:anchorId="3A69E2A2">
          <v:shape id="_x0000_i1027" type="#_x0000_t75" style="width:321pt;height:295.5pt">
            <v:imagedata r:id="rId22" o:title="rgb"/>
          </v:shape>
        </w:pict>
      </w:r>
    </w:p>
    <w:p w14:paraId="2A16BAA5" w14:textId="770705E0" w:rsidR="00213A6C" w:rsidRPr="00292DC3" w:rsidRDefault="00292DC3" w:rsidP="00A667E7">
      <w:pPr>
        <w:pStyle w:val="Caption"/>
        <w:rPr>
          <w:lang w:val="sr-Cyrl-RS"/>
        </w:rPr>
      </w:pPr>
      <w:bookmarkStart w:id="33" w:name="_Toc47347636"/>
      <w:r>
        <w:t xml:space="preserve">Слика </w:t>
      </w:r>
      <w:r w:rsidR="00CF708A">
        <w:fldChar w:fldCharType="begin"/>
      </w:r>
      <w:r w:rsidR="00CF708A">
        <w:instrText xml:space="preserve"> STYLEREF 1 \s </w:instrText>
      </w:r>
      <w:r w:rsidR="00CF708A">
        <w:fldChar w:fldCharType="separate"/>
      </w:r>
      <w:r w:rsidR="00CF708A">
        <w:rPr>
          <w:noProof/>
        </w:rPr>
        <w:t>2</w:t>
      </w:r>
      <w:r w:rsidR="00CF708A">
        <w:fldChar w:fldCharType="end"/>
      </w:r>
      <w:r w:rsidR="00CF708A">
        <w:t>.</w:t>
      </w:r>
      <w:r w:rsidR="00CF708A">
        <w:fldChar w:fldCharType="begin"/>
      </w:r>
      <w:r w:rsidR="00CF708A">
        <w:instrText xml:space="preserve"> SEQ Слика \* ARABIC \s 1 </w:instrText>
      </w:r>
      <w:r w:rsidR="00CF708A">
        <w:fldChar w:fldCharType="separate"/>
      </w:r>
      <w:r w:rsidR="00CF708A">
        <w:rPr>
          <w:noProof/>
        </w:rPr>
        <w:t>6</w:t>
      </w:r>
      <w:r w:rsidR="00CF708A">
        <w:fldChar w:fldCharType="end"/>
      </w:r>
      <w:r>
        <w:rPr>
          <w:lang w:val="sr-Cyrl-RS"/>
        </w:rPr>
        <w:t xml:space="preserve"> Преглед РГБ канала</w:t>
      </w:r>
      <w:bookmarkEnd w:id="33"/>
    </w:p>
    <w:p w14:paraId="232C6E15" w14:textId="1B68561A" w:rsidR="00973334" w:rsidRDefault="00973334" w:rsidP="00E31C7C">
      <w:pPr>
        <w:spacing w:after="120"/>
        <w:ind w:firstLine="360"/>
        <w:rPr>
          <w:lang w:val="sr-Cyrl-RS"/>
        </w:rPr>
      </w:pPr>
      <w:r>
        <w:rPr>
          <w:lang w:val="sr-Cyrl-RS"/>
        </w:rPr>
        <w:t>Задатак конволутивне неуронске мреже јесте да редуцира слике у форму која је једноставнија за обраду, али без губитака специфичности слике кој</w:t>
      </w:r>
      <w:r w:rsidR="00612309">
        <w:rPr>
          <w:lang w:val="sr-Cyrl-RS"/>
        </w:rPr>
        <w:t>е</w:t>
      </w:r>
      <w:r>
        <w:rPr>
          <w:lang w:val="sr-Cyrl-RS"/>
        </w:rPr>
        <w:t xml:space="preserve"> су </w:t>
      </w:r>
      <w:r w:rsidR="00612309">
        <w:rPr>
          <w:lang w:val="sr-Cyrl-RS"/>
        </w:rPr>
        <w:t>неопходне</w:t>
      </w:r>
      <w:r w:rsidR="00E86FA3">
        <w:rPr>
          <w:lang w:val="sr-Cyrl-RS"/>
        </w:rPr>
        <w:t xml:space="preserve"> за давање добре предикције на излазу. </w:t>
      </w:r>
    </w:p>
    <w:p w14:paraId="7A87E4C1" w14:textId="0CBBF68B" w:rsidR="00AE72B4" w:rsidRPr="00AE72B4" w:rsidRDefault="00AE72B4" w:rsidP="00E31C7C">
      <w:pPr>
        <w:spacing w:after="120"/>
        <w:ind w:firstLine="360"/>
        <w:rPr>
          <w:lang w:val="sr-Cyrl-RS"/>
        </w:rPr>
      </w:pPr>
      <w:r>
        <w:rPr>
          <w:lang w:val="sr-Cyrl-RS"/>
        </w:rPr>
        <w:t>Формат</w:t>
      </w:r>
      <w:r w:rsidR="00F73918">
        <w:rPr>
          <w:lang w:val="sr-Cyrl-RS"/>
        </w:rPr>
        <w:t>и</w:t>
      </w:r>
      <w:r>
        <w:rPr>
          <w:lang w:val="sr-Cyrl-RS"/>
        </w:rPr>
        <w:t xml:space="preserve"> простора боја</w:t>
      </w:r>
      <w:r w:rsidR="00F73918">
        <w:rPr>
          <w:lang w:val="sr-Cyrl-RS"/>
        </w:rPr>
        <w:t>,</w:t>
      </w:r>
      <w:r>
        <w:rPr>
          <w:lang w:val="sr-Cyrl-RS"/>
        </w:rPr>
        <w:t xml:space="preserve"> који се могу наћи на улазу у мрежу</w:t>
      </w:r>
      <w:r w:rsidR="00F73918">
        <w:rPr>
          <w:lang w:val="sr-Cyrl-RS"/>
        </w:rPr>
        <w:t>,</w:t>
      </w:r>
      <w:r>
        <w:rPr>
          <w:lang w:val="sr-Cyrl-RS"/>
        </w:rPr>
        <w:t xml:space="preserve"> </w:t>
      </w:r>
      <w:r w:rsidR="00F73918">
        <w:rPr>
          <w:lang w:val="sr-Cyrl-RS"/>
        </w:rPr>
        <w:t>су</w:t>
      </w:r>
      <w:r>
        <w:rPr>
          <w:lang w:val="sr-Cyrl-RS"/>
        </w:rPr>
        <w:t>: Сива слика (</w:t>
      </w:r>
      <w:r>
        <w:t xml:space="preserve">eng. Grayscale), </w:t>
      </w:r>
      <w:r>
        <w:rPr>
          <w:lang w:val="sr-Cyrl-RS"/>
        </w:rPr>
        <w:t xml:space="preserve">РГБ, ХСВ, </w:t>
      </w:r>
      <w:r>
        <w:t xml:space="preserve">eng. CMYK, </w:t>
      </w:r>
      <w:r>
        <w:rPr>
          <w:lang w:val="sr-Cyrl-RS"/>
        </w:rPr>
        <w:t>итд.</w:t>
      </w:r>
    </w:p>
    <w:p w14:paraId="4A5FCB1B" w14:textId="6325F154" w:rsidR="00E86FA3" w:rsidRDefault="00E86FA3" w:rsidP="00A667E7">
      <w:pPr>
        <w:pStyle w:val="Heading3"/>
        <w:spacing w:after="120"/>
        <w:rPr>
          <w:lang w:val="sr-Cyrl-RS"/>
        </w:rPr>
      </w:pPr>
      <w:bookmarkStart w:id="34" w:name="_Toc47347528"/>
      <w:r>
        <w:rPr>
          <w:lang w:val="sr-Cyrl-RS"/>
        </w:rPr>
        <w:lastRenderedPageBreak/>
        <w:t>Конволутивни слој</w:t>
      </w:r>
      <w:bookmarkEnd w:id="34"/>
    </w:p>
    <w:p w14:paraId="5689FD4D" w14:textId="77777777" w:rsidR="00292DC3" w:rsidRDefault="004B4C3A" w:rsidP="00A667E7">
      <w:pPr>
        <w:keepNext/>
        <w:spacing w:after="120"/>
        <w:ind w:left="360"/>
        <w:jc w:val="center"/>
      </w:pPr>
      <w:r>
        <w:rPr>
          <w:noProof/>
          <w:lang w:val="en-GB" w:eastAsia="en-GB"/>
        </w:rPr>
        <w:drawing>
          <wp:inline distT="0" distB="0" distL="0" distR="0" wp14:anchorId="0B28427D" wp14:editId="6C04E5B8">
            <wp:extent cx="2692248"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692248" cy="3657600"/>
                    </a:xfrm>
                    <a:prstGeom prst="rect">
                      <a:avLst/>
                    </a:prstGeom>
                  </pic:spPr>
                </pic:pic>
              </a:graphicData>
            </a:graphic>
          </wp:inline>
        </w:drawing>
      </w:r>
    </w:p>
    <w:p w14:paraId="57FFA28C" w14:textId="2A360AD1" w:rsidR="002F46E6" w:rsidRDefault="00292DC3" w:rsidP="00A667E7">
      <w:pPr>
        <w:pStyle w:val="Caption"/>
      </w:pPr>
      <w:bookmarkStart w:id="35" w:name="_Toc47347637"/>
      <w:r>
        <w:t xml:space="preserve">Слика </w:t>
      </w:r>
      <w:r w:rsidR="00CF708A">
        <w:fldChar w:fldCharType="begin"/>
      </w:r>
      <w:r w:rsidR="00CF708A">
        <w:instrText xml:space="preserve"> STYLEREF 1 \s </w:instrText>
      </w:r>
      <w:r w:rsidR="00CF708A">
        <w:fldChar w:fldCharType="separate"/>
      </w:r>
      <w:r w:rsidR="00CF708A">
        <w:rPr>
          <w:noProof/>
        </w:rPr>
        <w:t>2</w:t>
      </w:r>
      <w:r w:rsidR="00CF708A">
        <w:fldChar w:fldCharType="end"/>
      </w:r>
      <w:r w:rsidR="00CF708A">
        <w:t>.</w:t>
      </w:r>
      <w:r w:rsidR="00CF708A">
        <w:fldChar w:fldCharType="begin"/>
      </w:r>
      <w:r w:rsidR="00CF708A">
        <w:instrText xml:space="preserve"> SEQ Слика \* ARABIC \s 1 </w:instrText>
      </w:r>
      <w:r w:rsidR="00CF708A">
        <w:fldChar w:fldCharType="separate"/>
      </w:r>
      <w:r w:rsidR="00CF708A">
        <w:rPr>
          <w:noProof/>
        </w:rPr>
        <w:t>7</w:t>
      </w:r>
      <w:r w:rsidR="00CF708A">
        <w:fldChar w:fldCharType="end"/>
      </w:r>
      <w:r w:rsidRPr="00292DC3">
        <w:rPr>
          <w:lang w:val="sr-Cyrl-RS"/>
        </w:rPr>
        <w:t xml:space="preserve"> </w:t>
      </w:r>
      <w:r>
        <w:rPr>
          <w:lang w:val="sr-Cyrl-RS"/>
        </w:rPr>
        <w:t>Приказ операције конволуције</w:t>
      </w:r>
      <w:bookmarkEnd w:id="35"/>
    </w:p>
    <w:p w14:paraId="3041CC46" w14:textId="21EDF6D5" w:rsidR="00B620E0" w:rsidRDefault="00F003DD" w:rsidP="00E31C7C">
      <w:pPr>
        <w:spacing w:after="120"/>
        <w:rPr>
          <w:lang w:val="sr-Cyrl-RS"/>
        </w:rPr>
      </w:pPr>
      <w:r>
        <w:rPr>
          <w:lang w:val="sr-Cyrl-RS"/>
        </w:rPr>
        <w:t>Са слике се може видети операција конволуције која се врши над у</w:t>
      </w:r>
      <w:r w:rsidR="00D15EC2">
        <w:rPr>
          <w:lang w:val="sr-Cyrl-RS"/>
        </w:rPr>
        <w:t>лазном сликом и кернелом чији су</w:t>
      </w:r>
      <w:r>
        <w:rPr>
          <w:lang w:val="sr-Cyrl-RS"/>
        </w:rPr>
        <w:t xml:space="preserve"> елементи параметри које је</w:t>
      </w:r>
      <w:r w:rsidR="00F73918">
        <w:rPr>
          <w:lang w:val="sr-Cyrl-RS"/>
        </w:rPr>
        <w:t xml:space="preserve"> потребно да</w:t>
      </w:r>
      <w:r>
        <w:rPr>
          <w:lang w:val="sr-Cyrl-RS"/>
        </w:rPr>
        <w:t xml:space="preserve"> мрежа научи током процеса њеног обучавања. Кернел се</w:t>
      </w:r>
      <w:r w:rsidR="001F3CB0">
        <w:rPr>
          <w:lang w:val="sr-Cyrl-RS"/>
        </w:rPr>
        <w:t xml:space="preserve"> по слици,</w:t>
      </w:r>
      <w:r>
        <w:rPr>
          <w:lang w:val="sr-Cyrl-RS"/>
        </w:rPr>
        <w:t xml:space="preserve"> у зависности од корака (</w:t>
      </w:r>
      <w:r w:rsidR="001F3CB0">
        <w:t>eng. Stride)</w:t>
      </w:r>
      <w:r w:rsidR="001F3CB0">
        <w:rPr>
          <w:lang w:val="sr-Cyrl-RS"/>
        </w:rPr>
        <w:t xml:space="preserve">, </w:t>
      </w:r>
      <w:r w:rsidR="00CE51DC">
        <w:rPr>
          <w:lang w:val="sr-Cyrl-RS"/>
        </w:rPr>
        <w:t xml:space="preserve"> помера </w:t>
      </w:r>
      <w:r w:rsidR="001F3CB0">
        <w:rPr>
          <w:lang w:val="sr-Cyrl-RS"/>
        </w:rPr>
        <w:t xml:space="preserve">хоризонтално док не дође до руба, </w:t>
      </w:r>
      <w:r w:rsidR="00F73918">
        <w:rPr>
          <w:lang w:val="sr-Cyrl-RS"/>
        </w:rPr>
        <w:t xml:space="preserve">након чега </w:t>
      </w:r>
      <w:r w:rsidR="001F3CB0">
        <w:rPr>
          <w:lang w:val="sr-Cyrl-RS"/>
        </w:rPr>
        <w:t>се са истим кораком помера вертикално, ка доле, и враћа се на крајњу леву позицију. Поступак се понавља све док се не дође до краја матрице којом је слика представљена.</w:t>
      </w:r>
      <w:r w:rsidR="00B620E0">
        <w:rPr>
          <w:lang w:val="sr-Cyrl-RS"/>
        </w:rPr>
        <w:t xml:space="preserve"> Приликом сваког померања ради се матрични производ између кернела и дела матрице који је обухваћен тренутном позицијом кернела.  </w:t>
      </w:r>
      <w:r w:rsidR="00CE51DC">
        <w:rPr>
          <w:lang w:val="sr-Cyrl-RS"/>
        </w:rPr>
        <w:t>У случају да се ради о сигналу као што је РГБ сигнал, са више канала, тада и кернел има исту дубину као и такав сигнал.</w:t>
      </w:r>
      <w:r w:rsidR="00484D1E">
        <w:rPr>
          <w:lang w:val="sr-Cyrl-RS"/>
        </w:rPr>
        <w:t xml:space="preserve"> Матрични производ се тада ради између сваког једнаког индекса дубине и врши се сумирање резултата </w:t>
      </w:r>
      <w:r w:rsidR="00043AEE">
        <w:rPr>
          <w:lang w:val="sr-Cyrl-RS"/>
        </w:rPr>
        <w:t xml:space="preserve">са </w:t>
      </w:r>
      <w:r w:rsidR="001867D2" w:rsidRPr="001867D2">
        <w:rPr>
          <w:i/>
          <w:iCs/>
          <w:highlight w:val="green"/>
        </w:rPr>
        <w:t>bias</w:t>
      </w:r>
      <w:r w:rsidR="00043AEE">
        <w:rPr>
          <w:lang w:val="sr-Cyrl-RS"/>
        </w:rPr>
        <w:t xml:space="preserve"> </w:t>
      </w:r>
      <w:r w:rsidR="00C800A2">
        <w:rPr>
          <w:lang w:val="sr-Cyrl-RS"/>
        </w:rPr>
        <w:t>како би добили једно</w:t>
      </w:r>
      <w:r w:rsidR="00484D1E">
        <w:rPr>
          <w:lang w:val="sr-Cyrl-RS"/>
        </w:rPr>
        <w:t xml:space="preserve">димензионални канал конволвираних специфичности сигнала. </w:t>
      </w:r>
    </w:p>
    <w:p w14:paraId="67465D2A" w14:textId="41231608" w:rsidR="00484D1E" w:rsidRDefault="00484D1E" w:rsidP="00E31C7C">
      <w:pPr>
        <w:spacing w:after="120"/>
        <w:rPr>
          <w:lang w:val="sr-Cyrl-RS"/>
        </w:rPr>
      </w:pPr>
      <w:r>
        <w:rPr>
          <w:lang w:val="sr-Cyrl-RS"/>
        </w:rPr>
        <w:t>Сам циљ операције конволуције јесте да из улазног сигнала генералише специфичности вишег нивоа.</w:t>
      </w:r>
      <w:r w:rsidR="000820FF">
        <w:rPr>
          <w:lang w:val="sr-Cyrl-RS"/>
        </w:rPr>
        <w:t xml:space="preserve"> Конволутивни слојеви који се налазе ниже у мрежи (ближе улазу него излазу)  детектују специфичности сигнала нижег нивоа, као што су: рубови, боје, итд. Како се крећемо дубље у мрежу (ка излазу), ти конволутивни ниови су обучени </w:t>
      </w:r>
      <w:r w:rsidR="000820FF">
        <w:rPr>
          <w:lang w:val="sr-Cyrl-RS"/>
        </w:rPr>
        <w:lastRenderedPageBreak/>
        <w:t xml:space="preserve">да генералишу све комплексније специфичности улазног сигнала, али и разумевање комплетне слике. </w:t>
      </w:r>
    </w:p>
    <w:p w14:paraId="1170F5E4" w14:textId="41AE7A03" w:rsidR="000820FF" w:rsidRDefault="000820FF" w:rsidP="00E31C7C">
      <w:pPr>
        <w:spacing w:after="120"/>
        <w:rPr>
          <w:lang w:val="sr-Cyrl-RS"/>
        </w:rPr>
      </w:pPr>
      <w:r>
        <w:rPr>
          <w:lang w:val="sr-Cyrl-RS"/>
        </w:rPr>
        <w:t>Процес конволуције можемо описати</w:t>
      </w:r>
      <w:r w:rsidR="00DB38E7">
        <w:t xml:space="preserve"> </w:t>
      </w:r>
      <w:r w:rsidR="00DB38E7">
        <w:rPr>
          <w:lang w:val="sr-Cyrl-RS"/>
        </w:rPr>
        <w:t>следећом</w:t>
      </w:r>
      <w:r>
        <w:rPr>
          <w:lang w:val="sr-Cyrl-RS"/>
        </w:rPr>
        <w:t xml:space="preserve"> формулом</w:t>
      </w:r>
      <w:r w:rsidR="00043AEE">
        <w:t xml:space="preserve"> </w:t>
      </w:r>
      <w:r w:rsidR="00043AEE">
        <w:rPr>
          <w:lang w:val="sr-Cyrl-RS"/>
        </w:rPr>
        <w:fldChar w:fldCharType="begin" w:fldLock="1"/>
      </w:r>
      <w:r w:rsidR="004F7009">
        <w:rPr>
          <w:lang w:val="sr-Cyrl-RS"/>
        </w:rPr>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rsidR="00043AEE">
        <w:rPr>
          <w:lang w:val="sr-Cyrl-RS"/>
        </w:rPr>
        <w:fldChar w:fldCharType="separate"/>
      </w:r>
      <w:r w:rsidR="00043AEE" w:rsidRPr="00043AEE">
        <w:rPr>
          <w:noProof/>
          <w:lang w:val="sr-Cyrl-RS"/>
        </w:rPr>
        <w:t>[12]</w:t>
      </w:r>
      <w:r w:rsidR="00043AEE">
        <w:rPr>
          <w:lang w:val="sr-Cyrl-RS"/>
        </w:rPr>
        <w:fldChar w:fldCharType="end"/>
      </w:r>
      <w:r>
        <w:rPr>
          <w:lang w:val="sr-Cyrl-R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1E4399C9" w14:textId="77777777" w:rsidTr="00834EF2">
        <w:trPr>
          <w:trHeight w:val="945"/>
        </w:trPr>
        <w:tc>
          <w:tcPr>
            <w:tcW w:w="3005" w:type="dxa"/>
          </w:tcPr>
          <w:p w14:paraId="51D1F487" w14:textId="77777777" w:rsidR="00834EF2" w:rsidRDefault="00834EF2" w:rsidP="00E31C7C">
            <w:pPr>
              <w:spacing w:after="120"/>
              <w:ind w:firstLine="0"/>
              <w:rPr>
                <w:lang w:val="sr-Cyrl-RS"/>
              </w:rPr>
            </w:pPr>
          </w:p>
        </w:tc>
        <w:tc>
          <w:tcPr>
            <w:tcW w:w="3005" w:type="dxa"/>
          </w:tcPr>
          <w:p w14:paraId="7E9EB7FB" w14:textId="1EFF2B84" w:rsidR="00834EF2" w:rsidRDefault="00F16102" w:rsidP="00E31C7C">
            <w:pPr>
              <w:spacing w:after="120"/>
              <w:ind w:firstLine="0"/>
              <w:rPr>
                <w:lang w:val="sr-Cyrl-RS"/>
              </w:rPr>
            </w:pPr>
            <m:oMathPara>
              <m:oMath>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j</m:t>
                    </m:r>
                  </m:sub>
                  <m:sup>
                    <m:r>
                      <w:rPr>
                        <w:rFonts w:ascii="Cambria Math" w:hAnsi="Cambria Math"/>
                        <w:lang w:val="sr-Cyrl-RS"/>
                      </w:rPr>
                      <m:t>i</m:t>
                    </m:r>
                  </m:sup>
                </m:sSubSup>
                <m:r>
                  <w:rPr>
                    <w:rFonts w:ascii="Cambria Math" w:hAnsi="Cambria Math"/>
                    <w:lang w:val="sr-Cyrl-RS"/>
                  </w:rPr>
                  <m:t>=f(</m:t>
                </m:r>
                <m:nary>
                  <m:naryPr>
                    <m:chr m:val="∑"/>
                    <m:limLoc m:val="undOvr"/>
                    <m:supHide m:val="1"/>
                    <m:ctrlPr>
                      <w:rPr>
                        <w:rFonts w:ascii="Cambria Math" w:hAnsi="Cambria Math"/>
                        <w:i/>
                        <w:lang w:val="sr-Cyrl-RS"/>
                      </w:rPr>
                    </m:ctrlPr>
                  </m:naryPr>
                  <m:sub>
                    <m:r>
                      <w:rPr>
                        <w:rFonts w:ascii="Cambria Math" w:hAnsi="Cambria Math"/>
                        <w:lang w:val="sr-Cyrl-RS"/>
                      </w:rPr>
                      <m:t>iϵ</m:t>
                    </m:r>
                    <m:sSub>
                      <m:sSubPr>
                        <m:ctrlPr>
                          <w:rPr>
                            <w:rFonts w:ascii="Cambria Math" w:hAnsi="Cambria Math"/>
                            <w:i/>
                            <w:lang w:val="sr-Cyrl-RS"/>
                          </w:rPr>
                        </m:ctrlPr>
                      </m:sSubPr>
                      <m:e>
                        <m:r>
                          <w:rPr>
                            <w:rFonts w:ascii="Cambria Math" w:hAnsi="Cambria Math"/>
                            <w:lang w:val="sr-Cyrl-RS"/>
                          </w:rPr>
                          <m:t>M</m:t>
                        </m:r>
                      </m:e>
                      <m:sub>
                        <m:r>
                          <w:rPr>
                            <w:rFonts w:ascii="Cambria Math" w:hAnsi="Cambria Math"/>
                            <w:lang w:val="sr-Cyrl-RS"/>
                          </w:rPr>
                          <m:t>j</m:t>
                        </m:r>
                      </m:sub>
                    </m:sSub>
                  </m:sub>
                  <m:sup/>
                  <m:e>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i</m:t>
                        </m:r>
                      </m:sub>
                      <m:sup>
                        <m:r>
                          <w:rPr>
                            <w:rFonts w:ascii="Cambria Math" w:hAnsi="Cambria Math"/>
                            <w:lang w:val="sr-Cyrl-RS"/>
                          </w:rPr>
                          <m:t>i-1</m:t>
                        </m:r>
                      </m:sup>
                    </m:sSubSup>
                    <m:r>
                      <w:rPr>
                        <w:rFonts w:ascii="Cambria Math" w:hAnsi="Cambria Math"/>
                        <w:lang w:val="sr-Cyrl-RS"/>
                      </w:rPr>
                      <m:t>*</m:t>
                    </m:r>
                    <m:sSubSup>
                      <m:sSubSupPr>
                        <m:ctrlPr>
                          <w:rPr>
                            <w:rFonts w:ascii="Cambria Math" w:hAnsi="Cambria Math"/>
                            <w:i/>
                            <w:lang w:val="sr-Cyrl-RS"/>
                          </w:rPr>
                        </m:ctrlPr>
                      </m:sSubSupPr>
                      <m:e>
                        <m:r>
                          <w:rPr>
                            <w:rFonts w:ascii="Cambria Math" w:hAnsi="Cambria Math"/>
                            <w:lang w:val="sr-Cyrl-RS"/>
                          </w:rPr>
                          <m:t>k</m:t>
                        </m:r>
                      </m:e>
                      <m:sub>
                        <m:r>
                          <w:rPr>
                            <w:rFonts w:ascii="Cambria Math" w:hAnsi="Cambria Math"/>
                            <w:lang w:val="sr-Cyrl-RS"/>
                          </w:rPr>
                          <m:t>ij</m:t>
                        </m:r>
                      </m:sub>
                      <m:sup>
                        <m:r>
                          <w:rPr>
                            <w:rFonts w:ascii="Cambria Math" w:hAnsi="Cambria Math"/>
                            <w:lang w:val="sr-Cyrl-RS"/>
                          </w:rPr>
                          <m:t>l</m:t>
                        </m:r>
                      </m:sup>
                    </m:sSubSup>
                    <m:r>
                      <w:rPr>
                        <w:rFonts w:ascii="Cambria Math" w:hAnsi="Cambria Math"/>
                        <w:lang w:val="sr-Cyrl-RS"/>
                      </w:rPr>
                      <m:t>+</m:t>
                    </m:r>
                    <m:sSubSup>
                      <m:sSubSupPr>
                        <m:ctrlPr>
                          <w:rPr>
                            <w:rFonts w:ascii="Cambria Math" w:hAnsi="Cambria Math"/>
                            <w:i/>
                            <w:lang w:val="sr-Cyrl-RS"/>
                          </w:rPr>
                        </m:ctrlPr>
                      </m:sSubSupPr>
                      <m:e>
                        <m:r>
                          <w:rPr>
                            <w:rFonts w:ascii="Cambria Math" w:hAnsi="Cambria Math"/>
                            <w:lang w:val="sr-Cyrl-RS"/>
                          </w:rPr>
                          <m:t>b</m:t>
                        </m:r>
                      </m:e>
                      <m:sub>
                        <m:r>
                          <w:rPr>
                            <w:rFonts w:ascii="Cambria Math" w:hAnsi="Cambria Math"/>
                            <w:lang w:val="sr-Cyrl-RS"/>
                          </w:rPr>
                          <m:t>j</m:t>
                        </m:r>
                      </m:sub>
                      <m:sup>
                        <m:r>
                          <w:rPr>
                            <w:rFonts w:ascii="Cambria Math" w:hAnsi="Cambria Math"/>
                            <w:lang w:val="sr-Cyrl-RS"/>
                          </w:rPr>
                          <m:t>l</m:t>
                        </m:r>
                      </m:sup>
                    </m:sSubSup>
                    <m:r>
                      <w:rPr>
                        <w:rFonts w:ascii="Cambria Math" w:hAnsi="Cambria Math"/>
                        <w:lang w:val="sr-Cyrl-RS"/>
                      </w:rPr>
                      <m:t>)</m:t>
                    </m:r>
                  </m:e>
                </m:nary>
              </m:oMath>
            </m:oMathPara>
          </w:p>
        </w:tc>
        <w:tc>
          <w:tcPr>
            <w:tcW w:w="3006" w:type="dxa"/>
          </w:tcPr>
          <w:p w14:paraId="2A050954" w14:textId="090D440E" w:rsidR="00834EF2" w:rsidRPr="00685859" w:rsidRDefault="00685859" w:rsidP="00834EF2">
            <w:pPr>
              <w:pStyle w:val="Caption"/>
              <w:jc w:val="right"/>
              <w:rPr>
                <w:lang w:val="sr-Cyrl-RS"/>
              </w:rPr>
            </w:pPr>
            <w:bookmarkStart w:id="36" w:name="_Toc46575286"/>
            <w:r>
              <w:rPr>
                <w:lang w:val="sr-Cyrl-RS"/>
              </w:rPr>
              <w:t>(</w:t>
            </w:r>
            <w:r w:rsidR="00834EF2">
              <w:fldChar w:fldCharType="begin"/>
            </w:r>
            <w:r w:rsidR="00834EF2">
              <w:instrText xml:space="preserve"> STYLEREF 1 \s </w:instrText>
            </w:r>
            <w:r w:rsidR="00834EF2">
              <w:fldChar w:fldCharType="separate"/>
            </w:r>
            <w:r w:rsidR="00834EF2">
              <w:rPr>
                <w:noProof/>
              </w:rPr>
              <w:t>2</w:t>
            </w:r>
            <w:r w:rsidR="00834EF2">
              <w:fldChar w:fldCharType="end"/>
            </w:r>
            <w:r w:rsidR="00834EF2">
              <w:t>.</w:t>
            </w:r>
            <w:r w:rsidR="00834EF2">
              <w:fldChar w:fldCharType="begin"/>
            </w:r>
            <w:r w:rsidR="00834EF2">
              <w:instrText xml:space="preserve"> SEQ Формула \* ARABIC \s 1 </w:instrText>
            </w:r>
            <w:r w:rsidR="00834EF2">
              <w:fldChar w:fldCharType="separate"/>
            </w:r>
            <w:r w:rsidR="00834EF2">
              <w:rPr>
                <w:noProof/>
              </w:rPr>
              <w:t>1</w:t>
            </w:r>
            <w:r w:rsidR="00834EF2">
              <w:fldChar w:fldCharType="end"/>
            </w:r>
            <w:r>
              <w:rPr>
                <w:lang w:val="sr-Cyrl-RS"/>
              </w:rPr>
              <w:t>)</w:t>
            </w:r>
            <w:bookmarkEnd w:id="36"/>
          </w:p>
        </w:tc>
      </w:tr>
    </w:tbl>
    <w:p w14:paraId="5589F821" w14:textId="1BBB171E" w:rsidR="00A451E0" w:rsidRPr="00834EF2" w:rsidRDefault="006D3E33" w:rsidP="00834EF2">
      <w:pPr>
        <w:pStyle w:val="Caption"/>
        <w:jc w:val="both"/>
        <w:rPr>
          <w:rFonts w:eastAsiaTheme="minorEastAsia"/>
        </w:rPr>
      </w:pPr>
      <w:r>
        <w:rPr>
          <w:rFonts w:eastAsiaTheme="minorEastAsia"/>
          <w:lang w:val="sr-Cyrl-RS"/>
        </w:rPr>
        <w:t>г</w:t>
      </w:r>
      <w:r w:rsidR="00A451E0">
        <w:rPr>
          <w:rFonts w:eastAsiaTheme="minorEastAsia"/>
          <w:lang w:val="sr-Cyrl-RS"/>
        </w:rPr>
        <w:t xml:space="preserve">де је </w:t>
      </w:r>
      <m:oMath>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j</m:t>
            </m:r>
          </m:sub>
          <m:sup>
            <m:r>
              <w:rPr>
                <w:rFonts w:ascii="Cambria Math" w:hAnsi="Cambria Math"/>
                <w:lang w:val="sr-Cyrl-RS"/>
              </w:rPr>
              <m:t>i</m:t>
            </m:r>
          </m:sup>
        </m:sSubSup>
      </m:oMath>
      <w:r w:rsidR="00A451E0">
        <w:rPr>
          <w:rFonts w:eastAsiaTheme="minorEastAsia"/>
        </w:rPr>
        <w:t xml:space="preserve"> </w:t>
      </w:r>
      <w:r w:rsidR="00A451E0">
        <w:rPr>
          <w:rFonts w:eastAsiaTheme="minorEastAsia"/>
          <w:lang w:val="sr-Cyrl-RS"/>
        </w:rPr>
        <w:t xml:space="preserve">излаз из тренутног слоја, </w:t>
      </w:r>
      <m:oMath>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i</m:t>
            </m:r>
          </m:sub>
          <m:sup>
            <m:r>
              <w:rPr>
                <w:rFonts w:ascii="Cambria Math" w:hAnsi="Cambria Math"/>
                <w:lang w:val="sr-Cyrl-RS"/>
              </w:rPr>
              <m:t>i-1</m:t>
            </m:r>
          </m:sup>
        </m:sSubSup>
      </m:oMath>
      <w:r w:rsidR="00A451E0">
        <w:rPr>
          <w:rFonts w:eastAsiaTheme="minorEastAsia"/>
          <w:lang w:val="sr-Cyrl-RS"/>
        </w:rPr>
        <w:t xml:space="preserve"> излаз из претходног слоја, </w:t>
      </w:r>
      <m:oMath>
        <m:sSubSup>
          <m:sSubSupPr>
            <m:ctrlPr>
              <w:rPr>
                <w:rFonts w:ascii="Cambria Math" w:hAnsi="Cambria Math"/>
                <w:i/>
                <w:lang w:val="sr-Cyrl-RS"/>
              </w:rPr>
            </m:ctrlPr>
          </m:sSubSupPr>
          <m:e>
            <m:r>
              <w:rPr>
                <w:rFonts w:ascii="Cambria Math" w:hAnsi="Cambria Math"/>
                <w:lang w:val="sr-Cyrl-RS"/>
              </w:rPr>
              <m:t>k</m:t>
            </m:r>
          </m:e>
          <m:sub>
            <m:r>
              <w:rPr>
                <w:rFonts w:ascii="Cambria Math" w:hAnsi="Cambria Math"/>
                <w:lang w:val="sr-Cyrl-RS"/>
              </w:rPr>
              <m:t>ij</m:t>
            </m:r>
          </m:sub>
          <m:sup>
            <m:r>
              <w:rPr>
                <w:rFonts w:ascii="Cambria Math" w:hAnsi="Cambria Math"/>
                <w:lang w:val="sr-Cyrl-RS"/>
              </w:rPr>
              <m:t>l</m:t>
            </m:r>
          </m:sup>
        </m:sSubSup>
      </m:oMath>
      <w:r w:rsidR="00043AEE">
        <w:rPr>
          <w:rFonts w:eastAsiaTheme="minorEastAsia"/>
          <w:lang w:val="sr-Cyrl-RS"/>
        </w:rPr>
        <w:t xml:space="preserve"> јесте кернел за тренутни слој,</w:t>
      </w:r>
      <w:r w:rsidR="00A451E0">
        <w:rPr>
          <w:rFonts w:eastAsiaTheme="minorEastAsia"/>
          <w:lang w:val="sr-Cyrl-RS"/>
        </w:rPr>
        <w:t xml:space="preserve"> </w:t>
      </w:r>
      <m:oMath>
        <m:sSubSup>
          <m:sSubSupPr>
            <m:ctrlPr>
              <w:rPr>
                <w:rFonts w:ascii="Cambria Math" w:hAnsi="Cambria Math"/>
                <w:i/>
                <w:lang w:val="sr-Cyrl-RS"/>
              </w:rPr>
            </m:ctrlPr>
          </m:sSubSupPr>
          <m:e>
            <m:r>
              <w:rPr>
                <w:rFonts w:ascii="Cambria Math" w:hAnsi="Cambria Math"/>
                <w:lang w:val="sr-Cyrl-RS"/>
              </w:rPr>
              <m:t>b</m:t>
            </m:r>
          </m:e>
          <m:sub>
            <m:r>
              <w:rPr>
                <w:rFonts w:ascii="Cambria Math" w:hAnsi="Cambria Math"/>
                <w:lang w:val="sr-Cyrl-RS"/>
              </w:rPr>
              <m:t>j</m:t>
            </m:r>
          </m:sub>
          <m:sup>
            <m:r>
              <w:rPr>
                <w:rFonts w:ascii="Cambria Math" w:hAnsi="Cambria Math"/>
                <w:lang w:val="sr-Cyrl-RS"/>
              </w:rPr>
              <m:t>l</m:t>
            </m:r>
          </m:sup>
        </m:sSubSup>
      </m:oMath>
      <w:r w:rsidR="00A451E0">
        <w:rPr>
          <w:rFonts w:eastAsiaTheme="minorEastAsia"/>
          <w:lang w:val="sr-Cyrl-RS"/>
        </w:rPr>
        <w:t xml:space="preserve"> </w:t>
      </w:r>
      <w:r w:rsidR="00043AEE">
        <w:rPr>
          <w:rFonts w:eastAsiaTheme="minorEastAsia"/>
          <w:lang w:val="sr-Cyrl-RS"/>
        </w:rPr>
        <w:t xml:space="preserve">представља </w:t>
      </w:r>
      <w:r w:rsidR="001867D2" w:rsidRPr="001867D2">
        <w:rPr>
          <w:rFonts w:eastAsiaTheme="minorEastAsia"/>
          <w:i/>
          <w:iCs/>
          <w:highlight w:val="green"/>
        </w:rPr>
        <w:t>bias</w:t>
      </w:r>
      <w:r w:rsidR="001867D2" w:rsidRPr="001867D2">
        <w:rPr>
          <w:rFonts w:eastAsiaTheme="minorEastAsia"/>
          <w:highlight w:val="green"/>
        </w:rPr>
        <w:t xml:space="preserve"> </w:t>
      </w:r>
      <w:r w:rsidR="001867D2" w:rsidRPr="001867D2">
        <w:rPr>
          <w:rFonts w:eastAsiaTheme="minorEastAsia"/>
          <w:highlight w:val="green"/>
          <w:lang w:val="sr-Cyrl-RS"/>
        </w:rPr>
        <w:t>елементе</w:t>
      </w:r>
      <w:r w:rsidR="00043AEE">
        <w:rPr>
          <w:rFonts w:eastAsiaTheme="minorEastAsia"/>
          <w:lang w:val="sr-Cyrl-RS"/>
        </w:rPr>
        <w:t xml:space="preserve"> </w:t>
      </w:r>
      <w:r w:rsidR="001867D2">
        <w:rPr>
          <w:rFonts w:eastAsiaTheme="minorEastAsia"/>
          <w:lang w:val="sr-Cyrl-RS"/>
        </w:rPr>
        <w:t>т</w:t>
      </w:r>
      <w:r w:rsidR="00043AEE">
        <w:rPr>
          <w:rFonts w:eastAsiaTheme="minorEastAsia"/>
          <w:lang w:val="sr-Cyrl-RS"/>
        </w:rPr>
        <w:t xml:space="preserve">ренутног слоја, </w:t>
      </w:r>
      <m:oMath>
        <m:sSub>
          <m:sSubPr>
            <m:ctrlPr>
              <w:rPr>
                <w:rFonts w:ascii="Cambria Math" w:hAnsi="Cambria Math"/>
                <w:i/>
                <w:lang w:val="sr-Cyrl-RS"/>
              </w:rPr>
            </m:ctrlPr>
          </m:sSubPr>
          <m:e>
            <m:r>
              <w:rPr>
                <w:rFonts w:ascii="Cambria Math" w:hAnsi="Cambria Math"/>
                <w:lang w:val="sr-Cyrl-RS"/>
              </w:rPr>
              <m:t>M</m:t>
            </m:r>
          </m:e>
          <m:sub>
            <m:r>
              <w:rPr>
                <w:rFonts w:ascii="Cambria Math" w:hAnsi="Cambria Math"/>
                <w:lang w:val="sr-Cyrl-RS"/>
              </w:rPr>
              <m:t>j</m:t>
            </m:r>
          </m:sub>
        </m:sSub>
      </m:oMath>
      <w:r w:rsidR="00043AEE">
        <w:rPr>
          <w:rFonts w:eastAsiaTheme="minorEastAsia"/>
          <w:lang w:val="sr-Cyrl-RS"/>
        </w:rPr>
        <w:t xml:space="preserve"> представља селекцију улазног сигнала. На крају излазни сигнал пролази кроз линеарну или нелинеарну активацијску функцију (сигмоид, хиперболични тангенс, софтмакс, </w:t>
      </w:r>
      <w:r w:rsidR="006A3896" w:rsidRPr="006A3896">
        <w:rPr>
          <w:rFonts w:eastAsiaTheme="minorEastAsia"/>
          <w:i/>
          <w:iCs/>
        </w:rPr>
        <w:t>RELU</w:t>
      </w:r>
      <w:r w:rsidR="00043AEE">
        <w:rPr>
          <w:rFonts w:eastAsiaTheme="minorEastAsia"/>
          <w:lang w:val="sr-Cyrl-RS"/>
        </w:rPr>
        <w:t xml:space="preserve"> или функције идентитета).</w:t>
      </w:r>
      <w:r w:rsidR="008809CC">
        <w:rPr>
          <w:rFonts w:eastAsiaTheme="minorEastAsia"/>
          <w:lang w:val="sr-Cyrl-RS"/>
        </w:rPr>
        <w:t xml:space="preserve"> </w:t>
      </w:r>
    </w:p>
    <w:p w14:paraId="409D555E" w14:textId="3DAF4A26" w:rsidR="008809CC" w:rsidRPr="008809CC" w:rsidRDefault="008809CC" w:rsidP="00E31C7C">
      <w:pPr>
        <w:spacing w:after="120"/>
        <w:rPr>
          <w:rFonts w:eastAsiaTheme="minorEastAsia"/>
          <w:lang w:val="sr-Cyrl-RS"/>
        </w:rPr>
      </w:pPr>
      <w:r>
        <w:rPr>
          <w:rFonts w:eastAsiaTheme="minorEastAsia"/>
          <w:lang w:val="sr-Cyrl-RS"/>
        </w:rPr>
        <w:t xml:space="preserve">За активацијску функцију најчешће се бира </w:t>
      </w:r>
      <w:r w:rsidR="006A3896" w:rsidRPr="006A3896">
        <w:rPr>
          <w:rFonts w:eastAsiaTheme="minorEastAsia"/>
          <w:i/>
          <w:iCs/>
        </w:rPr>
        <w:t>RELU</w:t>
      </w:r>
      <w:r>
        <w:rPr>
          <w:rFonts w:eastAsiaTheme="minorEastAsia"/>
          <w:lang w:val="sr-Cyrl-RS"/>
        </w:rPr>
        <w:t xml:space="preserve"> (</w:t>
      </w:r>
      <w:r>
        <w:rPr>
          <w:rFonts w:eastAsiaTheme="minorEastAsia"/>
        </w:rPr>
        <w:t xml:space="preserve">eng. </w:t>
      </w:r>
      <w:r w:rsidRPr="00D524B6">
        <w:rPr>
          <w:rFonts w:eastAsiaTheme="minorEastAsia"/>
          <w:i/>
          <w:iCs/>
        </w:rPr>
        <w:t>Rectified Linear Unit</w:t>
      </w:r>
      <w:r>
        <w:rPr>
          <w:rFonts w:eastAsiaTheme="minorEastAsia"/>
        </w:rPr>
        <w:t>)</w:t>
      </w:r>
      <w:r>
        <w:rPr>
          <w:rFonts w:eastAsiaTheme="minorEastAsia"/>
          <w:lang w:val="sr-Cyrl-RS"/>
        </w:rPr>
        <w:t>, јер у поређењу са осталима позитивно утиче на перформансе мреже. Дефинише се формулом:</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50524C40" w14:textId="77777777" w:rsidTr="00834EF2">
        <w:tc>
          <w:tcPr>
            <w:tcW w:w="3005" w:type="dxa"/>
          </w:tcPr>
          <w:p w14:paraId="6F47BA5D" w14:textId="77777777" w:rsidR="00834EF2" w:rsidRDefault="00834EF2" w:rsidP="00E31C7C">
            <w:pPr>
              <w:spacing w:after="120"/>
              <w:ind w:firstLine="0"/>
              <w:rPr>
                <w:rFonts w:eastAsiaTheme="minorEastAsia"/>
                <w:lang w:val="sr-Cyrl-RS"/>
              </w:rPr>
            </w:pPr>
          </w:p>
        </w:tc>
        <w:tc>
          <w:tcPr>
            <w:tcW w:w="3005" w:type="dxa"/>
            <w:vAlign w:val="center"/>
          </w:tcPr>
          <w:p w14:paraId="2DC57D58" w14:textId="70EB440C" w:rsidR="00834EF2" w:rsidRDefault="00834EF2" w:rsidP="00834EF2">
            <w:pPr>
              <w:spacing w:after="120"/>
              <w:ind w:firstLine="0"/>
              <w:jc w:val="center"/>
              <w:rPr>
                <w:rFonts w:eastAsiaTheme="minorEastAsia"/>
                <w:lang w:val="sr-Cyrl-RS"/>
              </w:rPr>
            </w:pPr>
            <m:oMathPara>
              <m:oMath>
                <m:r>
                  <w:rPr>
                    <w:rFonts w:ascii="Cambria Math" w:eastAsiaTheme="minorEastAsia" w:hAnsi="Cambria Math"/>
                    <w:lang w:val="sr-Cyrl-RS"/>
                  </w:rPr>
                  <m:t>f</m:t>
                </m:r>
                <m:d>
                  <m:dPr>
                    <m:ctrlPr>
                      <w:rPr>
                        <w:rFonts w:ascii="Cambria Math" w:eastAsiaTheme="minorEastAsia" w:hAnsi="Cambria Math"/>
                        <w:i/>
                        <w:lang w:val="sr-Cyrl-RS"/>
                      </w:rPr>
                    </m:ctrlPr>
                  </m:dPr>
                  <m:e>
                    <m:r>
                      <w:rPr>
                        <w:rFonts w:ascii="Cambria Math" w:eastAsiaTheme="minorEastAsia" w:hAnsi="Cambria Math"/>
                        <w:lang w:val="sr-Cyrl-RS"/>
                      </w:rPr>
                      <m:t>x</m:t>
                    </m:r>
                  </m:e>
                </m:d>
                <m:r>
                  <w:rPr>
                    <w:rFonts w:ascii="Cambria Math" w:eastAsiaTheme="minorEastAsia" w:hAnsi="Cambria Math"/>
                    <w:lang w:val="sr-Cyrl-RS"/>
                  </w:rPr>
                  <m:t>=</m:t>
                </m:r>
                <m:r>
                  <m:rPr>
                    <m:sty m:val="p"/>
                  </m:rPr>
                  <w:rPr>
                    <w:rFonts w:ascii="Cambria Math" w:eastAsiaTheme="minorEastAsia" w:hAnsi="Cambria Math"/>
                    <w:lang w:val="sr-Cyrl-RS"/>
                  </w:rPr>
                  <m:t>max⁡</m:t>
                </m:r>
                <m:r>
                  <w:rPr>
                    <w:rFonts w:ascii="Cambria Math" w:eastAsiaTheme="minorEastAsia" w:hAnsi="Cambria Math"/>
                    <w:lang w:val="sr-Cyrl-RS"/>
                  </w:rPr>
                  <m:t>(0, x)</m:t>
                </m:r>
              </m:oMath>
            </m:oMathPara>
          </w:p>
        </w:tc>
        <w:tc>
          <w:tcPr>
            <w:tcW w:w="3006" w:type="dxa"/>
          </w:tcPr>
          <w:p w14:paraId="0C666C38" w14:textId="442C88B3" w:rsidR="00834EF2" w:rsidRDefault="00685859" w:rsidP="00834EF2">
            <w:pPr>
              <w:pStyle w:val="Caption"/>
              <w:jc w:val="right"/>
              <w:rPr>
                <w:rFonts w:eastAsiaTheme="minorEastAsia"/>
                <w:lang w:val="sr-Cyrl-RS"/>
              </w:rPr>
            </w:pPr>
            <w:bookmarkStart w:id="37" w:name="_Toc46575287"/>
            <w:r>
              <w:rPr>
                <w:rFonts w:eastAsiaTheme="minorEastAsia"/>
                <w:lang w:val="sr-Cyrl-RS"/>
              </w:rPr>
              <w:t>(</w:t>
            </w:r>
            <w:r w:rsidR="00834EF2">
              <w:rPr>
                <w:rFonts w:eastAsiaTheme="minorEastAsia"/>
                <w:lang w:val="sr-Cyrl-RS"/>
              </w:rPr>
              <w:fldChar w:fldCharType="begin"/>
            </w:r>
            <w:r w:rsidR="00834EF2">
              <w:rPr>
                <w:rFonts w:eastAsiaTheme="minorEastAsia"/>
                <w:lang w:val="sr-Cyrl-RS"/>
              </w:rPr>
              <w:instrText xml:space="preserve"> STYLEREF 1 \s </w:instrText>
            </w:r>
            <w:r w:rsidR="00834EF2">
              <w:rPr>
                <w:rFonts w:eastAsiaTheme="minorEastAsia"/>
                <w:lang w:val="sr-Cyrl-RS"/>
              </w:rPr>
              <w:fldChar w:fldCharType="separate"/>
            </w:r>
            <w:r w:rsidR="00834EF2">
              <w:rPr>
                <w:rFonts w:eastAsiaTheme="minorEastAsia"/>
                <w:noProof/>
                <w:lang w:val="sr-Cyrl-RS"/>
              </w:rPr>
              <w:t>2</w:t>
            </w:r>
            <w:r w:rsidR="00834EF2">
              <w:rPr>
                <w:rFonts w:eastAsiaTheme="minorEastAsia"/>
                <w:lang w:val="sr-Cyrl-RS"/>
              </w:rPr>
              <w:fldChar w:fldCharType="end"/>
            </w:r>
            <w:r w:rsidR="00834EF2">
              <w:rPr>
                <w:rFonts w:eastAsiaTheme="minorEastAsia"/>
                <w:lang w:val="sr-Cyrl-RS"/>
              </w:rPr>
              <w:t>.</w:t>
            </w:r>
            <w:r w:rsidR="00834EF2">
              <w:rPr>
                <w:rFonts w:eastAsiaTheme="minorEastAsia"/>
                <w:lang w:val="sr-Cyrl-RS"/>
              </w:rPr>
              <w:fldChar w:fldCharType="begin"/>
            </w:r>
            <w:r w:rsidR="00834EF2">
              <w:rPr>
                <w:rFonts w:eastAsiaTheme="minorEastAsia"/>
                <w:lang w:val="sr-Cyrl-RS"/>
              </w:rPr>
              <w:instrText xml:space="preserve"> SEQ Формула \* ARABIC \s 1 </w:instrText>
            </w:r>
            <w:r w:rsidR="00834EF2">
              <w:rPr>
                <w:rFonts w:eastAsiaTheme="minorEastAsia"/>
                <w:lang w:val="sr-Cyrl-RS"/>
              </w:rPr>
              <w:fldChar w:fldCharType="separate"/>
            </w:r>
            <w:r w:rsidR="00834EF2">
              <w:rPr>
                <w:rFonts w:eastAsiaTheme="minorEastAsia"/>
                <w:noProof/>
                <w:lang w:val="sr-Cyrl-RS"/>
              </w:rPr>
              <w:t>2</w:t>
            </w:r>
            <w:r w:rsidR="00834EF2">
              <w:rPr>
                <w:rFonts w:eastAsiaTheme="minorEastAsia"/>
                <w:lang w:val="sr-Cyrl-RS"/>
              </w:rPr>
              <w:fldChar w:fldCharType="end"/>
            </w:r>
            <w:r>
              <w:rPr>
                <w:rFonts w:eastAsiaTheme="minorEastAsia"/>
                <w:lang w:val="sr-Cyrl-RS"/>
              </w:rPr>
              <w:t>)</w:t>
            </w:r>
            <w:bookmarkEnd w:id="37"/>
          </w:p>
        </w:tc>
      </w:tr>
    </w:tbl>
    <w:p w14:paraId="4AEAEEF3" w14:textId="26C6A1E7" w:rsidR="008809CC" w:rsidRDefault="008809CC" w:rsidP="00E31C7C">
      <w:pPr>
        <w:spacing w:after="120"/>
        <w:ind w:firstLine="0"/>
        <w:rPr>
          <w:rFonts w:eastAsiaTheme="minorEastAsia"/>
          <w:lang w:val="sr-Cyrl-RS"/>
        </w:rPr>
      </w:pPr>
      <w:r>
        <w:rPr>
          <w:rFonts w:eastAsiaTheme="minorEastAsia"/>
          <w:lang w:val="sr-Cyrl-RS"/>
        </w:rPr>
        <w:t>а сврха јој је да у неуронску мрежу мрежу унесе нелинеарности.</w:t>
      </w:r>
    </w:p>
    <w:p w14:paraId="2900FF2E" w14:textId="7B1D07FE" w:rsidR="00043AEE" w:rsidRDefault="00043AEE" w:rsidP="00E31C7C">
      <w:pPr>
        <w:spacing w:after="120"/>
        <w:ind w:firstLine="720"/>
        <w:rPr>
          <w:rFonts w:eastAsiaTheme="minorEastAsia"/>
          <w:lang w:val="sr-Cyrl-RS"/>
        </w:rPr>
      </w:pPr>
      <w:r>
        <w:rPr>
          <w:rFonts w:eastAsiaTheme="minorEastAsia"/>
          <w:lang w:val="sr-Cyrl-RS"/>
        </w:rPr>
        <w:t>Пос</w:t>
      </w:r>
      <w:r w:rsidR="00BB274B">
        <w:rPr>
          <w:rFonts w:eastAsiaTheme="minorEastAsia"/>
          <w:lang w:val="sr-Cyrl-RS"/>
        </w:rPr>
        <w:t>тоје две врсте конволуције:</w:t>
      </w:r>
    </w:p>
    <w:p w14:paraId="264A3E7C" w14:textId="77777777" w:rsidR="00BB274B" w:rsidRDefault="003628AB" w:rsidP="00861442">
      <w:pPr>
        <w:pStyle w:val="ListParagraph"/>
        <w:numPr>
          <w:ilvl w:val="0"/>
          <w:numId w:val="3"/>
        </w:numPr>
        <w:spacing w:after="120"/>
        <w:rPr>
          <w:rFonts w:eastAsiaTheme="minorEastAsia"/>
        </w:rPr>
      </w:pPr>
      <w:r>
        <w:rPr>
          <w:rFonts w:eastAsiaTheme="minorEastAsia"/>
          <w:lang w:val="sr-Cyrl-RS"/>
        </w:rPr>
        <w:t>Истог поравнања (</w:t>
      </w:r>
      <w:r w:rsidR="00BB274B">
        <w:rPr>
          <w:rFonts w:eastAsiaTheme="minorEastAsia"/>
        </w:rPr>
        <w:t xml:space="preserve">eng. </w:t>
      </w:r>
      <w:r w:rsidR="00BB274B" w:rsidRPr="00E31C7C">
        <w:rPr>
          <w:rFonts w:eastAsiaTheme="minorEastAsia"/>
          <w:i/>
          <w:iCs/>
        </w:rPr>
        <w:t>Same Padding</w:t>
      </w:r>
      <w:r>
        <w:rPr>
          <w:rFonts w:eastAsiaTheme="minorEastAsia"/>
          <w:lang w:val="sr-Cyrl-RS"/>
        </w:rPr>
        <w:t>)</w:t>
      </w:r>
      <w:r w:rsidR="00BB274B">
        <w:rPr>
          <w:rFonts w:eastAsiaTheme="minorEastAsia"/>
        </w:rPr>
        <w:t xml:space="preserve"> –</w:t>
      </w:r>
      <w:r w:rsidR="00855C5F">
        <w:rPr>
          <w:rFonts w:eastAsiaTheme="minorEastAsia"/>
          <w:lang w:val="sr-Cyrl-RS"/>
        </w:rPr>
        <w:t xml:space="preserve"> ако сигнал слике величине 5</w:t>
      </w:r>
      <w:r w:rsidR="00855C5F">
        <w:rPr>
          <w:rFonts w:eastAsiaTheme="minorEastAsia"/>
        </w:rPr>
        <w:t xml:space="preserve">x5x1 </w:t>
      </w:r>
      <w:r w:rsidR="00855C5F">
        <w:rPr>
          <w:rFonts w:eastAsiaTheme="minorEastAsia"/>
          <w:lang w:val="sr-Cyrl-RS"/>
        </w:rPr>
        <w:t>проширимо, односно додамо поравнање, тако да проширени сигнал има димензије 6</w:t>
      </w:r>
      <w:r w:rsidR="00855C5F">
        <w:rPr>
          <w:rFonts w:eastAsiaTheme="minorEastAsia"/>
        </w:rPr>
        <w:t xml:space="preserve">x6x1 </w:t>
      </w:r>
      <w:r w:rsidR="00855C5F">
        <w:rPr>
          <w:rFonts w:eastAsiaTheme="minorEastAsia"/>
          <w:lang w:val="sr-Cyrl-RS"/>
        </w:rPr>
        <w:t>и конволвирамо га са кернелом димензија 3</w:t>
      </w:r>
      <w:r w:rsidR="00855C5F">
        <w:rPr>
          <w:rFonts w:eastAsiaTheme="minorEastAsia"/>
        </w:rPr>
        <w:t>x3x1, добићемо излазни сигнал величине 5x5x1</w:t>
      </w:r>
    </w:p>
    <w:p w14:paraId="1C03DF12" w14:textId="36264D67" w:rsidR="00E31C7C" w:rsidRDefault="003628AB" w:rsidP="00861442">
      <w:pPr>
        <w:pStyle w:val="ListParagraph"/>
        <w:numPr>
          <w:ilvl w:val="0"/>
          <w:numId w:val="3"/>
        </w:numPr>
        <w:spacing w:after="120"/>
        <w:rPr>
          <w:rFonts w:eastAsiaTheme="minorEastAsia"/>
        </w:rPr>
      </w:pPr>
      <w:r>
        <w:rPr>
          <w:rFonts w:eastAsiaTheme="minorEastAsia"/>
          <w:lang w:val="sr-Cyrl-RS"/>
        </w:rPr>
        <w:t>Тачног поравнања (</w:t>
      </w:r>
      <w:r w:rsidR="00BB274B">
        <w:rPr>
          <w:rFonts w:eastAsiaTheme="minorEastAsia"/>
        </w:rPr>
        <w:t xml:space="preserve">eng. </w:t>
      </w:r>
      <w:r w:rsidR="00BB274B" w:rsidRPr="00E31C7C">
        <w:rPr>
          <w:rFonts w:eastAsiaTheme="minorEastAsia"/>
          <w:i/>
          <w:iCs/>
        </w:rPr>
        <w:t>Valid Padding</w:t>
      </w:r>
      <w:r>
        <w:rPr>
          <w:rFonts w:eastAsiaTheme="minorEastAsia"/>
          <w:lang w:val="sr-Cyrl-RS"/>
        </w:rPr>
        <w:t>)</w:t>
      </w:r>
      <w:r w:rsidR="00BB274B">
        <w:rPr>
          <w:rFonts w:eastAsiaTheme="minorEastAsia"/>
        </w:rPr>
        <w:t xml:space="preserve"> – </w:t>
      </w:r>
      <w:r w:rsidR="004E7B4E">
        <w:rPr>
          <w:rFonts w:eastAsiaTheme="minorEastAsia"/>
          <w:lang w:val="sr-Cyrl-RS"/>
        </w:rPr>
        <w:t>ако сигнал слике величине 5</w:t>
      </w:r>
      <w:r w:rsidR="004E7B4E">
        <w:rPr>
          <w:rFonts w:eastAsiaTheme="minorEastAsia"/>
        </w:rPr>
        <w:t>x5x1</w:t>
      </w:r>
      <w:r w:rsidR="004E7B4E">
        <w:rPr>
          <w:rFonts w:eastAsiaTheme="minorEastAsia"/>
          <w:lang w:val="sr-Cyrl-RS"/>
        </w:rPr>
        <w:t xml:space="preserve"> конволвирамо са кернелом димензија 3</w:t>
      </w:r>
      <w:r w:rsidR="004E7B4E">
        <w:rPr>
          <w:rFonts w:eastAsiaTheme="minorEastAsia"/>
        </w:rPr>
        <w:t>x3x1</w:t>
      </w:r>
      <w:r w:rsidR="004E7B4E">
        <w:rPr>
          <w:rFonts w:eastAsiaTheme="minorEastAsia"/>
          <w:lang w:val="sr-Cyrl-RS"/>
        </w:rPr>
        <w:t>, добићемо излазни сигнал димензија истих као што су димезије кернела, 3</w:t>
      </w:r>
      <w:r w:rsidR="004E7B4E">
        <w:rPr>
          <w:rFonts w:eastAsiaTheme="minorEastAsia"/>
        </w:rPr>
        <w:t>x3x1</w:t>
      </w:r>
    </w:p>
    <w:p w14:paraId="2C403B1C" w14:textId="4CB14E63" w:rsidR="00A5039D" w:rsidRDefault="00A5039D" w:rsidP="00E31C7C">
      <w:pPr>
        <w:spacing w:after="120"/>
        <w:ind w:firstLine="360"/>
        <w:rPr>
          <w:rFonts w:eastAsiaTheme="minorEastAsia"/>
          <w:lang w:val="sr-Cyrl-RS"/>
        </w:rPr>
      </w:pPr>
      <w:r w:rsidRPr="00E31C7C">
        <w:rPr>
          <w:rFonts w:eastAsiaTheme="minorEastAsia"/>
          <w:lang w:val="sr-Cyrl-RS"/>
        </w:rPr>
        <w:t xml:space="preserve">Излазна димензија </w:t>
      </w:r>
      <w:r w:rsidRPr="00E31C7C">
        <w:rPr>
          <w:rFonts w:eastAsiaTheme="minorEastAsia"/>
          <w:i/>
          <w:iCs/>
        </w:rPr>
        <w:t xml:space="preserve">O </w:t>
      </w:r>
      <w:r w:rsidRPr="00E31C7C">
        <w:rPr>
          <w:rFonts w:eastAsiaTheme="minorEastAsia"/>
          <w:lang w:val="sr-Cyrl-RS"/>
        </w:rPr>
        <w:t>из овог слоја може се израчунати као:</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7C9809A9" w14:textId="77777777" w:rsidTr="00C6188B">
        <w:tc>
          <w:tcPr>
            <w:tcW w:w="3005" w:type="dxa"/>
          </w:tcPr>
          <w:p w14:paraId="74EE2CD8" w14:textId="77777777" w:rsidR="00834EF2" w:rsidRDefault="00834EF2" w:rsidP="00C6188B">
            <w:pPr>
              <w:spacing w:after="120"/>
              <w:ind w:firstLine="0"/>
              <w:rPr>
                <w:rFonts w:eastAsiaTheme="minorEastAsia"/>
                <w:lang w:val="sr-Cyrl-RS"/>
              </w:rPr>
            </w:pPr>
          </w:p>
        </w:tc>
        <w:tc>
          <w:tcPr>
            <w:tcW w:w="3005" w:type="dxa"/>
            <w:vAlign w:val="center"/>
          </w:tcPr>
          <w:p w14:paraId="703B3F65" w14:textId="6553F183" w:rsidR="00834EF2" w:rsidRPr="00EC684B" w:rsidRDefault="00834EF2" w:rsidP="00834EF2">
            <w:pPr>
              <w:spacing w:after="120"/>
              <w:ind w:firstLine="0"/>
              <w:jc w:val="center"/>
              <w:rPr>
                <w:rFonts w:ascii="Cambria Math" w:eastAsiaTheme="minorEastAsia" w:hAnsi="Cambria Math"/>
                <w:i/>
              </w:rPr>
            </w:pPr>
            <m:oMathPara>
              <m:oMath>
                <m:r>
                  <w:rPr>
                    <w:rFonts w:ascii="Cambria Math" w:eastAsiaTheme="minorEastAsia" w:hAnsi="Cambria Math"/>
                    <w:lang w:val="sr-Cyrl-RS"/>
                  </w:rPr>
                  <m:t xml:space="preserve">O= </m:t>
                </m:r>
                <m:f>
                  <m:fPr>
                    <m:ctrlPr>
                      <w:rPr>
                        <w:rFonts w:ascii="Cambria Math" w:eastAsiaTheme="minorEastAsia" w:hAnsi="Cambria Math"/>
                        <w:i/>
                        <w:lang w:val="sr-Cyrl-RS"/>
                      </w:rPr>
                    </m:ctrlPr>
                  </m:fPr>
                  <m:num>
                    <m:r>
                      <w:rPr>
                        <w:rFonts w:ascii="Cambria Math" w:eastAsiaTheme="minorEastAsia" w:hAnsi="Cambria Math"/>
                        <w:lang w:val="sr-Cyrl-RS"/>
                      </w:rPr>
                      <m:t>W-K+2P</m:t>
                    </m:r>
                  </m:num>
                  <m:den>
                    <m:r>
                      <w:rPr>
                        <w:rFonts w:ascii="Cambria Math" w:eastAsiaTheme="minorEastAsia" w:hAnsi="Cambria Math"/>
                        <w:lang w:val="sr-Cyrl-RS"/>
                      </w:rPr>
                      <m:t>S</m:t>
                    </m:r>
                  </m:den>
                </m:f>
                <m:r>
                  <w:rPr>
                    <w:rFonts w:ascii="Cambria Math" w:eastAsiaTheme="minorEastAsia" w:hAnsi="Cambria Math"/>
                    <w:lang w:val="sr-Cyrl-RS"/>
                  </w:rPr>
                  <m:t>+1</m:t>
                </m:r>
              </m:oMath>
            </m:oMathPara>
          </w:p>
        </w:tc>
        <w:tc>
          <w:tcPr>
            <w:tcW w:w="3006" w:type="dxa"/>
          </w:tcPr>
          <w:p w14:paraId="2BFBF94F" w14:textId="3CE5AA28" w:rsidR="00834EF2" w:rsidRDefault="00685859" w:rsidP="00834EF2">
            <w:pPr>
              <w:pStyle w:val="Caption"/>
              <w:jc w:val="right"/>
              <w:rPr>
                <w:rFonts w:eastAsiaTheme="minorEastAsia"/>
                <w:lang w:val="sr-Cyrl-RS"/>
              </w:rPr>
            </w:pPr>
            <w:bookmarkStart w:id="38" w:name="_Toc46575288"/>
            <w:r>
              <w:rPr>
                <w:rFonts w:eastAsiaTheme="minorEastAsia"/>
                <w:lang w:val="sr-Cyrl-RS"/>
              </w:rPr>
              <w:t>(</w:t>
            </w:r>
            <w:r w:rsidR="00834EF2">
              <w:rPr>
                <w:rFonts w:eastAsiaTheme="minorEastAsia"/>
                <w:lang w:val="sr-Cyrl-RS"/>
              </w:rPr>
              <w:fldChar w:fldCharType="begin"/>
            </w:r>
            <w:r w:rsidR="00834EF2">
              <w:rPr>
                <w:rFonts w:eastAsiaTheme="minorEastAsia"/>
                <w:lang w:val="sr-Cyrl-RS"/>
              </w:rPr>
              <w:instrText xml:space="preserve"> STYLEREF 1 \s </w:instrText>
            </w:r>
            <w:r w:rsidR="00834EF2">
              <w:rPr>
                <w:rFonts w:eastAsiaTheme="minorEastAsia"/>
                <w:lang w:val="sr-Cyrl-RS"/>
              </w:rPr>
              <w:fldChar w:fldCharType="separate"/>
            </w:r>
            <w:r w:rsidR="00834EF2">
              <w:rPr>
                <w:rFonts w:eastAsiaTheme="minorEastAsia"/>
                <w:noProof/>
                <w:lang w:val="sr-Cyrl-RS"/>
              </w:rPr>
              <w:t>2</w:t>
            </w:r>
            <w:r w:rsidR="00834EF2">
              <w:rPr>
                <w:rFonts w:eastAsiaTheme="minorEastAsia"/>
                <w:lang w:val="sr-Cyrl-RS"/>
              </w:rPr>
              <w:fldChar w:fldCharType="end"/>
            </w:r>
            <w:r w:rsidR="00834EF2">
              <w:rPr>
                <w:rFonts w:eastAsiaTheme="minorEastAsia"/>
                <w:lang w:val="sr-Cyrl-RS"/>
              </w:rPr>
              <w:t>.</w:t>
            </w:r>
            <w:r w:rsidR="00834EF2">
              <w:rPr>
                <w:rFonts w:eastAsiaTheme="minorEastAsia"/>
                <w:lang w:val="sr-Cyrl-RS"/>
              </w:rPr>
              <w:fldChar w:fldCharType="begin"/>
            </w:r>
            <w:r w:rsidR="00834EF2">
              <w:rPr>
                <w:rFonts w:eastAsiaTheme="minorEastAsia"/>
                <w:lang w:val="sr-Cyrl-RS"/>
              </w:rPr>
              <w:instrText xml:space="preserve"> SEQ Формула \* ARABIC \s 1 </w:instrText>
            </w:r>
            <w:r w:rsidR="00834EF2">
              <w:rPr>
                <w:rFonts w:eastAsiaTheme="minorEastAsia"/>
                <w:lang w:val="sr-Cyrl-RS"/>
              </w:rPr>
              <w:fldChar w:fldCharType="separate"/>
            </w:r>
            <w:r w:rsidR="00834EF2">
              <w:rPr>
                <w:rFonts w:eastAsiaTheme="minorEastAsia"/>
                <w:noProof/>
                <w:lang w:val="sr-Cyrl-RS"/>
              </w:rPr>
              <w:t>3</w:t>
            </w:r>
            <w:r w:rsidR="00834EF2">
              <w:rPr>
                <w:rFonts w:eastAsiaTheme="minorEastAsia"/>
                <w:lang w:val="sr-Cyrl-RS"/>
              </w:rPr>
              <w:fldChar w:fldCharType="end"/>
            </w:r>
            <w:r>
              <w:rPr>
                <w:rFonts w:eastAsiaTheme="minorEastAsia"/>
                <w:lang w:val="sr-Cyrl-RS"/>
              </w:rPr>
              <w:t>)</w:t>
            </w:r>
            <w:bookmarkEnd w:id="38"/>
          </w:p>
        </w:tc>
      </w:tr>
    </w:tbl>
    <w:p w14:paraId="7A1E3BEF" w14:textId="77777777" w:rsidR="00834EF2" w:rsidRPr="00E31C7C" w:rsidRDefault="00834EF2" w:rsidP="00834EF2">
      <w:pPr>
        <w:spacing w:after="120"/>
        <w:ind w:firstLine="0"/>
        <w:rPr>
          <w:rFonts w:eastAsiaTheme="minorEastAsia"/>
        </w:rPr>
      </w:pPr>
    </w:p>
    <w:p w14:paraId="3A296453" w14:textId="7EDE470C" w:rsidR="00A5039D" w:rsidRDefault="00EE6724" w:rsidP="00E31C7C">
      <w:pPr>
        <w:spacing w:after="120"/>
        <w:ind w:firstLine="0"/>
        <w:rPr>
          <w:rFonts w:eastAsiaTheme="minorEastAsia"/>
          <w:lang w:val="sr-Cyrl-RS"/>
        </w:rPr>
      </w:pPr>
      <w:r>
        <w:rPr>
          <w:rFonts w:eastAsiaTheme="minorEastAsia"/>
          <w:lang w:val="sr-Cyrl-RS"/>
        </w:rPr>
        <w:t>г</w:t>
      </w:r>
      <w:r w:rsidR="00A5039D">
        <w:rPr>
          <w:rFonts w:eastAsiaTheme="minorEastAsia"/>
          <w:lang w:val="sr-Cyrl-RS"/>
        </w:rPr>
        <w:t xml:space="preserve">де </w:t>
      </w:r>
      <w:r w:rsidR="00A5039D">
        <w:rPr>
          <w:rFonts w:eastAsiaTheme="minorEastAsia"/>
        </w:rPr>
        <w:t xml:space="preserve">je </w:t>
      </w:r>
      <w:r w:rsidR="00A5039D">
        <w:rPr>
          <w:rFonts w:eastAsiaTheme="minorEastAsia"/>
          <w:i/>
          <w:iCs/>
        </w:rPr>
        <w:t>O</w:t>
      </w:r>
      <w:r w:rsidR="00A5039D">
        <w:rPr>
          <w:rFonts w:eastAsiaTheme="minorEastAsia"/>
          <w:i/>
          <w:iCs/>
          <w:lang w:val="sr-Cyrl-RS"/>
        </w:rPr>
        <w:t xml:space="preserve"> </w:t>
      </w:r>
      <w:r w:rsidR="00A5039D">
        <w:rPr>
          <w:rFonts w:eastAsiaTheme="minorEastAsia"/>
          <w:lang w:val="sr-Cyrl-RS"/>
        </w:rPr>
        <w:t>излазна ширина или висина</w:t>
      </w:r>
      <w:r>
        <w:rPr>
          <w:rFonts w:eastAsiaTheme="minorEastAsia"/>
          <w:lang w:val="sr-Cyrl-RS"/>
        </w:rPr>
        <w:t>.</w:t>
      </w:r>
      <w:r w:rsidR="00A5039D">
        <w:rPr>
          <w:rFonts w:eastAsiaTheme="minorEastAsia"/>
          <w:i/>
          <w:iCs/>
        </w:rPr>
        <w:t xml:space="preserve"> </w:t>
      </w:r>
      <w:r w:rsidR="00A5039D" w:rsidRPr="00A5039D">
        <w:rPr>
          <w:rFonts w:eastAsiaTheme="minorEastAsia"/>
          <w:i/>
          <w:iCs/>
        </w:rPr>
        <w:t>W</w:t>
      </w:r>
      <w:r w:rsidR="00A5039D">
        <w:rPr>
          <w:rFonts w:eastAsiaTheme="minorEastAsia"/>
          <w:lang w:val="sr-Cyrl-RS"/>
        </w:rPr>
        <w:t xml:space="preserve"> представља улазну ширину/висину,</w:t>
      </w:r>
      <w:r w:rsidR="00A5039D">
        <w:rPr>
          <w:rFonts w:eastAsiaTheme="minorEastAsia"/>
        </w:rPr>
        <w:t xml:space="preserve"> </w:t>
      </w:r>
      <w:r w:rsidR="00A5039D" w:rsidRPr="00A5039D">
        <w:rPr>
          <w:rFonts w:eastAsiaTheme="minorEastAsia"/>
          <w:i/>
          <w:iCs/>
        </w:rPr>
        <w:t>K</w:t>
      </w:r>
      <w:r w:rsidR="00A5039D">
        <w:rPr>
          <w:rFonts w:eastAsiaTheme="minorEastAsia"/>
          <w:lang w:val="sr-Cyrl-RS"/>
        </w:rPr>
        <w:t xml:space="preserve"> величину филтера,</w:t>
      </w:r>
      <w:r w:rsidR="00A5039D">
        <w:rPr>
          <w:rFonts w:eastAsiaTheme="minorEastAsia"/>
        </w:rPr>
        <w:t xml:space="preserve"> </w:t>
      </w:r>
      <w:r w:rsidR="00A5039D" w:rsidRPr="00A5039D">
        <w:rPr>
          <w:rFonts w:eastAsiaTheme="minorEastAsia"/>
          <w:i/>
          <w:iCs/>
        </w:rPr>
        <w:t>P</w:t>
      </w:r>
      <w:r w:rsidR="00A5039D">
        <w:rPr>
          <w:rFonts w:eastAsiaTheme="minorEastAsia"/>
          <w:lang w:val="sr-Cyrl-RS"/>
        </w:rPr>
        <w:t xml:space="preserve"> поравнање</w:t>
      </w:r>
      <w:r w:rsidR="00A5039D">
        <w:rPr>
          <w:rFonts w:eastAsiaTheme="minorEastAsia"/>
        </w:rPr>
        <w:t xml:space="preserve"> (</w:t>
      </w:r>
      <w:r w:rsidR="00A5039D">
        <w:rPr>
          <w:rFonts w:eastAsiaTheme="minorEastAsia"/>
          <w:i/>
          <w:iCs/>
        </w:rPr>
        <w:t>Padding)</w:t>
      </w:r>
      <w:r w:rsidR="00A5039D">
        <w:rPr>
          <w:rFonts w:eastAsiaTheme="minorEastAsia"/>
          <w:lang w:val="sr-Cyrl-RS"/>
        </w:rPr>
        <w:t>, а</w:t>
      </w:r>
      <w:r w:rsidR="00A5039D">
        <w:rPr>
          <w:rFonts w:eastAsiaTheme="minorEastAsia"/>
        </w:rPr>
        <w:t xml:space="preserve"> </w:t>
      </w:r>
      <w:r w:rsidR="00A5039D" w:rsidRPr="00A5039D">
        <w:rPr>
          <w:rFonts w:eastAsiaTheme="minorEastAsia"/>
          <w:i/>
          <w:iCs/>
        </w:rPr>
        <w:t>S</w:t>
      </w:r>
      <w:r w:rsidR="00A5039D">
        <w:rPr>
          <w:rFonts w:eastAsiaTheme="minorEastAsia"/>
          <w:lang w:val="sr-Cyrl-RS"/>
        </w:rPr>
        <w:t xml:space="preserve"> корак (</w:t>
      </w:r>
      <w:r w:rsidR="00A5039D">
        <w:rPr>
          <w:rFonts w:eastAsiaTheme="minorEastAsia"/>
          <w:i/>
          <w:iCs/>
        </w:rPr>
        <w:t>Stride)</w:t>
      </w:r>
      <w:r w:rsidR="00A5039D">
        <w:rPr>
          <w:rFonts w:eastAsiaTheme="minorEastAsia"/>
          <w:lang w:val="sr-Cyrl-RS"/>
        </w:rPr>
        <w:t xml:space="preserve">. </w:t>
      </w:r>
      <w:r>
        <w:rPr>
          <w:rFonts w:eastAsiaTheme="minorEastAsia"/>
          <w:lang w:val="sr-Cyrl-RS"/>
        </w:rPr>
        <w:t xml:space="preserve">Дубина излазног сигнала зависи од броја кориштених кернела. </w:t>
      </w:r>
    </w:p>
    <w:p w14:paraId="3058983D" w14:textId="1D169A57" w:rsidR="00920680" w:rsidRDefault="00920680" w:rsidP="00E31C7C">
      <w:pPr>
        <w:spacing w:after="120"/>
        <w:rPr>
          <w:rFonts w:eastAsiaTheme="minorEastAsia"/>
          <w:lang w:val="sr-Cyrl-RS"/>
        </w:rPr>
      </w:pPr>
      <w:r>
        <w:rPr>
          <w:rFonts w:eastAsiaTheme="minorEastAsia"/>
          <w:lang w:val="sr-Cyrl-RS"/>
        </w:rPr>
        <w:lastRenderedPageBreak/>
        <w:t>Број параметара</w:t>
      </w:r>
      <w:r w:rsidR="000145B3">
        <w:rPr>
          <w:rFonts w:eastAsiaTheme="minorEastAsia"/>
        </w:rPr>
        <w:t xml:space="preserve"> </w:t>
      </w:r>
      <w:r w:rsidR="000145B3" w:rsidRPr="000145B3">
        <w:rPr>
          <w:rFonts w:eastAsiaTheme="minorEastAsia"/>
          <w:i/>
          <w:iCs/>
        </w:rPr>
        <w:t>p</w:t>
      </w:r>
      <w:r>
        <w:rPr>
          <w:rFonts w:eastAsiaTheme="minorEastAsia"/>
          <w:lang w:val="sr-Cyrl-RS"/>
        </w:rPr>
        <w:t xml:space="preserve">, односно елемената кернела, које </w:t>
      </w:r>
      <w:r w:rsidR="000145B3">
        <w:rPr>
          <w:rFonts w:eastAsiaTheme="minorEastAsia"/>
          <w:lang w:val="sr-Cyrl-RS"/>
        </w:rPr>
        <w:t>неуронска мрежа треба да изучи, може се за сваки слој израчунати на основу:</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67E1707D" w14:textId="77777777" w:rsidTr="00EC684B">
        <w:tc>
          <w:tcPr>
            <w:tcW w:w="3005" w:type="dxa"/>
          </w:tcPr>
          <w:p w14:paraId="44D70AAB" w14:textId="77777777" w:rsidR="00834EF2" w:rsidRDefault="00834EF2" w:rsidP="00C6188B">
            <w:pPr>
              <w:spacing w:after="120"/>
              <w:ind w:firstLine="0"/>
              <w:rPr>
                <w:rFonts w:eastAsiaTheme="minorEastAsia"/>
                <w:lang w:val="sr-Cyrl-RS"/>
              </w:rPr>
            </w:pPr>
          </w:p>
        </w:tc>
        <w:tc>
          <w:tcPr>
            <w:tcW w:w="3005" w:type="dxa"/>
            <w:vAlign w:val="center"/>
          </w:tcPr>
          <w:p w14:paraId="08C11838" w14:textId="148FFAEB" w:rsidR="00834EF2" w:rsidRPr="00EC684B" w:rsidRDefault="00EC684B" w:rsidP="00EC684B">
            <w:pPr>
              <w:spacing w:after="120"/>
              <w:ind w:firstLine="0"/>
              <w:jc w:val="center"/>
              <w:rPr>
                <w:rFonts w:eastAsiaTheme="minorEastAsia"/>
                <w:lang w:val="sr-Cyrl-RS"/>
              </w:rPr>
            </w:pPr>
            <m:oMathPara>
              <m:oMath>
                <m:r>
                  <w:rPr>
                    <w:rFonts w:ascii="Cambria Math" w:eastAsiaTheme="minorEastAsia" w:hAnsi="Cambria Math"/>
                    <w:lang w:val="sr-Cyrl-RS"/>
                  </w:rPr>
                  <m:t>p=</m:t>
                </m:r>
                <m:d>
                  <m:dPr>
                    <m:ctrlPr>
                      <w:rPr>
                        <w:rFonts w:ascii="Cambria Math" w:eastAsiaTheme="minorEastAsia" w:hAnsi="Cambria Math"/>
                        <w:i/>
                        <w:lang w:val="sr-Cyrl-RS"/>
                      </w:rPr>
                    </m:ctrlPr>
                  </m:dPr>
                  <m:e>
                    <m:r>
                      <w:rPr>
                        <w:rFonts w:ascii="Cambria Math" w:eastAsiaTheme="minorEastAsia" w:hAnsi="Cambria Math"/>
                        <w:lang w:val="sr-Cyrl-RS"/>
                      </w:rPr>
                      <m:t>N*M*L+ 1</m:t>
                    </m:r>
                  </m:e>
                </m:d>
                <m:r>
                  <w:rPr>
                    <w:rFonts w:ascii="Cambria Math" w:eastAsiaTheme="minorEastAsia" w:hAnsi="Cambria Math"/>
                    <w:lang w:val="sr-Cyrl-RS"/>
                  </w:rPr>
                  <m:t>*k</m:t>
                </m:r>
              </m:oMath>
            </m:oMathPara>
          </w:p>
        </w:tc>
        <w:tc>
          <w:tcPr>
            <w:tcW w:w="3006" w:type="dxa"/>
          </w:tcPr>
          <w:p w14:paraId="72CAC481" w14:textId="6F541D26" w:rsidR="00834EF2" w:rsidRDefault="00685859" w:rsidP="00C6188B">
            <w:pPr>
              <w:pStyle w:val="Caption"/>
              <w:jc w:val="right"/>
              <w:rPr>
                <w:rFonts w:eastAsiaTheme="minorEastAsia"/>
                <w:lang w:val="sr-Cyrl-RS"/>
              </w:rPr>
            </w:pPr>
            <w:bookmarkStart w:id="39" w:name="_Toc46575289"/>
            <w:r>
              <w:rPr>
                <w:rFonts w:eastAsiaTheme="minorEastAsia"/>
                <w:lang w:val="sr-Cyrl-RS"/>
              </w:rPr>
              <w:t>(</w:t>
            </w:r>
            <w:r w:rsidR="00834EF2">
              <w:rPr>
                <w:rFonts w:eastAsiaTheme="minorEastAsia"/>
                <w:lang w:val="sr-Cyrl-RS"/>
              </w:rPr>
              <w:fldChar w:fldCharType="begin"/>
            </w:r>
            <w:r w:rsidR="00834EF2">
              <w:rPr>
                <w:rFonts w:eastAsiaTheme="minorEastAsia"/>
                <w:lang w:val="sr-Cyrl-RS"/>
              </w:rPr>
              <w:instrText xml:space="preserve"> STYLEREF 1 \s </w:instrText>
            </w:r>
            <w:r w:rsidR="00834EF2">
              <w:rPr>
                <w:rFonts w:eastAsiaTheme="minorEastAsia"/>
                <w:lang w:val="sr-Cyrl-RS"/>
              </w:rPr>
              <w:fldChar w:fldCharType="separate"/>
            </w:r>
            <w:r w:rsidR="00EC684B">
              <w:rPr>
                <w:rFonts w:eastAsiaTheme="minorEastAsia"/>
                <w:noProof/>
                <w:lang w:val="sr-Cyrl-RS"/>
              </w:rPr>
              <w:t>2</w:t>
            </w:r>
            <w:r w:rsidR="00834EF2">
              <w:rPr>
                <w:rFonts w:eastAsiaTheme="minorEastAsia"/>
                <w:lang w:val="sr-Cyrl-RS"/>
              </w:rPr>
              <w:fldChar w:fldCharType="end"/>
            </w:r>
            <w:r w:rsidR="00834EF2">
              <w:rPr>
                <w:rFonts w:eastAsiaTheme="minorEastAsia"/>
                <w:lang w:val="sr-Cyrl-RS"/>
              </w:rPr>
              <w:t>.</w:t>
            </w:r>
            <w:r w:rsidR="00834EF2">
              <w:rPr>
                <w:rFonts w:eastAsiaTheme="minorEastAsia"/>
                <w:lang w:val="sr-Cyrl-RS"/>
              </w:rPr>
              <w:fldChar w:fldCharType="begin"/>
            </w:r>
            <w:r w:rsidR="00834EF2">
              <w:rPr>
                <w:rFonts w:eastAsiaTheme="minorEastAsia"/>
                <w:lang w:val="sr-Cyrl-RS"/>
              </w:rPr>
              <w:instrText xml:space="preserve"> SEQ Формула \* ARABIC \s 1 </w:instrText>
            </w:r>
            <w:r w:rsidR="00834EF2">
              <w:rPr>
                <w:rFonts w:eastAsiaTheme="minorEastAsia"/>
                <w:lang w:val="sr-Cyrl-RS"/>
              </w:rPr>
              <w:fldChar w:fldCharType="separate"/>
            </w:r>
            <w:r w:rsidR="00EC684B">
              <w:rPr>
                <w:rFonts w:eastAsiaTheme="minorEastAsia"/>
                <w:noProof/>
                <w:lang w:val="sr-Cyrl-RS"/>
              </w:rPr>
              <w:t>4</w:t>
            </w:r>
            <w:r w:rsidR="00834EF2">
              <w:rPr>
                <w:rFonts w:eastAsiaTheme="minorEastAsia"/>
                <w:lang w:val="sr-Cyrl-RS"/>
              </w:rPr>
              <w:fldChar w:fldCharType="end"/>
            </w:r>
            <w:r>
              <w:rPr>
                <w:rFonts w:eastAsiaTheme="minorEastAsia"/>
                <w:lang w:val="sr-Cyrl-RS"/>
              </w:rPr>
              <w:t>)</w:t>
            </w:r>
            <w:bookmarkEnd w:id="39"/>
          </w:p>
        </w:tc>
      </w:tr>
    </w:tbl>
    <w:p w14:paraId="4BA645F8" w14:textId="77777777" w:rsidR="00834EF2" w:rsidRDefault="00834EF2" w:rsidP="00834EF2">
      <w:pPr>
        <w:spacing w:after="120"/>
        <w:ind w:firstLine="0"/>
        <w:rPr>
          <w:rFonts w:eastAsiaTheme="minorEastAsia"/>
          <w:lang w:val="sr-Cyrl-RS"/>
        </w:rPr>
      </w:pPr>
    </w:p>
    <w:p w14:paraId="6666AC5D" w14:textId="6686B7DE" w:rsidR="000145B3" w:rsidRPr="00BA3975" w:rsidRDefault="00E31C7C" w:rsidP="00E31C7C">
      <w:pPr>
        <w:spacing w:after="120"/>
        <w:ind w:firstLine="0"/>
        <w:rPr>
          <w:rFonts w:eastAsiaTheme="minorEastAsia"/>
          <w:lang w:val="sr-Cyrl-RS"/>
        </w:rPr>
      </w:pPr>
      <w:r>
        <w:rPr>
          <w:rFonts w:eastAsiaTheme="minorEastAsia"/>
          <w:lang w:val="sr-Cyrl-RS"/>
        </w:rPr>
        <w:t>г</w:t>
      </w:r>
      <w:r w:rsidR="000145B3">
        <w:rPr>
          <w:rFonts w:eastAsiaTheme="minorEastAsia"/>
          <w:lang w:val="sr-Cyrl-RS"/>
        </w:rPr>
        <w:t xml:space="preserve">де </w:t>
      </w:r>
      <w:r w:rsidR="000145B3" w:rsidRPr="00BA3975">
        <w:rPr>
          <w:rFonts w:eastAsiaTheme="minorEastAsia"/>
          <w:i/>
          <w:iCs/>
        </w:rPr>
        <w:t>N</w:t>
      </w:r>
      <w:r w:rsidR="000145B3">
        <w:rPr>
          <w:rFonts w:eastAsiaTheme="minorEastAsia"/>
          <w:lang w:val="sr-Cyrl-RS"/>
        </w:rPr>
        <w:t xml:space="preserve"> представља ширину</w:t>
      </w:r>
      <w:r w:rsidR="00BA3975">
        <w:rPr>
          <w:rFonts w:eastAsiaTheme="minorEastAsia"/>
          <w:lang w:val="sr-Cyrl-RS"/>
        </w:rPr>
        <w:t xml:space="preserve">, а </w:t>
      </w:r>
      <w:r w:rsidR="000145B3" w:rsidRPr="00BA3975">
        <w:rPr>
          <w:rFonts w:eastAsiaTheme="minorEastAsia"/>
          <w:i/>
          <w:iCs/>
        </w:rPr>
        <w:t>M</w:t>
      </w:r>
      <w:r w:rsidR="00BA3975">
        <w:rPr>
          <w:rFonts w:eastAsiaTheme="minorEastAsia"/>
          <w:lang w:val="sr-Cyrl-RS"/>
        </w:rPr>
        <w:t xml:space="preserve"> висину </w:t>
      </w:r>
      <w:r w:rsidR="00BA3975" w:rsidRPr="001867D2">
        <w:rPr>
          <w:rFonts w:eastAsiaTheme="minorEastAsia"/>
          <w:lang w:val="sr-Cyrl-RS"/>
        </w:rPr>
        <w:t>керн</w:t>
      </w:r>
      <w:r w:rsidR="000E6B71" w:rsidRPr="001867D2">
        <w:rPr>
          <w:rFonts w:eastAsiaTheme="minorEastAsia"/>
          <w:lang w:val="sr-Cyrl-RS"/>
        </w:rPr>
        <w:t>е</w:t>
      </w:r>
      <w:r w:rsidR="00BA3975" w:rsidRPr="001867D2">
        <w:rPr>
          <w:rFonts w:eastAsiaTheme="minorEastAsia"/>
          <w:lang w:val="sr-Cyrl-RS"/>
        </w:rPr>
        <w:t>ла</w:t>
      </w:r>
      <w:r w:rsidR="00BA3975">
        <w:rPr>
          <w:rFonts w:eastAsiaTheme="minorEastAsia"/>
          <w:lang w:val="sr-Cyrl-RS"/>
        </w:rPr>
        <w:t>,</w:t>
      </w:r>
      <w:r w:rsidR="000145B3">
        <w:rPr>
          <w:rFonts w:eastAsiaTheme="minorEastAsia"/>
        </w:rPr>
        <w:t xml:space="preserve"> </w:t>
      </w:r>
      <w:r w:rsidR="000145B3" w:rsidRPr="00BA3975">
        <w:rPr>
          <w:rFonts w:eastAsiaTheme="minorEastAsia"/>
          <w:i/>
          <w:iCs/>
        </w:rPr>
        <w:t>L</w:t>
      </w:r>
      <w:r w:rsidR="00BA3975">
        <w:rPr>
          <w:rFonts w:eastAsiaTheme="minorEastAsia"/>
          <w:lang w:val="sr-Cyrl-RS"/>
        </w:rPr>
        <w:t xml:space="preserve"> дубину улазног сигнала, а</w:t>
      </w:r>
      <w:r w:rsidR="000145B3">
        <w:rPr>
          <w:rFonts w:eastAsiaTheme="minorEastAsia"/>
        </w:rPr>
        <w:t xml:space="preserve"> </w:t>
      </w:r>
      <w:r w:rsidR="000145B3" w:rsidRPr="00BA3975">
        <w:rPr>
          <w:rFonts w:eastAsiaTheme="minorEastAsia"/>
          <w:i/>
          <w:iCs/>
        </w:rPr>
        <w:t>k</w:t>
      </w:r>
      <w:r w:rsidR="00BA3975">
        <w:rPr>
          <w:rFonts w:eastAsiaTheme="minorEastAsia"/>
          <w:lang w:val="sr-Cyrl-RS"/>
        </w:rPr>
        <w:t xml:space="preserve"> дубину кернела. Такође, за сваки индекс дубине кернела додаје се по један </w:t>
      </w:r>
      <w:r w:rsidR="00BA3975" w:rsidRPr="00BA3975">
        <w:rPr>
          <w:rFonts w:eastAsiaTheme="minorEastAsia"/>
          <w:i/>
          <w:iCs/>
        </w:rPr>
        <w:t>bias</w:t>
      </w:r>
      <w:r w:rsidR="00BA3975">
        <w:rPr>
          <w:rFonts w:eastAsiaTheme="minorEastAsia"/>
          <w:i/>
          <w:iCs/>
        </w:rPr>
        <w:t xml:space="preserve"> </w:t>
      </w:r>
      <w:r w:rsidR="00BA3975">
        <w:rPr>
          <w:rFonts w:eastAsiaTheme="minorEastAsia"/>
          <w:lang w:val="sr-Cyrl-RS"/>
        </w:rPr>
        <w:t>члан који је потребно изучити.</w:t>
      </w:r>
    </w:p>
    <w:p w14:paraId="40B9A8C0" w14:textId="0C97AFC0" w:rsidR="00212FB2" w:rsidRDefault="00212FB2" w:rsidP="00A667E7">
      <w:pPr>
        <w:pStyle w:val="Heading3"/>
        <w:spacing w:after="120"/>
        <w:rPr>
          <w:lang w:val="sr-Cyrl-RS"/>
        </w:rPr>
      </w:pPr>
      <w:bookmarkStart w:id="40" w:name="_Toc47347529"/>
      <w:r w:rsidRPr="000A7224">
        <w:rPr>
          <w:i/>
          <w:iCs/>
          <w:lang w:val="sr-Cyrl-RS"/>
        </w:rPr>
        <w:t>Pooling</w:t>
      </w:r>
      <w:r>
        <w:rPr>
          <w:lang w:val="sr-Cyrl-RS"/>
        </w:rPr>
        <w:t xml:space="preserve"> слој</w:t>
      </w:r>
      <w:bookmarkEnd w:id="40"/>
    </w:p>
    <w:p w14:paraId="2D8BAC76" w14:textId="7FDAB452" w:rsidR="001925F9" w:rsidRDefault="00212FB2" w:rsidP="00E31C7C">
      <w:pPr>
        <w:spacing w:after="120"/>
        <w:rPr>
          <w:lang w:val="sr-Cyrl-RS"/>
        </w:rPr>
      </w:pPr>
      <w:r w:rsidRPr="00EE6724">
        <w:rPr>
          <w:i/>
          <w:iCs/>
          <w:lang w:val="sr-Cyrl-RS"/>
        </w:rPr>
        <w:t>Pooling</w:t>
      </w:r>
      <w:r>
        <w:rPr>
          <w:lang w:val="sr-Cyrl-RS"/>
        </w:rPr>
        <w:t xml:space="preserve"> слој има могућност смањивања просторне димензије сигнала у циљу смањења снаге потребне за израчунавање и процесуирање података. Такође је корисно за извлачење доминантних специфичности сигнала које су транслационо и ротационо инваријантне. </w:t>
      </w:r>
      <w:r w:rsidR="00C47D46">
        <w:rPr>
          <w:lang w:val="sr-Cyrl-RS"/>
        </w:rPr>
        <w:t xml:space="preserve">Ако су димензије улазног сигнала  </w:t>
      </w:r>
      <m:oMath>
        <m:r>
          <w:rPr>
            <w:rFonts w:ascii="Cambria Math" w:hAnsi="Cambria Math"/>
            <w:lang w:val="sr-Cyrl-RS"/>
          </w:rPr>
          <m:t>(W ×H ×C</m:t>
        </m:r>
        <m:r>
          <w:rPr>
            <w:rFonts w:ascii="Cambria Math" w:eastAsiaTheme="minorEastAsia" w:hAnsi="Cambria Math"/>
            <w:lang w:val="sr-Cyrl-RS"/>
          </w:rPr>
          <m:t>)</m:t>
        </m:r>
      </m:oMath>
      <w:r w:rsidR="00C47D46">
        <w:rPr>
          <w:rFonts w:eastAsiaTheme="minorEastAsia"/>
          <w:lang w:val="sr-Cyrl-RS"/>
        </w:rPr>
        <w:t xml:space="preserve">, димензије </w:t>
      </w:r>
      <w:r w:rsidR="00C47D46">
        <w:rPr>
          <w:rFonts w:eastAsiaTheme="minorEastAsia"/>
        </w:rPr>
        <w:t>W</w:t>
      </w:r>
      <w:r w:rsidR="00C47D46">
        <w:rPr>
          <w:rFonts w:eastAsiaTheme="minorEastAsia"/>
          <w:lang w:val="sr-Cyrl-RS"/>
        </w:rPr>
        <w:t xml:space="preserve"> (ширина)</w:t>
      </w:r>
      <w:r w:rsidR="00C47D46">
        <w:rPr>
          <w:rFonts w:eastAsiaTheme="minorEastAsia"/>
        </w:rPr>
        <w:t xml:space="preserve"> и H</w:t>
      </w:r>
      <w:r w:rsidR="00C47D46">
        <w:rPr>
          <w:rFonts w:eastAsiaTheme="minorEastAsia"/>
          <w:lang w:val="sr-Cyrl-RS"/>
        </w:rPr>
        <w:t xml:space="preserve"> (висина)</w:t>
      </w:r>
      <w:r w:rsidR="00C47D46">
        <w:rPr>
          <w:rFonts w:eastAsiaTheme="minorEastAsia"/>
        </w:rPr>
        <w:t xml:space="preserve"> </w:t>
      </w:r>
      <w:r w:rsidR="00C47D46">
        <w:rPr>
          <w:rFonts w:eastAsiaTheme="minorEastAsia"/>
          <w:lang w:val="sr-Cyrl-RS"/>
        </w:rPr>
        <w:t>се мењају док диме</w:t>
      </w:r>
      <w:r w:rsidR="00F73918">
        <w:rPr>
          <w:rFonts w:eastAsiaTheme="minorEastAsia"/>
          <w:lang w:val="sr-Cyrl-RS"/>
        </w:rPr>
        <w:t>н</w:t>
      </w:r>
      <w:r w:rsidR="00C47D46">
        <w:rPr>
          <w:rFonts w:eastAsiaTheme="minorEastAsia"/>
          <w:lang w:val="sr-Cyrl-RS"/>
        </w:rPr>
        <w:t xml:space="preserve">зија </w:t>
      </w:r>
      <w:r w:rsidR="00C47D46">
        <w:rPr>
          <w:rFonts w:eastAsiaTheme="minorEastAsia"/>
        </w:rPr>
        <w:t xml:space="preserve">C </w:t>
      </w:r>
      <w:r w:rsidR="00C47D46">
        <w:rPr>
          <w:rFonts w:eastAsiaTheme="minorEastAsia"/>
          <w:lang w:val="sr-Cyrl-RS"/>
        </w:rPr>
        <w:t xml:space="preserve">(број канала, дубина) остаје непромењена. </w:t>
      </w:r>
      <w:r w:rsidR="00EB19F6">
        <w:rPr>
          <w:rFonts w:eastAsiaTheme="minorEastAsia"/>
          <w:lang w:val="sr-Cyrl-RS"/>
        </w:rPr>
        <w:t xml:space="preserve">На пример, ако је </w:t>
      </w:r>
      <w:r w:rsidR="00D524B6" w:rsidRPr="00D524B6">
        <w:rPr>
          <w:i/>
          <w:iCs/>
        </w:rPr>
        <w:t>pooling</w:t>
      </w:r>
      <w:r w:rsidR="00EB19F6">
        <w:rPr>
          <w:lang w:val="sr-Cyrl-RS"/>
        </w:rPr>
        <w:t xml:space="preserve"> кернел диме</w:t>
      </w:r>
      <w:r w:rsidR="00F73918">
        <w:rPr>
          <w:lang w:val="sr-Cyrl-RS"/>
        </w:rPr>
        <w:t>н</w:t>
      </w:r>
      <w:r w:rsidR="00EB19F6">
        <w:rPr>
          <w:lang w:val="sr-Cyrl-RS"/>
        </w:rPr>
        <w:t>зија 2</w:t>
      </w:r>
      <w:r w:rsidR="00EB19F6">
        <w:t xml:space="preserve">x2, </w:t>
      </w:r>
      <w:r w:rsidR="00EB19F6">
        <w:rPr>
          <w:lang w:val="sr-Cyrl-RS"/>
        </w:rPr>
        <w:t>ширина и висина улазног сигнала ће се смањити за пола.</w:t>
      </w:r>
    </w:p>
    <w:p w14:paraId="6263F51F" w14:textId="1AEE1FE3" w:rsidR="00EB19F6" w:rsidRDefault="00EB19F6" w:rsidP="00E31C7C">
      <w:pPr>
        <w:spacing w:after="120"/>
        <w:rPr>
          <w:lang w:val="sr-Cyrl-RS"/>
        </w:rPr>
      </w:pPr>
      <w:r>
        <w:rPr>
          <w:lang w:val="sr-Cyrl-RS"/>
        </w:rPr>
        <w:t xml:space="preserve">Обично се користе један од следећа два приступа као </w:t>
      </w:r>
      <w:r w:rsidRPr="00212FB2">
        <w:rPr>
          <w:lang w:val="sr-Cyrl-RS"/>
        </w:rPr>
        <w:t>Pooling</w:t>
      </w:r>
      <w:r>
        <w:rPr>
          <w:lang w:val="sr-Cyrl-RS"/>
        </w:rPr>
        <w:t xml:space="preserve"> слој:</w:t>
      </w:r>
    </w:p>
    <w:p w14:paraId="2FBF8054" w14:textId="62CDC763" w:rsidR="00EB19F6" w:rsidRPr="00EB19F6" w:rsidRDefault="00EB19F6" w:rsidP="00861442">
      <w:pPr>
        <w:pStyle w:val="ListParagraph"/>
        <w:numPr>
          <w:ilvl w:val="0"/>
          <w:numId w:val="4"/>
        </w:numPr>
        <w:spacing w:after="120"/>
        <w:rPr>
          <w:rFonts w:eastAsiaTheme="minorEastAsia"/>
          <w:lang w:val="sr-Cyrl-RS"/>
        </w:rPr>
      </w:pPr>
      <w:r w:rsidRPr="001867D2">
        <w:rPr>
          <w:rFonts w:eastAsiaTheme="minorEastAsia"/>
          <w:i/>
          <w:iCs/>
        </w:rPr>
        <w:t>Max-pooling</w:t>
      </w:r>
      <w:r w:rsidR="00D3065D">
        <w:rPr>
          <w:rFonts w:eastAsiaTheme="minorEastAsia"/>
          <w:lang w:val="sr-Cyrl-RS"/>
        </w:rPr>
        <w:t xml:space="preserve"> – за излазну вредност узима се највећа вредности унутар дела улазног сигнала величине </w:t>
      </w:r>
      <w:r w:rsidR="00D66C40">
        <w:rPr>
          <w:rFonts w:eastAsiaTheme="minorEastAsia"/>
        </w:rPr>
        <w:t xml:space="preserve">NxN, </w:t>
      </w:r>
      <w:r w:rsidR="00D66C40">
        <w:rPr>
          <w:rFonts w:eastAsiaTheme="minorEastAsia"/>
          <w:lang w:val="sr-Cyrl-RS"/>
        </w:rPr>
        <w:t xml:space="preserve">где </w:t>
      </w:r>
      <w:r w:rsidR="00D66C40">
        <w:rPr>
          <w:rFonts w:eastAsiaTheme="minorEastAsia"/>
        </w:rPr>
        <w:t xml:space="preserve">N </w:t>
      </w:r>
      <w:r w:rsidR="00D66C40">
        <w:rPr>
          <w:rFonts w:eastAsiaTheme="minorEastAsia"/>
          <w:lang w:val="sr-Cyrl-RS"/>
        </w:rPr>
        <w:t>представља димензионалност Макс-пул кернела</w:t>
      </w:r>
    </w:p>
    <w:p w14:paraId="60AAD6BA" w14:textId="78FA6751" w:rsidR="00D66C40" w:rsidRDefault="00EB19F6" w:rsidP="00861442">
      <w:pPr>
        <w:pStyle w:val="ListParagraph"/>
        <w:numPr>
          <w:ilvl w:val="0"/>
          <w:numId w:val="4"/>
        </w:numPr>
        <w:spacing w:after="120"/>
        <w:rPr>
          <w:rFonts w:eastAsiaTheme="minorEastAsia"/>
          <w:lang w:val="sr-Cyrl-RS"/>
        </w:rPr>
      </w:pPr>
      <w:r w:rsidRPr="001867D2">
        <w:rPr>
          <w:rFonts w:eastAsiaTheme="minorEastAsia"/>
          <w:i/>
          <w:iCs/>
        </w:rPr>
        <w:t>Average pooling</w:t>
      </w:r>
      <w:r w:rsidR="00D3065D">
        <w:rPr>
          <w:rFonts w:eastAsiaTheme="minorEastAsia"/>
          <w:lang w:val="sr-Cyrl-RS"/>
        </w:rPr>
        <w:t xml:space="preserve"> – сумира се део величине </w:t>
      </w:r>
      <w:r w:rsidR="00D3065D">
        <w:rPr>
          <w:rFonts w:eastAsiaTheme="minorEastAsia"/>
        </w:rPr>
        <w:t>NxN</w:t>
      </w:r>
      <w:r w:rsidR="00D3065D">
        <w:rPr>
          <w:rFonts w:eastAsiaTheme="minorEastAsia"/>
          <w:lang w:val="sr-Cyrl-RS"/>
        </w:rPr>
        <w:t xml:space="preserve"> улазног сигнала и проналази се средња вредност, која се узима за излазну вредност</w:t>
      </w:r>
      <w:r w:rsidR="00D66C40">
        <w:rPr>
          <w:rFonts w:eastAsiaTheme="minorEastAsia"/>
          <w:lang w:val="sr-Cyrl-RS"/>
        </w:rPr>
        <w:t>, где</w:t>
      </w:r>
      <w:r w:rsidR="00D66C40">
        <w:rPr>
          <w:rFonts w:eastAsiaTheme="minorEastAsia"/>
        </w:rPr>
        <w:t xml:space="preserve"> N</w:t>
      </w:r>
      <w:r w:rsidR="00D66C40">
        <w:rPr>
          <w:rFonts w:eastAsiaTheme="minorEastAsia"/>
          <w:lang w:val="sr-Cyrl-RS"/>
        </w:rPr>
        <w:t xml:space="preserve"> представља диментионалност </w:t>
      </w:r>
      <w:r w:rsidR="001867D2" w:rsidRPr="001867D2">
        <w:rPr>
          <w:rFonts w:eastAsiaTheme="minorEastAsia"/>
          <w:i/>
          <w:iCs/>
        </w:rPr>
        <w:t>Average pooling</w:t>
      </w:r>
      <w:r w:rsidR="001867D2">
        <w:rPr>
          <w:rFonts w:eastAsiaTheme="minorEastAsia"/>
          <w:lang w:val="sr-Cyrl-RS"/>
        </w:rPr>
        <w:t xml:space="preserve"> </w:t>
      </w:r>
      <w:r w:rsidR="00D66C40">
        <w:rPr>
          <w:rFonts w:eastAsiaTheme="minorEastAsia"/>
          <w:lang w:val="sr-Cyrl-RS"/>
        </w:rPr>
        <w:t>кернела</w:t>
      </w:r>
    </w:p>
    <w:p w14:paraId="14FC90F6" w14:textId="230CA7C3" w:rsidR="00A608FD" w:rsidRDefault="00A608FD" w:rsidP="00E31C7C">
      <w:pPr>
        <w:spacing w:after="120"/>
        <w:ind w:firstLine="360"/>
      </w:pPr>
      <w:r>
        <w:rPr>
          <w:rFonts w:eastAsiaTheme="minorEastAsia"/>
          <w:lang w:val="sr-Cyrl-RS"/>
        </w:rPr>
        <w:t xml:space="preserve">Постоје и алтернативне </w:t>
      </w:r>
      <w:r w:rsidRPr="00212FB2">
        <w:rPr>
          <w:lang w:val="sr-Cyrl-RS"/>
        </w:rPr>
        <w:t>Pooling</w:t>
      </w:r>
      <w:r>
        <w:rPr>
          <w:lang w:val="sr-Cyrl-RS"/>
        </w:rPr>
        <w:t xml:space="preserve"> методе које су предложене, а неке од њих су: </w:t>
      </w:r>
      <w:r w:rsidR="004F7009">
        <w:rPr>
          <w:lang w:val="sr-Cyrl-RS"/>
        </w:rPr>
        <w:t xml:space="preserve">фракционални </w:t>
      </w:r>
      <w:r w:rsidR="00416B0F" w:rsidRPr="00416B0F">
        <w:rPr>
          <w:i/>
          <w:iCs/>
        </w:rPr>
        <w:t>max-pool</w:t>
      </w:r>
      <w:r w:rsidR="00416B0F">
        <w:rPr>
          <w:lang w:val="sr-Cyrl-RS"/>
        </w:rPr>
        <w:t xml:space="preserve"> </w:t>
      </w:r>
      <w:r w:rsidR="004F7009">
        <w:rPr>
          <w:lang w:val="sr-Cyrl-RS"/>
        </w:rPr>
        <w:t>(</w:t>
      </w:r>
      <w:r w:rsidR="004F7009">
        <w:t xml:space="preserve">eng. </w:t>
      </w:r>
      <w:r w:rsidR="004F7009" w:rsidRPr="00D524B6">
        <w:rPr>
          <w:i/>
          <w:iCs/>
        </w:rPr>
        <w:t>Fractional max-pool</w:t>
      </w:r>
      <w:r w:rsidR="004F7009">
        <w:rPr>
          <w:lang w:val="sr-Cyrl-RS"/>
        </w:rPr>
        <w:t>), конволутивни пул (</w:t>
      </w:r>
      <w:r w:rsidR="004F7009">
        <w:t xml:space="preserve">eng. </w:t>
      </w:r>
      <w:r w:rsidR="004F7009" w:rsidRPr="00D524B6">
        <w:rPr>
          <w:i/>
          <w:iCs/>
        </w:rPr>
        <w:t>Sub-sampling with convolution</w:t>
      </w:r>
      <w:r w:rsidR="004F7009">
        <w:rPr>
          <w:lang w:val="sr-Cyrl-RS"/>
        </w:rPr>
        <w:t>)</w:t>
      </w:r>
      <w:r w:rsidR="004F7009">
        <w:t xml:space="preserve">. </w:t>
      </w:r>
      <w:r w:rsidR="004F7009">
        <w:fldChar w:fldCharType="begin" w:fldLock="1"/>
      </w:r>
      <w:r w:rsidR="00D86A5C">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rsidR="004F7009">
        <w:fldChar w:fldCharType="separate"/>
      </w:r>
      <w:r w:rsidR="004F7009" w:rsidRPr="004F7009">
        <w:rPr>
          <w:noProof/>
        </w:rPr>
        <w:t>[12]</w:t>
      </w:r>
      <w:r w:rsidR="004F7009">
        <w:fldChar w:fldCharType="end"/>
      </w:r>
    </w:p>
    <w:p w14:paraId="3851FCB8" w14:textId="29C52418" w:rsidR="00717DF2" w:rsidRDefault="00717DF2" w:rsidP="00E31C7C">
      <w:pPr>
        <w:spacing w:after="120"/>
        <w:ind w:firstLine="360"/>
        <w:rPr>
          <w:lang w:val="sr-Cyrl-RS"/>
        </w:rPr>
      </w:pPr>
      <w:r>
        <w:rPr>
          <w:lang w:val="sr-Cyrl-RS"/>
        </w:rPr>
        <w:t xml:space="preserve">Конволутивни слој и </w:t>
      </w:r>
      <w:r w:rsidRPr="001867D2">
        <w:rPr>
          <w:i/>
          <w:iCs/>
        </w:rPr>
        <w:t>Pooling</w:t>
      </w:r>
      <w:r>
        <w:rPr>
          <w:lang w:val="sr-Cyrl-RS"/>
        </w:rPr>
        <w:t xml:space="preserve"> слој заједно чине </w:t>
      </w:r>
      <w:r w:rsidRPr="00D524B6">
        <w:rPr>
          <w:i/>
          <w:iCs/>
        </w:rPr>
        <w:t>k</w:t>
      </w:r>
      <w:r>
        <w:t>-</w:t>
      </w:r>
      <w:r>
        <w:rPr>
          <w:lang w:val="sr-Cyrl-RS"/>
        </w:rPr>
        <w:t>ти слој Конволутивне неуронске мреже. Жртвовањем снаге која је потребна за извршавање рачунских операција, могуће је додавање већег броја оваквих слојева у конволутивну неуронску мрежу, како би она, у зависности од комплексности специфичности улазних</w:t>
      </w:r>
      <w:r w:rsidR="00330E4D">
        <w:t xml:space="preserve"> </w:t>
      </w:r>
      <w:commentRangeStart w:id="41"/>
      <w:r w:rsidR="00A5039D" w:rsidRPr="004E4EB8">
        <w:rPr>
          <w:lang w:val="sr-Cyrl-RS"/>
        </w:rPr>
        <w:t>фотографија</w:t>
      </w:r>
      <w:commentRangeEnd w:id="41"/>
      <w:r w:rsidR="001867D2" w:rsidRPr="004E4EB8">
        <w:rPr>
          <w:rStyle w:val="CommentReference"/>
        </w:rPr>
        <w:commentReference w:id="41"/>
      </w:r>
      <w:r>
        <w:rPr>
          <w:lang w:val="sr-Cyrl-RS"/>
        </w:rPr>
        <w:t>, могла да генерализује све ситније детаље.</w:t>
      </w:r>
    </w:p>
    <w:p w14:paraId="17E4D84C" w14:textId="284D8BD9" w:rsidR="00292DC3" w:rsidRDefault="00B47D70" w:rsidP="00B47D70">
      <w:pPr>
        <w:keepNext/>
        <w:spacing w:after="120"/>
        <w:ind w:firstLine="0"/>
      </w:pPr>
      <w:r>
        <w:rPr>
          <w:noProof/>
          <w:lang w:val="en-GB" w:eastAsia="en-GB"/>
        </w:rPr>
        <w:lastRenderedPageBreak/>
        <w:drawing>
          <wp:inline distT="0" distB="0" distL="0" distR="0" wp14:anchorId="41FAD9DA" wp14:editId="03D19F67">
            <wp:extent cx="6051970" cy="3657600"/>
            <wp:effectExtent l="0" t="0" r="635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051970" cy="3657600"/>
                    </a:xfrm>
                    <a:prstGeom prst="rect">
                      <a:avLst/>
                    </a:prstGeom>
                  </pic:spPr>
                </pic:pic>
              </a:graphicData>
            </a:graphic>
          </wp:inline>
        </w:drawing>
      </w:r>
    </w:p>
    <w:p w14:paraId="3C58E008" w14:textId="60584058" w:rsidR="00B27868" w:rsidRDefault="00292DC3" w:rsidP="00A667E7">
      <w:pPr>
        <w:pStyle w:val="Caption"/>
      </w:pPr>
      <w:bookmarkStart w:id="42" w:name="_Toc47347638"/>
      <w:r>
        <w:t xml:space="preserve">Слика </w:t>
      </w:r>
      <w:r w:rsidR="00CF708A">
        <w:fldChar w:fldCharType="begin"/>
      </w:r>
      <w:r w:rsidR="00CF708A">
        <w:instrText xml:space="preserve"> STYLEREF 1 \s </w:instrText>
      </w:r>
      <w:r w:rsidR="00CF708A">
        <w:fldChar w:fldCharType="separate"/>
      </w:r>
      <w:r w:rsidR="00CF708A">
        <w:rPr>
          <w:noProof/>
        </w:rPr>
        <w:t>2</w:t>
      </w:r>
      <w:r w:rsidR="00CF708A">
        <w:fldChar w:fldCharType="end"/>
      </w:r>
      <w:r w:rsidR="00CF708A">
        <w:t>.</w:t>
      </w:r>
      <w:r w:rsidR="00CF708A">
        <w:fldChar w:fldCharType="begin"/>
      </w:r>
      <w:r w:rsidR="00CF708A">
        <w:instrText xml:space="preserve"> SEQ Слика \* ARABIC \s 1 </w:instrText>
      </w:r>
      <w:r w:rsidR="00CF708A">
        <w:fldChar w:fldCharType="separate"/>
      </w:r>
      <w:r w:rsidR="00CF708A">
        <w:rPr>
          <w:noProof/>
        </w:rPr>
        <w:t>8</w:t>
      </w:r>
      <w:r w:rsidR="00CF708A">
        <w:fldChar w:fldCharType="end"/>
      </w:r>
      <w:r w:rsidRPr="00292DC3">
        <w:rPr>
          <w:lang w:val="sr-Cyrl-RS"/>
        </w:rPr>
        <w:t xml:space="preserve"> </w:t>
      </w:r>
      <w:r>
        <w:rPr>
          <w:lang w:val="sr-Cyrl-RS"/>
        </w:rPr>
        <w:t xml:space="preserve">Пример </w:t>
      </w:r>
      <w:r w:rsidRPr="00292DC3">
        <w:rPr>
          <w:i/>
          <w:iCs/>
        </w:rPr>
        <w:t>Max</w:t>
      </w:r>
      <w:r>
        <w:rPr>
          <w:i/>
          <w:iCs/>
          <w:lang w:val="sr-Cyrl-RS"/>
        </w:rPr>
        <w:t>-</w:t>
      </w:r>
      <w:r>
        <w:rPr>
          <w:i/>
          <w:iCs/>
        </w:rPr>
        <w:t>pool</w:t>
      </w:r>
      <w:r>
        <w:t xml:space="preserve"> </w:t>
      </w:r>
      <w:r>
        <w:rPr>
          <w:lang w:val="sr-Cyrl-RS"/>
        </w:rPr>
        <w:t xml:space="preserve">и </w:t>
      </w:r>
      <w:r w:rsidRPr="00292DC3">
        <w:rPr>
          <w:i/>
          <w:iCs/>
        </w:rPr>
        <w:t>Average</w:t>
      </w:r>
      <w:r w:rsidRPr="00B47D70">
        <w:rPr>
          <w:i/>
          <w:iCs/>
        </w:rPr>
        <w:t>-pool</w:t>
      </w:r>
      <w:r>
        <w:t xml:space="preserve"> </w:t>
      </w:r>
      <w:r>
        <w:rPr>
          <w:lang w:val="sr-Cyrl-RS"/>
        </w:rPr>
        <w:t xml:space="preserve">метода са </w:t>
      </w:r>
      <w:r w:rsidRPr="00B47D70">
        <w:rPr>
          <w:i/>
          <w:iCs/>
        </w:rPr>
        <w:t>stride</w:t>
      </w:r>
      <w:r>
        <w:t xml:space="preserve"> = 2</w:t>
      </w:r>
      <w:bookmarkEnd w:id="42"/>
    </w:p>
    <w:p w14:paraId="3E42EC2C" w14:textId="3E0AD36F" w:rsidR="00A5039D" w:rsidRPr="00BA3975" w:rsidRDefault="00EE6724" w:rsidP="00E31C7C">
      <w:pPr>
        <w:spacing w:after="120"/>
        <w:ind w:firstLine="720"/>
        <w:rPr>
          <w:lang w:val="sr-Cyrl-RS"/>
        </w:rPr>
      </w:pPr>
      <w:r>
        <w:rPr>
          <w:lang w:val="sr-Cyrl-RS"/>
        </w:rPr>
        <w:t xml:space="preserve">Димензије излазног сигнала након примене овог слоја, могу се израчунати по формули </w:t>
      </w:r>
      <w:r w:rsidR="00A766BB">
        <w:rPr>
          <w:lang w:val="sr-Cyrl-RS"/>
        </w:rPr>
        <w:t>(2.3)</w:t>
      </w:r>
      <w:r>
        <w:rPr>
          <w:lang w:val="sr-Cyrl-RS"/>
        </w:rPr>
        <w:t xml:space="preserve">, при чему је корак </w:t>
      </w:r>
      <w:r w:rsidRPr="00A5039D">
        <w:rPr>
          <w:rFonts w:eastAsiaTheme="minorEastAsia"/>
          <w:i/>
          <w:iCs/>
        </w:rPr>
        <w:t>S</w:t>
      </w:r>
      <w:r>
        <w:rPr>
          <w:rFonts w:eastAsiaTheme="minorEastAsia"/>
          <w:lang w:val="sr-Cyrl-RS"/>
        </w:rPr>
        <w:t xml:space="preserve"> (</w:t>
      </w:r>
      <w:r w:rsidR="00D524B6">
        <w:rPr>
          <w:rFonts w:eastAsiaTheme="minorEastAsia"/>
          <w:i/>
          <w:iCs/>
        </w:rPr>
        <w:t>s</w:t>
      </w:r>
      <w:r>
        <w:rPr>
          <w:rFonts w:eastAsiaTheme="minorEastAsia"/>
          <w:i/>
          <w:iCs/>
        </w:rPr>
        <w:t>tride)</w:t>
      </w:r>
      <w:r>
        <w:rPr>
          <w:rFonts w:eastAsiaTheme="minorEastAsia"/>
          <w:i/>
          <w:iCs/>
          <w:lang w:val="sr-Cyrl-RS"/>
        </w:rPr>
        <w:t xml:space="preserve"> </w:t>
      </w:r>
      <w:r>
        <w:rPr>
          <w:rFonts w:eastAsiaTheme="minorEastAsia"/>
          <w:lang w:val="sr-Cyrl-RS"/>
        </w:rPr>
        <w:t xml:space="preserve">једнак димензији </w:t>
      </w:r>
      <w:r w:rsidRPr="00A5039D">
        <w:rPr>
          <w:rFonts w:eastAsiaTheme="minorEastAsia"/>
          <w:i/>
          <w:iCs/>
        </w:rPr>
        <w:t>K</w:t>
      </w:r>
      <w:r>
        <w:rPr>
          <w:rFonts w:eastAsiaTheme="minorEastAsia"/>
          <w:lang w:val="sr-Cyrl-RS"/>
        </w:rPr>
        <w:t xml:space="preserve"> </w:t>
      </w:r>
      <w:r w:rsidR="00D524B6" w:rsidRPr="00D524B6">
        <w:rPr>
          <w:rFonts w:eastAsiaTheme="minorEastAsia"/>
          <w:i/>
          <w:iCs/>
        </w:rPr>
        <w:t>p</w:t>
      </w:r>
      <w:r w:rsidRPr="00D524B6">
        <w:rPr>
          <w:i/>
          <w:iCs/>
          <w:lang w:val="sr-Cyrl-RS"/>
        </w:rPr>
        <w:t>ooling</w:t>
      </w:r>
      <w:r>
        <w:rPr>
          <w:i/>
          <w:iCs/>
          <w:lang w:val="sr-Cyrl-RS"/>
        </w:rPr>
        <w:t xml:space="preserve"> </w:t>
      </w:r>
      <w:r>
        <w:rPr>
          <w:lang w:val="sr-Cyrl-RS"/>
        </w:rPr>
        <w:t>слоја.</w:t>
      </w:r>
      <w:r w:rsidR="00BA3975">
        <w:rPr>
          <w:lang w:val="sr-Cyrl-RS"/>
        </w:rPr>
        <w:t xml:space="preserve"> Пошто </w:t>
      </w:r>
      <w:r w:rsidR="00D524B6" w:rsidRPr="00D524B6">
        <w:rPr>
          <w:i/>
          <w:iCs/>
        </w:rPr>
        <w:t>p</w:t>
      </w:r>
      <w:r w:rsidR="00BA3975" w:rsidRPr="00D524B6">
        <w:rPr>
          <w:i/>
          <w:iCs/>
          <w:lang w:val="sr-Cyrl-RS"/>
        </w:rPr>
        <w:t>ooling</w:t>
      </w:r>
      <w:r w:rsidR="00BA3975">
        <w:rPr>
          <w:i/>
          <w:iCs/>
          <w:lang w:val="sr-Cyrl-RS"/>
        </w:rPr>
        <w:t xml:space="preserve"> </w:t>
      </w:r>
      <w:r w:rsidR="00BA3975">
        <w:rPr>
          <w:lang w:val="sr-Cyrl-RS"/>
        </w:rPr>
        <w:t xml:space="preserve">слој узима улазни сигнал и „скупља“ га у сигнал мањих димензија, број параметара који је потребно да се изучи је једнак нули.  </w:t>
      </w:r>
    </w:p>
    <w:p w14:paraId="245BEB40" w14:textId="67D8BF08" w:rsidR="00FF3907" w:rsidRDefault="00FD3A45" w:rsidP="00A667E7">
      <w:pPr>
        <w:pStyle w:val="Heading3"/>
        <w:spacing w:after="120"/>
        <w:rPr>
          <w:lang w:val="sr-Cyrl-RS"/>
        </w:rPr>
      </w:pPr>
      <w:bookmarkStart w:id="43" w:name="_Toc47347530"/>
      <w:r>
        <w:rPr>
          <w:lang w:val="sr-Cyrl-RS"/>
        </w:rPr>
        <w:t>Потпуно повезани слој</w:t>
      </w:r>
      <w:bookmarkEnd w:id="43"/>
    </w:p>
    <w:p w14:paraId="755CBC4E" w14:textId="7D01A329" w:rsidR="00721F58" w:rsidRDefault="00A6249B" w:rsidP="00E31C7C">
      <w:pPr>
        <w:spacing w:after="120"/>
        <w:ind w:firstLine="720"/>
        <w:rPr>
          <w:lang w:val="sr-Cyrl-RS"/>
        </w:rPr>
      </w:pPr>
      <w:r>
        <w:rPr>
          <w:lang w:val="sr-Cyrl-RS"/>
        </w:rPr>
        <w:t>Начин на који се могу научити специфичности сигнала које пролазе кроз конволутивне нивое унутар мреже јесте додавањем потпуно повезаног слоја. Излазни сигнал из конволутивних слојева, који је представљен матрицом, се исправља (</w:t>
      </w:r>
      <w:r>
        <w:t xml:space="preserve">eng. </w:t>
      </w:r>
      <w:r w:rsidRPr="00416B0F">
        <w:rPr>
          <w:i/>
          <w:iCs/>
        </w:rPr>
        <w:t>Flatten</w:t>
      </w:r>
      <w:r>
        <w:t>)</w:t>
      </w:r>
      <w:r>
        <w:rPr>
          <w:lang w:val="sr-Cyrl-RS"/>
        </w:rPr>
        <w:t xml:space="preserve"> у вектор колоне и такав пролази кроз потпуно повезани слој. </w:t>
      </w:r>
    </w:p>
    <w:p w14:paraId="01B0F62C" w14:textId="77777777" w:rsidR="00721F58" w:rsidRDefault="0062583A" w:rsidP="00E31C7C">
      <w:pPr>
        <w:spacing w:after="120"/>
        <w:rPr>
          <w:lang w:val="sr-Cyrl-RS"/>
        </w:rPr>
      </w:pPr>
      <w:r>
        <w:rPr>
          <w:lang w:val="sr-Cyrl-RS"/>
        </w:rPr>
        <w:t>Улога потпуно повезаног слоја јесте да научи да интерпретира специфичности сигнала које долазе из конволутивних нивоа и да на основу њих</w:t>
      </w:r>
      <w:r w:rsidR="00721F58">
        <w:rPr>
          <w:lang w:val="sr-Cyrl-RS"/>
        </w:rPr>
        <w:t xml:space="preserve"> донесу закључак о проблему који се разматра. </w:t>
      </w:r>
    </w:p>
    <w:p w14:paraId="7CE0B6F2" w14:textId="42DD4CBD" w:rsidR="00721F58" w:rsidRPr="008E26B7" w:rsidRDefault="00721F58" w:rsidP="00E31C7C">
      <w:pPr>
        <w:spacing w:after="120"/>
      </w:pPr>
      <w:r>
        <w:rPr>
          <w:lang w:val="sr-Cyrl-RS"/>
        </w:rPr>
        <w:t xml:space="preserve">Излази из потпуно повезаног слоја најчешће су вероватноће које одговарају некаквом проблему класификације. На пример, излази из овог слоја могу да дају информацију о томе да ли се на слици налази пас или мачка, да ли на слици постоји некакав објекат, итд. Исто тако, као излаз могу се појавити информације о позицији </w:t>
      </w:r>
      <w:r>
        <w:rPr>
          <w:lang w:val="sr-Cyrl-RS"/>
        </w:rPr>
        <w:lastRenderedPageBreak/>
        <w:t xml:space="preserve">објеката на слици. На пример, на излазу се може појавити вредност која даје информацију где се на слици налази центар лица или ока.  </w:t>
      </w:r>
    </w:p>
    <w:p w14:paraId="7BEFA61F" w14:textId="77777777" w:rsidR="00123EE2" w:rsidRDefault="00DD7B91" w:rsidP="00EE62BD">
      <w:pPr>
        <w:keepNext/>
        <w:spacing w:after="120"/>
        <w:ind w:firstLine="0"/>
      </w:pPr>
      <w:r>
        <w:rPr>
          <w:lang w:val="sr-Cyrl-RS"/>
        </w:rPr>
        <w:pict w14:anchorId="63C0EE93">
          <v:shape id="_x0000_i1028" type="#_x0000_t75" style="width:450.75pt;height:180pt">
            <v:imagedata r:id="rId27" o:title="FullyConnectedLayer"/>
          </v:shape>
        </w:pict>
      </w:r>
    </w:p>
    <w:p w14:paraId="53D74E43" w14:textId="57D9487B" w:rsidR="008C1E32" w:rsidRPr="00123EE2" w:rsidRDefault="00123EE2" w:rsidP="00A667E7">
      <w:pPr>
        <w:pStyle w:val="Caption"/>
        <w:rPr>
          <w:lang w:val="sr-Cyrl-RS"/>
        </w:rPr>
      </w:pPr>
      <w:bookmarkStart w:id="44" w:name="_Toc47347639"/>
      <w:r>
        <w:t xml:space="preserve">Слика </w:t>
      </w:r>
      <w:r w:rsidR="00CF708A">
        <w:fldChar w:fldCharType="begin"/>
      </w:r>
      <w:r w:rsidR="00CF708A">
        <w:instrText xml:space="preserve"> STYLEREF 1 \s </w:instrText>
      </w:r>
      <w:r w:rsidR="00CF708A">
        <w:fldChar w:fldCharType="separate"/>
      </w:r>
      <w:r w:rsidR="00CF708A">
        <w:rPr>
          <w:noProof/>
        </w:rPr>
        <w:t>2</w:t>
      </w:r>
      <w:r w:rsidR="00CF708A">
        <w:fldChar w:fldCharType="end"/>
      </w:r>
      <w:r w:rsidR="00CF708A">
        <w:t>.</w:t>
      </w:r>
      <w:r w:rsidR="00CF708A">
        <w:fldChar w:fldCharType="begin"/>
      </w:r>
      <w:r w:rsidR="00CF708A">
        <w:instrText xml:space="preserve"> SEQ Слика \* ARABIC \s 1 </w:instrText>
      </w:r>
      <w:r w:rsidR="00CF708A">
        <w:fldChar w:fldCharType="separate"/>
      </w:r>
      <w:r w:rsidR="00CF708A">
        <w:rPr>
          <w:noProof/>
        </w:rPr>
        <w:t>9</w:t>
      </w:r>
      <w:r w:rsidR="00CF708A">
        <w:fldChar w:fldCharType="end"/>
      </w:r>
      <w:r>
        <w:t xml:space="preserve"> </w:t>
      </w:r>
      <w:r>
        <w:rPr>
          <w:lang w:val="sr-Cyrl-RS"/>
        </w:rPr>
        <w:t>Потпуно повезани слој</w:t>
      </w:r>
      <w:r>
        <w:t xml:space="preserve"> </w:t>
      </w:r>
      <w:r>
        <w:rPr>
          <w:lang w:val="sr-Cyrl-RS"/>
        </w:rPr>
        <w:t>вештачких неуронских мрежа</w:t>
      </w:r>
      <w:bookmarkEnd w:id="44"/>
    </w:p>
    <w:p w14:paraId="48F46978" w14:textId="4FE92DB4" w:rsidR="00BA3975" w:rsidRDefault="00BA3975" w:rsidP="00EE62BD">
      <w:pPr>
        <w:spacing w:after="120"/>
        <w:rPr>
          <w:lang w:val="sr-Cyrl-RS"/>
        </w:rPr>
      </w:pPr>
      <w:r>
        <w:rPr>
          <w:lang w:val="sr-Cyrl-RS"/>
        </w:rPr>
        <w:t>Број тежинских коефицијената</w:t>
      </w:r>
      <w:r w:rsidR="00AB0F61">
        <w:rPr>
          <w:lang w:val="sr-Cyrl-RS"/>
        </w:rPr>
        <w:t xml:space="preserve"> </w:t>
      </w:r>
      <w:r w:rsidR="00AB0F61" w:rsidRPr="00AB0F61">
        <w:rPr>
          <w:rFonts w:eastAsiaTheme="minorEastAsia"/>
          <w:i/>
          <w:iCs/>
        </w:rPr>
        <w:t>w</w:t>
      </w:r>
      <w:r>
        <w:rPr>
          <w:lang w:val="sr-Cyrl-RS"/>
        </w:rPr>
        <w:t xml:space="preserve"> овог слоја, које је потребно изучити добија се ка</w:t>
      </w:r>
      <w:r w:rsidR="00EC684B">
        <w:rPr>
          <w:lang w:val="sr-Cyrl-RS"/>
        </w:rPr>
        <w:t>о</w:t>
      </w:r>
      <w:r>
        <w:rPr>
          <w:lang w:val="sr-Cyrl-R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EC684B" w14:paraId="1B57FC2F" w14:textId="77777777" w:rsidTr="00C6188B">
        <w:tc>
          <w:tcPr>
            <w:tcW w:w="3005" w:type="dxa"/>
          </w:tcPr>
          <w:p w14:paraId="7E9065A4" w14:textId="77777777" w:rsidR="00EC684B" w:rsidRDefault="00EC684B" w:rsidP="00C6188B">
            <w:pPr>
              <w:spacing w:after="120"/>
              <w:ind w:firstLine="0"/>
              <w:rPr>
                <w:rFonts w:eastAsiaTheme="minorEastAsia"/>
                <w:lang w:val="sr-Cyrl-RS"/>
              </w:rPr>
            </w:pPr>
          </w:p>
        </w:tc>
        <w:tc>
          <w:tcPr>
            <w:tcW w:w="3005" w:type="dxa"/>
            <w:vAlign w:val="center"/>
          </w:tcPr>
          <w:p w14:paraId="04984323" w14:textId="2B636DA9" w:rsidR="00EC684B" w:rsidRPr="00EC684B" w:rsidRDefault="00EC684B" w:rsidP="00EC684B">
            <w:pPr>
              <w:spacing w:after="120"/>
              <w:jc w:val="center"/>
              <w:rPr>
                <w:rFonts w:eastAsiaTheme="minorEastAsia"/>
                <w:lang w:val="sr-Cyrl-RS"/>
              </w:rPr>
            </w:pPr>
            <m:oMathPara>
              <m:oMath>
                <m:r>
                  <w:rPr>
                    <w:rFonts w:ascii="Cambria Math" w:hAnsi="Cambria Math"/>
                    <w:lang w:val="sr-Cyrl-RS"/>
                  </w:rPr>
                  <m:t>w=</m:t>
                </m:r>
                <m:d>
                  <m:dPr>
                    <m:ctrlPr>
                      <w:rPr>
                        <w:rFonts w:ascii="Cambria Math" w:hAnsi="Cambria Math"/>
                        <w:i/>
                        <w:lang w:val="sr-Cyrl-RS"/>
                      </w:rPr>
                    </m:ctrlPr>
                  </m:dPr>
                  <m:e>
                    <m:r>
                      <w:rPr>
                        <w:rFonts w:ascii="Cambria Math" w:hAnsi="Cambria Math"/>
                        <w:lang w:val="sr-Cyrl-RS"/>
                      </w:rPr>
                      <m:t>n+1</m:t>
                    </m:r>
                  </m:e>
                </m:d>
                <m:r>
                  <w:rPr>
                    <w:rFonts w:ascii="Cambria Math" w:hAnsi="Cambria Math"/>
                    <w:lang w:val="sr-Cyrl-RS"/>
                  </w:rPr>
                  <m:t>*m</m:t>
                </m:r>
              </m:oMath>
            </m:oMathPara>
          </w:p>
        </w:tc>
        <w:tc>
          <w:tcPr>
            <w:tcW w:w="3006" w:type="dxa"/>
          </w:tcPr>
          <w:p w14:paraId="6054413F" w14:textId="5D024A1C" w:rsidR="00EC684B" w:rsidRDefault="00685859" w:rsidP="00C6188B">
            <w:pPr>
              <w:pStyle w:val="Caption"/>
              <w:jc w:val="right"/>
              <w:rPr>
                <w:rFonts w:eastAsiaTheme="minorEastAsia"/>
                <w:lang w:val="sr-Cyrl-RS"/>
              </w:rPr>
            </w:pPr>
            <w:bookmarkStart w:id="45" w:name="_Toc46575290"/>
            <w:r>
              <w:rPr>
                <w:rFonts w:eastAsiaTheme="minorEastAsia"/>
                <w:lang w:val="sr-Cyrl-RS"/>
              </w:rPr>
              <w:t>(</w:t>
            </w:r>
            <w:r w:rsidR="00EC684B">
              <w:rPr>
                <w:rFonts w:eastAsiaTheme="minorEastAsia"/>
                <w:lang w:val="sr-Cyrl-RS"/>
              </w:rPr>
              <w:fldChar w:fldCharType="begin"/>
            </w:r>
            <w:r w:rsidR="00EC684B">
              <w:rPr>
                <w:rFonts w:eastAsiaTheme="minorEastAsia"/>
                <w:lang w:val="sr-Cyrl-RS"/>
              </w:rPr>
              <w:instrText xml:space="preserve"> STYLEREF 1 \s </w:instrText>
            </w:r>
            <w:r w:rsidR="00EC684B">
              <w:rPr>
                <w:rFonts w:eastAsiaTheme="minorEastAsia"/>
                <w:lang w:val="sr-Cyrl-RS"/>
              </w:rPr>
              <w:fldChar w:fldCharType="separate"/>
            </w:r>
            <w:r w:rsidR="00EC684B">
              <w:rPr>
                <w:rFonts w:eastAsiaTheme="minorEastAsia"/>
                <w:noProof/>
                <w:lang w:val="sr-Cyrl-RS"/>
              </w:rPr>
              <w:t>2</w:t>
            </w:r>
            <w:r w:rsidR="00EC684B">
              <w:rPr>
                <w:rFonts w:eastAsiaTheme="minorEastAsia"/>
                <w:lang w:val="sr-Cyrl-RS"/>
              </w:rPr>
              <w:fldChar w:fldCharType="end"/>
            </w:r>
            <w:r w:rsidR="00EC684B">
              <w:rPr>
                <w:rFonts w:eastAsiaTheme="minorEastAsia"/>
                <w:lang w:val="sr-Cyrl-RS"/>
              </w:rPr>
              <w:t>.</w:t>
            </w:r>
            <w:r w:rsidR="00EC684B">
              <w:rPr>
                <w:rFonts w:eastAsiaTheme="minorEastAsia"/>
                <w:lang w:val="sr-Cyrl-RS"/>
              </w:rPr>
              <w:fldChar w:fldCharType="begin"/>
            </w:r>
            <w:r w:rsidR="00EC684B">
              <w:rPr>
                <w:rFonts w:eastAsiaTheme="minorEastAsia"/>
                <w:lang w:val="sr-Cyrl-RS"/>
              </w:rPr>
              <w:instrText xml:space="preserve"> SEQ Формула \* ARABIC \s 1 </w:instrText>
            </w:r>
            <w:r w:rsidR="00EC684B">
              <w:rPr>
                <w:rFonts w:eastAsiaTheme="minorEastAsia"/>
                <w:lang w:val="sr-Cyrl-RS"/>
              </w:rPr>
              <w:fldChar w:fldCharType="separate"/>
            </w:r>
            <w:r w:rsidR="00EC684B">
              <w:rPr>
                <w:rFonts w:eastAsiaTheme="minorEastAsia"/>
                <w:noProof/>
                <w:lang w:val="sr-Cyrl-RS"/>
              </w:rPr>
              <w:t>5</w:t>
            </w:r>
            <w:r w:rsidR="00EC684B">
              <w:rPr>
                <w:rFonts w:eastAsiaTheme="minorEastAsia"/>
                <w:lang w:val="sr-Cyrl-RS"/>
              </w:rPr>
              <w:fldChar w:fldCharType="end"/>
            </w:r>
            <w:r>
              <w:rPr>
                <w:rFonts w:eastAsiaTheme="minorEastAsia"/>
                <w:lang w:val="sr-Cyrl-RS"/>
              </w:rPr>
              <w:t>)</w:t>
            </w:r>
            <w:bookmarkEnd w:id="45"/>
          </w:p>
        </w:tc>
      </w:tr>
    </w:tbl>
    <w:p w14:paraId="37464A74" w14:textId="77777777" w:rsidR="00EC684B" w:rsidRDefault="00EC684B" w:rsidP="00EE62BD">
      <w:pPr>
        <w:spacing w:after="120"/>
        <w:rPr>
          <w:lang w:val="sr-Cyrl-RS"/>
        </w:rPr>
      </w:pPr>
    </w:p>
    <w:p w14:paraId="00766B1E" w14:textId="340B9A38" w:rsidR="00BA3975" w:rsidRPr="00AB0F61" w:rsidRDefault="00E233A1" w:rsidP="00E31C7C">
      <w:pPr>
        <w:spacing w:after="120"/>
        <w:ind w:firstLine="0"/>
        <w:rPr>
          <w:lang w:val="sr-Cyrl-RS"/>
        </w:rPr>
      </w:pPr>
      <w:r>
        <w:rPr>
          <w:rFonts w:eastAsiaTheme="minorEastAsia"/>
          <w:lang w:val="sr-Cyrl-RS"/>
        </w:rPr>
        <w:t>г</w:t>
      </w:r>
      <w:r w:rsidR="00BA3975">
        <w:rPr>
          <w:rFonts w:eastAsiaTheme="minorEastAsia"/>
          <w:lang w:val="sr-Cyrl-RS"/>
        </w:rPr>
        <w:t>де</w:t>
      </w:r>
      <w:r w:rsidR="00BA3975">
        <w:rPr>
          <w:rFonts w:eastAsiaTheme="minorEastAsia"/>
        </w:rPr>
        <w:t xml:space="preserve"> </w:t>
      </w:r>
      <w:r w:rsidR="00BA3975" w:rsidRPr="00AB0F61">
        <w:rPr>
          <w:rFonts w:eastAsiaTheme="minorEastAsia"/>
          <w:i/>
          <w:iCs/>
        </w:rPr>
        <w:t>n</w:t>
      </w:r>
      <w:r w:rsidR="00AB0F61">
        <w:rPr>
          <w:rFonts w:eastAsiaTheme="minorEastAsia"/>
          <w:lang w:val="sr-Cyrl-RS"/>
        </w:rPr>
        <w:t xml:space="preserve"> представља број улаза, а</w:t>
      </w:r>
      <w:r w:rsidR="00BA3975">
        <w:rPr>
          <w:rFonts w:eastAsiaTheme="minorEastAsia"/>
        </w:rPr>
        <w:t xml:space="preserve"> </w:t>
      </w:r>
      <w:r w:rsidR="00BA3975" w:rsidRPr="00AB0F61">
        <w:rPr>
          <w:rFonts w:eastAsiaTheme="minorEastAsia"/>
          <w:i/>
          <w:iCs/>
        </w:rPr>
        <w:t>m</w:t>
      </w:r>
      <w:r w:rsidR="00AB0F61">
        <w:rPr>
          <w:rFonts w:eastAsiaTheme="minorEastAsia"/>
          <w:lang w:val="sr-Cyrl-RS"/>
        </w:rPr>
        <w:t xml:space="preserve"> број излаза. Такође сваком улазном тежинском коефицијенту придружује се по један </w:t>
      </w:r>
      <w:r w:rsidR="00AB0F61" w:rsidRPr="00BA3975">
        <w:rPr>
          <w:rFonts w:eastAsiaTheme="minorEastAsia"/>
          <w:i/>
          <w:iCs/>
        </w:rPr>
        <w:t>bias</w:t>
      </w:r>
      <w:r w:rsidR="00AB0F61">
        <w:rPr>
          <w:rFonts w:eastAsiaTheme="minorEastAsia"/>
          <w:i/>
          <w:iCs/>
          <w:lang w:val="sr-Cyrl-RS"/>
        </w:rPr>
        <w:t xml:space="preserve"> </w:t>
      </w:r>
      <w:r w:rsidR="00AB0F61">
        <w:rPr>
          <w:rFonts w:eastAsiaTheme="minorEastAsia"/>
          <w:lang w:val="sr-Cyrl-RS"/>
        </w:rPr>
        <w:t>члан.</w:t>
      </w:r>
    </w:p>
    <w:p w14:paraId="46BEB0FF" w14:textId="6953916B" w:rsidR="00B51193" w:rsidRPr="00B51193" w:rsidRDefault="00B51193" w:rsidP="00A667E7">
      <w:pPr>
        <w:pStyle w:val="Heading3"/>
        <w:spacing w:after="120"/>
        <w:rPr>
          <w:lang w:val="sr-Cyrl-RS"/>
        </w:rPr>
      </w:pPr>
      <w:r>
        <w:rPr>
          <w:lang w:val="sr-Cyrl-RS"/>
        </w:rPr>
        <w:t xml:space="preserve"> </w:t>
      </w:r>
      <w:bookmarkStart w:id="46" w:name="_Toc47347531"/>
      <w:r>
        <w:rPr>
          <w:lang w:val="sr-Cyrl-RS"/>
        </w:rPr>
        <w:t xml:space="preserve">Обучавање, параметри модела и </w:t>
      </w:r>
      <w:r w:rsidRPr="000A7224">
        <w:rPr>
          <w:i/>
          <w:iCs/>
        </w:rPr>
        <w:t>Hyper</w:t>
      </w:r>
      <w:r>
        <w:t>-</w:t>
      </w:r>
      <w:r>
        <w:rPr>
          <w:lang w:val="sr-Cyrl-RS"/>
        </w:rPr>
        <w:t>параметри</w:t>
      </w:r>
      <w:bookmarkEnd w:id="46"/>
    </w:p>
    <w:p w14:paraId="5C437B72" w14:textId="19B0A492" w:rsidR="007B5D84" w:rsidRDefault="00D87153" w:rsidP="00EE62BD">
      <w:pPr>
        <w:spacing w:after="120"/>
        <w:ind w:firstLine="360"/>
        <w:rPr>
          <w:lang w:val="sr-Cyrl-RS"/>
        </w:rPr>
      </w:pPr>
      <w:r>
        <w:rPr>
          <w:lang w:val="sr-Cyrl-RS"/>
        </w:rPr>
        <w:t xml:space="preserve">У неуронским мрежама, параметри служе за </w:t>
      </w:r>
      <w:r w:rsidR="00870387">
        <w:rPr>
          <w:lang w:val="sr-Cyrl-RS"/>
        </w:rPr>
        <w:t>обучавање</w:t>
      </w:r>
      <w:r>
        <w:rPr>
          <w:lang w:val="sr-Cyrl-RS"/>
        </w:rPr>
        <w:t xml:space="preserve"> модела, али и предикцију података</w:t>
      </w:r>
      <w:r w:rsidR="007B5D84">
        <w:rPr>
          <w:lang w:val="sr-Cyrl-RS"/>
        </w:rPr>
        <w:t>, према томе важно их је погодно изабрати јер битно утичу на перформансе система, али и брзину обучавања. Разликујемо две врсте параметара:</w:t>
      </w:r>
    </w:p>
    <w:p w14:paraId="0238B1E5" w14:textId="0100A76D" w:rsidR="00D87153" w:rsidRDefault="007B5D84" w:rsidP="00861442">
      <w:pPr>
        <w:pStyle w:val="ListParagraph"/>
        <w:numPr>
          <w:ilvl w:val="0"/>
          <w:numId w:val="6"/>
        </w:numPr>
        <w:spacing w:after="120"/>
        <w:rPr>
          <w:lang w:val="sr-Cyrl-RS"/>
        </w:rPr>
      </w:pPr>
      <w:r>
        <w:rPr>
          <w:lang w:val="sr-Cyrl-RS"/>
        </w:rPr>
        <w:t xml:space="preserve">Параметри модела – </w:t>
      </w:r>
      <w:r w:rsidR="00AC768E">
        <w:rPr>
          <w:lang w:val="sr-Cyrl-RS"/>
        </w:rPr>
        <w:t xml:space="preserve">они параметри модела </w:t>
      </w:r>
      <w:r w:rsidR="00913EF3">
        <w:rPr>
          <w:lang w:val="sr-Cyrl-RS"/>
        </w:rPr>
        <w:t>мреже које је потребно науч</w:t>
      </w:r>
      <w:r w:rsidR="00075FC3">
        <w:rPr>
          <w:lang w:val="sr-Cyrl-RS"/>
        </w:rPr>
        <w:t>и</w:t>
      </w:r>
      <w:r w:rsidR="00913EF3">
        <w:rPr>
          <w:lang w:val="sr-Cyrl-RS"/>
        </w:rPr>
        <w:t xml:space="preserve">ти у процесу обучавања. </w:t>
      </w:r>
      <w:r w:rsidR="00075FC3">
        <w:rPr>
          <w:lang w:val="sr-Cyrl-RS"/>
        </w:rPr>
        <w:t>Генерално кажемо да су с</w:t>
      </w:r>
      <w:r>
        <w:rPr>
          <w:lang w:val="sr-Cyrl-RS"/>
        </w:rPr>
        <w:t xml:space="preserve">пецифични </w:t>
      </w:r>
      <w:r w:rsidR="004E4EB8">
        <w:rPr>
          <w:lang w:val="sr-Cyrl-RS"/>
        </w:rPr>
        <w:t>за</w:t>
      </w:r>
      <w:r>
        <w:rPr>
          <w:lang w:val="sr-Cyrl-RS"/>
        </w:rPr>
        <w:t xml:space="preserve"> модел мреже</w:t>
      </w:r>
      <w:r w:rsidR="00075FC3">
        <w:rPr>
          <w:lang w:val="sr-Cyrl-RS"/>
        </w:rPr>
        <w:t xml:space="preserve"> и њихова вредност може бити предвиђена из података</w:t>
      </w:r>
      <w:r w:rsidR="002C0F8B">
        <w:rPr>
          <w:lang w:val="sr-Cyrl-RS"/>
        </w:rPr>
        <w:t xml:space="preserve"> који се обрађују</w:t>
      </w:r>
      <w:r w:rsidR="000F1E97">
        <w:rPr>
          <w:lang w:val="sr-Cyrl-RS"/>
        </w:rPr>
        <w:t>. У такве параметре уврштавамо:</w:t>
      </w:r>
      <w:r>
        <w:rPr>
          <w:lang w:val="sr-Cyrl-RS"/>
        </w:rPr>
        <w:t xml:space="preserve"> тежинск</w:t>
      </w:r>
      <w:r w:rsidR="004E4EB8">
        <w:rPr>
          <w:lang w:val="sr-Cyrl-RS"/>
        </w:rPr>
        <w:t>е</w:t>
      </w:r>
      <w:r>
        <w:rPr>
          <w:lang w:val="sr-Cyrl-RS"/>
        </w:rPr>
        <w:t xml:space="preserve"> коефицијент</w:t>
      </w:r>
      <w:r w:rsidR="004E4EB8">
        <w:rPr>
          <w:lang w:val="sr-Cyrl-RS"/>
        </w:rPr>
        <w:t>е</w:t>
      </w:r>
      <w:r>
        <w:rPr>
          <w:lang w:val="sr-Cyrl-RS"/>
        </w:rPr>
        <w:t xml:space="preserve"> неурона</w:t>
      </w:r>
      <w:r w:rsidR="004E4EB8">
        <w:rPr>
          <w:lang w:val="sr-Cyrl-RS"/>
        </w:rPr>
        <w:t xml:space="preserve"> и</w:t>
      </w:r>
      <w:r>
        <w:rPr>
          <w:lang w:val="sr-Cyrl-RS"/>
        </w:rPr>
        <w:t xml:space="preserve"> </w:t>
      </w:r>
      <w:r w:rsidR="007E20E2">
        <w:rPr>
          <w:lang w:val="sr-Cyrl-RS"/>
        </w:rPr>
        <w:t>параметр</w:t>
      </w:r>
      <w:r w:rsidR="004E4EB8">
        <w:rPr>
          <w:lang w:val="sr-Cyrl-RS"/>
        </w:rPr>
        <w:t>е</w:t>
      </w:r>
      <w:r w:rsidR="007E20E2">
        <w:rPr>
          <w:lang w:val="sr-Cyrl-RS"/>
        </w:rPr>
        <w:t xml:space="preserve"> конволутивног слоја</w:t>
      </w:r>
    </w:p>
    <w:p w14:paraId="32E75E6E" w14:textId="5BF7FF57" w:rsidR="007B5D84" w:rsidRDefault="007B5D84" w:rsidP="00861442">
      <w:pPr>
        <w:pStyle w:val="ListParagraph"/>
        <w:numPr>
          <w:ilvl w:val="0"/>
          <w:numId w:val="6"/>
        </w:numPr>
        <w:spacing w:after="120"/>
        <w:rPr>
          <w:lang w:val="sr-Cyrl-RS"/>
        </w:rPr>
      </w:pPr>
      <w:r w:rsidRPr="007A7705">
        <w:rPr>
          <w:i/>
          <w:iCs/>
        </w:rPr>
        <w:t>Hyper</w:t>
      </w:r>
      <w:r>
        <w:t>-</w:t>
      </w:r>
      <w:r>
        <w:rPr>
          <w:lang w:val="sr-Cyrl-RS"/>
        </w:rPr>
        <w:t xml:space="preserve">параметри – </w:t>
      </w:r>
      <w:r w:rsidR="008809CC">
        <w:rPr>
          <w:lang w:val="sr-Cyrl-RS"/>
        </w:rPr>
        <w:t>они</w:t>
      </w:r>
      <w:r w:rsidR="007E20E2">
        <w:rPr>
          <w:lang w:val="sr-Cyrl-RS"/>
        </w:rPr>
        <w:t xml:space="preserve"> параметри које бира </w:t>
      </w:r>
      <w:r w:rsidR="004E4EB8">
        <w:rPr>
          <w:lang w:val="sr-Cyrl-RS"/>
        </w:rPr>
        <w:t>руковалац</w:t>
      </w:r>
      <w:r w:rsidR="00AC768E">
        <w:rPr>
          <w:lang w:val="sr-Cyrl-RS"/>
        </w:rPr>
        <w:t xml:space="preserve"> </w:t>
      </w:r>
      <w:r w:rsidR="007E20E2">
        <w:rPr>
          <w:lang w:val="sr-Cyrl-RS"/>
        </w:rPr>
        <w:t xml:space="preserve">мрежом </w:t>
      </w:r>
      <w:r w:rsidR="00782EED">
        <w:rPr>
          <w:lang w:val="sr-Cyrl-RS"/>
        </w:rPr>
        <w:t xml:space="preserve">и </w:t>
      </w:r>
      <w:r w:rsidR="007E20E2">
        <w:rPr>
          <w:lang w:val="sr-Cyrl-RS"/>
        </w:rPr>
        <w:t>најчешће се бирају методом „</w:t>
      </w:r>
      <w:r w:rsidR="007E20E2">
        <w:rPr>
          <w:i/>
          <w:iCs/>
        </w:rPr>
        <w:t>Trial and error”</w:t>
      </w:r>
      <w:r w:rsidR="007E20E2" w:rsidRPr="007E20E2">
        <w:rPr>
          <w:lang w:val="sr-Cyrl-RS"/>
        </w:rPr>
        <w:t>,</w:t>
      </w:r>
      <w:r w:rsidR="007E20E2">
        <w:rPr>
          <w:i/>
          <w:iCs/>
          <w:lang w:val="sr-Cyrl-RS"/>
        </w:rPr>
        <w:t xml:space="preserve"> </w:t>
      </w:r>
      <w:r w:rsidR="007E20E2">
        <w:rPr>
          <w:lang w:val="sr-Cyrl-RS"/>
        </w:rPr>
        <w:t>што би се могло протуматичи као итеративни поступак одабирања ових параметара</w:t>
      </w:r>
      <w:r w:rsidR="00AC768E">
        <w:rPr>
          <w:lang w:val="sr-Cyrl-RS"/>
        </w:rPr>
        <w:t>, тренирања</w:t>
      </w:r>
      <w:r w:rsidR="007E20E2">
        <w:rPr>
          <w:lang w:val="sr-Cyrl-RS"/>
        </w:rPr>
        <w:t xml:space="preserve"> и разматрање у којој итерацији </w:t>
      </w:r>
      <w:r w:rsidR="007E20E2">
        <w:rPr>
          <w:lang w:val="sr-Cyrl-RS"/>
        </w:rPr>
        <w:lastRenderedPageBreak/>
        <w:t>мрежа даје најбољи резултат. У њих спадају: функција оптимизације</w:t>
      </w:r>
      <w:r w:rsidR="00782EED">
        <w:rPr>
          <w:lang w:val="sr-Cyrl-RS"/>
        </w:rPr>
        <w:t>, активацијска функција, број скривених слојева, итд.</w:t>
      </w:r>
    </w:p>
    <w:p w14:paraId="67F5E987" w14:textId="77777777" w:rsidR="00782EED" w:rsidRPr="00782EED" w:rsidRDefault="00782EED" w:rsidP="00A667E7">
      <w:pPr>
        <w:spacing w:after="120"/>
        <w:rPr>
          <w:lang w:val="sr-Cyrl-RS"/>
        </w:rPr>
      </w:pPr>
    </w:p>
    <w:p w14:paraId="0D7EBD69" w14:textId="45380A1F" w:rsidR="007A7705" w:rsidRDefault="000F1E97" w:rsidP="00EE62BD">
      <w:pPr>
        <w:spacing w:after="120"/>
        <w:ind w:firstLine="360"/>
        <w:rPr>
          <w:lang w:val="sr-Cyrl-RS"/>
        </w:rPr>
      </w:pPr>
      <w:r>
        <w:rPr>
          <w:lang w:val="sr-Cyrl-RS"/>
        </w:rPr>
        <w:t xml:space="preserve">Фокусираћемо се на битније </w:t>
      </w:r>
      <w:r w:rsidRPr="007A7705">
        <w:rPr>
          <w:i/>
          <w:iCs/>
        </w:rPr>
        <w:t>Hyper</w:t>
      </w:r>
      <w:r>
        <w:t>-</w:t>
      </w:r>
      <w:r>
        <w:rPr>
          <w:lang w:val="sr-Cyrl-RS"/>
        </w:rPr>
        <w:t xml:space="preserve">параметре мреже са аспекта структуре саме мреже, али и са аспекта тренинг алгоритама. </w:t>
      </w:r>
    </w:p>
    <w:p w14:paraId="11E92440" w14:textId="58E7B81E" w:rsidR="000F1E97" w:rsidRDefault="000F1E97" w:rsidP="00EE62BD">
      <w:pPr>
        <w:spacing w:after="120"/>
        <w:ind w:firstLine="360"/>
        <w:rPr>
          <w:lang w:val="sr-Cyrl-RS"/>
        </w:rPr>
      </w:pPr>
      <w:r w:rsidRPr="007A7705">
        <w:rPr>
          <w:i/>
          <w:iCs/>
        </w:rPr>
        <w:t>Hyper</w:t>
      </w:r>
      <w:r>
        <w:t>-</w:t>
      </w:r>
      <w:r>
        <w:rPr>
          <w:lang w:val="sr-Cyrl-RS"/>
        </w:rPr>
        <w:t xml:space="preserve">параметри са аспекта </w:t>
      </w:r>
      <w:r w:rsidR="005D0AA3">
        <w:rPr>
          <w:lang w:val="sr-Cyrl-RS"/>
        </w:rPr>
        <w:t>структуре неуронске мреже:</w:t>
      </w:r>
    </w:p>
    <w:p w14:paraId="4C8F427F" w14:textId="6AF0A92A" w:rsidR="005D0AA3" w:rsidRDefault="005D0AA3" w:rsidP="00861442">
      <w:pPr>
        <w:pStyle w:val="ListParagraph"/>
        <w:numPr>
          <w:ilvl w:val="0"/>
          <w:numId w:val="7"/>
        </w:numPr>
        <w:spacing w:after="120"/>
        <w:ind w:left="720"/>
        <w:rPr>
          <w:lang w:val="sr-Cyrl-RS"/>
        </w:rPr>
      </w:pPr>
      <w:r w:rsidRPr="005D0AA3">
        <w:rPr>
          <w:b/>
          <w:bCs/>
          <w:lang w:val="sr-Cyrl-RS"/>
        </w:rPr>
        <w:t>Број скривених слојева мреже</w:t>
      </w:r>
      <w:r>
        <w:rPr>
          <w:lang w:val="sr-Cyrl-RS"/>
        </w:rPr>
        <w:t xml:space="preserve"> – додавањем додатних скривених слојева структури неуронске мреже, може у неким случајевима поспешити тачност рада. Одабир колико додатних скривених слојева је потребно додати структури неке неуронске мреже зависи од самог проблема који се посматра. </w:t>
      </w:r>
    </w:p>
    <w:p w14:paraId="2D9699E8" w14:textId="585D7D15" w:rsidR="005D0AA3" w:rsidRDefault="005D0AA3" w:rsidP="00861442">
      <w:pPr>
        <w:pStyle w:val="ListParagraph"/>
        <w:numPr>
          <w:ilvl w:val="0"/>
          <w:numId w:val="7"/>
        </w:numPr>
        <w:spacing w:after="120"/>
        <w:ind w:left="720"/>
        <w:rPr>
          <w:lang w:val="sr-Cyrl-RS"/>
        </w:rPr>
      </w:pPr>
      <w:r>
        <w:rPr>
          <w:b/>
          <w:bCs/>
          <w:lang w:val="sr-Cyrl-RS"/>
        </w:rPr>
        <w:t xml:space="preserve">Иницијализација вредности тежинских коефицијената мреже </w:t>
      </w:r>
      <w:r>
        <w:rPr>
          <w:lang w:val="sr-Cyrl-RS"/>
        </w:rPr>
        <w:t xml:space="preserve">– ове коефицијенте је за почетни </w:t>
      </w:r>
      <w:r w:rsidRPr="005D0AA3">
        <w:rPr>
          <w:i/>
          <w:iCs/>
        </w:rPr>
        <w:t>forward-pass</w:t>
      </w:r>
      <w:r>
        <w:t xml:space="preserve"> </w:t>
      </w:r>
      <w:r>
        <w:rPr>
          <w:lang w:val="sr-Cyrl-RS"/>
        </w:rPr>
        <w:t xml:space="preserve">потребно </w:t>
      </w:r>
      <w:r w:rsidRPr="001867D2">
        <w:rPr>
          <w:lang w:val="sr-Cyrl-RS"/>
        </w:rPr>
        <w:t>поставит</w:t>
      </w:r>
      <w:r w:rsidR="00605A93" w:rsidRPr="001867D2">
        <w:rPr>
          <w:lang w:val="sr-Cyrl-RS"/>
        </w:rPr>
        <w:t>и</w:t>
      </w:r>
      <w:r>
        <w:rPr>
          <w:lang w:val="sr-Cyrl-RS"/>
        </w:rPr>
        <w:t xml:space="preserve"> на иницијалну вредност. Препоручљиво је да се ове вредности иницијализују на случајан начин како би се избегла симетрија између тежински коефицијената различитих неурона и омогућила им се способност да уочавају различите специфичности сигнала датог проблема.</w:t>
      </w:r>
      <w:r w:rsidR="00CD781B">
        <w:rPr>
          <w:lang w:val="sr-Cyrl-RS"/>
        </w:rPr>
        <w:t xml:space="preserve"> Неурони који имају идентичне тежинске коефицијенте имају и идентичне градијенте. Проблеми које прате иницијализацију су: проблем када градијенти постају премали, што узрокује да модел престане да учи или му је потребно превише времена за то</w:t>
      </w:r>
      <w:r w:rsidR="004E4EB8">
        <w:rPr>
          <w:lang w:val="sr-Cyrl-RS"/>
        </w:rPr>
        <w:t>,</w:t>
      </w:r>
      <w:r w:rsidR="00CD781B">
        <w:rPr>
          <w:lang w:val="sr-Cyrl-RS"/>
        </w:rPr>
        <w:t xml:space="preserve"> и проблем када градијенти постају превелики.</w:t>
      </w:r>
    </w:p>
    <w:p w14:paraId="57493939" w14:textId="650852B4" w:rsidR="00CD781B" w:rsidRPr="008A6370" w:rsidRDefault="00CD781B" w:rsidP="00861442">
      <w:pPr>
        <w:pStyle w:val="ListParagraph"/>
        <w:numPr>
          <w:ilvl w:val="0"/>
          <w:numId w:val="7"/>
        </w:numPr>
        <w:spacing w:after="120"/>
        <w:ind w:left="720"/>
        <w:rPr>
          <w:i/>
          <w:iCs/>
          <w:lang w:val="sr-Cyrl-RS"/>
        </w:rPr>
      </w:pPr>
      <w:r w:rsidRPr="00CD781B">
        <w:rPr>
          <w:b/>
          <w:bCs/>
          <w:i/>
          <w:iCs/>
        </w:rPr>
        <w:t>Dropout</w:t>
      </w:r>
      <w:r>
        <w:rPr>
          <w:b/>
          <w:bCs/>
          <w:i/>
          <w:iCs/>
        </w:rPr>
        <w:t xml:space="preserve"> </w:t>
      </w:r>
      <w:r w:rsidRPr="00D455ED">
        <w:t>–</w:t>
      </w:r>
      <w:r>
        <w:rPr>
          <w:b/>
          <w:bCs/>
        </w:rPr>
        <w:t xml:space="preserve"> </w:t>
      </w:r>
      <w:r>
        <w:rPr>
          <w:i/>
          <w:iCs/>
        </w:rPr>
        <w:t>h</w:t>
      </w:r>
      <w:r w:rsidRPr="007A7705">
        <w:rPr>
          <w:i/>
          <w:iCs/>
        </w:rPr>
        <w:t>yper</w:t>
      </w:r>
      <w:r>
        <w:t>-</w:t>
      </w:r>
      <w:r>
        <w:rPr>
          <w:lang w:val="sr-Cyrl-RS"/>
        </w:rPr>
        <w:t xml:space="preserve">параметар који утиче </w:t>
      </w:r>
      <w:r w:rsidR="004E4EB8">
        <w:rPr>
          <w:lang w:val="sr-Cyrl-RS"/>
        </w:rPr>
        <w:t xml:space="preserve">на то </w:t>
      </w:r>
      <w:r>
        <w:rPr>
          <w:lang w:val="sr-Cyrl-RS"/>
        </w:rPr>
        <w:t xml:space="preserve">колики постотак неурона ће бити одбачен приликом сваке епохе </w:t>
      </w:r>
      <w:r w:rsidR="008A6370">
        <w:rPr>
          <w:lang w:val="sr-Cyrl-RS"/>
        </w:rPr>
        <w:t>обучавања</w:t>
      </w:r>
      <w:r>
        <w:rPr>
          <w:lang w:val="sr-Cyrl-RS"/>
        </w:rPr>
        <w:t>.</w:t>
      </w:r>
    </w:p>
    <w:p w14:paraId="63222046" w14:textId="7CC9772E" w:rsidR="008A6370" w:rsidRPr="008A6370" w:rsidRDefault="008A6370" w:rsidP="00861442">
      <w:pPr>
        <w:pStyle w:val="ListParagraph"/>
        <w:numPr>
          <w:ilvl w:val="0"/>
          <w:numId w:val="7"/>
        </w:numPr>
        <w:spacing w:after="120"/>
        <w:ind w:left="720"/>
        <w:rPr>
          <w:i/>
          <w:iCs/>
          <w:lang w:val="sr-Cyrl-RS"/>
        </w:rPr>
      </w:pPr>
      <w:r>
        <w:rPr>
          <w:b/>
          <w:bCs/>
          <w:lang w:val="sr-Cyrl-RS"/>
        </w:rPr>
        <w:t xml:space="preserve">Активацијске функције </w:t>
      </w:r>
      <w:r w:rsidRPr="00D455ED">
        <w:rPr>
          <w:lang w:val="sr-Cyrl-RS"/>
        </w:rPr>
        <w:t>–</w:t>
      </w:r>
      <w:r>
        <w:rPr>
          <w:b/>
          <w:bCs/>
          <w:lang w:val="sr-Cyrl-RS"/>
        </w:rPr>
        <w:t xml:space="preserve"> </w:t>
      </w:r>
      <w:r>
        <w:rPr>
          <w:i/>
          <w:iCs/>
        </w:rPr>
        <w:t>h</w:t>
      </w:r>
      <w:r w:rsidRPr="007A7705">
        <w:rPr>
          <w:i/>
          <w:iCs/>
        </w:rPr>
        <w:t>yper</w:t>
      </w:r>
      <w:r>
        <w:t>-</w:t>
      </w:r>
      <w:r>
        <w:rPr>
          <w:lang w:val="sr-Cyrl-RS"/>
        </w:rPr>
        <w:t>параметар који одређује које активацијске фукнције ће бити кориштене за процесуирање улазног сигнала унутар сваког неурона. Директно утиче на конвергенцију неуронске мреже, али и на брзину обучавања</w:t>
      </w:r>
    </w:p>
    <w:p w14:paraId="1E83AA9B" w14:textId="04B9FC82" w:rsidR="008A6370" w:rsidRDefault="008A6370" w:rsidP="00EE62BD">
      <w:pPr>
        <w:spacing w:after="120"/>
        <w:ind w:firstLine="720"/>
        <w:rPr>
          <w:lang w:val="sr-Cyrl-RS"/>
        </w:rPr>
      </w:pPr>
      <w:r w:rsidRPr="008A6370">
        <w:rPr>
          <w:i/>
          <w:iCs/>
        </w:rPr>
        <w:t>Hyper</w:t>
      </w:r>
      <w:r w:rsidRPr="008A6370">
        <w:t>-</w:t>
      </w:r>
      <w:r w:rsidRPr="008A6370">
        <w:rPr>
          <w:lang w:val="sr-Cyrl-RS"/>
        </w:rPr>
        <w:t xml:space="preserve">параметри са аспекта </w:t>
      </w:r>
      <w:r w:rsidR="002269EF">
        <w:rPr>
          <w:lang w:val="sr-Cyrl-RS"/>
        </w:rPr>
        <w:t>тренинг алгоритама</w:t>
      </w:r>
      <w:r w:rsidRPr="008A6370">
        <w:rPr>
          <w:lang w:val="sr-Cyrl-RS"/>
        </w:rPr>
        <w:t>:</w:t>
      </w:r>
    </w:p>
    <w:p w14:paraId="24DE3885" w14:textId="5E2B7217" w:rsidR="008A6370" w:rsidRPr="00975E83" w:rsidRDefault="008A6370" w:rsidP="00861442">
      <w:pPr>
        <w:pStyle w:val="ListParagraph"/>
        <w:numPr>
          <w:ilvl w:val="0"/>
          <w:numId w:val="8"/>
        </w:numPr>
        <w:spacing w:after="120"/>
        <w:ind w:left="622"/>
        <w:rPr>
          <w:b/>
          <w:bCs/>
          <w:lang w:val="sr-Cyrl-RS"/>
        </w:rPr>
      </w:pPr>
      <w:r w:rsidRPr="008A6370">
        <w:rPr>
          <w:b/>
          <w:bCs/>
          <w:i/>
          <w:iCs/>
        </w:rPr>
        <w:t>Learning rate</w:t>
      </w:r>
      <w:r>
        <w:rPr>
          <w:b/>
          <w:bCs/>
          <w:i/>
          <w:iCs/>
        </w:rPr>
        <w:t xml:space="preserve"> </w:t>
      </w:r>
      <w:r w:rsidR="00D455ED">
        <w:rPr>
          <w:lang w:val="sr-Cyrl-RS"/>
        </w:rPr>
        <w:t xml:space="preserve">– </w:t>
      </w:r>
      <w:r w:rsidR="00975E83">
        <w:rPr>
          <w:i/>
          <w:iCs/>
        </w:rPr>
        <w:t>h</w:t>
      </w:r>
      <w:r w:rsidR="00474BBC" w:rsidRPr="008A6370">
        <w:rPr>
          <w:i/>
          <w:iCs/>
        </w:rPr>
        <w:t>yper</w:t>
      </w:r>
      <w:r w:rsidR="00474BBC" w:rsidRPr="008A6370">
        <w:t>-</w:t>
      </w:r>
      <w:r w:rsidR="00474BBC" w:rsidRPr="008A6370">
        <w:rPr>
          <w:lang w:val="sr-Cyrl-RS"/>
        </w:rPr>
        <w:t>парамет</w:t>
      </w:r>
      <w:r w:rsidR="00975E83">
        <w:rPr>
          <w:lang w:val="sr-Cyrl-RS"/>
        </w:rPr>
        <w:t>ар</w:t>
      </w:r>
      <w:r w:rsidR="00474BBC">
        <w:rPr>
          <w:lang w:val="sr-Cyrl-RS"/>
        </w:rPr>
        <w:t xml:space="preserve"> који </w:t>
      </w:r>
      <w:r w:rsidR="00474BBC">
        <w:rPr>
          <w:i/>
          <w:iCs/>
        </w:rPr>
        <w:t xml:space="preserve">backpropagation </w:t>
      </w:r>
      <w:r w:rsidR="00474BBC">
        <w:rPr>
          <w:lang w:val="sr-Cyrl-RS"/>
        </w:rPr>
        <w:t xml:space="preserve">алгоритму говори са коликим кораком да уради </w:t>
      </w:r>
      <w:r w:rsidR="00474BBC">
        <w:rPr>
          <w:i/>
          <w:iCs/>
        </w:rPr>
        <w:t>gradient descent.</w:t>
      </w:r>
      <w:r w:rsidR="00474BBC">
        <w:t xml:space="preserve"> </w:t>
      </w:r>
      <w:r w:rsidR="00474BBC">
        <w:rPr>
          <w:i/>
          <w:iCs/>
        </w:rPr>
        <w:t xml:space="preserve">Gradient descent </w:t>
      </w:r>
      <w:r w:rsidR="00474BBC">
        <w:rPr>
          <w:lang w:val="sr-Cyrl-RS"/>
        </w:rPr>
        <w:t xml:space="preserve">алгоритам множи величину градијента са овим скаларом како би одредио следећу тачку. Избор превише мале вредности коју представља </w:t>
      </w:r>
      <w:r w:rsidR="00474BBC" w:rsidRPr="00474BBC">
        <w:rPr>
          <w:i/>
          <w:iCs/>
        </w:rPr>
        <w:t>Learning rate</w:t>
      </w:r>
      <w:r w:rsidR="00474BBC">
        <w:rPr>
          <w:i/>
          <w:iCs/>
          <w:lang w:val="sr-Cyrl-RS"/>
        </w:rPr>
        <w:t xml:space="preserve"> </w:t>
      </w:r>
      <w:r w:rsidR="00474BBC">
        <w:rPr>
          <w:lang w:val="sr-Cyrl-RS"/>
        </w:rPr>
        <w:t>може довести до машења минимума функције губитка (</w:t>
      </w:r>
      <w:r w:rsidR="00474BBC">
        <w:t>eng. Loss function</w:t>
      </w:r>
      <w:r w:rsidR="004E4EB8">
        <w:rPr>
          <w:lang w:val="sr-Cyrl-RS"/>
        </w:rPr>
        <w:t>)</w:t>
      </w:r>
      <w:r w:rsidR="00D455ED">
        <w:rPr>
          <w:lang w:val="sr-Cyrl-RS"/>
        </w:rPr>
        <w:t xml:space="preserve">, али и до повећања брзине </w:t>
      </w:r>
      <w:r w:rsidR="00D455ED">
        <w:rPr>
          <w:lang w:val="sr-Cyrl-RS"/>
        </w:rPr>
        <w:lastRenderedPageBreak/>
        <w:t xml:space="preserve">тренирања. </w:t>
      </w:r>
      <w:r w:rsidR="00975E83">
        <w:rPr>
          <w:lang w:val="sr-Cyrl-RS"/>
        </w:rPr>
        <w:t>Најбољ</w:t>
      </w:r>
      <w:r w:rsidR="004E4EB8">
        <w:rPr>
          <w:lang w:val="sr-Cyrl-RS"/>
        </w:rPr>
        <w:t>е</w:t>
      </w:r>
      <w:r w:rsidR="00975E83">
        <w:rPr>
          <w:lang w:val="sr-Cyrl-RS"/>
        </w:rPr>
        <w:t xml:space="preserve"> решење избора овог </w:t>
      </w:r>
      <w:r w:rsidR="00975E83">
        <w:rPr>
          <w:i/>
          <w:iCs/>
        </w:rPr>
        <w:t>h</w:t>
      </w:r>
      <w:r w:rsidR="00975E83" w:rsidRPr="008A6370">
        <w:rPr>
          <w:i/>
          <w:iCs/>
        </w:rPr>
        <w:t>yper</w:t>
      </w:r>
      <w:r w:rsidR="00975E83" w:rsidRPr="008A6370">
        <w:t>-</w:t>
      </w:r>
      <w:r w:rsidR="00975E83" w:rsidRPr="008A6370">
        <w:rPr>
          <w:lang w:val="sr-Cyrl-RS"/>
        </w:rPr>
        <w:t>парамет</w:t>
      </w:r>
      <w:r w:rsidR="00975E83">
        <w:rPr>
          <w:lang w:val="sr-Cyrl-RS"/>
        </w:rPr>
        <w:t xml:space="preserve">ра јесте да се уведе промењиви додатни </w:t>
      </w:r>
    </w:p>
    <w:p w14:paraId="0D11AFA8" w14:textId="6EE8AB27" w:rsidR="00975E83" w:rsidRPr="00D455ED" w:rsidRDefault="00975E83" w:rsidP="00861442">
      <w:pPr>
        <w:pStyle w:val="ListParagraph"/>
        <w:numPr>
          <w:ilvl w:val="0"/>
          <w:numId w:val="8"/>
        </w:numPr>
        <w:spacing w:after="120"/>
        <w:ind w:left="622"/>
        <w:rPr>
          <w:b/>
          <w:bCs/>
          <w:lang w:val="sr-Cyrl-RS"/>
        </w:rPr>
      </w:pPr>
      <w:r>
        <w:rPr>
          <w:b/>
          <w:bCs/>
          <w:i/>
          <w:iCs/>
        </w:rPr>
        <w:t xml:space="preserve">Learning rate decay </w:t>
      </w:r>
      <w:r>
        <w:rPr>
          <w:lang w:val="sr-Cyrl-RS"/>
        </w:rPr>
        <w:t xml:space="preserve">– најбоље решење избора </w:t>
      </w:r>
      <w:r w:rsidRPr="00975E83">
        <w:rPr>
          <w:i/>
          <w:iCs/>
        </w:rPr>
        <w:t xml:space="preserve">Learning rate </w:t>
      </w:r>
      <w:r>
        <w:rPr>
          <w:i/>
          <w:iCs/>
        </w:rPr>
        <w:t>h</w:t>
      </w:r>
      <w:r w:rsidRPr="008A6370">
        <w:rPr>
          <w:i/>
          <w:iCs/>
        </w:rPr>
        <w:t>yper</w:t>
      </w:r>
      <w:r w:rsidRPr="008A6370">
        <w:t>-</w:t>
      </w:r>
      <w:r w:rsidRPr="008A6370">
        <w:rPr>
          <w:lang w:val="sr-Cyrl-RS"/>
        </w:rPr>
        <w:t>парамет</w:t>
      </w:r>
      <w:r>
        <w:rPr>
          <w:lang w:val="sr-Cyrl-RS"/>
        </w:rPr>
        <w:t xml:space="preserve">ра јесте да се уведе </w:t>
      </w:r>
      <w:r w:rsidRPr="00975E83">
        <w:rPr>
          <w:i/>
          <w:iCs/>
        </w:rPr>
        <w:t>Learning rate decay</w:t>
      </w:r>
      <w:r>
        <w:rPr>
          <w:i/>
          <w:iCs/>
          <w:lang w:val="sr-Cyrl-RS"/>
        </w:rPr>
        <w:t xml:space="preserve"> </w:t>
      </w:r>
      <w:r>
        <w:rPr>
          <w:lang w:val="sr-Cyrl-RS"/>
        </w:rPr>
        <w:t xml:space="preserve">који ће смањивати </w:t>
      </w:r>
      <w:r w:rsidRPr="00975E83">
        <w:rPr>
          <w:i/>
          <w:iCs/>
        </w:rPr>
        <w:t>Learning rate</w:t>
      </w:r>
      <w:r>
        <w:rPr>
          <w:i/>
          <w:iCs/>
          <w:lang w:val="sr-Cyrl-RS"/>
        </w:rPr>
        <w:t xml:space="preserve"> </w:t>
      </w:r>
      <w:r>
        <w:rPr>
          <w:lang w:val="sr-Cyrl-RS"/>
        </w:rPr>
        <w:t xml:space="preserve">како би се омогућило да се смањи време обучавања </w:t>
      </w:r>
      <w:r w:rsidR="00A42439">
        <w:rPr>
          <w:lang w:val="sr-Cyrl-RS"/>
        </w:rPr>
        <w:t>када</w:t>
      </w:r>
      <w:r>
        <w:rPr>
          <w:lang w:val="sr-Cyrl-RS"/>
        </w:rPr>
        <w:t xml:space="preserve"> се модел мреже приближава решењу. </w:t>
      </w:r>
    </w:p>
    <w:p w14:paraId="7897402E" w14:textId="547A0D85" w:rsidR="00D455ED" w:rsidRPr="00DC5567" w:rsidRDefault="00D455ED" w:rsidP="00861442">
      <w:pPr>
        <w:pStyle w:val="ListParagraph"/>
        <w:numPr>
          <w:ilvl w:val="0"/>
          <w:numId w:val="8"/>
        </w:numPr>
        <w:spacing w:after="120"/>
        <w:ind w:left="622"/>
        <w:rPr>
          <w:b/>
          <w:bCs/>
          <w:lang w:val="sr-Cyrl-RS"/>
        </w:rPr>
      </w:pPr>
      <w:r w:rsidRPr="00D455ED">
        <w:rPr>
          <w:b/>
          <w:bCs/>
          <w:lang w:val="sr-Cyrl-RS"/>
        </w:rPr>
        <w:t>Број епоха</w:t>
      </w:r>
      <w:r>
        <w:rPr>
          <w:b/>
          <w:bCs/>
          <w:lang w:val="sr-Cyrl-RS"/>
        </w:rPr>
        <w:t xml:space="preserve"> </w:t>
      </w:r>
      <w:r>
        <w:rPr>
          <w:lang w:val="sr-Cyrl-RS"/>
        </w:rPr>
        <w:t xml:space="preserve">– говори колико пута улазни подаци за обучавање пролазе кроз целокупну неуронску мрежу. </w:t>
      </w:r>
      <w:r w:rsidR="00DC5567">
        <w:rPr>
          <w:lang w:val="sr-Cyrl-RS"/>
        </w:rPr>
        <w:t xml:space="preserve">Да би се избегао </w:t>
      </w:r>
      <w:r w:rsidR="00DC5567">
        <w:rPr>
          <w:i/>
          <w:iCs/>
        </w:rPr>
        <w:t xml:space="preserve">over-fitting </w:t>
      </w:r>
      <w:r w:rsidR="00DC5567">
        <w:rPr>
          <w:lang w:val="sr-Cyrl-RS"/>
        </w:rPr>
        <w:t>п</w:t>
      </w:r>
      <w:r>
        <w:rPr>
          <w:lang w:val="sr-Cyrl-RS"/>
        </w:rPr>
        <w:t>ожељно је од</w:t>
      </w:r>
      <w:r w:rsidR="002269EF">
        <w:rPr>
          <w:lang w:val="sr-Cyrl-RS"/>
        </w:rPr>
        <w:t xml:space="preserve">абрати, односно повећавати број епоха до броја када </w:t>
      </w:r>
      <w:r w:rsidR="00DC5567">
        <w:rPr>
          <w:lang w:val="sr-Cyrl-RS"/>
        </w:rPr>
        <w:t xml:space="preserve">тачност валидације над сетом података за валидацију почиње да опада, па чак и ако се деси да тачност валидације над сетом податак за тренирање настави да расте. </w:t>
      </w:r>
    </w:p>
    <w:p w14:paraId="69659529" w14:textId="028BF87B" w:rsidR="00DC5567" w:rsidRPr="00214B57" w:rsidRDefault="00214B57" w:rsidP="00861442">
      <w:pPr>
        <w:pStyle w:val="ListParagraph"/>
        <w:numPr>
          <w:ilvl w:val="0"/>
          <w:numId w:val="8"/>
        </w:numPr>
        <w:spacing w:after="120"/>
        <w:ind w:left="622"/>
        <w:rPr>
          <w:b/>
          <w:bCs/>
          <w:lang w:val="sr-Cyrl-RS"/>
        </w:rPr>
      </w:pPr>
      <w:r>
        <w:rPr>
          <w:b/>
          <w:bCs/>
          <w:i/>
          <w:iCs/>
        </w:rPr>
        <w:t xml:space="preserve">Batch </w:t>
      </w:r>
      <w:r w:rsidRPr="00214B57">
        <w:rPr>
          <w:b/>
          <w:bCs/>
          <w:lang w:val="sr-Cyrl-RS"/>
        </w:rPr>
        <w:t>величина</w:t>
      </w:r>
      <w:r>
        <w:rPr>
          <w:b/>
          <w:bCs/>
          <w:lang w:val="sr-Cyrl-RS"/>
        </w:rPr>
        <w:t xml:space="preserve"> </w:t>
      </w:r>
      <w:r>
        <w:rPr>
          <w:lang w:val="sr-Cyrl-RS"/>
        </w:rPr>
        <w:t>–</w:t>
      </w:r>
      <w:r>
        <w:rPr>
          <w:b/>
          <w:bCs/>
          <w:lang w:val="sr-Cyrl-RS"/>
        </w:rPr>
        <w:t xml:space="preserve"> </w:t>
      </w:r>
      <w:r>
        <w:rPr>
          <w:lang w:val="sr-Cyrl-RS"/>
        </w:rPr>
        <w:t xml:space="preserve">податке за тренирање које доводимо на улаз неуронске мреже можемо да поделимо у мање целине које називамо </w:t>
      </w:r>
      <w:r>
        <w:rPr>
          <w:i/>
          <w:iCs/>
        </w:rPr>
        <w:t xml:space="preserve">Mini-batches </w:t>
      </w:r>
      <w:r>
        <w:rPr>
          <w:lang w:val="sr-Cyrl-RS"/>
        </w:rPr>
        <w:t xml:space="preserve">и уместо да у једној епохи кроз мрежу одједном пропустимо читав скуп података за тренирање, што може бити немогуће или временски скупо, пропуштамо тај скуп података у мањим целинама. </w:t>
      </w:r>
    </w:p>
    <w:p w14:paraId="4EC82A20" w14:textId="64041A72" w:rsidR="00214B57" w:rsidRPr="00975E83" w:rsidRDefault="00214B57" w:rsidP="00861442">
      <w:pPr>
        <w:pStyle w:val="ListParagraph"/>
        <w:numPr>
          <w:ilvl w:val="0"/>
          <w:numId w:val="8"/>
        </w:numPr>
        <w:spacing w:after="120"/>
        <w:ind w:left="622"/>
        <w:rPr>
          <w:b/>
          <w:bCs/>
          <w:lang w:val="sr-Cyrl-RS"/>
        </w:rPr>
      </w:pPr>
      <w:r>
        <w:rPr>
          <w:b/>
          <w:bCs/>
          <w:lang w:val="sr-Cyrl-RS"/>
        </w:rPr>
        <w:t xml:space="preserve">Алгоритми оптимизације </w:t>
      </w:r>
      <w:r w:rsidRPr="00214B57">
        <w:rPr>
          <w:lang w:val="sr-Cyrl-RS"/>
        </w:rPr>
        <w:t xml:space="preserve">– </w:t>
      </w:r>
      <w:r>
        <w:rPr>
          <w:lang w:val="sr-Cyrl-RS"/>
        </w:rPr>
        <w:t>приликом обучавања неуронских мрежа подешавају</w:t>
      </w:r>
      <w:r w:rsidR="000A08A3">
        <w:t xml:space="preserve"> </w:t>
      </w:r>
      <w:r w:rsidR="000A08A3">
        <w:rPr>
          <w:lang w:val="sr-Cyrl-RS"/>
        </w:rPr>
        <w:t>се</w:t>
      </w:r>
      <w:r>
        <w:rPr>
          <w:lang w:val="sr-Cyrl-RS"/>
        </w:rPr>
        <w:t xml:space="preserve">, односно уче тежински коефицијенти неурона како би се боље и прецизније генералисале специфичности сигнала, тј. проблема који се проматра, али и избегло заглављивање у локалном минимуму. Ово се постиже кориштењем алгоритама оптимизације. </w:t>
      </w:r>
      <w:r w:rsidR="00975E83">
        <w:rPr>
          <w:lang w:val="sr-Cyrl-RS"/>
        </w:rPr>
        <w:t xml:space="preserve">Одабир алгоритма оптимизације зависи од проблема који се проматра. Неки од њих су: </w:t>
      </w:r>
      <w:r w:rsidR="00975E83" w:rsidRPr="00975E83">
        <w:rPr>
          <w:i/>
          <w:iCs/>
        </w:rPr>
        <w:t>SGD (Stohastic Gradient Descent), Momentum, Adam</w:t>
      </w:r>
      <w:r w:rsidR="00975E83">
        <w:t xml:space="preserve"> </w:t>
      </w:r>
      <w:r w:rsidR="00975E83">
        <w:rPr>
          <w:lang w:val="sr-Cyrl-RS"/>
        </w:rPr>
        <w:t xml:space="preserve">и </w:t>
      </w:r>
      <w:r w:rsidR="00975E83" w:rsidRPr="00975E83">
        <w:rPr>
          <w:i/>
          <w:iCs/>
        </w:rPr>
        <w:t>AdaDelta</w:t>
      </w:r>
      <w:r w:rsidR="00975E83">
        <w:rPr>
          <w:i/>
          <w:iCs/>
        </w:rPr>
        <w:t>.</w:t>
      </w:r>
    </w:p>
    <w:p w14:paraId="1ADDA0A0" w14:textId="187008A3" w:rsidR="00975E83" w:rsidRPr="009E64E2" w:rsidRDefault="0084059A" w:rsidP="00EE62BD">
      <w:pPr>
        <w:spacing w:after="120"/>
        <w:ind w:firstLine="262"/>
        <w:rPr>
          <w:lang w:val="sr-Cyrl-RS"/>
        </w:rPr>
      </w:pPr>
      <w:r>
        <w:rPr>
          <w:lang w:val="sr-Cyrl-RS"/>
        </w:rPr>
        <w:t xml:space="preserve">Да ли смо изабрали погодне </w:t>
      </w:r>
      <w:r>
        <w:rPr>
          <w:i/>
          <w:iCs/>
        </w:rPr>
        <w:t>h</w:t>
      </w:r>
      <w:r w:rsidRPr="008A6370">
        <w:rPr>
          <w:i/>
          <w:iCs/>
        </w:rPr>
        <w:t>yper</w:t>
      </w:r>
      <w:r w:rsidRPr="008A6370">
        <w:t>-</w:t>
      </w:r>
      <w:r w:rsidRPr="008A6370">
        <w:rPr>
          <w:lang w:val="sr-Cyrl-RS"/>
        </w:rPr>
        <w:t>парамет</w:t>
      </w:r>
      <w:r>
        <w:rPr>
          <w:lang w:val="sr-Cyrl-RS"/>
        </w:rPr>
        <w:t>ре можемо зак</w:t>
      </w:r>
      <w:r w:rsidR="0028110F">
        <w:rPr>
          <w:lang w:val="sr-Cyrl-RS"/>
        </w:rPr>
        <w:t>љ</w:t>
      </w:r>
      <w:r>
        <w:rPr>
          <w:lang w:val="sr-Cyrl-RS"/>
        </w:rPr>
        <w:t>учити уз помоћ метрика тачности.</w:t>
      </w:r>
      <w:r w:rsidR="009E64E2">
        <w:rPr>
          <w:lang w:val="sr-Cyrl-RS"/>
        </w:rPr>
        <w:t xml:space="preserve"> Оне су представљене вредностима које покушавамо да оптимизујемо и често је то тачност. Приликом закључивања на основу тачности, пажњу је потребно обратити на то да ли нам је модел ушао у </w:t>
      </w:r>
      <w:r w:rsidR="009E64E2" w:rsidRPr="009E64E2">
        <w:rPr>
          <w:i/>
          <w:iCs/>
        </w:rPr>
        <w:t>overfitting</w:t>
      </w:r>
      <w:r w:rsidR="009E64E2">
        <w:t xml:space="preserve"> </w:t>
      </w:r>
      <w:r w:rsidR="009E64E2">
        <w:rPr>
          <w:lang w:val="sr-Cyrl-RS"/>
        </w:rPr>
        <w:t>или</w:t>
      </w:r>
      <w:r w:rsidR="009E64E2">
        <w:t xml:space="preserve"> </w:t>
      </w:r>
      <w:r w:rsidR="009E64E2" w:rsidRPr="009E64E2">
        <w:rPr>
          <w:i/>
          <w:iCs/>
        </w:rPr>
        <w:t>underfitting</w:t>
      </w:r>
      <w:r w:rsidR="009E64E2">
        <w:rPr>
          <w:i/>
          <w:iCs/>
          <w:lang w:val="sr-Cyrl-RS"/>
        </w:rPr>
        <w:t xml:space="preserve">. </w:t>
      </w:r>
      <w:r w:rsidR="003F78D9">
        <w:rPr>
          <w:lang w:val="sr-Cyrl-RS"/>
        </w:rPr>
        <w:t xml:space="preserve">У случају да наш модел дође у стање </w:t>
      </w:r>
      <w:r w:rsidR="003F78D9" w:rsidRPr="009E64E2">
        <w:rPr>
          <w:i/>
          <w:iCs/>
        </w:rPr>
        <w:t>overfitting</w:t>
      </w:r>
      <w:r w:rsidR="003F78D9">
        <w:rPr>
          <w:i/>
          <w:iCs/>
          <w:lang w:val="sr-Cyrl-RS"/>
        </w:rPr>
        <w:t xml:space="preserve">, </w:t>
      </w:r>
      <w:r w:rsidR="003F78D9">
        <w:rPr>
          <w:lang w:val="sr-Cyrl-RS"/>
        </w:rPr>
        <w:t xml:space="preserve">он ће имати одличну тачност над сетом података за обучавање, а изразито лошу тачност над подацима које није видео приликом обучавања. Ако се деси да модел уђе у стање </w:t>
      </w:r>
      <w:r w:rsidR="003F78D9" w:rsidRPr="009E64E2">
        <w:rPr>
          <w:i/>
          <w:iCs/>
        </w:rPr>
        <w:t>underfitting</w:t>
      </w:r>
      <w:r w:rsidR="003F78D9">
        <w:rPr>
          <w:i/>
          <w:iCs/>
          <w:lang w:val="sr-Cyrl-RS"/>
        </w:rPr>
        <w:t xml:space="preserve">, </w:t>
      </w:r>
      <w:r w:rsidR="003F78D9">
        <w:rPr>
          <w:lang w:val="sr-Cyrl-RS"/>
        </w:rPr>
        <w:t>имаће веома лошу прецизност како над подацима који су се користили приликом обучавања, тако и над подацима које није видео приликом обучавања</w:t>
      </w:r>
      <w:commentRangeStart w:id="47"/>
      <w:r w:rsidR="009E64E2">
        <w:rPr>
          <w:lang w:val="sr-Cyrl-RS"/>
        </w:rPr>
        <w:t>.</w:t>
      </w:r>
      <w:commentRangeEnd w:id="47"/>
      <w:r w:rsidR="004F39F5">
        <w:rPr>
          <w:rStyle w:val="CommentReference"/>
        </w:rPr>
        <w:commentReference w:id="47"/>
      </w:r>
      <w:r w:rsidR="009E64E2">
        <w:rPr>
          <w:lang w:val="sr-Cyrl-RS"/>
        </w:rPr>
        <w:t xml:space="preserve"> Због тога долазимо до валидације која нам омогућава да проверимо да ли се током оптимизације десило неко од претходна два стања која нису пожељна. Подаци се </w:t>
      </w:r>
      <w:r w:rsidR="009E64E2">
        <w:rPr>
          <w:lang w:val="sr-Cyrl-RS"/>
        </w:rPr>
        <w:lastRenderedPageBreak/>
        <w:t>деле на податке за обучавање</w:t>
      </w:r>
      <w:r w:rsidR="000A08A3">
        <w:rPr>
          <w:lang w:val="sr-Cyrl-RS"/>
        </w:rPr>
        <w:t xml:space="preserve">, </w:t>
      </w:r>
      <w:r w:rsidR="009E64E2">
        <w:rPr>
          <w:lang w:val="sr-Cyrl-RS"/>
        </w:rPr>
        <w:t>податке за валидацију</w:t>
      </w:r>
      <w:r w:rsidR="000A08A3">
        <w:rPr>
          <w:lang w:val="sr-Cyrl-RS"/>
        </w:rPr>
        <w:t xml:space="preserve"> и тест податке</w:t>
      </w:r>
      <w:r w:rsidR="009E64E2">
        <w:rPr>
          <w:lang w:val="sr-Cyrl-RS"/>
        </w:rPr>
        <w:t xml:space="preserve">. </w:t>
      </w:r>
      <w:r w:rsidR="0028110F">
        <w:rPr>
          <w:lang w:val="sr-Cyrl-RS"/>
        </w:rPr>
        <w:t xml:space="preserve">Током сваке епохе модел мреже се обучава над подацима за обучавање, а после тога се врши провера над подацима за валидацију. </w:t>
      </w:r>
      <w:r w:rsidR="000A08A3">
        <w:rPr>
          <w:lang w:val="sr-Cyrl-RS"/>
        </w:rPr>
        <w:t>Додатна провера перформанси модела врши се над сетом тест података.</w:t>
      </w:r>
    </w:p>
    <w:p w14:paraId="56FF2619" w14:textId="2E8FAF25" w:rsidR="00123EE2" w:rsidRDefault="007F377C" w:rsidP="007F377C">
      <w:pPr>
        <w:keepNext/>
        <w:spacing w:after="120"/>
        <w:ind w:firstLine="0"/>
        <w:jc w:val="center"/>
      </w:pPr>
      <w:r>
        <w:rPr>
          <w:noProof/>
          <w:highlight w:val="yellow"/>
          <w:lang w:val="en-GB" w:eastAsia="en-GB"/>
        </w:rPr>
        <w:drawing>
          <wp:inline distT="0" distB="0" distL="0" distR="0" wp14:anchorId="7BF1F04A" wp14:editId="4F8EA653">
            <wp:extent cx="5718175" cy="2340610"/>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18175" cy="2340610"/>
                    </a:xfrm>
                    <a:prstGeom prst="rect">
                      <a:avLst/>
                    </a:prstGeom>
                    <a:noFill/>
                    <a:ln>
                      <a:noFill/>
                    </a:ln>
                  </pic:spPr>
                </pic:pic>
              </a:graphicData>
            </a:graphic>
          </wp:inline>
        </w:drawing>
      </w:r>
    </w:p>
    <w:p w14:paraId="50D5DFD4" w14:textId="4776A927" w:rsidR="00416B0F" w:rsidRDefault="00123EE2" w:rsidP="00A667E7">
      <w:pPr>
        <w:pStyle w:val="Caption"/>
      </w:pPr>
      <w:bookmarkStart w:id="48" w:name="_Toc47347640"/>
      <w:r>
        <w:t xml:space="preserve">Слика </w:t>
      </w:r>
      <w:r w:rsidR="00CF708A">
        <w:fldChar w:fldCharType="begin"/>
      </w:r>
      <w:r w:rsidR="00CF708A">
        <w:instrText xml:space="preserve"> STYLEREF 1 \s </w:instrText>
      </w:r>
      <w:r w:rsidR="00CF708A">
        <w:fldChar w:fldCharType="separate"/>
      </w:r>
      <w:r w:rsidR="00CF708A">
        <w:rPr>
          <w:noProof/>
        </w:rPr>
        <w:t>2</w:t>
      </w:r>
      <w:r w:rsidR="00CF708A">
        <w:fldChar w:fldCharType="end"/>
      </w:r>
      <w:r w:rsidR="00CF708A">
        <w:t>.</w:t>
      </w:r>
      <w:r w:rsidR="00CF708A">
        <w:fldChar w:fldCharType="begin"/>
      </w:r>
      <w:r w:rsidR="00CF708A">
        <w:instrText xml:space="preserve"> SEQ Слика \* ARABIC \s 1 </w:instrText>
      </w:r>
      <w:r w:rsidR="00CF708A">
        <w:fldChar w:fldCharType="separate"/>
      </w:r>
      <w:r w:rsidR="00CF708A">
        <w:rPr>
          <w:noProof/>
        </w:rPr>
        <w:t>10</w:t>
      </w:r>
      <w:r w:rsidR="00CF708A">
        <w:fldChar w:fldCharType="end"/>
      </w:r>
      <w:r w:rsidRPr="00123EE2">
        <w:rPr>
          <w:lang w:val="sr-Cyrl-RS"/>
        </w:rPr>
        <w:t xml:space="preserve"> </w:t>
      </w:r>
      <w:r>
        <w:rPr>
          <w:lang w:val="sr-Cyrl-RS"/>
        </w:rPr>
        <w:t xml:space="preserve">Примери </w:t>
      </w:r>
      <w:r w:rsidRPr="00123EE2">
        <w:rPr>
          <w:i/>
          <w:iCs/>
        </w:rPr>
        <w:t>underfitting</w:t>
      </w:r>
      <w:r>
        <w:t xml:space="preserve">, </w:t>
      </w:r>
      <w:r>
        <w:rPr>
          <w:lang w:val="sr-Cyrl-RS"/>
        </w:rPr>
        <w:t xml:space="preserve">довољно доброг и </w:t>
      </w:r>
      <w:r w:rsidRPr="00123EE2">
        <w:rPr>
          <w:i/>
          <w:iCs/>
        </w:rPr>
        <w:t>overfitting</w:t>
      </w:r>
      <w:r>
        <w:rPr>
          <w:noProof/>
        </w:rPr>
        <w:t xml:space="preserve"> </w:t>
      </w:r>
      <w:r>
        <w:rPr>
          <w:noProof/>
          <w:lang w:val="sr-Cyrl-RS"/>
        </w:rPr>
        <w:t>стања</w:t>
      </w:r>
      <w:bookmarkEnd w:id="48"/>
    </w:p>
    <w:p w14:paraId="7CF13551" w14:textId="6398D6C8" w:rsidR="0028110F" w:rsidRDefault="0028110F" w:rsidP="00EE62BD">
      <w:pPr>
        <w:spacing w:after="120"/>
        <w:ind w:firstLine="720"/>
        <w:rPr>
          <w:lang w:val="sr-Cyrl-RS"/>
        </w:rPr>
      </w:pPr>
      <w:r>
        <w:rPr>
          <w:lang w:val="sr-Cyrl-RS"/>
        </w:rPr>
        <w:t xml:space="preserve">Оптимизација </w:t>
      </w:r>
      <w:r>
        <w:rPr>
          <w:i/>
          <w:iCs/>
        </w:rPr>
        <w:t>h</w:t>
      </w:r>
      <w:r w:rsidRPr="008A6370">
        <w:rPr>
          <w:i/>
          <w:iCs/>
        </w:rPr>
        <w:t>yper</w:t>
      </w:r>
      <w:r w:rsidRPr="008A6370">
        <w:t>-</w:t>
      </w:r>
      <w:r w:rsidRPr="008A6370">
        <w:rPr>
          <w:lang w:val="sr-Cyrl-RS"/>
        </w:rPr>
        <w:t>парамет</w:t>
      </w:r>
      <w:r>
        <w:rPr>
          <w:lang w:val="sr-Cyrl-RS"/>
        </w:rPr>
        <w:t>ара може се учинити на неколико начина:</w:t>
      </w:r>
    </w:p>
    <w:p w14:paraId="7974AB3E" w14:textId="0F2B3B20" w:rsidR="0028110F" w:rsidRPr="001B068E" w:rsidRDefault="0028110F" w:rsidP="00861442">
      <w:pPr>
        <w:pStyle w:val="ListParagraph"/>
        <w:numPr>
          <w:ilvl w:val="0"/>
          <w:numId w:val="9"/>
        </w:numPr>
        <w:spacing w:after="120"/>
        <w:rPr>
          <w:b/>
          <w:bCs/>
          <w:lang w:val="sr-Cyrl-RS"/>
        </w:rPr>
      </w:pPr>
      <w:r>
        <w:rPr>
          <w:b/>
          <w:bCs/>
          <w:i/>
          <w:iCs/>
          <w:lang w:val="sr-Cyrl-RS"/>
        </w:rPr>
        <w:t>„</w:t>
      </w:r>
      <w:r>
        <w:rPr>
          <w:b/>
          <w:bCs/>
          <w:i/>
          <w:iCs/>
        </w:rPr>
        <w:t xml:space="preserve">Trial and error” </w:t>
      </w:r>
      <w:r>
        <w:rPr>
          <w:lang w:val="sr-Cyrl-RS"/>
        </w:rPr>
        <w:t xml:space="preserve">– врше се итеративна погађања </w:t>
      </w:r>
      <w:r>
        <w:rPr>
          <w:i/>
          <w:iCs/>
        </w:rPr>
        <w:t>h</w:t>
      </w:r>
      <w:r w:rsidRPr="008A6370">
        <w:rPr>
          <w:i/>
          <w:iCs/>
        </w:rPr>
        <w:t>yper</w:t>
      </w:r>
      <w:r w:rsidRPr="008A6370">
        <w:t>-</w:t>
      </w:r>
      <w:r w:rsidRPr="008A6370">
        <w:rPr>
          <w:lang w:val="sr-Cyrl-RS"/>
        </w:rPr>
        <w:t>парамет</w:t>
      </w:r>
      <w:r>
        <w:rPr>
          <w:lang w:val="sr-Cyrl-RS"/>
        </w:rPr>
        <w:t xml:space="preserve">ара и на основу резултата модела и метрика тачности разматрају се они </w:t>
      </w:r>
      <w:r>
        <w:rPr>
          <w:i/>
          <w:iCs/>
        </w:rPr>
        <w:t>h</w:t>
      </w:r>
      <w:r w:rsidRPr="008A6370">
        <w:rPr>
          <w:i/>
          <w:iCs/>
        </w:rPr>
        <w:t>yper</w:t>
      </w:r>
      <w:r w:rsidRPr="008A6370">
        <w:t>-</w:t>
      </w:r>
      <w:r w:rsidRPr="008A6370">
        <w:rPr>
          <w:lang w:val="sr-Cyrl-RS"/>
        </w:rPr>
        <w:t>парамет</w:t>
      </w:r>
      <w:r>
        <w:rPr>
          <w:lang w:val="sr-Cyrl-RS"/>
        </w:rPr>
        <w:t xml:space="preserve">ари </w:t>
      </w:r>
      <w:r w:rsidR="001B068E">
        <w:rPr>
          <w:lang w:val="sr-Cyrl-RS"/>
        </w:rPr>
        <w:t xml:space="preserve">уз које је модел дао најбоље резултате. Људи са више искуства у решавању проблема помоћу неуронских мрежа могу врло брзо погодити довољно добре </w:t>
      </w:r>
      <w:r w:rsidR="001B068E">
        <w:rPr>
          <w:i/>
          <w:iCs/>
        </w:rPr>
        <w:t>h</w:t>
      </w:r>
      <w:r w:rsidR="001B068E" w:rsidRPr="008A6370">
        <w:rPr>
          <w:i/>
          <w:iCs/>
        </w:rPr>
        <w:t>yper</w:t>
      </w:r>
      <w:r w:rsidR="001B068E" w:rsidRPr="008A6370">
        <w:t>-</w:t>
      </w:r>
      <w:r w:rsidR="001B068E" w:rsidRPr="008A6370">
        <w:rPr>
          <w:lang w:val="sr-Cyrl-RS"/>
        </w:rPr>
        <w:t>парамет</w:t>
      </w:r>
      <w:r w:rsidR="001B068E">
        <w:rPr>
          <w:lang w:val="sr-Cyrl-RS"/>
        </w:rPr>
        <w:t xml:space="preserve">ре али по цену да није познато да ли је резултат одабира таквих </w:t>
      </w:r>
      <w:r w:rsidR="001B068E">
        <w:rPr>
          <w:i/>
          <w:iCs/>
        </w:rPr>
        <w:t>h</w:t>
      </w:r>
      <w:r w:rsidR="001B068E" w:rsidRPr="008A6370">
        <w:rPr>
          <w:i/>
          <w:iCs/>
        </w:rPr>
        <w:t>yper</w:t>
      </w:r>
      <w:r w:rsidR="001B068E" w:rsidRPr="008A6370">
        <w:t>-</w:t>
      </w:r>
      <w:r w:rsidR="001B068E" w:rsidRPr="008A6370">
        <w:rPr>
          <w:lang w:val="sr-Cyrl-RS"/>
        </w:rPr>
        <w:t>парамет</w:t>
      </w:r>
      <w:r w:rsidR="001B068E">
        <w:rPr>
          <w:lang w:val="sr-Cyrl-RS"/>
        </w:rPr>
        <w:t xml:space="preserve">ара најоптимизованији модел. </w:t>
      </w:r>
    </w:p>
    <w:p w14:paraId="08880568" w14:textId="4CCC1A26" w:rsidR="001B068E" w:rsidRPr="00766E02" w:rsidRDefault="001B068E" w:rsidP="00861442">
      <w:pPr>
        <w:pStyle w:val="ListParagraph"/>
        <w:numPr>
          <w:ilvl w:val="0"/>
          <w:numId w:val="9"/>
        </w:numPr>
        <w:spacing w:after="120"/>
        <w:rPr>
          <w:b/>
          <w:bCs/>
          <w:lang w:val="sr-Cyrl-RS"/>
        </w:rPr>
      </w:pPr>
      <w:r>
        <w:rPr>
          <w:b/>
          <w:bCs/>
          <w:i/>
          <w:iCs/>
          <w:lang w:val="sr-Cyrl-RS"/>
        </w:rPr>
        <w:t>„</w:t>
      </w:r>
      <w:r>
        <w:rPr>
          <w:b/>
          <w:bCs/>
          <w:i/>
          <w:iCs/>
        </w:rPr>
        <w:t xml:space="preserve">Grid search” </w:t>
      </w:r>
      <w:r>
        <w:rPr>
          <w:lang w:val="sr-Cyrl-RS"/>
        </w:rPr>
        <w:t xml:space="preserve">–   представља метод оптимизације </w:t>
      </w:r>
      <w:r>
        <w:rPr>
          <w:i/>
          <w:iCs/>
        </w:rPr>
        <w:t>h</w:t>
      </w:r>
      <w:r w:rsidRPr="008A6370">
        <w:rPr>
          <w:i/>
          <w:iCs/>
        </w:rPr>
        <w:t>yper</w:t>
      </w:r>
      <w:r w:rsidRPr="008A6370">
        <w:t>-</w:t>
      </w:r>
      <w:r w:rsidRPr="008A6370">
        <w:rPr>
          <w:lang w:val="sr-Cyrl-RS"/>
        </w:rPr>
        <w:t>парамет</w:t>
      </w:r>
      <w:r>
        <w:rPr>
          <w:lang w:val="sr-Cyrl-RS"/>
        </w:rPr>
        <w:t xml:space="preserve">ара на начин да се систематски тестира више различитих вредности сваког </w:t>
      </w:r>
      <w:r>
        <w:rPr>
          <w:i/>
          <w:iCs/>
        </w:rPr>
        <w:t>h</w:t>
      </w:r>
      <w:r w:rsidRPr="008A6370">
        <w:rPr>
          <w:i/>
          <w:iCs/>
        </w:rPr>
        <w:t>yper</w:t>
      </w:r>
      <w:r w:rsidRPr="008A6370">
        <w:t>-</w:t>
      </w:r>
      <w:r w:rsidRPr="008A6370">
        <w:rPr>
          <w:lang w:val="sr-Cyrl-RS"/>
        </w:rPr>
        <w:t>парамет</w:t>
      </w:r>
      <w:r>
        <w:rPr>
          <w:lang w:val="sr-Cyrl-RS"/>
        </w:rPr>
        <w:t xml:space="preserve">ра. </w:t>
      </w:r>
      <w:r w:rsidR="00766E02">
        <w:rPr>
          <w:lang w:val="sr-Cyrl-RS"/>
        </w:rPr>
        <w:t xml:space="preserve">На пример, постављањем </w:t>
      </w:r>
      <w:r w:rsidR="00766E02" w:rsidRPr="00766E02">
        <w:rPr>
          <w:i/>
          <w:iCs/>
        </w:rPr>
        <w:t>Batch</w:t>
      </w:r>
      <w:r w:rsidR="00766E02">
        <w:rPr>
          <w:i/>
          <w:iCs/>
          <w:lang w:val="sr-Cyrl-RS"/>
        </w:rPr>
        <w:t xml:space="preserve"> </w:t>
      </w:r>
      <w:r w:rsidR="00766E02">
        <w:rPr>
          <w:lang w:val="sr-Cyrl-RS"/>
        </w:rPr>
        <w:t xml:space="preserve">величине у опсег од 40 – 200, са кораком 10 приликом сваке нове итерације. Може да буде доста споро за велики број </w:t>
      </w:r>
      <w:r w:rsidR="00766E02">
        <w:rPr>
          <w:i/>
          <w:iCs/>
        </w:rPr>
        <w:t>h</w:t>
      </w:r>
      <w:r w:rsidR="00766E02" w:rsidRPr="008A6370">
        <w:rPr>
          <w:i/>
          <w:iCs/>
        </w:rPr>
        <w:t>yper</w:t>
      </w:r>
      <w:r w:rsidR="00766E02" w:rsidRPr="008A6370">
        <w:t>-</w:t>
      </w:r>
      <w:r w:rsidR="00766E02" w:rsidRPr="008A6370">
        <w:rPr>
          <w:lang w:val="sr-Cyrl-RS"/>
        </w:rPr>
        <w:t>парамет</w:t>
      </w:r>
      <w:r w:rsidR="00766E02">
        <w:rPr>
          <w:lang w:val="sr-Cyrl-RS"/>
        </w:rPr>
        <w:t>ара али даје прилику за оптимизацију истих.</w:t>
      </w:r>
    </w:p>
    <w:p w14:paraId="4D1409EE" w14:textId="075AC0EA" w:rsidR="00766E02" w:rsidRPr="004208DB" w:rsidRDefault="00766E02" w:rsidP="00861442">
      <w:pPr>
        <w:pStyle w:val="ListParagraph"/>
        <w:numPr>
          <w:ilvl w:val="0"/>
          <w:numId w:val="9"/>
        </w:numPr>
        <w:spacing w:after="120"/>
        <w:rPr>
          <w:b/>
          <w:bCs/>
          <w:lang w:val="sr-Cyrl-RS"/>
        </w:rPr>
      </w:pPr>
      <w:r w:rsidRPr="00766E02">
        <w:rPr>
          <w:b/>
          <w:bCs/>
          <w:lang w:val="sr-Cyrl-RS"/>
        </w:rPr>
        <w:t xml:space="preserve">Насумичан одабир </w:t>
      </w:r>
      <w:r>
        <w:rPr>
          <w:lang w:val="sr-Cyrl-RS"/>
        </w:rPr>
        <w:t>–</w:t>
      </w:r>
      <w:r>
        <w:rPr>
          <w:b/>
          <w:bCs/>
          <w:lang w:val="sr-Cyrl-RS"/>
        </w:rPr>
        <w:t xml:space="preserve"> </w:t>
      </w:r>
      <w:r>
        <w:rPr>
          <w:lang w:val="sr-Cyrl-RS"/>
        </w:rPr>
        <w:t xml:space="preserve">на основу </w:t>
      </w:r>
      <w:r w:rsidR="00D86A5C">
        <w:rPr>
          <w:lang w:val="sr-Cyrl-RS"/>
        </w:rPr>
        <w:fldChar w:fldCharType="begin" w:fldLock="1"/>
      </w:r>
      <w:r w:rsidR="00CF5845">
        <w:rPr>
          <w:lang w:val="sr-Cyrl-RS"/>
        </w:rPr>
        <w:instrText>ADDIN CSL_CITATION {"citationItems":[{"id":"ITEM-1","itemData":{"ISSN":"15324435","abstract":"Grid search and manual search are the most widely used strategies for hyper-parameter optimization. This paper shows empirically and theoretically that randomly chosen trials are more efficient for hyper-parameter optimization than trials on a grid. Empirical evidence comes from a comparison with a large previous study that used grid search and manual search to configure neural networks and deep belief networks. Compared with neural networks configured by a pure grid search, we find that random search over the same domain is able to find models that are as good or better within a small fraction of the computation time. Granting random search the same computational budget, random search finds better models by effectively searching a larger, less promising configuration space. Compared with deep belief networks configured by a thoughtful combination of manual search and grid search, purely random search over the same 32-dimensional configuration space found statistically equal performance on four of seven data sets, and superior performance on one of seven. A Gaussian process analysis of the function from hyper-parameters to validation set performance reveals that for most data sets only a few of the hyper-parameters really matter, but that different hyper-parameters are important on different data sets. This phenomenon makes grid search a poor choice for configuring algorithms for new data sets. Our analysis casts some light on why recent \"High Throughput\" methods achieve surprising success-they appear to search through a large number of hyper-parameters because most hyper-parameters do not matter much. We anticipate that growing interest in large hierarchical models will place an increasing burden on techniques for hyper-parameter optimization; this work shows that random search is a natural baseline against which to judge progress in the development of adaptive (sequential) hyper-parameter optimization algorithms. © 2012 James Bergstra and Yoshua Bengio.","author":[{"dropping-particle":"","family":"Bergstra","given":"James","non-dropping-particle":"","parse-names":false,"suffix":""},{"dropping-particle":"","family":"Bengio","given":"Yoshua","non-dropping-particle":"","parse-names":false,"suffix":""}],"container-title":"Journal of Machine Learning Research","id":"ITEM-1","issued":{"date-parts":[["2012"]]},"page":"281-305","title":"Random search for hyper-parameter optimization","type":"article-journal","volume":"13"},"uris":["http://www.mendeley.com/documents/?uuid=2f8a2b2b-0ebb-4cc5-82c0-5459fdc46773"]}],"mendeley":{"formattedCitation":"[13]","plainTextFormattedCitation":"[13]","previouslyFormattedCitation":"[13]"},"properties":{"noteIndex":0},"schema":"https://github.com/citation-style-language/schema/raw/master/csl-citation.json"}</w:instrText>
      </w:r>
      <w:r w:rsidR="00D86A5C">
        <w:rPr>
          <w:lang w:val="sr-Cyrl-RS"/>
        </w:rPr>
        <w:fldChar w:fldCharType="separate"/>
      </w:r>
      <w:r w:rsidR="00D86A5C" w:rsidRPr="00D86A5C">
        <w:rPr>
          <w:noProof/>
          <w:lang w:val="sr-Cyrl-RS"/>
        </w:rPr>
        <w:t>[13]</w:t>
      </w:r>
      <w:r w:rsidR="00D86A5C">
        <w:rPr>
          <w:lang w:val="sr-Cyrl-RS"/>
        </w:rPr>
        <w:fldChar w:fldCharType="end"/>
      </w:r>
      <w:r w:rsidR="00D86A5C">
        <w:t xml:space="preserve"> </w:t>
      </w:r>
      <w:r>
        <w:rPr>
          <w:lang w:val="sr-Cyrl-RS"/>
        </w:rPr>
        <w:t xml:space="preserve">дошло се до закључка да је насумичан одабир </w:t>
      </w:r>
      <w:r>
        <w:rPr>
          <w:i/>
          <w:iCs/>
        </w:rPr>
        <w:t>h</w:t>
      </w:r>
      <w:r w:rsidRPr="008A6370">
        <w:rPr>
          <w:i/>
          <w:iCs/>
        </w:rPr>
        <w:t>yper</w:t>
      </w:r>
      <w:r w:rsidRPr="008A6370">
        <w:t>-</w:t>
      </w:r>
      <w:r w:rsidRPr="008A6370">
        <w:rPr>
          <w:lang w:val="sr-Cyrl-RS"/>
        </w:rPr>
        <w:t>парамет</w:t>
      </w:r>
      <w:r>
        <w:rPr>
          <w:lang w:val="sr-Cyrl-RS"/>
        </w:rPr>
        <w:t xml:space="preserve">ара много ефикаснији од </w:t>
      </w:r>
      <w:r w:rsidRPr="00766E02">
        <w:rPr>
          <w:i/>
          <w:iCs/>
          <w:lang w:val="sr-Cyrl-RS"/>
        </w:rPr>
        <w:t>„</w:t>
      </w:r>
      <w:r w:rsidRPr="00766E02">
        <w:rPr>
          <w:i/>
          <w:iCs/>
        </w:rPr>
        <w:t>Trial and error”</w:t>
      </w:r>
      <w:r w:rsidRPr="00766E02">
        <w:rPr>
          <w:i/>
          <w:iCs/>
          <w:lang w:val="sr-Cyrl-RS"/>
        </w:rPr>
        <w:t xml:space="preserve"> </w:t>
      </w:r>
      <w:r w:rsidRPr="00766E02">
        <w:rPr>
          <w:lang w:val="sr-Cyrl-RS"/>
        </w:rPr>
        <w:t>и</w:t>
      </w:r>
      <w:r>
        <w:rPr>
          <w:lang w:val="sr-Cyrl-RS"/>
        </w:rPr>
        <w:t xml:space="preserve"> </w:t>
      </w:r>
      <w:r w:rsidRPr="00766E02">
        <w:rPr>
          <w:i/>
          <w:iCs/>
          <w:lang w:val="sr-Cyrl-RS"/>
        </w:rPr>
        <w:t xml:space="preserve"> „</w:t>
      </w:r>
      <w:r w:rsidRPr="00766E02">
        <w:rPr>
          <w:i/>
          <w:iCs/>
        </w:rPr>
        <w:t>Grid search”</w:t>
      </w:r>
      <w:r>
        <w:rPr>
          <w:i/>
          <w:iCs/>
          <w:lang w:val="sr-Cyrl-RS"/>
        </w:rPr>
        <w:t xml:space="preserve"> </w:t>
      </w:r>
      <w:r>
        <w:rPr>
          <w:lang w:val="sr-Cyrl-RS"/>
        </w:rPr>
        <w:t xml:space="preserve">приступа. </w:t>
      </w:r>
      <w:r w:rsidR="00D86A5C">
        <w:rPr>
          <w:lang w:val="sr-Cyrl-RS"/>
        </w:rPr>
        <w:t>Међутим, ч</w:t>
      </w:r>
      <w:r>
        <w:rPr>
          <w:lang w:val="sr-Cyrl-RS"/>
        </w:rPr>
        <w:t xml:space="preserve">есто даје резултате који нису интуитивни и често није јасно из ког разлога је одређени </w:t>
      </w:r>
      <w:r>
        <w:rPr>
          <w:i/>
          <w:iCs/>
        </w:rPr>
        <w:t>h</w:t>
      </w:r>
      <w:r w:rsidRPr="008A6370">
        <w:rPr>
          <w:i/>
          <w:iCs/>
        </w:rPr>
        <w:t>yper</w:t>
      </w:r>
      <w:r w:rsidRPr="008A6370">
        <w:t>-</w:t>
      </w:r>
      <w:r w:rsidRPr="008A6370">
        <w:rPr>
          <w:lang w:val="sr-Cyrl-RS"/>
        </w:rPr>
        <w:t>парамет</w:t>
      </w:r>
      <w:r>
        <w:rPr>
          <w:lang w:val="sr-Cyrl-RS"/>
        </w:rPr>
        <w:t>ар изабран.</w:t>
      </w:r>
    </w:p>
    <w:p w14:paraId="5CE2DD5D" w14:textId="3ED59514" w:rsidR="002B7D09" w:rsidRDefault="004208DB" w:rsidP="00EE62BD">
      <w:pPr>
        <w:spacing w:after="120"/>
        <w:ind w:firstLine="360"/>
        <w:rPr>
          <w:lang w:val="sr-Cyrl-RS"/>
        </w:rPr>
        <w:sectPr w:rsidR="002B7D09" w:rsidSect="002C454B">
          <w:headerReference w:type="default" r:id="rId29"/>
          <w:pgSz w:w="11906" w:h="16838"/>
          <w:pgMar w:top="1440" w:right="1440" w:bottom="1440" w:left="1440" w:header="708" w:footer="708" w:gutter="0"/>
          <w:cols w:space="708"/>
          <w:docGrid w:linePitch="360"/>
        </w:sectPr>
      </w:pPr>
      <w:r>
        <w:rPr>
          <w:lang w:val="sr-Cyrl-RS"/>
        </w:rPr>
        <w:t xml:space="preserve">Из свега приложеног у овом поглављу можемо закључити да је процес обучавања вештачких неуронских мрежа комплексан и </w:t>
      </w:r>
      <w:r w:rsidR="00870387">
        <w:rPr>
          <w:lang w:val="sr-Cyrl-RS"/>
        </w:rPr>
        <w:t>итеративан</w:t>
      </w:r>
      <w:r>
        <w:rPr>
          <w:lang w:val="sr-Cyrl-RS"/>
        </w:rPr>
        <w:t xml:space="preserve"> процес. На перформансе </w:t>
      </w:r>
      <w:r>
        <w:rPr>
          <w:lang w:val="sr-Cyrl-RS"/>
        </w:rPr>
        <w:lastRenderedPageBreak/>
        <w:t>система који решава посматрани проблем утичу разни фактори, почев од оних комплекснијих, као што су структура неуронске мреже и одабир функције оптимизације, па све до оних једноставнијих као што је избор броја епоха обучавања.</w:t>
      </w:r>
    </w:p>
    <w:p w14:paraId="257CABFB" w14:textId="06F0BF2D" w:rsidR="000A08A3" w:rsidRPr="004208DB" w:rsidRDefault="000A08A3" w:rsidP="002B7D09">
      <w:pPr>
        <w:spacing w:after="120" w:line="276" w:lineRule="auto"/>
        <w:ind w:firstLine="0"/>
        <w:jc w:val="left"/>
        <w:rPr>
          <w:lang w:val="sr-Cyrl-RS"/>
        </w:rPr>
      </w:pPr>
    </w:p>
    <w:p w14:paraId="54547792" w14:textId="21428C26" w:rsidR="00F2003A" w:rsidRDefault="00F2003A" w:rsidP="00A667E7">
      <w:pPr>
        <w:pStyle w:val="Heading1"/>
        <w:spacing w:after="120"/>
      </w:pPr>
      <w:bookmarkStart w:id="49" w:name="_Ref46530166"/>
      <w:bookmarkStart w:id="50" w:name="_Toc47347532"/>
      <w:r w:rsidRPr="002C2E96">
        <w:t>Концепт</w:t>
      </w:r>
      <w:r>
        <w:t xml:space="preserve"> решења</w:t>
      </w:r>
      <w:bookmarkEnd w:id="49"/>
      <w:bookmarkEnd w:id="50"/>
    </w:p>
    <w:p w14:paraId="1F10A0F2" w14:textId="313BEE1B" w:rsidR="0055094C" w:rsidRDefault="000C5680" w:rsidP="00A667E7">
      <w:pPr>
        <w:spacing w:after="120"/>
        <w:ind w:firstLine="720"/>
        <w:rPr>
          <w:lang w:val="sr-Cyrl-RS"/>
        </w:rPr>
      </w:pPr>
      <w:r>
        <w:rPr>
          <w:lang w:val="sr-Cyrl-RS"/>
        </w:rPr>
        <w:t xml:space="preserve">/* </w:t>
      </w:r>
      <w:r w:rsidR="0055094C">
        <w:rPr>
          <w:lang w:val="sr-Cyrl-RS"/>
        </w:rPr>
        <w:t>Код решавања било ког проблема, па тако и проблема праћења пажње возача, потребно је проблем добро разумети, приступити му систематски и поделити га на мање, градивне целине. Потребно је одговорити на неколико питања. Шта је то шта желимо да постигнемо? Шта нам је потребно да би се проблем решио? Шта нам је од програмских решења и алата већ доступно, а шта морамо самостално имплементирати?</w:t>
      </w:r>
      <w:r>
        <w:rPr>
          <w:lang w:val="sr-Cyrl-RS"/>
        </w:rPr>
        <w:t xml:space="preserve"> */</w:t>
      </w:r>
    </w:p>
    <w:p w14:paraId="5EDE9F24" w14:textId="1021F090" w:rsidR="003504E6" w:rsidRDefault="006B5E89" w:rsidP="00EE62BD">
      <w:pPr>
        <w:spacing w:after="120"/>
        <w:ind w:firstLine="720"/>
        <w:rPr>
          <w:lang w:val="sr-Cyrl-RS"/>
        </w:rPr>
      </w:pPr>
      <w:r>
        <w:rPr>
          <w:lang w:val="sr-Cyrl-RS"/>
        </w:rPr>
        <w:t xml:space="preserve">Оно што је нама људима интуитивно и што можемо са лакоћом и несвесно да обрадимо и процесуирамо, као што је разлучивање да ли се на слици налази лице, где су различити елементи тог лица и да ли је поглед усмерен право, у страну, или негде другде, па чак и да ли је тај неко са слике поспан, за рачунар представља озбиљан проблем. </w:t>
      </w:r>
      <w:r w:rsidR="009F2A6D">
        <w:rPr>
          <w:lang w:val="sr-Cyrl-RS"/>
        </w:rPr>
        <w:t xml:space="preserve">Да би одредили степен пажње човека (возача) потребно је посматрати његово лице и положаје лица, али исто тако посматрати и елементе на лицу, као што су очи, уста, уши, итд. На основу различитих научних радова </w:t>
      </w:r>
      <w:r w:rsidR="009279FD">
        <w:rPr>
          <w:lang w:val="sr-Cyrl-RS"/>
        </w:rPr>
        <w:fldChar w:fldCharType="begin" w:fldLock="1"/>
      </w:r>
      <w:r w:rsidR="00A025BC">
        <w:rPr>
          <w:lang w:val="sr-Cyrl-RS"/>
        </w:rPr>
        <w:instrText>ADDIN CSL_CITATION {"citationItems":[{"id":"ITEM-1","itemData":{"ISBN":"9788409085187","ISSN":"25183672","abstract":"In this contribution, we present a facial activity detection system using image processing and machine learning techniques. Facial activity detection allows monitoring people emotional states, attention, fatigue, reactions to different situations, etc., in a non-intrusive way. The designed system can be used in many fields such as education and musical perception. Monitoring the facial activity of a person can help us to know if it is necessary to take a break, change the type of music that is being listened to or modify the way of teaching the class.","author":[{"dropping-particle":"","family":"Cobos","given":"Óscar","non-dropping-particle":"","parse-names":false,"suffix":""},{"dropping-particle":"","family":"Munilla","given":"Jorge","non-dropping-particle":"","parse-names":false,"suffix":""},{"dropping-particle":"","family":"Barbancho","given":"Ana M.","non-dropping-particle":"","parse-names":false,"suffix":""},{"dropping-particle":"","family":"Barbancho","given":"Isabel","non-dropping-particle":"","parse-names":false,"suffix":""},{"dropping-particle":"","family":"Tardón","given":"Lorenzo J.","non-dropping-particle":"","parse-names":false,"suffix":""}],"container-title":"Proceedings of the Sound and Music Computing Conferences","id":"ITEM-1","issued":{"date-parts":[["2019"]]},"page":"295-296","title":"Facial activity detection to monitor attention and fatigue","type":"article-journal"},"uris":["http://www.mendeley.com/documents/?uuid=9b953d05-0b0e-47ac-b418-bbfcb609b315"]},{"id":"ITEM-2","itemData":{"DOI":"10.1109/TITS.2003.821342","ISSN":"15249050","abstract":"This paper presents a system for analyzing human driver visual attention. The system relies on estimation of global motion and color statistics to robustly track a person's head and facial features. The system is fully automatic, it can initialize automatically, and reinitialize when necessary. The system classifies rotation in all viewing directions, detects eye/mouth occlusion, detects eye blinking and eye closure, and recovers the three dimensional gaze of the eyes. In addition, the system is able to track both through occlusion due to eye blinking, and eye closure, large mouth movement, and also through occlusion due to rotation. Even when the face is fully occluded due to rotation, the system does not break down. Further the system is able to track through yawning, which is a large local mouth motion. Finally, results are presented, and future work on how this system can be used for more advanced driver visual attention monitoring is discussed. © 2003 IEEE.","author":[{"dropping-particle":"","family":"Smith","given":"Paul","non-dropping-particle":"","parse-names":false,"suffix":""},{"dropping-particle":"","family":"Shah","given":"Mubarak","non-dropping-particle":"","parse-names":false,"suffix":""},{"dropping-particle":"","family":"Vitoria Lobo","given":"Niels","non-dropping-particle":"da","parse-names":false,"suffix":""}],"container-title":"IEEE Transactions on Intelligent Transportation Systems","id":"ITEM-2","issue":"4","issued":{"date-parts":[["2003"]]},"page":"205-218","title":"Determining driver visual attention with one camera","type":"article-journal","volume":"4"},"uris":["http://www.mendeley.com/documents/?uuid=7642a526-55d8-4453-bb80-2ae4224d1e63"]}],"mendeley":{"formattedCitation":"[14], [15]","plainTextFormattedCitation":"[14], [15]","previouslyFormattedCitation":"[14], [15]"},"properties":{"noteIndex":0},"schema":"https://github.com/citation-style-language/schema/raw/master/csl-citation.json"}</w:instrText>
      </w:r>
      <w:r w:rsidR="009279FD">
        <w:rPr>
          <w:lang w:val="sr-Cyrl-RS"/>
        </w:rPr>
        <w:fldChar w:fldCharType="separate"/>
      </w:r>
      <w:r w:rsidR="009279FD" w:rsidRPr="009279FD">
        <w:rPr>
          <w:noProof/>
          <w:lang w:val="sr-Cyrl-RS"/>
        </w:rPr>
        <w:t>[14], [15]</w:t>
      </w:r>
      <w:r w:rsidR="009279FD">
        <w:rPr>
          <w:lang w:val="sr-Cyrl-RS"/>
        </w:rPr>
        <w:fldChar w:fldCharType="end"/>
      </w:r>
      <w:r w:rsidR="009279FD">
        <w:t>,</w:t>
      </w:r>
      <w:r w:rsidR="009F2A6D">
        <w:rPr>
          <w:lang w:val="sr-Cyrl-RS"/>
        </w:rPr>
        <w:t xml:space="preserve"> највећу информацију о степену пажње човека, на његовом лицу носе очи. Према томе, процена нивоа пажње може ефикасно да се врши на основу праћења различитих стања и положаја очију кроз време.</w:t>
      </w:r>
      <w:r w:rsidR="00DB06C1">
        <w:rPr>
          <w:lang w:val="sr-Cyrl-RS"/>
        </w:rPr>
        <w:t xml:space="preserve"> </w:t>
      </w:r>
      <w:r w:rsidR="00FE788F">
        <w:rPr>
          <w:lang w:val="sr-Cyrl-RS"/>
        </w:rPr>
        <w:t>Савладавање ове препреке</w:t>
      </w:r>
      <w:r w:rsidR="00DB06C1">
        <w:rPr>
          <w:lang w:val="sr-Cyrl-RS"/>
        </w:rPr>
        <w:t xml:space="preserve"> рачунар</w:t>
      </w:r>
      <w:r w:rsidR="00FE788F">
        <w:rPr>
          <w:lang w:val="sr-Cyrl-RS"/>
        </w:rPr>
        <w:t xml:space="preserve"> може </w:t>
      </w:r>
      <w:r w:rsidR="00A42439">
        <w:rPr>
          <w:lang w:val="sr-Cyrl-RS"/>
        </w:rPr>
        <w:t xml:space="preserve">постићи </w:t>
      </w:r>
      <w:r w:rsidR="00FE788F">
        <w:rPr>
          <w:lang w:val="sr-Cyrl-RS"/>
        </w:rPr>
        <w:t xml:space="preserve">уз помоћ </w:t>
      </w:r>
      <w:r w:rsidR="00DB06C1">
        <w:rPr>
          <w:lang w:val="sr-Cyrl-RS"/>
        </w:rPr>
        <w:t>приступ</w:t>
      </w:r>
      <w:r w:rsidR="00FE788F">
        <w:rPr>
          <w:lang w:val="sr-Cyrl-RS"/>
        </w:rPr>
        <w:t>а</w:t>
      </w:r>
      <w:r w:rsidR="00DB06C1">
        <w:rPr>
          <w:lang w:val="sr-Cyrl-RS"/>
        </w:rPr>
        <w:t xml:space="preserve"> са </w:t>
      </w:r>
      <w:r w:rsidR="00A42439">
        <w:rPr>
          <w:lang w:val="sr-Cyrl-RS"/>
        </w:rPr>
        <w:t>д</w:t>
      </w:r>
      <w:r w:rsidR="00DB06C1">
        <w:rPr>
          <w:lang w:val="sr-Cyrl-RS"/>
        </w:rPr>
        <w:t xml:space="preserve">убоким учењем и конволутивним неуронским мрежама. </w:t>
      </w:r>
      <w:r w:rsidR="002F0EB2">
        <w:rPr>
          <w:lang w:val="sr-Cyrl-RS"/>
        </w:rPr>
        <w:t>Да би омогућили боље и прецизније одређивање горе поменутих специфичности, у овом раду користе се три конволутивне неуронске мреже</w:t>
      </w:r>
      <w:r w:rsidR="00F82C52">
        <w:t xml:space="preserve"> </w:t>
      </w:r>
      <w:r w:rsidR="00F82C52">
        <w:rPr>
          <w:lang w:val="sr-Cyrl-RS"/>
        </w:rPr>
        <w:t>уз приступ надгледаног учења</w:t>
      </w:r>
      <w:r w:rsidR="00992ED1">
        <w:rPr>
          <w:lang w:val="sr-Cyrl-RS"/>
        </w:rPr>
        <w:t>. Свака мрежа</w:t>
      </w:r>
      <w:r w:rsidR="002F0EB2">
        <w:rPr>
          <w:lang w:val="sr-Cyrl-RS"/>
        </w:rPr>
        <w:t xml:space="preserve"> обавља део посла, респективно, проналазак лица на слици, одређивање елемената лица са слике лица и  процесуирање елемената лица и давање информације о стању возача. Због тога </w:t>
      </w:r>
      <w:r w:rsidR="00A42439">
        <w:rPr>
          <w:lang w:val="sr-Cyrl-RS"/>
        </w:rPr>
        <w:t xml:space="preserve">је </w:t>
      </w:r>
      <w:r w:rsidR="002F0EB2">
        <w:rPr>
          <w:lang w:val="sr-Cyrl-RS"/>
        </w:rPr>
        <w:t>потребно генерисати и лабелирати за сваку мрежу по један сет података.</w:t>
      </w:r>
      <w:r w:rsidR="00D07CDB">
        <w:rPr>
          <w:lang w:val="sr-Cyrl-RS"/>
        </w:rPr>
        <w:t xml:space="preserve"> </w:t>
      </w:r>
    </w:p>
    <w:p w14:paraId="2773E68B" w14:textId="5A84D262" w:rsidR="008264E3" w:rsidRPr="000829F8" w:rsidRDefault="00D41CBA" w:rsidP="00EE62BD">
      <w:pPr>
        <w:spacing w:after="120"/>
        <w:ind w:firstLine="576"/>
        <w:rPr>
          <w:lang w:val="sr-Cyrl-RS"/>
        </w:rPr>
      </w:pPr>
      <w:r>
        <w:rPr>
          <w:lang w:val="sr-Cyrl-RS"/>
        </w:rPr>
        <w:lastRenderedPageBreak/>
        <w:t xml:space="preserve">Решење проблема подељено је у </w:t>
      </w:r>
      <w:r w:rsidR="009C5A79">
        <w:rPr>
          <w:lang w:val="sr-Cyrl-RS"/>
        </w:rPr>
        <w:t>две целине</w:t>
      </w:r>
      <w:r>
        <w:rPr>
          <w:lang w:val="sr-Cyrl-RS"/>
        </w:rPr>
        <w:t>:</w:t>
      </w:r>
      <w:r w:rsidR="00A575DA">
        <w:rPr>
          <w:lang w:val="sr-Cyrl-RS"/>
        </w:rPr>
        <w:t xml:space="preserve"> генерисање и лабелирање </w:t>
      </w:r>
      <w:r w:rsidR="002F0EB2">
        <w:rPr>
          <w:lang w:val="sr-Cyrl-RS"/>
        </w:rPr>
        <w:t>сетова</w:t>
      </w:r>
      <w:r w:rsidR="00A575DA">
        <w:rPr>
          <w:lang w:val="sr-Cyrl-RS"/>
        </w:rPr>
        <w:t xml:space="preserve"> података за обучавање </w:t>
      </w:r>
      <w:r w:rsidR="008D042D">
        <w:rPr>
          <w:lang w:val="sr-Cyrl-RS"/>
        </w:rPr>
        <w:t>и структура система за праћење пажње возача.</w:t>
      </w:r>
      <w:r w:rsidR="00E1467B">
        <w:rPr>
          <w:lang w:val="sr-Cyrl-RS"/>
        </w:rPr>
        <w:t xml:space="preserve"> </w:t>
      </w:r>
    </w:p>
    <w:p w14:paraId="02F5AD75" w14:textId="18AC9CC8" w:rsidR="0010500D" w:rsidRDefault="00C12695" w:rsidP="00A667E7">
      <w:pPr>
        <w:pStyle w:val="Heading2"/>
        <w:spacing w:after="120"/>
        <w:rPr>
          <w:lang w:val="sr-Cyrl-RS"/>
        </w:rPr>
      </w:pPr>
      <w:bookmarkStart w:id="51" w:name="_Toc47347533"/>
      <w:r>
        <w:rPr>
          <w:lang w:val="sr-Cyrl-RS"/>
        </w:rPr>
        <w:t>Генерисање и лабелирање сет</w:t>
      </w:r>
      <w:r w:rsidR="00E07C5C">
        <w:rPr>
          <w:lang w:val="sr-Cyrl-RS"/>
        </w:rPr>
        <w:t>ова</w:t>
      </w:r>
      <w:r>
        <w:rPr>
          <w:lang w:val="sr-Cyrl-RS"/>
        </w:rPr>
        <w:t xml:space="preserve"> података</w:t>
      </w:r>
      <w:bookmarkEnd w:id="51"/>
    </w:p>
    <w:p w14:paraId="15A43F60" w14:textId="43352506" w:rsidR="009F5A88" w:rsidRDefault="00774F2D" w:rsidP="00EE62BD">
      <w:pPr>
        <w:spacing w:after="120"/>
        <w:ind w:firstLine="576"/>
        <w:rPr>
          <w:lang w:val="sr-Cyrl-RS"/>
        </w:rPr>
      </w:pPr>
      <w:r>
        <w:rPr>
          <w:lang w:val="sr-Cyrl-RS"/>
        </w:rPr>
        <w:t>Да би неуронск</w:t>
      </w:r>
      <w:r w:rsidR="00D07CDB">
        <w:rPr>
          <w:lang w:val="sr-Cyrl-RS"/>
        </w:rPr>
        <w:t>е</w:t>
      </w:r>
      <w:r>
        <w:rPr>
          <w:lang w:val="sr-Cyrl-RS"/>
        </w:rPr>
        <w:t xml:space="preserve"> мреж</w:t>
      </w:r>
      <w:r w:rsidR="00D07CDB">
        <w:rPr>
          <w:lang w:val="sr-Cyrl-RS"/>
        </w:rPr>
        <w:t>е</w:t>
      </w:r>
      <w:r>
        <w:rPr>
          <w:lang w:val="sr-Cyrl-RS"/>
        </w:rPr>
        <w:t xml:space="preserve"> имал</w:t>
      </w:r>
      <w:r w:rsidR="00D07CDB">
        <w:rPr>
          <w:lang w:val="sr-Cyrl-RS"/>
        </w:rPr>
        <w:t>е</w:t>
      </w:r>
      <w:r>
        <w:rPr>
          <w:lang w:val="sr-Cyrl-RS"/>
        </w:rPr>
        <w:t xml:space="preserve"> добру способност генерализације и уопште добру моћ предикције над подацима које још </w:t>
      </w:r>
      <w:r w:rsidR="00D07CDB">
        <w:rPr>
          <w:lang w:val="sr-Cyrl-RS"/>
        </w:rPr>
        <w:t>нису</w:t>
      </w:r>
      <w:r>
        <w:rPr>
          <w:lang w:val="sr-Cyrl-RS"/>
        </w:rPr>
        <w:t xml:space="preserve"> видел</w:t>
      </w:r>
      <w:r w:rsidR="00D07CDB">
        <w:rPr>
          <w:lang w:val="sr-Cyrl-RS"/>
        </w:rPr>
        <w:t>е</w:t>
      </w:r>
      <w:r>
        <w:rPr>
          <w:lang w:val="sr-Cyrl-RS"/>
        </w:rPr>
        <w:t>, г</w:t>
      </w:r>
      <w:r w:rsidR="001A7814">
        <w:rPr>
          <w:lang w:val="sr-Cyrl-RS"/>
        </w:rPr>
        <w:t>енерисање и лабелирање добр</w:t>
      </w:r>
      <w:r w:rsidR="00D07CDB">
        <w:rPr>
          <w:lang w:val="sr-Cyrl-RS"/>
        </w:rPr>
        <w:t>их</w:t>
      </w:r>
      <w:r w:rsidR="001A7814">
        <w:rPr>
          <w:lang w:val="sr-Cyrl-RS"/>
        </w:rPr>
        <w:t xml:space="preserve"> </w:t>
      </w:r>
      <w:r w:rsidR="00D07CDB">
        <w:rPr>
          <w:lang w:val="sr-Cyrl-RS"/>
        </w:rPr>
        <w:t>сетова</w:t>
      </w:r>
      <w:r w:rsidR="001A7814">
        <w:rPr>
          <w:lang w:val="sr-Cyrl-RS"/>
        </w:rPr>
        <w:t xml:space="preserve"> </w:t>
      </w:r>
      <w:r w:rsidR="00D07CDB">
        <w:rPr>
          <w:lang w:val="sr-Cyrl-RS"/>
        </w:rPr>
        <w:t>података</w:t>
      </w:r>
      <w:r w:rsidR="001A7814">
        <w:rPr>
          <w:lang w:val="sr-Cyrl-RS"/>
        </w:rPr>
        <w:t xml:space="preserve"> </w:t>
      </w:r>
      <w:r w:rsidR="00A42439">
        <w:rPr>
          <w:lang w:val="sr-Cyrl-RS"/>
        </w:rPr>
        <w:t xml:space="preserve">је </w:t>
      </w:r>
      <w:r w:rsidR="001A7814">
        <w:rPr>
          <w:lang w:val="sr-Cyrl-RS"/>
        </w:rPr>
        <w:t>од великог значаја.</w:t>
      </w:r>
      <w:r w:rsidR="00AA733B">
        <w:rPr>
          <w:lang w:val="sr-Cyrl-RS"/>
        </w:rPr>
        <w:t xml:space="preserve"> Сам</w:t>
      </w:r>
      <w:r w:rsidR="00D07CDB">
        <w:rPr>
          <w:lang w:val="sr-Cyrl-RS"/>
        </w:rPr>
        <w:t>и</w:t>
      </w:r>
      <w:r w:rsidR="00AA733B">
        <w:rPr>
          <w:lang w:val="sr-Cyrl-RS"/>
        </w:rPr>
        <w:t xml:space="preserve"> сет</w:t>
      </w:r>
      <w:r w:rsidR="00D07CDB">
        <w:rPr>
          <w:lang w:val="sr-Cyrl-RS"/>
        </w:rPr>
        <w:t>ови</w:t>
      </w:r>
      <w:r w:rsidR="00AA733B">
        <w:rPr>
          <w:lang w:val="sr-Cyrl-RS"/>
        </w:rPr>
        <w:t xml:space="preserve"> података представљају слике</w:t>
      </w:r>
      <w:r w:rsidR="00992ED1">
        <w:rPr>
          <w:lang w:val="sr-Cyrl-RS"/>
        </w:rPr>
        <w:t xml:space="preserve"> које су,</w:t>
      </w:r>
      <w:r w:rsidR="00AA733B">
        <w:rPr>
          <w:lang w:val="sr-Cyrl-RS"/>
        </w:rPr>
        <w:t xml:space="preserve"> заједно </w:t>
      </w:r>
      <w:r w:rsidR="00D07CDB">
        <w:rPr>
          <w:lang w:val="sr-Cyrl-RS"/>
        </w:rPr>
        <w:t>с</w:t>
      </w:r>
      <w:r w:rsidR="00AA733B">
        <w:rPr>
          <w:lang w:val="sr-Cyrl-RS"/>
        </w:rPr>
        <w:t>а</w:t>
      </w:r>
      <w:r w:rsidR="00D07CDB">
        <w:rPr>
          <w:lang w:val="sr-Cyrl-RS"/>
        </w:rPr>
        <w:t xml:space="preserve"> својом одговарајућом</w:t>
      </w:r>
      <w:r w:rsidR="00AA733B">
        <w:rPr>
          <w:lang w:val="sr-Cyrl-RS"/>
        </w:rPr>
        <w:t xml:space="preserve"> </w:t>
      </w:r>
      <w:r w:rsidR="00AA733B" w:rsidRPr="00AA733B">
        <w:rPr>
          <w:i/>
          <w:iCs/>
        </w:rPr>
        <w:t>.csv</w:t>
      </w:r>
      <w:r w:rsidR="00AA733B">
        <w:rPr>
          <w:lang w:val="sr-Cyrl-RS"/>
        </w:rPr>
        <w:t xml:space="preserve"> датотеком, улази у </w:t>
      </w:r>
      <w:r w:rsidR="009F5A88">
        <w:rPr>
          <w:lang w:val="sr-Cyrl-RS"/>
        </w:rPr>
        <w:t xml:space="preserve">одговарајућу </w:t>
      </w:r>
      <w:r w:rsidR="00F44F91">
        <w:rPr>
          <w:lang w:val="sr-Cyrl-RS"/>
        </w:rPr>
        <w:t>неуронску</w:t>
      </w:r>
      <w:r w:rsidR="00E1467B">
        <w:rPr>
          <w:lang w:val="sr-Cyrl-RS"/>
        </w:rPr>
        <w:t xml:space="preserve"> мрежу</w:t>
      </w:r>
      <w:r w:rsidR="00992ED1">
        <w:rPr>
          <w:lang w:val="sr-Cyrl-RS"/>
        </w:rPr>
        <w:t xml:space="preserve"> у фази обучавања</w:t>
      </w:r>
      <w:r w:rsidR="00AA733B">
        <w:rPr>
          <w:lang w:val="sr-Cyrl-RS"/>
        </w:rPr>
        <w:t xml:space="preserve">. </w:t>
      </w:r>
      <w:r w:rsidR="001A7814">
        <w:rPr>
          <w:lang w:val="sr-Cyrl-RS"/>
        </w:rPr>
        <w:t xml:space="preserve"> </w:t>
      </w:r>
    </w:p>
    <w:p w14:paraId="292E1B03" w14:textId="2064A681" w:rsidR="009F5A88" w:rsidRDefault="009F5A88" w:rsidP="00A667E7">
      <w:pPr>
        <w:pStyle w:val="Heading3"/>
        <w:spacing w:after="120"/>
        <w:rPr>
          <w:lang w:val="sr-Cyrl-RS"/>
        </w:rPr>
      </w:pPr>
      <w:r>
        <w:rPr>
          <w:lang w:val="sr-Cyrl-RS"/>
        </w:rPr>
        <w:t xml:space="preserve"> </w:t>
      </w:r>
      <w:bookmarkStart w:id="52" w:name="_Toc47347534"/>
      <w:r>
        <w:rPr>
          <w:lang w:val="sr-Cyrl-RS"/>
        </w:rPr>
        <w:t>Генерисање сетова података</w:t>
      </w:r>
      <w:bookmarkEnd w:id="52"/>
    </w:p>
    <w:p w14:paraId="4E59B7EE" w14:textId="68DA32BD" w:rsidR="009F5A88" w:rsidRDefault="009F5A88" w:rsidP="00EE62BD">
      <w:pPr>
        <w:spacing w:after="120"/>
        <w:ind w:firstLine="720"/>
        <w:rPr>
          <w:lang w:val="sr-Cyrl-RS"/>
        </w:rPr>
      </w:pPr>
      <w:r>
        <w:rPr>
          <w:lang w:val="sr-Cyrl-RS"/>
        </w:rPr>
        <w:t>Генерисање се може поделити у три нивоа:</w:t>
      </w:r>
    </w:p>
    <w:p w14:paraId="61B8F2A5" w14:textId="1E0F6E0F" w:rsidR="009F5A88" w:rsidRDefault="009F5A88" w:rsidP="00861442">
      <w:pPr>
        <w:pStyle w:val="ListParagraph"/>
        <w:numPr>
          <w:ilvl w:val="0"/>
          <w:numId w:val="10"/>
        </w:numPr>
        <w:spacing w:after="120"/>
        <w:rPr>
          <w:lang w:val="sr-Cyrl-RS"/>
        </w:rPr>
      </w:pPr>
      <w:r>
        <w:rPr>
          <w:lang w:val="sr-Cyrl-RS"/>
        </w:rPr>
        <w:t xml:space="preserve">Генерисање </w:t>
      </w:r>
      <w:r w:rsidR="005F5688">
        <w:rPr>
          <w:lang w:val="sr-Cyrl-RS"/>
        </w:rPr>
        <w:t>фотографија</w:t>
      </w:r>
      <w:r>
        <w:rPr>
          <w:lang w:val="sr-Cyrl-RS"/>
        </w:rPr>
        <w:t xml:space="preserve"> унутар возила </w:t>
      </w:r>
      <w:r w:rsidR="00A3599B">
        <w:rPr>
          <w:lang w:val="sr-Cyrl-RS"/>
        </w:rPr>
        <w:t xml:space="preserve">– врши се из видео извора који може бити или </w:t>
      </w:r>
      <w:r w:rsidR="00A3599B" w:rsidRPr="00A3599B">
        <w:rPr>
          <w:i/>
          <w:iCs/>
        </w:rPr>
        <w:t>web</w:t>
      </w:r>
      <w:r w:rsidR="00A3599B">
        <w:t>-</w:t>
      </w:r>
      <w:r w:rsidR="00A3599B">
        <w:rPr>
          <w:lang w:val="sr-Cyrl-RS"/>
        </w:rPr>
        <w:t>камера или видео снимак</w:t>
      </w:r>
      <w:r w:rsidR="00044776">
        <w:rPr>
          <w:lang w:val="sr-Cyrl-RS"/>
        </w:rPr>
        <w:t xml:space="preserve"> уз помоћ</w:t>
      </w:r>
      <w:r w:rsidR="00A3599B">
        <w:rPr>
          <w:lang w:val="sr-Cyrl-RS"/>
        </w:rPr>
        <w:t xml:space="preserve"> </w:t>
      </w:r>
      <w:r w:rsidR="00A3599B" w:rsidRPr="00A3599B">
        <w:rPr>
          <w:i/>
          <w:iCs/>
        </w:rPr>
        <w:t>Python</w:t>
      </w:r>
      <w:r w:rsidR="00A3599B">
        <w:rPr>
          <w:i/>
          <w:iCs/>
        </w:rPr>
        <w:t xml:space="preserve"> </w:t>
      </w:r>
      <w:r w:rsidR="00A3599B">
        <w:rPr>
          <w:lang w:val="sr-Cyrl-RS"/>
        </w:rPr>
        <w:t>скрипта</w:t>
      </w:r>
      <w:r w:rsidR="00044776">
        <w:rPr>
          <w:lang w:val="sr-Cyrl-RS"/>
        </w:rPr>
        <w:t xml:space="preserve"> и </w:t>
      </w:r>
      <w:r w:rsidR="00044776" w:rsidRPr="00044776">
        <w:rPr>
          <w:i/>
          <w:iCs/>
        </w:rPr>
        <w:t>OpenCV</w:t>
      </w:r>
      <w:r w:rsidR="00044776">
        <w:t xml:space="preserve"> </w:t>
      </w:r>
      <w:r w:rsidR="00044776">
        <w:rPr>
          <w:lang w:val="sr-Cyrl-RS"/>
        </w:rPr>
        <w:t>библиотеке</w:t>
      </w:r>
      <w:r w:rsidR="00A3599B">
        <w:rPr>
          <w:lang w:val="sr-Cyrl-RS"/>
        </w:rPr>
        <w:t xml:space="preserve"> </w:t>
      </w:r>
      <w:r w:rsidR="00044776">
        <w:rPr>
          <w:lang w:val="sr-Cyrl-RS"/>
        </w:rPr>
        <w:t>што</w:t>
      </w:r>
      <w:r w:rsidR="00A3599B">
        <w:rPr>
          <w:lang w:val="sr-Cyrl-RS"/>
        </w:rPr>
        <w:t xml:space="preserve"> омогућава узорковање и чување </w:t>
      </w:r>
      <w:r w:rsidR="00044776">
        <w:rPr>
          <w:lang w:val="sr-Cyrl-RS"/>
        </w:rPr>
        <w:t>фотографија</w:t>
      </w:r>
      <w:r w:rsidR="00A3599B">
        <w:rPr>
          <w:lang w:val="sr-Cyrl-RS"/>
        </w:rPr>
        <w:t xml:space="preserve"> на рачунар.</w:t>
      </w:r>
    </w:p>
    <w:p w14:paraId="47866BFA" w14:textId="011DDE9C" w:rsidR="009F5A88" w:rsidRDefault="009F5A88" w:rsidP="00861442">
      <w:pPr>
        <w:pStyle w:val="ListParagraph"/>
        <w:numPr>
          <w:ilvl w:val="0"/>
          <w:numId w:val="10"/>
        </w:numPr>
        <w:spacing w:after="120"/>
        <w:rPr>
          <w:lang w:val="sr-Cyrl-RS"/>
        </w:rPr>
      </w:pPr>
      <w:r>
        <w:rPr>
          <w:lang w:val="sr-Cyrl-RS"/>
        </w:rPr>
        <w:t xml:space="preserve">Генерисање </w:t>
      </w:r>
      <w:r w:rsidR="005F5688">
        <w:rPr>
          <w:lang w:val="sr-Cyrl-RS"/>
        </w:rPr>
        <w:t>фотографија</w:t>
      </w:r>
      <w:r>
        <w:rPr>
          <w:lang w:val="sr-Cyrl-RS"/>
        </w:rPr>
        <w:t xml:space="preserve"> лица</w:t>
      </w:r>
      <w:r w:rsidR="00A3599B">
        <w:rPr>
          <w:lang w:val="sr-Cyrl-RS"/>
        </w:rPr>
        <w:t xml:space="preserve"> – врши се уз помоћ претходно обучене неуронске мреже која даје предикцију, да ли и где се лице на слици налази. На основу њених предикција са целе </w:t>
      </w:r>
      <w:r w:rsidR="005F5688">
        <w:rPr>
          <w:lang w:val="sr-Cyrl-RS"/>
        </w:rPr>
        <w:t>фотографије</w:t>
      </w:r>
      <w:r w:rsidR="00A3599B">
        <w:rPr>
          <w:lang w:val="sr-Cyrl-RS"/>
        </w:rPr>
        <w:t xml:space="preserve"> се исеца слика лица и похрањује на рачунар.</w:t>
      </w:r>
    </w:p>
    <w:p w14:paraId="09919D44" w14:textId="36E28716" w:rsidR="009F5A88" w:rsidRPr="009F5A88" w:rsidRDefault="009F5A88" w:rsidP="00861442">
      <w:pPr>
        <w:pStyle w:val="ListParagraph"/>
        <w:numPr>
          <w:ilvl w:val="0"/>
          <w:numId w:val="10"/>
        </w:numPr>
        <w:spacing w:after="120"/>
        <w:rPr>
          <w:lang w:val="sr-Cyrl-RS"/>
        </w:rPr>
      </w:pPr>
      <w:r>
        <w:rPr>
          <w:lang w:val="sr-Cyrl-RS"/>
        </w:rPr>
        <w:t xml:space="preserve">Генерисање </w:t>
      </w:r>
      <w:r w:rsidR="005F5688">
        <w:rPr>
          <w:lang w:val="sr-Cyrl-RS"/>
        </w:rPr>
        <w:t>фотографија</w:t>
      </w:r>
      <w:r>
        <w:rPr>
          <w:lang w:val="sr-Cyrl-RS"/>
        </w:rPr>
        <w:t xml:space="preserve"> елемената лица</w:t>
      </w:r>
      <w:r w:rsidR="00A3599B">
        <w:rPr>
          <w:lang w:val="sr-Cyrl-RS"/>
        </w:rPr>
        <w:t xml:space="preserve"> – врши се уз помоћ претходно обучене неуронске мреже која даје предикцију да ли и где се налазе очи лица на </w:t>
      </w:r>
      <w:r w:rsidR="005F5688">
        <w:rPr>
          <w:lang w:val="sr-Cyrl-RS"/>
        </w:rPr>
        <w:t>фотографији</w:t>
      </w:r>
      <w:r w:rsidR="00A3599B">
        <w:rPr>
          <w:lang w:val="sr-Cyrl-RS"/>
        </w:rPr>
        <w:t xml:space="preserve"> лица. На основу њених предикција са </w:t>
      </w:r>
      <w:r w:rsidR="005F5688">
        <w:rPr>
          <w:lang w:val="sr-Cyrl-RS"/>
        </w:rPr>
        <w:t>фотографије</w:t>
      </w:r>
      <w:r w:rsidR="00A3599B">
        <w:rPr>
          <w:lang w:val="sr-Cyrl-RS"/>
        </w:rPr>
        <w:t xml:space="preserve"> лица исецају се очи и слике се похрањују на рачунар.</w:t>
      </w:r>
    </w:p>
    <w:p w14:paraId="156AE7AA" w14:textId="77777777" w:rsidR="00123EE2" w:rsidRDefault="00FE450D" w:rsidP="00852514">
      <w:pPr>
        <w:keepNext/>
        <w:spacing w:after="120"/>
        <w:ind w:firstLine="0"/>
      </w:pPr>
      <w:r>
        <w:rPr>
          <w:noProof/>
          <w:lang w:val="en-GB" w:eastAsia="en-GB"/>
        </w:rPr>
        <w:drawing>
          <wp:inline distT="0" distB="0" distL="0" distR="0" wp14:anchorId="6CCB82F0" wp14:editId="0AFDB5EA">
            <wp:extent cx="6074017" cy="2286000"/>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074017" cy="2286000"/>
                    </a:xfrm>
                    <a:prstGeom prst="rect">
                      <a:avLst/>
                    </a:prstGeom>
                  </pic:spPr>
                </pic:pic>
              </a:graphicData>
            </a:graphic>
          </wp:inline>
        </w:drawing>
      </w:r>
    </w:p>
    <w:p w14:paraId="22ABE417" w14:textId="2DCEB7B8" w:rsidR="00FE450D" w:rsidRDefault="00123EE2" w:rsidP="00A667E7">
      <w:pPr>
        <w:pStyle w:val="Caption"/>
      </w:pPr>
      <w:bookmarkStart w:id="53" w:name="_Toc47347641"/>
      <w:r>
        <w:t xml:space="preserve">Слика </w:t>
      </w:r>
      <w:r w:rsidR="00CF708A">
        <w:fldChar w:fldCharType="begin"/>
      </w:r>
      <w:r w:rsidR="00CF708A">
        <w:instrText xml:space="preserve"> STYLEREF 1 \s </w:instrText>
      </w:r>
      <w:r w:rsidR="00CF708A">
        <w:fldChar w:fldCharType="separate"/>
      </w:r>
      <w:r w:rsidR="00CF708A">
        <w:rPr>
          <w:noProof/>
        </w:rPr>
        <w:t>3</w:t>
      </w:r>
      <w:r w:rsidR="00CF708A">
        <w:fldChar w:fldCharType="end"/>
      </w:r>
      <w:r w:rsidR="00CF708A">
        <w:t>.</w:t>
      </w:r>
      <w:r w:rsidR="00CF708A">
        <w:fldChar w:fldCharType="begin"/>
      </w:r>
      <w:r w:rsidR="00CF708A">
        <w:instrText xml:space="preserve"> SEQ Слика \* ARABIC \s 1 </w:instrText>
      </w:r>
      <w:r w:rsidR="00CF708A">
        <w:fldChar w:fldCharType="separate"/>
      </w:r>
      <w:r w:rsidR="00CF708A">
        <w:rPr>
          <w:noProof/>
        </w:rPr>
        <w:t>1</w:t>
      </w:r>
      <w:r w:rsidR="00CF708A">
        <w:fldChar w:fldCharType="end"/>
      </w:r>
      <w:r w:rsidRPr="00123EE2">
        <w:rPr>
          <w:lang w:val="sr-Cyrl-RS"/>
        </w:rPr>
        <w:t xml:space="preserve"> </w:t>
      </w:r>
      <w:r>
        <w:rPr>
          <w:lang w:val="sr-Cyrl-RS"/>
        </w:rPr>
        <w:t>Илустровани приказ тачке 1, 2 и 3, генерисање сетова података</w:t>
      </w:r>
      <w:bookmarkEnd w:id="53"/>
    </w:p>
    <w:p w14:paraId="0EAC5F78" w14:textId="1907251C" w:rsidR="005F5688" w:rsidRDefault="00585446" w:rsidP="00EE62BD">
      <w:pPr>
        <w:spacing w:after="120"/>
        <w:ind w:firstLine="720"/>
        <w:rPr>
          <w:lang w:val="sr-Cyrl-RS"/>
        </w:rPr>
      </w:pPr>
      <w:r>
        <w:rPr>
          <w:lang w:val="sr-Cyrl-RS"/>
        </w:rPr>
        <w:lastRenderedPageBreak/>
        <w:t xml:space="preserve">Потребно је да фотографије унутар генерисаних сетова буду одређених димезија за сваки сет, али и константних димензија унутар сваког сета. </w:t>
      </w:r>
      <w:r w:rsidR="005F5688">
        <w:rPr>
          <w:lang w:val="sr-Cyrl-RS"/>
        </w:rPr>
        <w:t>Приказ димензија фотографија унутар сваког сета дат је табеларно:</w:t>
      </w:r>
    </w:p>
    <w:tbl>
      <w:tblPr>
        <w:tblStyle w:val="TableGrid"/>
        <w:tblW w:w="0" w:type="auto"/>
        <w:jc w:val="center"/>
        <w:tblLook w:val="04A0" w:firstRow="1" w:lastRow="0" w:firstColumn="1" w:lastColumn="0" w:noHBand="0" w:noVBand="1"/>
      </w:tblPr>
      <w:tblGrid>
        <w:gridCol w:w="1753"/>
        <w:gridCol w:w="2343"/>
      </w:tblGrid>
      <w:tr w:rsidR="005F5688" w14:paraId="0B65C1CD" w14:textId="77777777" w:rsidTr="005F5688">
        <w:trPr>
          <w:jc w:val="center"/>
        </w:trPr>
        <w:tc>
          <w:tcPr>
            <w:tcW w:w="0" w:type="auto"/>
          </w:tcPr>
          <w:p w14:paraId="036333BF" w14:textId="7E5320FE" w:rsidR="005F5688" w:rsidRPr="005F5688" w:rsidRDefault="005F5688" w:rsidP="00A667E7">
            <w:pPr>
              <w:spacing w:after="120"/>
              <w:ind w:firstLine="0"/>
              <w:jc w:val="center"/>
              <w:rPr>
                <w:b/>
                <w:bCs/>
                <w:lang w:val="sr-Cyrl-RS"/>
              </w:rPr>
            </w:pPr>
            <w:r w:rsidRPr="005F5688">
              <w:rPr>
                <w:b/>
                <w:bCs/>
                <w:lang w:val="sr-Cyrl-RS"/>
              </w:rPr>
              <w:t>Сет података</w:t>
            </w:r>
          </w:p>
        </w:tc>
        <w:tc>
          <w:tcPr>
            <w:tcW w:w="0" w:type="auto"/>
          </w:tcPr>
          <w:p w14:paraId="0FC4C928" w14:textId="26259F38" w:rsidR="005F5688" w:rsidRPr="005F5688" w:rsidRDefault="005F5688" w:rsidP="00A667E7">
            <w:pPr>
              <w:spacing w:after="120"/>
              <w:ind w:firstLine="0"/>
              <w:jc w:val="center"/>
            </w:pPr>
            <w:r w:rsidRPr="005F5688">
              <w:rPr>
                <w:b/>
                <w:bCs/>
                <w:lang w:val="sr-Cyrl-RS"/>
              </w:rPr>
              <w:t>Резолуција</w:t>
            </w:r>
            <w:r>
              <w:rPr>
                <w:lang w:val="sr-Cyrl-RS"/>
              </w:rPr>
              <w:t xml:space="preserve"> </w:t>
            </w:r>
            <w:r>
              <w:t>[</w:t>
            </w:r>
            <w:r>
              <w:rPr>
                <w:lang w:val="sr-Cyrl-RS"/>
              </w:rPr>
              <w:t>пиксел</w:t>
            </w:r>
            <w:r>
              <w:t>]</w:t>
            </w:r>
          </w:p>
        </w:tc>
      </w:tr>
      <w:tr w:rsidR="005F5688" w14:paraId="4FB67BD6" w14:textId="77777777" w:rsidTr="005F5688">
        <w:trPr>
          <w:jc w:val="center"/>
        </w:trPr>
        <w:tc>
          <w:tcPr>
            <w:tcW w:w="0" w:type="auto"/>
          </w:tcPr>
          <w:p w14:paraId="59C886C6" w14:textId="333E17AD" w:rsidR="005F5688" w:rsidRDefault="005F5688" w:rsidP="00A667E7">
            <w:pPr>
              <w:spacing w:after="120"/>
              <w:ind w:firstLine="0"/>
              <w:jc w:val="center"/>
              <w:rPr>
                <w:lang w:val="sr-Cyrl-RS"/>
              </w:rPr>
            </w:pPr>
            <w:r>
              <w:rPr>
                <w:lang w:val="sr-Cyrl-RS"/>
              </w:rPr>
              <w:t>Унутар возила</w:t>
            </w:r>
          </w:p>
        </w:tc>
        <w:tc>
          <w:tcPr>
            <w:tcW w:w="0" w:type="auto"/>
          </w:tcPr>
          <w:p w14:paraId="7CE747B2" w14:textId="1258E7D0" w:rsidR="005F5688" w:rsidRPr="005F5688" w:rsidRDefault="005F5688" w:rsidP="00A667E7">
            <w:pPr>
              <w:spacing w:after="120"/>
              <w:ind w:firstLine="0"/>
              <w:jc w:val="center"/>
            </w:pPr>
            <w:r>
              <w:rPr>
                <w:lang w:val="sr-Cyrl-RS"/>
              </w:rPr>
              <w:t>640x480</w:t>
            </w:r>
          </w:p>
        </w:tc>
      </w:tr>
      <w:tr w:rsidR="005F5688" w14:paraId="55299DAF" w14:textId="77777777" w:rsidTr="005F5688">
        <w:trPr>
          <w:jc w:val="center"/>
        </w:trPr>
        <w:tc>
          <w:tcPr>
            <w:tcW w:w="0" w:type="auto"/>
          </w:tcPr>
          <w:p w14:paraId="26B9AA78" w14:textId="5D169AC8" w:rsidR="005F5688" w:rsidRPr="005F5688" w:rsidRDefault="005F5688" w:rsidP="00A667E7">
            <w:pPr>
              <w:spacing w:after="120"/>
              <w:ind w:firstLine="0"/>
              <w:jc w:val="center"/>
              <w:rPr>
                <w:lang w:val="sr-Cyrl-RS"/>
              </w:rPr>
            </w:pPr>
            <w:r>
              <w:rPr>
                <w:lang w:val="sr-Cyrl-RS"/>
              </w:rPr>
              <w:t>Лица</w:t>
            </w:r>
          </w:p>
        </w:tc>
        <w:tc>
          <w:tcPr>
            <w:tcW w:w="0" w:type="auto"/>
          </w:tcPr>
          <w:p w14:paraId="3BCD7C62" w14:textId="23623BFD" w:rsidR="005F5688" w:rsidRPr="005F5688" w:rsidRDefault="005F5688" w:rsidP="00A667E7">
            <w:pPr>
              <w:spacing w:after="120"/>
              <w:ind w:firstLine="0"/>
              <w:jc w:val="center"/>
            </w:pPr>
            <w:r>
              <w:t>300x200</w:t>
            </w:r>
          </w:p>
        </w:tc>
      </w:tr>
      <w:tr w:rsidR="005F5688" w14:paraId="5FAAE51C" w14:textId="77777777" w:rsidTr="005F5688">
        <w:trPr>
          <w:jc w:val="center"/>
        </w:trPr>
        <w:tc>
          <w:tcPr>
            <w:tcW w:w="0" w:type="auto"/>
          </w:tcPr>
          <w:p w14:paraId="3893137F" w14:textId="66B2C559" w:rsidR="005F5688" w:rsidRDefault="005F5688" w:rsidP="00A667E7">
            <w:pPr>
              <w:spacing w:after="120"/>
              <w:ind w:firstLine="0"/>
              <w:jc w:val="center"/>
              <w:rPr>
                <w:lang w:val="sr-Cyrl-RS"/>
              </w:rPr>
            </w:pPr>
            <w:r>
              <w:rPr>
                <w:lang w:val="sr-Cyrl-RS"/>
              </w:rPr>
              <w:t>Елементи лица</w:t>
            </w:r>
          </w:p>
        </w:tc>
        <w:tc>
          <w:tcPr>
            <w:tcW w:w="0" w:type="auto"/>
          </w:tcPr>
          <w:p w14:paraId="7D5FCF91" w14:textId="4B54F27E" w:rsidR="005F5688" w:rsidRPr="005F5688" w:rsidRDefault="005F5688" w:rsidP="00A667E7">
            <w:pPr>
              <w:keepNext/>
              <w:spacing w:after="120"/>
              <w:ind w:firstLine="0"/>
              <w:jc w:val="center"/>
            </w:pPr>
            <w:r>
              <w:t>100x100</w:t>
            </w:r>
          </w:p>
        </w:tc>
      </w:tr>
    </w:tbl>
    <w:p w14:paraId="76289294" w14:textId="7FCE675D" w:rsidR="00123EE2" w:rsidRDefault="00BC4B54" w:rsidP="00BC4B54">
      <w:pPr>
        <w:pStyle w:val="Caption"/>
      </w:pPr>
      <w:bookmarkStart w:id="54" w:name="_Toc46532906"/>
      <w:r>
        <w:t xml:space="preserve">Табела </w:t>
      </w:r>
      <w:r w:rsidR="00F2072E">
        <w:fldChar w:fldCharType="begin"/>
      </w:r>
      <w:r w:rsidR="00F2072E">
        <w:instrText xml:space="preserve"> STYLEREF 1 \s </w:instrText>
      </w:r>
      <w:r w:rsidR="00F2072E">
        <w:fldChar w:fldCharType="separate"/>
      </w:r>
      <w:r w:rsidR="00F2072E">
        <w:rPr>
          <w:noProof/>
        </w:rPr>
        <w:t>3</w:t>
      </w:r>
      <w:r w:rsidR="00F2072E">
        <w:fldChar w:fldCharType="end"/>
      </w:r>
      <w:r w:rsidR="00F2072E">
        <w:t>.</w:t>
      </w:r>
      <w:r w:rsidR="00F2072E">
        <w:fldChar w:fldCharType="begin"/>
      </w:r>
      <w:r w:rsidR="00F2072E">
        <w:instrText xml:space="preserve"> SEQ Табела \* ARABIC \s 1 </w:instrText>
      </w:r>
      <w:r w:rsidR="00F2072E">
        <w:fldChar w:fldCharType="separate"/>
      </w:r>
      <w:r w:rsidR="00F2072E">
        <w:rPr>
          <w:noProof/>
        </w:rPr>
        <w:t>1</w:t>
      </w:r>
      <w:r w:rsidR="00F2072E">
        <w:fldChar w:fldCharType="end"/>
      </w:r>
      <w:r w:rsidRPr="00123EE2">
        <w:rPr>
          <w:lang w:val="sr-Cyrl-RS"/>
        </w:rPr>
        <w:t xml:space="preserve"> </w:t>
      </w:r>
      <w:r>
        <w:rPr>
          <w:lang w:val="sr-Cyrl-RS"/>
        </w:rPr>
        <w:t>Резолуције генерисаних сетова података</w:t>
      </w:r>
      <w:bookmarkEnd w:id="54"/>
    </w:p>
    <w:p w14:paraId="15A94182" w14:textId="5C303173" w:rsidR="00FE450D" w:rsidRDefault="00FE450D" w:rsidP="00A667E7">
      <w:pPr>
        <w:pStyle w:val="Heading3"/>
        <w:spacing w:after="120"/>
        <w:rPr>
          <w:lang w:val="sr-Cyrl-RS"/>
        </w:rPr>
      </w:pPr>
      <w:bookmarkStart w:id="55" w:name="_Toc47347535"/>
      <w:r>
        <w:rPr>
          <w:lang w:val="sr-Cyrl-RS"/>
        </w:rPr>
        <w:t>Лабелирање сетова података</w:t>
      </w:r>
      <w:bookmarkEnd w:id="55"/>
    </w:p>
    <w:p w14:paraId="6E495F4E" w14:textId="4A8A0543" w:rsidR="00016998" w:rsidRDefault="00992ED1" w:rsidP="00EE62BD">
      <w:pPr>
        <w:spacing w:after="120"/>
        <w:ind w:firstLine="720"/>
        <w:rPr>
          <w:lang w:val="sr-Cyrl-RS"/>
        </w:rPr>
      </w:pPr>
      <w:r>
        <w:rPr>
          <w:lang w:val="sr-Cyrl-RS"/>
        </w:rPr>
        <w:t>Као што је споменуто, решење проблема реализовано је уз помоћ сета конволутивних неуронских мрежа и приступа надгледаног учења. Према томе, да би се обучиле неуронске мреже потребно је, уз сваки сет података,</w:t>
      </w:r>
      <w:r w:rsidR="003C30E8">
        <w:rPr>
          <w:lang w:val="sr-Cyrl-RS"/>
        </w:rPr>
        <w:t xml:space="preserve"> имати</w:t>
      </w:r>
      <w:r>
        <w:rPr>
          <w:lang w:val="sr-Cyrl-RS"/>
        </w:rPr>
        <w:t xml:space="preserve"> и скуп очекиваних вредности</w:t>
      </w:r>
      <w:r w:rsidR="003C30E8">
        <w:rPr>
          <w:lang w:val="sr-Cyrl-RS"/>
        </w:rPr>
        <w:t xml:space="preserve"> на излазима мреже. Процес у коме се генеришу очекиване вредности и похрањују у </w:t>
      </w:r>
      <w:r w:rsidR="003C30E8">
        <w:rPr>
          <w:i/>
          <w:iCs/>
        </w:rPr>
        <w:t>.csv</w:t>
      </w:r>
      <w:r w:rsidR="003C30E8">
        <w:rPr>
          <w:lang w:val="sr-Cyrl-RS"/>
        </w:rPr>
        <w:t xml:space="preserve"> датотеке назива се лабелирање. </w:t>
      </w:r>
      <w:r w:rsidR="00A943DD">
        <w:rPr>
          <w:lang w:val="sr-Cyrl-RS"/>
        </w:rPr>
        <w:t xml:space="preserve">Лабелирање се врши ручно, унутар сваког сета податак, за сваку слику појединачно. </w:t>
      </w:r>
    </w:p>
    <w:p w14:paraId="4D5FB0BF" w14:textId="378C2AE6" w:rsidR="0094757E" w:rsidRPr="00EE62BD" w:rsidRDefault="00A943DD" w:rsidP="00EE62BD">
      <w:pPr>
        <w:spacing w:after="120"/>
      </w:pPr>
      <w:r>
        <w:rPr>
          <w:lang w:val="sr-Cyrl-RS"/>
        </w:rPr>
        <w:t>Програмско решење лабелирања сетова података реализовано је</w:t>
      </w:r>
      <w:r w:rsidR="00136F76">
        <w:rPr>
          <w:lang w:val="sr-Cyrl-RS"/>
        </w:rPr>
        <w:t xml:space="preserve"> као</w:t>
      </w:r>
      <w:r w:rsidR="00136F76">
        <w:t xml:space="preserve"> </w:t>
      </w:r>
      <w:r w:rsidR="00136F76" w:rsidRPr="00136F76">
        <w:rPr>
          <w:i/>
          <w:iCs/>
        </w:rPr>
        <w:t>Windows Forms Application</w:t>
      </w:r>
      <w:r>
        <w:rPr>
          <w:lang w:val="sr-Cyrl-RS"/>
        </w:rPr>
        <w:t xml:space="preserve"> </w:t>
      </w:r>
      <w:r w:rsidR="00136F76">
        <w:rPr>
          <w:lang w:val="sr-Cyrl-RS"/>
        </w:rPr>
        <w:t>(</w:t>
      </w:r>
      <w:r w:rsidR="00136F76" w:rsidRPr="00A943DD">
        <w:rPr>
          <w:i/>
          <w:iCs/>
        </w:rPr>
        <w:t>Microsoft .NET Framework 4.7.2</w:t>
      </w:r>
      <w:r w:rsidR="00136F76">
        <w:rPr>
          <w:i/>
          <w:iCs/>
          <w:lang w:val="sr-Cyrl-RS"/>
        </w:rPr>
        <w:t>)</w:t>
      </w:r>
      <w:r w:rsidR="00136F76">
        <w:rPr>
          <w:lang w:val="sr-Cyrl-RS"/>
        </w:rPr>
        <w:t xml:space="preserve"> </w:t>
      </w:r>
      <w:r w:rsidR="0032051E">
        <w:rPr>
          <w:lang w:val="sr-Cyrl-RS"/>
        </w:rPr>
        <w:t>уз помоћ</w:t>
      </w:r>
      <w:r w:rsidR="00136F76">
        <w:rPr>
          <w:lang w:val="sr-Cyrl-RS"/>
        </w:rPr>
        <w:t xml:space="preserve"> </w:t>
      </w:r>
      <w:r w:rsidRPr="00A943DD">
        <w:rPr>
          <w:i/>
          <w:iCs/>
        </w:rPr>
        <w:t>C#</w:t>
      </w:r>
      <w:r>
        <w:t xml:space="preserve"> </w:t>
      </w:r>
      <w:r>
        <w:rPr>
          <w:lang w:val="sr-Cyrl-RS"/>
        </w:rPr>
        <w:t>програмског језика</w:t>
      </w:r>
      <w:r w:rsidR="00136F76">
        <w:t xml:space="preserve">. </w:t>
      </w:r>
      <w:r w:rsidR="0094757E">
        <w:rPr>
          <w:lang w:val="sr-Cyrl-RS"/>
        </w:rPr>
        <w:t xml:space="preserve">Јединствено програмско решење омогућава нам лабелирање сетова података за сва три нивоа </w:t>
      </w:r>
      <w:r w:rsidR="00044776">
        <w:rPr>
          <w:lang w:val="sr-Cyrl-RS"/>
        </w:rPr>
        <w:t>неуронских мрежа</w:t>
      </w:r>
      <w:r w:rsidR="00DD23C2">
        <w:rPr>
          <w:lang w:val="sr-Cyrl-RS"/>
        </w:rPr>
        <w:t>.</w:t>
      </w:r>
      <w:r w:rsidR="0032051E">
        <w:rPr>
          <w:lang w:val="sr-Cyrl-RS"/>
        </w:rPr>
        <w:t xml:space="preserve"> </w:t>
      </w:r>
      <w:r w:rsidR="00EE62BD">
        <w:rPr>
          <w:lang w:val="sr-Cyrl-RS"/>
        </w:rPr>
        <w:t>Структура апликације може се видети на слици испод.</w:t>
      </w:r>
    </w:p>
    <w:p w14:paraId="4BCC4C96" w14:textId="77777777" w:rsidR="00123EE2" w:rsidRDefault="00570531" w:rsidP="00A667E7">
      <w:pPr>
        <w:keepNext/>
        <w:spacing w:after="120"/>
        <w:jc w:val="center"/>
      </w:pPr>
      <w:r>
        <w:rPr>
          <w:noProof/>
          <w:lang w:val="en-GB" w:eastAsia="en-GB"/>
        </w:rPr>
        <w:lastRenderedPageBreak/>
        <w:drawing>
          <wp:inline distT="0" distB="0" distL="0" distR="0" wp14:anchorId="2CBD5509" wp14:editId="4125CC26">
            <wp:extent cx="5543627" cy="3657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543627" cy="3657600"/>
                    </a:xfrm>
                    <a:prstGeom prst="rect">
                      <a:avLst/>
                    </a:prstGeom>
                    <a:noFill/>
                    <a:ln>
                      <a:noFill/>
                    </a:ln>
                  </pic:spPr>
                </pic:pic>
              </a:graphicData>
            </a:graphic>
          </wp:inline>
        </w:drawing>
      </w:r>
    </w:p>
    <w:p w14:paraId="63B615A1" w14:textId="2583875E" w:rsidR="00570531" w:rsidRPr="00123EE2" w:rsidRDefault="00123EE2" w:rsidP="00A667E7">
      <w:pPr>
        <w:pStyle w:val="Caption"/>
        <w:rPr>
          <w:lang w:val="sr-Cyrl-RS"/>
        </w:rPr>
      </w:pPr>
      <w:bookmarkStart w:id="56" w:name="_Toc47347642"/>
      <w:r>
        <w:t xml:space="preserve">Слика </w:t>
      </w:r>
      <w:r w:rsidR="00CF708A">
        <w:fldChar w:fldCharType="begin"/>
      </w:r>
      <w:r w:rsidR="00CF708A">
        <w:instrText xml:space="preserve"> STYLEREF 1 \s </w:instrText>
      </w:r>
      <w:r w:rsidR="00CF708A">
        <w:fldChar w:fldCharType="separate"/>
      </w:r>
      <w:r w:rsidR="00CF708A">
        <w:rPr>
          <w:noProof/>
        </w:rPr>
        <w:t>3</w:t>
      </w:r>
      <w:r w:rsidR="00CF708A">
        <w:fldChar w:fldCharType="end"/>
      </w:r>
      <w:r w:rsidR="00CF708A">
        <w:t>.</w:t>
      </w:r>
      <w:r w:rsidR="00CF708A">
        <w:fldChar w:fldCharType="begin"/>
      </w:r>
      <w:r w:rsidR="00CF708A">
        <w:instrText xml:space="preserve"> SEQ Слика \* ARABIC \s 1 </w:instrText>
      </w:r>
      <w:r w:rsidR="00CF708A">
        <w:fldChar w:fldCharType="separate"/>
      </w:r>
      <w:r w:rsidR="00CF708A">
        <w:rPr>
          <w:noProof/>
        </w:rPr>
        <w:t>2</w:t>
      </w:r>
      <w:r w:rsidR="00CF708A">
        <w:fldChar w:fldCharType="end"/>
      </w:r>
      <w:r>
        <w:rPr>
          <w:lang w:val="sr-Cyrl-RS"/>
        </w:rPr>
        <w:t xml:space="preserve"> Структура </w:t>
      </w:r>
      <w:r w:rsidR="00422E09">
        <w:rPr>
          <w:lang w:val="sr-Cyrl-RS"/>
        </w:rPr>
        <w:t>апликације</w:t>
      </w:r>
      <w:r>
        <w:rPr>
          <w:lang w:val="sr-Cyrl-RS"/>
        </w:rPr>
        <w:t xml:space="preserve"> за лабелирање података</w:t>
      </w:r>
      <w:bookmarkEnd w:id="56"/>
    </w:p>
    <w:p w14:paraId="1EB53E84" w14:textId="7F15C525" w:rsidR="00F85110" w:rsidRPr="00852617" w:rsidRDefault="00852617" w:rsidP="00861442">
      <w:pPr>
        <w:pStyle w:val="ListParagraph"/>
        <w:numPr>
          <w:ilvl w:val="0"/>
          <w:numId w:val="11"/>
        </w:numPr>
        <w:spacing w:after="120"/>
        <w:rPr>
          <w:i/>
          <w:iCs/>
          <w:lang w:val="sr-Cyrl-RS"/>
        </w:rPr>
      </w:pPr>
      <w:r>
        <w:rPr>
          <w:lang w:val="sr-Cyrl-RS"/>
        </w:rPr>
        <w:t xml:space="preserve">Увези податке (енг. </w:t>
      </w:r>
      <w:r w:rsidRPr="00852617">
        <w:rPr>
          <w:i/>
          <w:iCs/>
        </w:rPr>
        <w:t>Import data</w:t>
      </w:r>
      <w:r>
        <w:rPr>
          <w:i/>
          <w:iCs/>
          <w:lang w:val="sr-Cyrl-RS"/>
        </w:rPr>
        <w:t>)</w:t>
      </w:r>
      <w:r>
        <w:rPr>
          <w:i/>
          <w:iCs/>
        </w:rPr>
        <w:t xml:space="preserve"> </w:t>
      </w:r>
      <w:r>
        <w:rPr>
          <w:lang w:val="sr-Cyrl-RS"/>
        </w:rPr>
        <w:t xml:space="preserve">група – представља улаз у </w:t>
      </w:r>
      <w:r w:rsidR="00A843D8">
        <w:rPr>
          <w:lang w:val="sr-Cyrl-RS"/>
        </w:rPr>
        <w:t>апликацију</w:t>
      </w:r>
      <w:r>
        <w:rPr>
          <w:lang w:val="sr-Cyrl-RS"/>
        </w:rPr>
        <w:t xml:space="preserve"> и сачињена је од три елемента:</w:t>
      </w:r>
    </w:p>
    <w:p w14:paraId="4B0C7C8E" w14:textId="10AA85A3" w:rsidR="00852617" w:rsidRDefault="00852617" w:rsidP="00861442">
      <w:pPr>
        <w:pStyle w:val="ListParagraph"/>
        <w:numPr>
          <w:ilvl w:val="1"/>
          <w:numId w:val="11"/>
        </w:numPr>
        <w:spacing w:after="120"/>
        <w:rPr>
          <w:i/>
          <w:iCs/>
          <w:lang w:val="sr-Cyrl-RS"/>
        </w:rPr>
      </w:pPr>
      <w:r>
        <w:rPr>
          <w:lang w:val="sr-Cyrl-RS"/>
        </w:rPr>
        <w:t xml:space="preserve">Путања до </w:t>
      </w:r>
      <w:r w:rsidR="00612327">
        <w:rPr>
          <w:lang w:val="sr-Cyrl-RS"/>
        </w:rPr>
        <w:t>директоријума са фотографијама</w:t>
      </w:r>
      <w:r>
        <w:rPr>
          <w:lang w:val="sr-Cyrl-RS"/>
        </w:rPr>
        <w:t xml:space="preserve"> (енг. </w:t>
      </w:r>
      <w:r>
        <w:rPr>
          <w:i/>
          <w:iCs/>
        </w:rPr>
        <w:t>Image set path</w:t>
      </w:r>
      <w:r>
        <w:rPr>
          <w:lang w:val="sr-Cyrl-RS"/>
        </w:rPr>
        <w:t>)</w:t>
      </w:r>
      <w:r w:rsidR="00612327">
        <w:rPr>
          <w:lang w:val="sr-Cyrl-RS"/>
        </w:rPr>
        <w:t xml:space="preserve"> – путања до директоријума у коме се налазе улазне фотографије за лабелирање</w:t>
      </w:r>
    </w:p>
    <w:p w14:paraId="509C15FB" w14:textId="0F41B93E" w:rsidR="00852617" w:rsidRPr="00852617" w:rsidRDefault="00852617" w:rsidP="00861442">
      <w:pPr>
        <w:pStyle w:val="ListParagraph"/>
        <w:numPr>
          <w:ilvl w:val="1"/>
          <w:numId w:val="11"/>
        </w:numPr>
        <w:spacing w:after="120"/>
        <w:rPr>
          <w:i/>
          <w:iCs/>
          <w:lang w:val="sr-Cyrl-RS"/>
        </w:rPr>
      </w:pPr>
      <w:r>
        <w:rPr>
          <w:i/>
          <w:iCs/>
        </w:rPr>
        <w:t xml:space="preserve">.csv </w:t>
      </w:r>
      <w:r>
        <w:rPr>
          <w:lang w:val="sr-Cyrl-RS"/>
        </w:rPr>
        <w:t xml:space="preserve">путања (енг. </w:t>
      </w:r>
      <w:r>
        <w:t xml:space="preserve">.csv </w:t>
      </w:r>
      <w:r>
        <w:rPr>
          <w:i/>
          <w:iCs/>
        </w:rPr>
        <w:t>path</w:t>
      </w:r>
      <w:r>
        <w:rPr>
          <w:lang w:val="sr-Cyrl-RS"/>
        </w:rPr>
        <w:t>)</w:t>
      </w:r>
      <w:r w:rsidR="00612327">
        <w:rPr>
          <w:lang w:val="sr-Cyrl-RS"/>
        </w:rPr>
        <w:t xml:space="preserve"> – путања до </w:t>
      </w:r>
      <w:r w:rsidR="00612327">
        <w:rPr>
          <w:i/>
          <w:iCs/>
        </w:rPr>
        <w:t>.csv</w:t>
      </w:r>
      <w:r w:rsidR="00612327">
        <w:rPr>
          <w:i/>
          <w:iCs/>
          <w:lang w:val="sr-Cyrl-RS"/>
        </w:rPr>
        <w:t xml:space="preserve"> </w:t>
      </w:r>
      <w:r w:rsidR="00612327">
        <w:rPr>
          <w:lang w:val="sr-Cyrl-RS"/>
        </w:rPr>
        <w:t>датотеке (уколико постоји) асоциране са фотографијама које желимо да лабелирамо. Поље је опционо</w:t>
      </w:r>
      <w:r w:rsidR="00082FDF">
        <w:rPr>
          <w:lang w:val="sr-Cyrl-RS"/>
        </w:rPr>
        <w:t>.</w:t>
      </w:r>
    </w:p>
    <w:p w14:paraId="069A49F1" w14:textId="6A0064A2" w:rsidR="00852617" w:rsidRPr="00852617" w:rsidRDefault="00852617" w:rsidP="00861442">
      <w:pPr>
        <w:pStyle w:val="ListParagraph"/>
        <w:numPr>
          <w:ilvl w:val="1"/>
          <w:numId w:val="11"/>
        </w:numPr>
        <w:spacing w:after="120"/>
        <w:rPr>
          <w:i/>
          <w:iCs/>
          <w:lang w:val="sr-Cyrl-RS"/>
        </w:rPr>
      </w:pPr>
      <w:r>
        <w:rPr>
          <w:lang w:val="sr-Cyrl-RS"/>
        </w:rPr>
        <w:t xml:space="preserve">Увези податке дугме (енг. </w:t>
      </w:r>
      <w:r w:rsidRPr="00852617">
        <w:rPr>
          <w:i/>
          <w:iCs/>
        </w:rPr>
        <w:t>Import data</w:t>
      </w:r>
      <w:r>
        <w:t xml:space="preserve">) </w:t>
      </w:r>
      <w:r w:rsidR="00612327">
        <w:rPr>
          <w:lang w:val="sr-Cyrl-RS"/>
        </w:rPr>
        <w:t xml:space="preserve">– покреће процес увожења фотографија у </w:t>
      </w:r>
      <w:r w:rsidR="00A843D8">
        <w:rPr>
          <w:lang w:val="sr-Cyrl-RS"/>
        </w:rPr>
        <w:t>апликацију</w:t>
      </w:r>
      <w:r w:rsidR="00612327">
        <w:rPr>
          <w:lang w:val="sr-Cyrl-RS"/>
        </w:rPr>
        <w:t xml:space="preserve"> за лабелирање на основу претходна два поља</w:t>
      </w:r>
    </w:p>
    <w:p w14:paraId="5E8D8DC9" w14:textId="4BB56237" w:rsidR="00852617" w:rsidRPr="00612327" w:rsidRDefault="00852617" w:rsidP="00861442">
      <w:pPr>
        <w:pStyle w:val="ListParagraph"/>
        <w:numPr>
          <w:ilvl w:val="0"/>
          <w:numId w:val="11"/>
        </w:numPr>
        <w:spacing w:after="120"/>
        <w:rPr>
          <w:i/>
          <w:iCs/>
          <w:lang w:val="sr-Cyrl-RS"/>
        </w:rPr>
      </w:pPr>
      <w:r>
        <w:rPr>
          <w:lang w:val="sr-Cyrl-RS"/>
        </w:rPr>
        <w:t xml:space="preserve">Трака са падајућим изборницима </w:t>
      </w:r>
      <w:r w:rsidR="00612327">
        <w:rPr>
          <w:lang w:val="sr-Cyrl-RS"/>
        </w:rPr>
        <w:t>– садржи неколико падајућих изборника:</w:t>
      </w:r>
    </w:p>
    <w:p w14:paraId="0885B771" w14:textId="5EC2E237" w:rsidR="00612327" w:rsidRPr="00612327" w:rsidRDefault="00612327" w:rsidP="00861442">
      <w:pPr>
        <w:pStyle w:val="ListParagraph"/>
        <w:numPr>
          <w:ilvl w:val="1"/>
          <w:numId w:val="11"/>
        </w:numPr>
        <w:spacing w:after="120"/>
        <w:rPr>
          <w:i/>
          <w:iCs/>
          <w:lang w:val="sr-Cyrl-RS"/>
        </w:rPr>
      </w:pPr>
      <w:r w:rsidRPr="00612327">
        <w:rPr>
          <w:i/>
          <w:iCs/>
        </w:rPr>
        <w:t>File</w:t>
      </w:r>
      <w:r>
        <w:rPr>
          <w:i/>
          <w:iCs/>
        </w:rPr>
        <w:t xml:space="preserve"> </w:t>
      </w:r>
      <w:r>
        <w:rPr>
          <w:lang w:val="sr-Cyrl-RS"/>
        </w:rPr>
        <w:t xml:space="preserve">– омогућава стандардне интеракције са </w:t>
      </w:r>
      <w:r w:rsidR="00A843D8">
        <w:rPr>
          <w:lang w:val="sr-Cyrl-RS"/>
        </w:rPr>
        <w:t>апликацијом</w:t>
      </w:r>
      <w:r>
        <w:rPr>
          <w:lang w:val="sr-Cyrl-RS"/>
        </w:rPr>
        <w:t xml:space="preserve"> за лабелирање, као што су: ново, спреми, спреми као, </w:t>
      </w:r>
      <w:r w:rsidR="004906C8">
        <w:rPr>
          <w:lang w:val="sr-Cyrl-RS"/>
        </w:rPr>
        <w:t xml:space="preserve">извези нормализоване </w:t>
      </w:r>
      <w:r w:rsidR="004906C8">
        <w:rPr>
          <w:i/>
          <w:iCs/>
        </w:rPr>
        <w:t>.csv</w:t>
      </w:r>
      <w:r w:rsidR="004906C8">
        <w:rPr>
          <w:i/>
          <w:iCs/>
          <w:lang w:val="sr-Cyrl-RS"/>
        </w:rPr>
        <w:t xml:space="preserve"> </w:t>
      </w:r>
      <w:r w:rsidR="004906C8">
        <w:rPr>
          <w:lang w:val="sr-Cyrl-RS"/>
        </w:rPr>
        <w:t>датотеке</w:t>
      </w:r>
      <w:r w:rsidR="00044776">
        <w:rPr>
          <w:lang w:val="sr-Cyrl-RS"/>
        </w:rPr>
        <w:t xml:space="preserve"> и</w:t>
      </w:r>
      <w:r w:rsidR="004906C8">
        <w:rPr>
          <w:lang w:val="sr-Cyrl-RS"/>
        </w:rPr>
        <w:t xml:space="preserve"> излаз из </w:t>
      </w:r>
      <w:r w:rsidR="00A843D8">
        <w:rPr>
          <w:lang w:val="sr-Cyrl-RS"/>
        </w:rPr>
        <w:t>апликације</w:t>
      </w:r>
    </w:p>
    <w:p w14:paraId="6A8A5156" w14:textId="66CE7779" w:rsidR="00612327" w:rsidRPr="00612327" w:rsidRDefault="00612327" w:rsidP="00861442">
      <w:pPr>
        <w:pStyle w:val="ListParagraph"/>
        <w:numPr>
          <w:ilvl w:val="1"/>
          <w:numId w:val="11"/>
        </w:numPr>
        <w:spacing w:after="120"/>
        <w:rPr>
          <w:i/>
          <w:iCs/>
          <w:lang w:val="sr-Cyrl-RS"/>
        </w:rPr>
      </w:pPr>
      <w:r w:rsidRPr="00612327">
        <w:rPr>
          <w:i/>
          <w:iCs/>
        </w:rPr>
        <w:t xml:space="preserve">Mode </w:t>
      </w:r>
      <w:r>
        <w:t xml:space="preserve">– </w:t>
      </w:r>
      <w:r>
        <w:rPr>
          <w:lang w:val="sr-Cyrl-RS"/>
        </w:rPr>
        <w:t xml:space="preserve">поседује информације о тренутном режиму рада </w:t>
      </w:r>
      <w:r w:rsidR="00A843D8">
        <w:rPr>
          <w:lang w:val="sr-Cyrl-RS"/>
        </w:rPr>
        <w:t>апликације</w:t>
      </w:r>
      <w:r>
        <w:rPr>
          <w:lang w:val="sr-Cyrl-RS"/>
        </w:rPr>
        <w:t xml:space="preserve"> за лабелирање, али и омогућава избор режима рада</w:t>
      </w:r>
    </w:p>
    <w:p w14:paraId="42F5F0DC" w14:textId="3652DDD2" w:rsidR="00612327" w:rsidRPr="00612327" w:rsidRDefault="00612327" w:rsidP="00861442">
      <w:pPr>
        <w:pStyle w:val="ListParagraph"/>
        <w:numPr>
          <w:ilvl w:val="1"/>
          <w:numId w:val="11"/>
        </w:numPr>
        <w:spacing w:after="120"/>
        <w:rPr>
          <w:i/>
          <w:iCs/>
          <w:lang w:val="sr-Cyrl-RS"/>
        </w:rPr>
      </w:pPr>
      <w:r w:rsidRPr="00612327">
        <w:rPr>
          <w:i/>
          <w:iCs/>
        </w:rPr>
        <w:t>Other</w:t>
      </w:r>
      <w:r>
        <w:rPr>
          <w:i/>
          <w:iCs/>
        </w:rPr>
        <w:t xml:space="preserve"> </w:t>
      </w:r>
      <w:r w:rsidR="004906C8">
        <w:rPr>
          <w:lang w:val="sr-Cyrl-RS"/>
        </w:rPr>
        <w:t xml:space="preserve">– омогућава увид у основне информације о </w:t>
      </w:r>
      <w:r w:rsidR="00A843D8">
        <w:rPr>
          <w:lang w:val="sr-Cyrl-RS"/>
        </w:rPr>
        <w:t>апликацији</w:t>
      </w:r>
      <w:r w:rsidR="004906C8">
        <w:rPr>
          <w:lang w:val="sr-Cyrl-RS"/>
        </w:rPr>
        <w:t xml:space="preserve"> за лабелирање</w:t>
      </w:r>
    </w:p>
    <w:p w14:paraId="7023D714" w14:textId="64544A71" w:rsidR="00852617" w:rsidRPr="00852617" w:rsidRDefault="00852617" w:rsidP="00861442">
      <w:pPr>
        <w:pStyle w:val="ListParagraph"/>
        <w:numPr>
          <w:ilvl w:val="0"/>
          <w:numId w:val="11"/>
        </w:numPr>
        <w:spacing w:after="120"/>
        <w:rPr>
          <w:i/>
          <w:iCs/>
          <w:lang w:val="sr-Cyrl-RS"/>
        </w:rPr>
      </w:pPr>
      <w:r>
        <w:rPr>
          <w:lang w:val="sr-Cyrl-RS"/>
        </w:rPr>
        <w:t xml:space="preserve">Простор за фотографије (енг. </w:t>
      </w:r>
      <w:r>
        <w:rPr>
          <w:i/>
          <w:iCs/>
        </w:rPr>
        <w:t>Image view</w:t>
      </w:r>
      <w:r>
        <w:rPr>
          <w:lang w:val="sr-Cyrl-RS"/>
        </w:rPr>
        <w:t>)</w:t>
      </w:r>
      <w:r w:rsidR="00612327">
        <w:rPr>
          <w:lang w:val="sr-Cyrl-RS"/>
        </w:rPr>
        <w:t xml:space="preserve"> – простор за приказ тренутне фотографије која је у процесу лабелирања</w:t>
      </w:r>
    </w:p>
    <w:p w14:paraId="3DC690A5" w14:textId="6BC347AC" w:rsidR="00852617" w:rsidRPr="00852617" w:rsidRDefault="00852617" w:rsidP="00861442">
      <w:pPr>
        <w:pStyle w:val="ListParagraph"/>
        <w:numPr>
          <w:ilvl w:val="0"/>
          <w:numId w:val="11"/>
        </w:numPr>
        <w:spacing w:after="120"/>
        <w:rPr>
          <w:i/>
          <w:iCs/>
          <w:lang w:val="sr-Cyrl-RS"/>
        </w:rPr>
      </w:pPr>
      <w:r>
        <w:rPr>
          <w:lang w:val="sr-Cyrl-RS"/>
        </w:rPr>
        <w:lastRenderedPageBreak/>
        <w:t xml:space="preserve">Атрибути тренутне фотографије </w:t>
      </w:r>
      <w:r w:rsidR="00612327">
        <w:rPr>
          <w:lang w:val="sr-Cyrl-RS"/>
        </w:rPr>
        <w:t xml:space="preserve">– атрибути који се асоцирају са тренутном фотографијом, а зависе од режима рада </w:t>
      </w:r>
      <w:r w:rsidR="00A843D8">
        <w:rPr>
          <w:lang w:val="sr-Cyrl-RS"/>
        </w:rPr>
        <w:t>апликације</w:t>
      </w:r>
      <w:r w:rsidR="00612327">
        <w:rPr>
          <w:lang w:val="sr-Cyrl-RS"/>
        </w:rPr>
        <w:t xml:space="preserve"> за лабелирање</w:t>
      </w:r>
    </w:p>
    <w:p w14:paraId="1B72F0F0" w14:textId="5FB42E32" w:rsidR="00852617" w:rsidRPr="00CC2090" w:rsidRDefault="00852617" w:rsidP="00861442">
      <w:pPr>
        <w:pStyle w:val="ListParagraph"/>
        <w:numPr>
          <w:ilvl w:val="0"/>
          <w:numId w:val="11"/>
        </w:numPr>
        <w:spacing w:after="120"/>
        <w:rPr>
          <w:i/>
          <w:iCs/>
          <w:lang w:val="sr-Cyrl-RS"/>
        </w:rPr>
      </w:pPr>
      <w:r>
        <w:rPr>
          <w:lang w:val="sr-Cyrl-RS"/>
        </w:rPr>
        <w:t>Статусна трака</w:t>
      </w:r>
      <w:r w:rsidR="00612327">
        <w:rPr>
          <w:lang w:val="sr-Cyrl-RS"/>
        </w:rPr>
        <w:t xml:space="preserve"> – даје информацију о индексу тренутне фотографије унутар директоријума са фотографијама (десно) и информацију о тренутно фокусираној тачки (лево)(енг. </w:t>
      </w:r>
      <w:r w:rsidR="00612327" w:rsidRPr="00612327">
        <w:rPr>
          <w:i/>
          <w:iCs/>
        </w:rPr>
        <w:t>Currently in focus</w:t>
      </w:r>
      <w:r w:rsidR="00612327">
        <w:t>)</w:t>
      </w:r>
    </w:p>
    <w:p w14:paraId="54657E2C" w14:textId="1B759484" w:rsidR="00843947" w:rsidRPr="00FB59E0" w:rsidRDefault="0020358B" w:rsidP="00EE62BD">
      <w:pPr>
        <w:spacing w:after="120"/>
        <w:ind w:firstLine="360"/>
        <w:rPr>
          <w:i/>
          <w:iCs/>
        </w:rPr>
      </w:pPr>
      <w:r>
        <w:rPr>
          <w:lang w:val="sr-Cyrl-RS"/>
        </w:rPr>
        <w:t xml:space="preserve">Да би се омогућило брже и ефикасније лабелирање фотографија, </w:t>
      </w:r>
      <w:r w:rsidR="00956678">
        <w:rPr>
          <w:lang w:val="sr-Cyrl-RS"/>
        </w:rPr>
        <w:t xml:space="preserve">имплементиране су и практичне пречице на тастатури и мишу. Омогућено је листање слика унапред и уназад помоћу </w:t>
      </w:r>
      <w:r w:rsidR="00956678">
        <w:rPr>
          <w:i/>
          <w:iCs/>
        </w:rPr>
        <w:t xml:space="preserve">Page Down </w:t>
      </w:r>
      <w:r w:rsidR="00956678">
        <w:rPr>
          <w:lang w:val="sr-Cyrl-RS"/>
        </w:rPr>
        <w:t>и</w:t>
      </w:r>
      <w:r w:rsidR="00956678">
        <w:rPr>
          <w:i/>
          <w:iCs/>
        </w:rPr>
        <w:t xml:space="preserve"> Page Up</w:t>
      </w:r>
      <w:r w:rsidR="00956678">
        <w:rPr>
          <w:i/>
          <w:iCs/>
          <w:lang w:val="sr-Cyrl-RS"/>
        </w:rPr>
        <w:t xml:space="preserve"> </w:t>
      </w:r>
      <w:r w:rsidR="00956678">
        <w:rPr>
          <w:lang w:val="sr-Cyrl-RS"/>
        </w:rPr>
        <w:t xml:space="preserve">тастера и уз помоћ точкића миша. Имплеметирана је могућност копирања координата правоуганика претходне слике на текућу уз помоћ тастера </w:t>
      </w:r>
      <w:r w:rsidR="00956678">
        <w:rPr>
          <w:i/>
          <w:iCs/>
        </w:rPr>
        <w:t>X</w:t>
      </w:r>
      <w:r w:rsidR="00BF3F22">
        <w:rPr>
          <w:i/>
          <w:iCs/>
        </w:rPr>
        <w:t xml:space="preserve">, </w:t>
      </w:r>
      <w:r w:rsidR="00BF3F22">
        <w:rPr>
          <w:lang w:val="sr-Cyrl-RS"/>
        </w:rPr>
        <w:t>али и фино кориговање позиције правоугаоника уз помоћ стрелица на тастатури за по један пиксел.</w:t>
      </w:r>
      <w:r w:rsidR="00DE6C82">
        <w:rPr>
          <w:lang w:val="sr-Cyrl-RS"/>
        </w:rPr>
        <w:t xml:space="preserve"> Такође, омогућена је брза промена правоуганика, у зависности од режима рада, уз помоћ тастатуре, тастерима: 1, 2, 3, </w:t>
      </w:r>
      <w:r w:rsidR="00DE6C82" w:rsidRPr="00DE6C82">
        <w:rPr>
          <w:i/>
          <w:iCs/>
        </w:rPr>
        <w:t>q, w, e</w:t>
      </w:r>
      <w:r w:rsidR="00DE6C82">
        <w:rPr>
          <w:i/>
          <w:iCs/>
        </w:rPr>
        <w:t>.</w:t>
      </w:r>
    </w:p>
    <w:p w14:paraId="6EA179AB" w14:textId="6BE070A7" w:rsidR="00956678" w:rsidRPr="00843947" w:rsidRDefault="00956678" w:rsidP="00EE62BD">
      <w:pPr>
        <w:spacing w:after="120"/>
        <w:ind w:firstLine="360"/>
        <w:rPr>
          <w:lang w:val="sr-Cyrl-RS"/>
        </w:rPr>
      </w:pPr>
      <w:r>
        <w:rPr>
          <w:lang w:val="sr-Cyrl-RS"/>
        </w:rPr>
        <w:t xml:space="preserve">Потребно је напоменути да </w:t>
      </w:r>
      <w:r w:rsidR="00A843D8">
        <w:rPr>
          <w:lang w:val="sr-Cyrl-RS"/>
        </w:rPr>
        <w:t>апликације</w:t>
      </w:r>
      <w:r>
        <w:rPr>
          <w:lang w:val="sr-Cyrl-RS"/>
        </w:rPr>
        <w:t xml:space="preserve"> за лабелирање не мења улазне резолуције фотографија иако  се то на први поглед може учинити. Привидне промене резолуције су естетске и практичне природе, те није потребно водити рачуна о резолуцијама фотографија унутар </w:t>
      </w:r>
      <w:r w:rsidR="00A843D8">
        <w:rPr>
          <w:lang w:val="sr-Cyrl-RS"/>
        </w:rPr>
        <w:t>апликације</w:t>
      </w:r>
      <w:r>
        <w:rPr>
          <w:lang w:val="sr-Cyrl-RS"/>
        </w:rPr>
        <w:t xml:space="preserve"> за лабелирање. </w:t>
      </w:r>
      <w:r w:rsidR="00843947">
        <w:rPr>
          <w:lang w:val="sr-Cyrl-RS"/>
        </w:rPr>
        <w:t xml:space="preserve">Узимајући то у обзир </w:t>
      </w:r>
      <w:r w:rsidR="00A843D8">
        <w:rPr>
          <w:lang w:val="sr-Cyrl-RS"/>
        </w:rPr>
        <w:t>апликација</w:t>
      </w:r>
      <w:r w:rsidR="00843947">
        <w:rPr>
          <w:lang w:val="sr-Cyrl-RS"/>
        </w:rPr>
        <w:t xml:space="preserve"> за лабелирање током свог рада не чува стварне вредности координата, већ релативне у односу на привидну промену резолуције. Тек када се од њега потражи да се лабелиране вредности сачувају у излазну </w:t>
      </w:r>
      <w:r w:rsidR="00843947">
        <w:rPr>
          <w:i/>
          <w:iCs/>
        </w:rPr>
        <w:t xml:space="preserve">.csv </w:t>
      </w:r>
      <w:r w:rsidR="00843947">
        <w:rPr>
          <w:lang w:val="sr-Cyrl-RS"/>
        </w:rPr>
        <w:t xml:space="preserve">датотеку оне се прерачунавају у стварне координате. </w:t>
      </w:r>
      <w:r>
        <w:rPr>
          <w:lang w:val="sr-Cyrl-RS"/>
        </w:rPr>
        <w:t xml:space="preserve">Такође, излазне датотеке могу се користити и као улазне датотеке у њега самог уношењем путање у поље </w:t>
      </w:r>
      <w:r>
        <w:rPr>
          <w:i/>
          <w:iCs/>
        </w:rPr>
        <w:t xml:space="preserve">.csv </w:t>
      </w:r>
      <w:r>
        <w:rPr>
          <w:lang w:val="sr-Cyrl-RS"/>
        </w:rPr>
        <w:t xml:space="preserve">путања (енг. </w:t>
      </w:r>
      <w:r>
        <w:t xml:space="preserve">.csv </w:t>
      </w:r>
      <w:r>
        <w:rPr>
          <w:i/>
          <w:iCs/>
        </w:rPr>
        <w:t>path</w:t>
      </w:r>
      <w:r>
        <w:rPr>
          <w:lang w:val="sr-Cyrl-RS"/>
        </w:rPr>
        <w:t>)</w:t>
      </w:r>
      <w:r w:rsidR="00843947">
        <w:rPr>
          <w:lang w:val="sr-Cyrl-RS"/>
        </w:rPr>
        <w:t xml:space="preserve"> и </w:t>
      </w:r>
      <w:r w:rsidR="00A843D8">
        <w:rPr>
          <w:lang w:val="sr-Cyrl-RS"/>
        </w:rPr>
        <w:t>апликација</w:t>
      </w:r>
      <w:r w:rsidR="00843947">
        <w:rPr>
          <w:lang w:val="sr-Cyrl-RS"/>
        </w:rPr>
        <w:t xml:space="preserve"> за лабелирање </w:t>
      </w:r>
      <w:r w:rsidR="00FB59E0">
        <w:rPr>
          <w:lang w:val="sr-Cyrl-RS"/>
        </w:rPr>
        <w:t xml:space="preserve">тада </w:t>
      </w:r>
      <w:r w:rsidR="00843947">
        <w:rPr>
          <w:lang w:val="sr-Cyrl-RS"/>
        </w:rPr>
        <w:t>прерачунава стварне координате у релативне</w:t>
      </w:r>
      <w:r>
        <w:rPr>
          <w:lang w:val="sr-Cyrl-RS"/>
        </w:rPr>
        <w:t xml:space="preserve">. </w:t>
      </w:r>
    </w:p>
    <w:p w14:paraId="049291E1" w14:textId="1344007D" w:rsidR="00CC2090" w:rsidRPr="00585446" w:rsidRDefault="00082FDF" w:rsidP="00EE62BD">
      <w:pPr>
        <w:spacing w:after="120"/>
        <w:ind w:firstLine="360"/>
        <w:rPr>
          <w:lang w:val="sr-Cyrl-RS"/>
        </w:rPr>
      </w:pPr>
      <w:r>
        <w:rPr>
          <w:lang w:val="sr-Cyrl-RS"/>
        </w:rPr>
        <w:t>У наредних неколико потпоглавља описани су режими рада и излазне датотеке програмског решења за лабелирање сетова података.</w:t>
      </w:r>
    </w:p>
    <w:p w14:paraId="7A82D9D5" w14:textId="267D42EE" w:rsidR="00F06D00" w:rsidRDefault="00F06D00" w:rsidP="00A667E7">
      <w:pPr>
        <w:pStyle w:val="Heading4"/>
        <w:spacing w:after="120"/>
        <w:rPr>
          <w:lang w:val="sr-Cyrl-RS"/>
        </w:rPr>
      </w:pPr>
      <w:bookmarkStart w:id="57" w:name="_Toc47347536"/>
      <w:r>
        <w:t xml:space="preserve">Face detection </w:t>
      </w:r>
      <w:r>
        <w:rPr>
          <w:lang w:val="sr-Cyrl-RS"/>
        </w:rPr>
        <w:t>р</w:t>
      </w:r>
      <w:r w:rsidR="00CC2090">
        <w:rPr>
          <w:lang w:val="sr-Cyrl-RS"/>
        </w:rPr>
        <w:t>ежими рада</w:t>
      </w:r>
      <w:bookmarkEnd w:id="57"/>
    </w:p>
    <w:p w14:paraId="38F54E56" w14:textId="17567A85" w:rsidR="00F06D00" w:rsidRDefault="00F06D00" w:rsidP="00EE62BD">
      <w:pPr>
        <w:spacing w:after="120"/>
        <w:ind w:firstLine="360"/>
        <w:rPr>
          <w:lang w:val="sr-Cyrl-RS"/>
        </w:rPr>
      </w:pPr>
      <w:r>
        <w:rPr>
          <w:i/>
          <w:iCs/>
        </w:rPr>
        <w:t xml:space="preserve">Face detection </w:t>
      </w:r>
      <w:r>
        <w:rPr>
          <w:lang w:val="sr-Cyrl-RS"/>
        </w:rPr>
        <w:t xml:space="preserve">режим рада </w:t>
      </w:r>
      <w:r w:rsidR="002D7F82">
        <w:rPr>
          <w:lang w:val="sr-Cyrl-RS"/>
        </w:rPr>
        <w:t>карактеришу две ствари:</w:t>
      </w:r>
    </w:p>
    <w:p w14:paraId="3EFC8F08" w14:textId="6C7D97FA" w:rsidR="002D7F82" w:rsidRPr="00852617" w:rsidRDefault="002D7F82" w:rsidP="00861442">
      <w:pPr>
        <w:pStyle w:val="ListParagraph"/>
        <w:numPr>
          <w:ilvl w:val="0"/>
          <w:numId w:val="12"/>
        </w:numPr>
        <w:spacing w:after="120"/>
        <w:rPr>
          <w:i/>
          <w:iCs/>
          <w:lang w:val="sr-Cyrl-RS"/>
        </w:rPr>
      </w:pPr>
      <w:r>
        <w:rPr>
          <w:lang w:val="sr-Cyrl-RS"/>
        </w:rPr>
        <w:t xml:space="preserve">Простор за фотографије (енг. </w:t>
      </w:r>
      <w:r>
        <w:rPr>
          <w:i/>
          <w:iCs/>
        </w:rPr>
        <w:t>Image view</w:t>
      </w:r>
      <w:r>
        <w:rPr>
          <w:lang w:val="sr-Cyrl-RS"/>
        </w:rPr>
        <w:t>) – простор за приказ тренутне фотографије која је у процесу лабелирања. Три правоуганика служе за одређивање тачака од интереса. Помоћу највећег фиксира се централна тачка лица, остала два служе за фиксирање централних тачака очију</w:t>
      </w:r>
      <w:r w:rsidR="00044776">
        <w:rPr>
          <w:lang w:val="sr-Cyrl-RS"/>
        </w:rPr>
        <w:t>. Величина највећег правоуганика је промењива и константног омера ширине и висине 2:3</w:t>
      </w:r>
    </w:p>
    <w:p w14:paraId="7351FAF0" w14:textId="0376890B" w:rsidR="002D7F82" w:rsidRPr="002D7F82" w:rsidRDefault="002D7F82" w:rsidP="00861442">
      <w:pPr>
        <w:pStyle w:val="ListParagraph"/>
        <w:numPr>
          <w:ilvl w:val="0"/>
          <w:numId w:val="12"/>
        </w:numPr>
        <w:spacing w:after="120"/>
        <w:rPr>
          <w:i/>
          <w:iCs/>
          <w:lang w:val="sr-Cyrl-RS"/>
        </w:rPr>
      </w:pPr>
      <w:r>
        <w:rPr>
          <w:lang w:val="sr-Cyrl-RS"/>
        </w:rPr>
        <w:lastRenderedPageBreak/>
        <w:t>Атрибути тренутне фотографије – атрибути који се асоцирају са тренутном фотографијом су:</w:t>
      </w:r>
    </w:p>
    <w:p w14:paraId="75740AC3" w14:textId="5ED99AAD" w:rsidR="002D7F82" w:rsidRPr="002D7F82" w:rsidRDefault="002D7F82" w:rsidP="00861442">
      <w:pPr>
        <w:pStyle w:val="ListParagraph"/>
        <w:numPr>
          <w:ilvl w:val="1"/>
          <w:numId w:val="12"/>
        </w:numPr>
        <w:spacing w:after="120"/>
        <w:rPr>
          <w:i/>
          <w:iCs/>
          <w:lang w:val="sr-Cyrl-RS"/>
        </w:rPr>
      </w:pPr>
      <w:r>
        <w:rPr>
          <w:lang w:val="sr-Cyrl-RS"/>
        </w:rPr>
        <w:t xml:space="preserve">Страна у коју је лице усмерено (енг. </w:t>
      </w:r>
      <w:r>
        <w:rPr>
          <w:i/>
          <w:iCs/>
        </w:rPr>
        <w:t>Face angle</w:t>
      </w:r>
      <w:r>
        <w:rPr>
          <w:lang w:val="sr-Cyrl-RS"/>
        </w:rPr>
        <w:t>) – очекиване вредности су: лево или десно, горе или доле. Ако нити једно поље није означено закључак је да</w:t>
      </w:r>
      <w:r w:rsidR="00044776">
        <w:rPr>
          <w:lang w:val="sr-Cyrl-RS"/>
        </w:rPr>
        <w:t xml:space="preserve"> је</w:t>
      </w:r>
      <w:r>
        <w:rPr>
          <w:lang w:val="sr-Cyrl-RS"/>
        </w:rPr>
        <w:t xml:space="preserve"> лице усмерено право</w:t>
      </w:r>
    </w:p>
    <w:p w14:paraId="7B0353AF" w14:textId="4A285A0F" w:rsidR="00CF3B4D" w:rsidRPr="001750D7" w:rsidRDefault="002D7F82" w:rsidP="00861442">
      <w:pPr>
        <w:pStyle w:val="ListParagraph"/>
        <w:numPr>
          <w:ilvl w:val="1"/>
          <w:numId w:val="12"/>
        </w:numPr>
        <w:spacing w:after="120"/>
        <w:rPr>
          <w:i/>
          <w:iCs/>
          <w:lang w:val="sr-Cyrl-RS"/>
        </w:rPr>
      </w:pPr>
      <w:r>
        <w:rPr>
          <w:lang w:val="sr-Cyrl-RS"/>
        </w:rPr>
        <w:t xml:space="preserve">Опције лица (енг. </w:t>
      </w:r>
      <w:r>
        <w:rPr>
          <w:i/>
          <w:iCs/>
        </w:rPr>
        <w:t>Face options</w:t>
      </w:r>
      <w:r w:rsidRPr="002D7F82">
        <w:t>)</w:t>
      </w:r>
      <w:r>
        <w:rPr>
          <w:lang w:val="sr-Cyrl-RS"/>
        </w:rPr>
        <w:t xml:space="preserve"> – вредност поља </w:t>
      </w:r>
      <w:r>
        <w:rPr>
          <w:i/>
          <w:iCs/>
        </w:rPr>
        <w:t xml:space="preserve">No face </w:t>
      </w:r>
      <w:r>
        <w:rPr>
          <w:lang w:val="sr-Cyrl-RS"/>
        </w:rPr>
        <w:t xml:space="preserve">носи информацију да ли на слици уопште постоји лице. Ако је означено </w:t>
      </w:r>
      <w:r w:rsidR="00044776">
        <w:rPr>
          <w:lang w:val="sr-Cyrl-RS"/>
        </w:rPr>
        <w:t>лице на слици не постоји</w:t>
      </w:r>
      <w:r>
        <w:rPr>
          <w:lang w:val="sr-Cyrl-RS"/>
        </w:rPr>
        <w:t>.</w:t>
      </w:r>
      <w:bookmarkStart w:id="58" w:name="_Toc45626488"/>
    </w:p>
    <w:bookmarkEnd w:id="58"/>
    <w:p w14:paraId="2D660349" w14:textId="3DB5288B" w:rsidR="00123EE2" w:rsidRDefault="002770C1" w:rsidP="002770C1">
      <w:pPr>
        <w:keepNext/>
        <w:spacing w:after="120"/>
        <w:ind w:firstLine="0"/>
        <w:jc w:val="center"/>
      </w:pPr>
      <w:r>
        <w:rPr>
          <w:noProof/>
          <w:lang w:val="en-GB" w:eastAsia="en-GB"/>
        </w:rPr>
        <w:drawing>
          <wp:inline distT="0" distB="0" distL="0" distR="0" wp14:anchorId="037BAB2E" wp14:editId="1BFE20AA">
            <wp:extent cx="5548868"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548868" cy="3657600"/>
                    </a:xfrm>
                    <a:prstGeom prst="rect">
                      <a:avLst/>
                    </a:prstGeom>
                    <a:noFill/>
                    <a:ln>
                      <a:noFill/>
                    </a:ln>
                  </pic:spPr>
                </pic:pic>
              </a:graphicData>
            </a:graphic>
          </wp:inline>
        </w:drawing>
      </w:r>
    </w:p>
    <w:p w14:paraId="072129D8" w14:textId="2160901D" w:rsidR="00F06D00" w:rsidRDefault="00123EE2" w:rsidP="00A667E7">
      <w:pPr>
        <w:pStyle w:val="Caption"/>
      </w:pPr>
      <w:bookmarkStart w:id="59" w:name="_Toc47347643"/>
      <w:r>
        <w:t xml:space="preserve">Слика </w:t>
      </w:r>
      <w:r w:rsidR="00CF708A">
        <w:fldChar w:fldCharType="begin"/>
      </w:r>
      <w:r w:rsidR="00CF708A">
        <w:instrText xml:space="preserve"> STYLEREF 1 \s </w:instrText>
      </w:r>
      <w:r w:rsidR="00CF708A">
        <w:fldChar w:fldCharType="separate"/>
      </w:r>
      <w:r w:rsidR="00CF708A">
        <w:rPr>
          <w:noProof/>
        </w:rPr>
        <w:t>3</w:t>
      </w:r>
      <w:r w:rsidR="00CF708A">
        <w:fldChar w:fldCharType="end"/>
      </w:r>
      <w:r w:rsidR="00CF708A">
        <w:t>.</w:t>
      </w:r>
      <w:r w:rsidR="00CF708A">
        <w:fldChar w:fldCharType="begin"/>
      </w:r>
      <w:r w:rsidR="00CF708A">
        <w:instrText xml:space="preserve"> SEQ Слика \* ARABIC \s 1 </w:instrText>
      </w:r>
      <w:r w:rsidR="00CF708A">
        <w:fldChar w:fldCharType="separate"/>
      </w:r>
      <w:r w:rsidR="00CF708A">
        <w:rPr>
          <w:noProof/>
        </w:rPr>
        <w:t>3</w:t>
      </w:r>
      <w:r w:rsidR="00CF708A">
        <w:fldChar w:fldCharType="end"/>
      </w:r>
      <w:r w:rsidRPr="00123EE2">
        <w:t xml:space="preserve"> </w:t>
      </w:r>
      <w:r w:rsidRPr="00123EE2">
        <w:rPr>
          <w:i/>
          <w:iCs/>
        </w:rPr>
        <w:t>Face detection</w:t>
      </w:r>
      <w:r>
        <w:t xml:space="preserve"> </w:t>
      </w:r>
      <w:r>
        <w:rPr>
          <w:lang w:val="sr-Cyrl-RS"/>
        </w:rPr>
        <w:t>режим рада</w:t>
      </w:r>
      <w:bookmarkEnd w:id="59"/>
    </w:p>
    <w:p w14:paraId="0AEC1495" w14:textId="77777777" w:rsidR="004816DB" w:rsidRPr="004816DB" w:rsidRDefault="004816DB" w:rsidP="00A667E7">
      <w:pPr>
        <w:spacing w:after="120"/>
        <w:rPr>
          <w:lang w:val="sr-Cyrl-RS"/>
        </w:rPr>
      </w:pPr>
    </w:p>
    <w:p w14:paraId="0B2B8F90" w14:textId="2C749F89" w:rsidR="001C6E25" w:rsidRDefault="00123EE2" w:rsidP="00A667E7">
      <w:pPr>
        <w:pStyle w:val="Heading4"/>
        <w:spacing w:after="120"/>
        <w:rPr>
          <w:lang w:val="sr-Cyrl-RS"/>
        </w:rPr>
      </w:pPr>
      <w:r>
        <w:rPr>
          <w:lang w:val="sr-Cyrl-RS"/>
        </w:rPr>
        <w:t xml:space="preserve"> </w:t>
      </w:r>
      <w:bookmarkStart w:id="60" w:name="_Toc47347537"/>
      <w:r w:rsidR="001C6E25">
        <w:t xml:space="preserve">Face elements detection </w:t>
      </w:r>
      <w:r w:rsidR="001C6E25">
        <w:rPr>
          <w:lang w:val="sr-Cyrl-RS"/>
        </w:rPr>
        <w:t>режим рада</w:t>
      </w:r>
      <w:bookmarkEnd w:id="60"/>
    </w:p>
    <w:p w14:paraId="51962E8B" w14:textId="6BA7064C" w:rsidR="000318CA" w:rsidRDefault="000318CA" w:rsidP="00EE62BD">
      <w:pPr>
        <w:spacing w:after="120"/>
        <w:ind w:firstLine="360"/>
        <w:rPr>
          <w:lang w:val="sr-Cyrl-RS"/>
        </w:rPr>
      </w:pPr>
      <w:r>
        <w:rPr>
          <w:i/>
          <w:iCs/>
        </w:rPr>
        <w:t xml:space="preserve">Face elements detection </w:t>
      </w:r>
      <w:r>
        <w:rPr>
          <w:lang w:val="sr-Cyrl-RS"/>
        </w:rPr>
        <w:t>режим рада карактеришу две ствари:</w:t>
      </w:r>
    </w:p>
    <w:p w14:paraId="09F0F654" w14:textId="1A5C5A49" w:rsidR="000318CA" w:rsidRPr="00852617" w:rsidRDefault="000318CA" w:rsidP="00861442">
      <w:pPr>
        <w:pStyle w:val="ListParagraph"/>
        <w:numPr>
          <w:ilvl w:val="0"/>
          <w:numId w:val="13"/>
        </w:numPr>
        <w:spacing w:after="120"/>
        <w:rPr>
          <w:i/>
          <w:iCs/>
          <w:lang w:val="sr-Cyrl-RS"/>
        </w:rPr>
      </w:pPr>
      <w:r>
        <w:rPr>
          <w:lang w:val="sr-Cyrl-RS"/>
        </w:rPr>
        <w:t xml:space="preserve">Простор за фотографије (енг. </w:t>
      </w:r>
      <w:r>
        <w:rPr>
          <w:i/>
          <w:iCs/>
        </w:rPr>
        <w:t>Image view</w:t>
      </w:r>
      <w:r>
        <w:rPr>
          <w:lang w:val="sr-Cyrl-RS"/>
        </w:rPr>
        <w:t>) – простор за приказ тренутне фотографије која је у процесу лабелирања. Пет правоуганика служи за фиксирање тачака од интереса: центар левог ока, центар десног ока, центар носа, горња усна, доња усна</w:t>
      </w:r>
    </w:p>
    <w:p w14:paraId="7C26BDCB" w14:textId="77777777" w:rsidR="000318CA" w:rsidRPr="002D7F82" w:rsidRDefault="000318CA" w:rsidP="00861442">
      <w:pPr>
        <w:pStyle w:val="ListParagraph"/>
        <w:numPr>
          <w:ilvl w:val="0"/>
          <w:numId w:val="13"/>
        </w:numPr>
        <w:spacing w:after="120"/>
        <w:rPr>
          <w:i/>
          <w:iCs/>
          <w:lang w:val="sr-Cyrl-RS"/>
        </w:rPr>
      </w:pPr>
      <w:r>
        <w:rPr>
          <w:lang w:val="sr-Cyrl-RS"/>
        </w:rPr>
        <w:lastRenderedPageBreak/>
        <w:t>Атрибути тренутне фотографије – атрибути који се асоцирају са тренутном фотографијом су:</w:t>
      </w:r>
    </w:p>
    <w:p w14:paraId="754C074F" w14:textId="5FF0C9C8" w:rsidR="000318CA" w:rsidRPr="002D7F82" w:rsidRDefault="000318CA" w:rsidP="00861442">
      <w:pPr>
        <w:pStyle w:val="ListParagraph"/>
        <w:numPr>
          <w:ilvl w:val="1"/>
          <w:numId w:val="13"/>
        </w:numPr>
        <w:spacing w:after="120"/>
        <w:rPr>
          <w:i/>
          <w:iCs/>
          <w:lang w:val="sr-Cyrl-RS"/>
        </w:rPr>
      </w:pPr>
      <w:r>
        <w:rPr>
          <w:lang w:val="sr-Cyrl-RS"/>
        </w:rPr>
        <w:t xml:space="preserve">Правац у коме су очи усмерене (енг. </w:t>
      </w:r>
      <w:r>
        <w:rPr>
          <w:i/>
          <w:iCs/>
        </w:rPr>
        <w:t>Look angle</w:t>
      </w:r>
      <w:r>
        <w:rPr>
          <w:lang w:val="sr-Cyrl-RS"/>
        </w:rPr>
        <w:t>) – очекиване вредности су: лево или десно, горе или доле. Ако нити једно поље није означено закључак је да су очи на лицу усмерене право.</w:t>
      </w:r>
    </w:p>
    <w:p w14:paraId="00C15791" w14:textId="7AE6252C" w:rsidR="000318CA" w:rsidRPr="00852617" w:rsidRDefault="000318CA" w:rsidP="00861442">
      <w:pPr>
        <w:pStyle w:val="ListParagraph"/>
        <w:numPr>
          <w:ilvl w:val="1"/>
          <w:numId w:val="13"/>
        </w:numPr>
        <w:spacing w:after="120"/>
        <w:rPr>
          <w:i/>
          <w:iCs/>
          <w:lang w:val="sr-Cyrl-RS"/>
        </w:rPr>
      </w:pPr>
      <w:r>
        <w:rPr>
          <w:lang w:val="sr-Cyrl-RS"/>
        </w:rPr>
        <w:t xml:space="preserve">Специфичности очију (енг. </w:t>
      </w:r>
      <w:r>
        <w:rPr>
          <w:i/>
          <w:iCs/>
        </w:rPr>
        <w:t>Eye properties</w:t>
      </w:r>
      <w:r w:rsidRPr="002D7F82">
        <w:t>)</w:t>
      </w:r>
      <w:r>
        <w:rPr>
          <w:lang w:val="sr-Cyrl-RS"/>
        </w:rPr>
        <w:t xml:space="preserve"> – очекиване вредности су: лево око није видљиво</w:t>
      </w:r>
      <w:r>
        <w:t xml:space="preserve"> </w:t>
      </w:r>
      <w:r>
        <w:rPr>
          <w:lang w:val="sr-Cyrl-RS"/>
        </w:rPr>
        <w:t xml:space="preserve">(енг. </w:t>
      </w:r>
      <w:r>
        <w:rPr>
          <w:i/>
          <w:iCs/>
        </w:rPr>
        <w:t>Left eye not visible</w:t>
      </w:r>
      <w:r w:rsidRPr="002D7F82">
        <w:t>)</w:t>
      </w:r>
      <w:r>
        <w:rPr>
          <w:lang w:val="sr-Cyrl-RS"/>
        </w:rPr>
        <w:t xml:space="preserve">  или десно око није видљиво</w:t>
      </w:r>
      <w:r>
        <w:t xml:space="preserve"> </w:t>
      </w:r>
      <w:r>
        <w:rPr>
          <w:lang w:val="sr-Cyrl-RS"/>
        </w:rPr>
        <w:t xml:space="preserve">(енг. </w:t>
      </w:r>
      <w:r>
        <w:rPr>
          <w:i/>
          <w:iCs/>
        </w:rPr>
        <w:t>Right eye not visible</w:t>
      </w:r>
      <w:r w:rsidRPr="002D7F82">
        <w:t>)</w:t>
      </w:r>
      <w:r>
        <w:rPr>
          <w:lang w:val="sr-Cyrl-RS"/>
        </w:rPr>
        <w:t xml:space="preserve"> . Ако нити једно поље није означено, оба ока су видљива.</w:t>
      </w:r>
    </w:p>
    <w:p w14:paraId="46AAC674" w14:textId="77777777" w:rsidR="00123EE2" w:rsidRDefault="00CF3B4D" w:rsidP="00A667E7">
      <w:pPr>
        <w:keepNext/>
        <w:spacing w:after="120"/>
        <w:jc w:val="center"/>
      </w:pPr>
      <w:r>
        <w:rPr>
          <w:lang w:val="sr-Cyrl-RS"/>
        </w:rPr>
        <w:t xml:space="preserve">   </w:t>
      </w:r>
      <w:r w:rsidR="001C6E25">
        <w:rPr>
          <w:noProof/>
          <w:lang w:val="en-GB" w:eastAsia="en-GB"/>
        </w:rPr>
        <w:drawing>
          <wp:inline distT="0" distB="0" distL="0" distR="0" wp14:anchorId="4F963EFC" wp14:editId="0E76BC39">
            <wp:extent cx="5550396" cy="3657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550396" cy="3657600"/>
                    </a:xfrm>
                    <a:prstGeom prst="rect">
                      <a:avLst/>
                    </a:prstGeom>
                    <a:noFill/>
                    <a:ln>
                      <a:noFill/>
                    </a:ln>
                  </pic:spPr>
                </pic:pic>
              </a:graphicData>
            </a:graphic>
          </wp:inline>
        </w:drawing>
      </w:r>
    </w:p>
    <w:p w14:paraId="1F90D874" w14:textId="0FA8044C" w:rsidR="000318CA" w:rsidRPr="00123EE2" w:rsidRDefault="00123EE2" w:rsidP="00A667E7">
      <w:pPr>
        <w:pStyle w:val="Caption"/>
        <w:rPr>
          <w:lang w:val="sr-Cyrl-RS"/>
        </w:rPr>
      </w:pPr>
      <w:bookmarkStart w:id="61" w:name="_Toc47347644"/>
      <w:r>
        <w:t xml:space="preserve">Слика </w:t>
      </w:r>
      <w:r w:rsidR="00CF708A">
        <w:fldChar w:fldCharType="begin"/>
      </w:r>
      <w:r w:rsidR="00CF708A">
        <w:instrText xml:space="preserve"> STYLEREF 1 \s </w:instrText>
      </w:r>
      <w:r w:rsidR="00CF708A">
        <w:fldChar w:fldCharType="separate"/>
      </w:r>
      <w:r w:rsidR="00CF708A">
        <w:rPr>
          <w:noProof/>
        </w:rPr>
        <w:t>3</w:t>
      </w:r>
      <w:r w:rsidR="00CF708A">
        <w:fldChar w:fldCharType="end"/>
      </w:r>
      <w:r w:rsidR="00CF708A">
        <w:t>.</w:t>
      </w:r>
      <w:r w:rsidR="00CF708A">
        <w:fldChar w:fldCharType="begin"/>
      </w:r>
      <w:r w:rsidR="00CF708A">
        <w:instrText xml:space="preserve"> SEQ Слика \* ARABIC \s 1 </w:instrText>
      </w:r>
      <w:r w:rsidR="00CF708A">
        <w:fldChar w:fldCharType="separate"/>
      </w:r>
      <w:r w:rsidR="00CF708A">
        <w:rPr>
          <w:noProof/>
        </w:rPr>
        <w:t>4</w:t>
      </w:r>
      <w:r w:rsidR="00CF708A">
        <w:fldChar w:fldCharType="end"/>
      </w:r>
      <w:r>
        <w:rPr>
          <w:lang w:val="sr-Cyrl-RS"/>
        </w:rPr>
        <w:t xml:space="preserve"> </w:t>
      </w:r>
      <w:r w:rsidRPr="00123EE2">
        <w:rPr>
          <w:i/>
          <w:iCs/>
        </w:rPr>
        <w:t>Face elements detection</w:t>
      </w:r>
      <w:r>
        <w:t xml:space="preserve"> </w:t>
      </w:r>
      <w:r>
        <w:rPr>
          <w:lang w:val="sr-Cyrl-RS"/>
        </w:rPr>
        <w:t>режим рада</w:t>
      </w:r>
      <w:bookmarkEnd w:id="61"/>
    </w:p>
    <w:p w14:paraId="0A361EA4" w14:textId="3602E4E8" w:rsidR="000318CA" w:rsidRDefault="00123EE2" w:rsidP="00A667E7">
      <w:pPr>
        <w:pStyle w:val="Heading4"/>
        <w:spacing w:after="120"/>
        <w:rPr>
          <w:lang w:val="sr-Cyrl-RS"/>
        </w:rPr>
      </w:pPr>
      <w:r>
        <w:rPr>
          <w:lang w:val="sr-Cyrl-RS"/>
        </w:rPr>
        <w:t xml:space="preserve"> </w:t>
      </w:r>
      <w:bookmarkStart w:id="62" w:name="_Toc47347538"/>
      <w:r w:rsidR="00072CAD">
        <w:t xml:space="preserve">Eye contour detection </w:t>
      </w:r>
      <w:r w:rsidR="000318CA">
        <w:rPr>
          <w:lang w:val="sr-Cyrl-RS"/>
        </w:rPr>
        <w:t>режим рада</w:t>
      </w:r>
      <w:bookmarkEnd w:id="62"/>
    </w:p>
    <w:p w14:paraId="6B119999" w14:textId="01A9847B" w:rsidR="00A27D83" w:rsidRDefault="00A27D83" w:rsidP="00EE62BD">
      <w:pPr>
        <w:spacing w:after="120"/>
        <w:ind w:firstLine="360"/>
        <w:rPr>
          <w:lang w:val="sr-Cyrl-RS"/>
        </w:rPr>
      </w:pPr>
      <w:r>
        <w:rPr>
          <w:i/>
          <w:iCs/>
        </w:rPr>
        <w:t xml:space="preserve">Eye </w:t>
      </w:r>
      <w:r w:rsidR="00441724">
        <w:rPr>
          <w:i/>
          <w:iCs/>
        </w:rPr>
        <w:t>contour</w:t>
      </w:r>
      <w:r>
        <w:rPr>
          <w:i/>
          <w:iCs/>
        </w:rPr>
        <w:t xml:space="preserve"> detection </w:t>
      </w:r>
      <w:r>
        <w:rPr>
          <w:lang w:val="sr-Cyrl-RS"/>
        </w:rPr>
        <w:t>режим рада карактеришу две ствари:</w:t>
      </w:r>
    </w:p>
    <w:p w14:paraId="1D3E7839" w14:textId="2AC49FC6" w:rsidR="00A27D83" w:rsidRPr="00852617" w:rsidRDefault="00A27D83" w:rsidP="00861442">
      <w:pPr>
        <w:pStyle w:val="ListParagraph"/>
        <w:numPr>
          <w:ilvl w:val="0"/>
          <w:numId w:val="14"/>
        </w:numPr>
        <w:spacing w:after="120"/>
        <w:rPr>
          <w:i/>
          <w:iCs/>
          <w:lang w:val="sr-Cyrl-RS"/>
        </w:rPr>
      </w:pPr>
      <w:r>
        <w:rPr>
          <w:lang w:val="sr-Cyrl-RS"/>
        </w:rPr>
        <w:t xml:space="preserve">Простор за фотографије (енг. </w:t>
      </w:r>
      <w:r>
        <w:rPr>
          <w:i/>
          <w:iCs/>
        </w:rPr>
        <w:t>Image view</w:t>
      </w:r>
      <w:r>
        <w:rPr>
          <w:lang w:val="sr-Cyrl-RS"/>
        </w:rPr>
        <w:t xml:space="preserve">) – простор за приказ тренутне фотографије која је у процесу лабелирања. Пет правоуганика служи за фиксирање тачака од интереса: </w:t>
      </w:r>
      <w:r w:rsidR="00441724">
        <w:rPr>
          <w:lang w:val="sr-Cyrl-RS"/>
        </w:rPr>
        <w:t>центар зенице, леви, десни, горњи и доњи руб ока.</w:t>
      </w:r>
    </w:p>
    <w:p w14:paraId="0096DD15" w14:textId="77777777" w:rsidR="00A27D83" w:rsidRPr="002D7F82" w:rsidRDefault="00A27D83" w:rsidP="00861442">
      <w:pPr>
        <w:pStyle w:val="ListParagraph"/>
        <w:numPr>
          <w:ilvl w:val="0"/>
          <w:numId w:val="14"/>
        </w:numPr>
        <w:spacing w:after="120"/>
        <w:rPr>
          <w:i/>
          <w:iCs/>
          <w:lang w:val="sr-Cyrl-RS"/>
        </w:rPr>
      </w:pPr>
      <w:r>
        <w:rPr>
          <w:lang w:val="sr-Cyrl-RS"/>
        </w:rPr>
        <w:t>Атрибути тренутне фотографије – атрибути који се асоцирају са тренутном фотографијом су:</w:t>
      </w:r>
    </w:p>
    <w:p w14:paraId="36AC0ED9" w14:textId="4B261266" w:rsidR="00A27D83" w:rsidRPr="002D7F82" w:rsidRDefault="00A27D83" w:rsidP="00861442">
      <w:pPr>
        <w:pStyle w:val="ListParagraph"/>
        <w:numPr>
          <w:ilvl w:val="1"/>
          <w:numId w:val="14"/>
        </w:numPr>
        <w:spacing w:after="120"/>
        <w:rPr>
          <w:i/>
          <w:iCs/>
          <w:lang w:val="sr-Cyrl-RS"/>
        </w:rPr>
      </w:pPr>
      <w:r>
        <w:rPr>
          <w:lang w:val="sr-Cyrl-RS"/>
        </w:rPr>
        <w:lastRenderedPageBreak/>
        <w:t xml:space="preserve">Правац у коме су очи усмерене (енг. </w:t>
      </w:r>
      <w:r>
        <w:rPr>
          <w:i/>
          <w:iCs/>
        </w:rPr>
        <w:t>Look angle</w:t>
      </w:r>
      <w:r>
        <w:rPr>
          <w:lang w:val="sr-Cyrl-RS"/>
        </w:rPr>
        <w:t xml:space="preserve">) – очекиване вредности су: лево или десно, горе или доле. Ако нити једно поље није означено закључак је да су </w:t>
      </w:r>
      <w:r w:rsidR="00B83CA8">
        <w:rPr>
          <w:lang w:val="sr-Cyrl-RS"/>
        </w:rPr>
        <w:t>очи</w:t>
      </w:r>
      <w:r w:rsidR="00441724">
        <w:rPr>
          <w:lang w:val="sr-Cyrl-RS"/>
        </w:rPr>
        <w:t xml:space="preserve"> </w:t>
      </w:r>
      <w:r>
        <w:rPr>
          <w:lang w:val="sr-Cyrl-RS"/>
        </w:rPr>
        <w:t>усмерен</w:t>
      </w:r>
      <w:r w:rsidR="00B83CA8">
        <w:rPr>
          <w:lang w:val="sr-Cyrl-RS"/>
        </w:rPr>
        <w:t>е</w:t>
      </w:r>
      <w:r>
        <w:rPr>
          <w:lang w:val="sr-Cyrl-RS"/>
        </w:rPr>
        <w:t xml:space="preserve"> право.</w:t>
      </w:r>
    </w:p>
    <w:p w14:paraId="01C278B9" w14:textId="5FA3A42F" w:rsidR="00A27D83" w:rsidRPr="00852617" w:rsidRDefault="00A27D83" w:rsidP="00861442">
      <w:pPr>
        <w:pStyle w:val="ListParagraph"/>
        <w:numPr>
          <w:ilvl w:val="1"/>
          <w:numId w:val="14"/>
        </w:numPr>
        <w:spacing w:after="120"/>
        <w:rPr>
          <w:i/>
          <w:iCs/>
          <w:lang w:val="sr-Cyrl-RS"/>
        </w:rPr>
      </w:pPr>
      <w:r>
        <w:rPr>
          <w:lang w:val="sr-Cyrl-RS"/>
        </w:rPr>
        <w:t xml:space="preserve">Специфичности очију (енг. </w:t>
      </w:r>
      <w:r>
        <w:rPr>
          <w:i/>
          <w:iCs/>
        </w:rPr>
        <w:t>Eye properties</w:t>
      </w:r>
      <w:r w:rsidRPr="002D7F82">
        <w:t>)</w:t>
      </w:r>
      <w:r>
        <w:rPr>
          <w:lang w:val="sr-Cyrl-RS"/>
        </w:rPr>
        <w:t xml:space="preserve"> – </w:t>
      </w:r>
      <w:r w:rsidR="00077E88">
        <w:rPr>
          <w:lang w:val="sr-Cyrl-RS"/>
        </w:rPr>
        <w:t xml:space="preserve">вредност поља </w:t>
      </w:r>
      <w:r w:rsidR="00077E88">
        <w:rPr>
          <w:i/>
          <w:iCs/>
        </w:rPr>
        <w:t xml:space="preserve">Eye closed </w:t>
      </w:r>
      <w:r w:rsidR="00077E88">
        <w:rPr>
          <w:lang w:val="sr-Cyrl-RS"/>
        </w:rPr>
        <w:t>носи информацију да ли је око отворено. Ако је ово поље означено, значи да је око затворено.</w:t>
      </w:r>
    </w:p>
    <w:p w14:paraId="72C7B262" w14:textId="77777777" w:rsidR="00711C7E" w:rsidRDefault="00A27D83" w:rsidP="00A667E7">
      <w:pPr>
        <w:keepNext/>
        <w:spacing w:after="120"/>
        <w:ind w:firstLine="360"/>
      </w:pPr>
      <w:r>
        <w:rPr>
          <w:noProof/>
          <w:lang w:val="en-GB" w:eastAsia="en-GB"/>
        </w:rPr>
        <w:drawing>
          <wp:inline distT="0" distB="0" distL="0" distR="0" wp14:anchorId="5B71D863" wp14:editId="0EA5A804">
            <wp:extent cx="5539213" cy="3657600"/>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539213" cy="3657600"/>
                    </a:xfrm>
                    <a:prstGeom prst="rect">
                      <a:avLst/>
                    </a:prstGeom>
                    <a:noFill/>
                    <a:ln>
                      <a:noFill/>
                    </a:ln>
                  </pic:spPr>
                </pic:pic>
              </a:graphicData>
            </a:graphic>
          </wp:inline>
        </w:drawing>
      </w:r>
    </w:p>
    <w:p w14:paraId="51B151EE" w14:textId="5CE943A6" w:rsidR="00082FDF" w:rsidRDefault="00711C7E" w:rsidP="00A667E7">
      <w:pPr>
        <w:pStyle w:val="Caption"/>
      </w:pPr>
      <w:bookmarkStart w:id="63" w:name="_Toc47347645"/>
      <w:r>
        <w:t xml:space="preserve">Слика </w:t>
      </w:r>
      <w:r w:rsidR="00CF708A">
        <w:fldChar w:fldCharType="begin"/>
      </w:r>
      <w:r w:rsidR="00CF708A">
        <w:instrText xml:space="preserve"> STYLEREF 1 \s </w:instrText>
      </w:r>
      <w:r w:rsidR="00CF708A">
        <w:fldChar w:fldCharType="separate"/>
      </w:r>
      <w:r w:rsidR="00CF708A">
        <w:rPr>
          <w:noProof/>
        </w:rPr>
        <w:t>3</w:t>
      </w:r>
      <w:r w:rsidR="00CF708A">
        <w:fldChar w:fldCharType="end"/>
      </w:r>
      <w:r w:rsidR="00CF708A">
        <w:t>.</w:t>
      </w:r>
      <w:r w:rsidR="00CF708A">
        <w:fldChar w:fldCharType="begin"/>
      </w:r>
      <w:r w:rsidR="00CF708A">
        <w:instrText xml:space="preserve"> SEQ Слика \* ARABIC \s 1 </w:instrText>
      </w:r>
      <w:r w:rsidR="00CF708A">
        <w:fldChar w:fldCharType="separate"/>
      </w:r>
      <w:r w:rsidR="00CF708A">
        <w:rPr>
          <w:noProof/>
        </w:rPr>
        <w:t>5</w:t>
      </w:r>
      <w:r w:rsidR="00CF708A">
        <w:fldChar w:fldCharType="end"/>
      </w:r>
      <w:r w:rsidRPr="00711C7E">
        <w:t xml:space="preserve"> </w:t>
      </w:r>
      <w:r w:rsidRPr="00711C7E">
        <w:rPr>
          <w:i/>
          <w:iCs/>
        </w:rPr>
        <w:t>Eye contour detection</w:t>
      </w:r>
      <w:r w:rsidRPr="007B3AD1">
        <w:t xml:space="preserve"> режим ра</w:t>
      </w:r>
      <w:r>
        <w:rPr>
          <w:lang w:val="sr-Cyrl-RS"/>
        </w:rPr>
        <w:t>да</w:t>
      </w:r>
      <w:bookmarkEnd w:id="63"/>
    </w:p>
    <w:p w14:paraId="7CF3C710" w14:textId="5B569D82" w:rsidR="006B5B6F" w:rsidRDefault="00C5504E" w:rsidP="00A667E7">
      <w:pPr>
        <w:pStyle w:val="Heading4"/>
        <w:spacing w:after="120"/>
        <w:rPr>
          <w:lang w:val="sr-Cyrl-RS"/>
        </w:rPr>
      </w:pPr>
      <w:r>
        <w:rPr>
          <w:lang w:val="sr-Cyrl-RS"/>
        </w:rPr>
        <w:t xml:space="preserve"> </w:t>
      </w:r>
      <w:bookmarkStart w:id="64" w:name="_Toc47347539"/>
      <w:r w:rsidR="00675DA8">
        <w:rPr>
          <w:lang w:val="sr-Cyrl-RS"/>
        </w:rPr>
        <w:t xml:space="preserve">Излазне датотеке </w:t>
      </w:r>
      <w:r w:rsidR="002770C1">
        <w:rPr>
          <w:lang w:val="sr-Cyrl-RS"/>
        </w:rPr>
        <w:t>апликације</w:t>
      </w:r>
      <w:r w:rsidR="00675DA8">
        <w:rPr>
          <w:lang w:val="sr-Cyrl-RS"/>
        </w:rPr>
        <w:t xml:space="preserve"> за лабелирање</w:t>
      </w:r>
      <w:bookmarkEnd w:id="64"/>
    </w:p>
    <w:p w14:paraId="68A9ED57" w14:textId="7C42E759" w:rsidR="00843CF9" w:rsidRDefault="00675DA8" w:rsidP="00EE62BD">
      <w:pPr>
        <w:spacing w:after="120"/>
        <w:ind w:firstLine="720"/>
        <w:rPr>
          <w:lang w:val="sr-Cyrl-RS"/>
        </w:rPr>
      </w:pPr>
      <w:r>
        <w:rPr>
          <w:lang w:val="sr-Cyrl-RS"/>
        </w:rPr>
        <w:t xml:space="preserve">У зависности од изабраног режима рада програмског решења за лабелирање података, генеришу се по три излазне </w:t>
      </w:r>
      <w:r w:rsidRPr="00675DA8">
        <w:rPr>
          <w:i/>
          <w:iCs/>
          <w:lang w:val="sr-Cyrl-RS"/>
        </w:rPr>
        <w:t>.</w:t>
      </w:r>
      <w:r w:rsidRPr="00675DA8">
        <w:rPr>
          <w:i/>
          <w:iCs/>
        </w:rPr>
        <w:t>csv</w:t>
      </w:r>
      <w:r>
        <w:rPr>
          <w:i/>
          <w:iCs/>
        </w:rPr>
        <w:t xml:space="preserve"> </w:t>
      </w:r>
      <w:r>
        <w:rPr>
          <w:lang w:val="sr-Cyrl-RS"/>
        </w:rPr>
        <w:t>датотеке</w:t>
      </w:r>
      <w:r w:rsidR="0069656A">
        <w:rPr>
          <w:lang w:val="sr-Cyrl-RS"/>
        </w:rPr>
        <w:t xml:space="preserve"> за сваки режим рада</w:t>
      </w:r>
      <w:r>
        <w:rPr>
          <w:lang w:val="sr-Cyrl-RS"/>
        </w:rPr>
        <w:t>.</w:t>
      </w:r>
      <w:r w:rsidR="005F5688">
        <w:rPr>
          <w:lang w:val="sr-Cyrl-RS"/>
        </w:rPr>
        <w:t xml:space="preserve"> </w:t>
      </w:r>
      <w:r w:rsidR="00843CF9">
        <w:rPr>
          <w:lang w:val="sr-Cyrl-RS"/>
        </w:rPr>
        <w:t>Ове</w:t>
      </w:r>
      <w:r w:rsidR="005F5688">
        <w:rPr>
          <w:lang w:val="sr-Cyrl-RS"/>
        </w:rPr>
        <w:t xml:space="preserve"> датотеке садрже зарезом одвојене вредности,</w:t>
      </w:r>
      <w:r w:rsidR="00843CF9">
        <w:rPr>
          <w:lang w:val="sr-Cyrl-RS"/>
        </w:rPr>
        <w:t xml:space="preserve"> а</w:t>
      </w:r>
      <w:r w:rsidR="005F5688">
        <w:rPr>
          <w:lang w:val="sr-Cyrl-RS"/>
        </w:rPr>
        <w:t xml:space="preserve"> скраћеница долази од </w:t>
      </w:r>
      <w:r w:rsidR="005F5688" w:rsidRPr="00843CF9">
        <w:rPr>
          <w:lang w:val="sr-Cyrl-RS"/>
        </w:rPr>
        <w:t>енглески</w:t>
      </w:r>
      <w:r w:rsidR="005F5688" w:rsidRPr="005F5688">
        <w:rPr>
          <w:i/>
          <w:iCs/>
          <w:lang w:val="sr-Cyrl-RS"/>
        </w:rPr>
        <w:t xml:space="preserve"> </w:t>
      </w:r>
      <w:r w:rsidR="005F5688" w:rsidRPr="005F5688">
        <w:rPr>
          <w:i/>
          <w:iCs/>
        </w:rPr>
        <w:t>Comma-separated values</w:t>
      </w:r>
      <w:r w:rsidR="005F5688">
        <w:t>.</w:t>
      </w:r>
      <w:r>
        <w:rPr>
          <w:lang w:val="sr-Cyrl-RS"/>
        </w:rPr>
        <w:t xml:space="preserve"> </w:t>
      </w:r>
      <w:r w:rsidR="00843CF9">
        <w:rPr>
          <w:lang w:val="sr-Cyrl-RS"/>
        </w:rPr>
        <w:t>Оне су погодне и веома практичне за даље кориштење и п</w:t>
      </w:r>
      <w:r w:rsidR="007828F8">
        <w:rPr>
          <w:lang w:val="sr-Cyrl-RS"/>
        </w:rPr>
        <w:t>рипремање података за улаз неуронских мрежа</w:t>
      </w:r>
      <w:r w:rsidR="00843CF9">
        <w:rPr>
          <w:lang w:val="sr-Cyrl-RS"/>
        </w:rPr>
        <w:t>. Свака врста у њима носи информације о једној слици унутар сета података.</w:t>
      </w:r>
    </w:p>
    <w:p w14:paraId="319E5269" w14:textId="251DF205" w:rsidR="00675DA8" w:rsidRDefault="00675DA8" w:rsidP="00EE62BD">
      <w:pPr>
        <w:spacing w:after="120"/>
        <w:ind w:firstLine="720"/>
        <w:rPr>
          <w:lang w:val="sr-Cyrl-RS"/>
        </w:rPr>
      </w:pPr>
      <w:r>
        <w:rPr>
          <w:lang w:val="sr-Cyrl-RS"/>
        </w:rPr>
        <w:t xml:space="preserve">Прва </w:t>
      </w:r>
      <w:r w:rsidRPr="00675DA8">
        <w:rPr>
          <w:i/>
          <w:iCs/>
          <w:lang w:val="sr-Cyrl-RS"/>
        </w:rPr>
        <w:t>.</w:t>
      </w:r>
      <w:r w:rsidRPr="00675DA8">
        <w:rPr>
          <w:i/>
          <w:iCs/>
        </w:rPr>
        <w:t>csv</w:t>
      </w:r>
      <w:r>
        <w:rPr>
          <w:i/>
          <w:iCs/>
          <w:lang w:val="sr-Cyrl-RS"/>
        </w:rPr>
        <w:t xml:space="preserve"> </w:t>
      </w:r>
      <w:r>
        <w:rPr>
          <w:lang w:val="sr-Cyrl-RS"/>
        </w:rPr>
        <w:t>датотека чува информацију о к</w:t>
      </w:r>
      <w:r w:rsidR="0069656A">
        <w:rPr>
          <w:lang w:val="sr-Cyrl-RS"/>
        </w:rPr>
        <w:t>о</w:t>
      </w:r>
      <w:r>
        <w:rPr>
          <w:lang w:val="sr-Cyrl-RS"/>
        </w:rPr>
        <w:t xml:space="preserve">ординатама тачака од интереса појединачних слика унутар сваког сета података, друга чува </w:t>
      </w:r>
      <w:r w:rsidR="004A6C2A">
        <w:rPr>
          <w:lang w:val="sr-Cyrl-RS"/>
        </w:rPr>
        <w:t>вредности координата</w:t>
      </w:r>
      <w:r w:rsidR="0069656A">
        <w:rPr>
          <w:lang w:val="sr-Cyrl-RS"/>
        </w:rPr>
        <w:t xml:space="preserve"> у нормализованом опсегу </w:t>
      </w:r>
      <w:r w:rsidR="0069656A">
        <w:t>[0, 1]</w:t>
      </w:r>
      <w:r>
        <w:rPr>
          <w:lang w:val="sr-Cyrl-RS"/>
        </w:rPr>
        <w:t xml:space="preserve">, а трећа представља </w:t>
      </w:r>
      <w:r w:rsidR="004A6C2A">
        <w:rPr>
          <w:lang w:val="sr-Cyrl-RS"/>
        </w:rPr>
        <w:t>информације</w:t>
      </w:r>
      <w:r>
        <w:rPr>
          <w:lang w:val="sr-Cyrl-RS"/>
        </w:rPr>
        <w:t xml:space="preserve"> кој</w:t>
      </w:r>
      <w:r w:rsidR="004A6C2A">
        <w:rPr>
          <w:lang w:val="sr-Cyrl-RS"/>
        </w:rPr>
        <w:t>е</w:t>
      </w:r>
      <w:r>
        <w:rPr>
          <w:lang w:val="sr-Cyrl-RS"/>
        </w:rPr>
        <w:t xml:space="preserve"> су потребн</w:t>
      </w:r>
      <w:r w:rsidR="004A6C2A">
        <w:rPr>
          <w:lang w:val="sr-Cyrl-RS"/>
        </w:rPr>
        <w:t>е</w:t>
      </w:r>
      <w:r>
        <w:rPr>
          <w:lang w:val="sr-Cyrl-RS"/>
        </w:rPr>
        <w:t xml:space="preserve"> за нормализацију и денормализацију података.</w:t>
      </w:r>
      <w:r w:rsidR="004F2AC2">
        <w:rPr>
          <w:lang w:val="sr-Cyrl-RS"/>
        </w:rPr>
        <w:t xml:space="preserve"> </w:t>
      </w:r>
      <w:r w:rsidR="0069656A">
        <w:rPr>
          <w:lang w:val="sr-Cyrl-RS"/>
        </w:rPr>
        <w:t xml:space="preserve">Пошто се ради о информацијама на </w:t>
      </w:r>
      <w:r w:rsidR="0069656A">
        <w:rPr>
          <w:lang w:val="sr-Cyrl-RS"/>
        </w:rPr>
        <w:lastRenderedPageBreak/>
        <w:t xml:space="preserve">фотографијама унутар некаквог директоријума, прва и друга </w:t>
      </w:r>
      <w:r w:rsidR="0069656A" w:rsidRPr="00675DA8">
        <w:rPr>
          <w:i/>
          <w:iCs/>
          <w:lang w:val="sr-Cyrl-RS"/>
        </w:rPr>
        <w:t>.</w:t>
      </w:r>
      <w:r w:rsidR="0069656A" w:rsidRPr="00675DA8">
        <w:rPr>
          <w:i/>
          <w:iCs/>
        </w:rPr>
        <w:t>csv</w:t>
      </w:r>
      <w:r w:rsidR="0069656A">
        <w:rPr>
          <w:i/>
          <w:iCs/>
          <w:lang w:val="sr-Cyrl-RS"/>
        </w:rPr>
        <w:t xml:space="preserve"> </w:t>
      </w:r>
      <w:r w:rsidR="0069656A">
        <w:rPr>
          <w:lang w:val="sr-Cyrl-RS"/>
        </w:rPr>
        <w:t xml:space="preserve">датотека имају исти број врста и константан број колона. Трећа </w:t>
      </w:r>
      <w:r w:rsidR="0069656A" w:rsidRPr="00675DA8">
        <w:rPr>
          <w:i/>
          <w:iCs/>
          <w:lang w:val="sr-Cyrl-RS"/>
        </w:rPr>
        <w:t>.</w:t>
      </w:r>
      <w:r w:rsidR="0069656A" w:rsidRPr="00675DA8">
        <w:rPr>
          <w:i/>
          <w:iCs/>
        </w:rPr>
        <w:t>csv</w:t>
      </w:r>
      <w:r w:rsidR="0069656A">
        <w:rPr>
          <w:i/>
          <w:iCs/>
          <w:lang w:val="sr-Cyrl-RS"/>
        </w:rPr>
        <w:t xml:space="preserve"> </w:t>
      </w:r>
      <w:r w:rsidR="0069656A">
        <w:rPr>
          <w:lang w:val="sr-Cyrl-RS"/>
        </w:rPr>
        <w:t xml:space="preserve">датотека се састоји од две </w:t>
      </w:r>
      <w:r w:rsidR="00843CF9">
        <w:rPr>
          <w:lang w:val="sr-Cyrl-RS"/>
        </w:rPr>
        <w:t>врсте</w:t>
      </w:r>
      <w:r w:rsidR="0069656A">
        <w:rPr>
          <w:lang w:val="sr-Cyrl-RS"/>
        </w:rPr>
        <w:t xml:space="preserve"> и онолико </w:t>
      </w:r>
      <w:r w:rsidR="00843CF9">
        <w:rPr>
          <w:lang w:val="sr-Cyrl-RS"/>
        </w:rPr>
        <w:t>колона</w:t>
      </w:r>
      <w:r w:rsidR="0069656A">
        <w:rPr>
          <w:lang w:val="sr-Cyrl-RS"/>
        </w:rPr>
        <w:t xml:space="preserve"> колико их одређује изабрани режим рада. </w:t>
      </w:r>
      <w:r w:rsidR="007828F8">
        <w:rPr>
          <w:lang w:val="sr-Cyrl-RS"/>
        </w:rPr>
        <w:t xml:space="preserve">Такође свакој врсти придружене су и целобројне </w:t>
      </w:r>
      <w:r w:rsidR="00316E27">
        <w:rPr>
          <w:lang w:val="sr-Cyrl-RS"/>
        </w:rPr>
        <w:t>представе</w:t>
      </w:r>
      <w:r w:rsidR="007828F8">
        <w:rPr>
          <w:lang w:val="sr-Cyrl-RS"/>
        </w:rPr>
        <w:t xml:space="preserve"> атрибута</w:t>
      </w:r>
      <w:r w:rsidR="00170623">
        <w:rPr>
          <w:lang w:val="sr-Cyrl-RS"/>
        </w:rPr>
        <w:t xml:space="preserve"> те</w:t>
      </w:r>
      <w:r w:rsidR="007828F8">
        <w:rPr>
          <w:lang w:val="sr-Cyrl-RS"/>
        </w:rPr>
        <w:t xml:space="preserve"> фотографије.</w:t>
      </w:r>
    </w:p>
    <w:p w14:paraId="315263D3" w14:textId="062EF802" w:rsidR="00585086" w:rsidRDefault="00585086" w:rsidP="00EE62BD">
      <w:pPr>
        <w:spacing w:after="120"/>
        <w:ind w:firstLine="720"/>
        <w:rPr>
          <w:lang w:val="sr-Cyrl-RS"/>
        </w:rPr>
      </w:pPr>
      <w:r>
        <w:rPr>
          <w:lang w:val="sr-Cyrl-RS"/>
        </w:rPr>
        <w:t>Пошто с</w:t>
      </w:r>
      <w:r w:rsidR="00B83CA8">
        <w:rPr>
          <w:lang w:val="sr-Cyrl-RS"/>
        </w:rPr>
        <w:t>е</w:t>
      </w:r>
      <w:r>
        <w:rPr>
          <w:lang w:val="sr-Cyrl-RS"/>
        </w:rPr>
        <w:t xml:space="preserve">, приликом </w:t>
      </w:r>
      <w:r w:rsidR="00B83CA8">
        <w:rPr>
          <w:lang w:val="sr-Cyrl-RS"/>
        </w:rPr>
        <w:t>обучавања</w:t>
      </w:r>
      <w:r>
        <w:rPr>
          <w:lang w:val="sr-Cyrl-RS"/>
        </w:rPr>
        <w:t>, улази у неруонску мрежу представљ</w:t>
      </w:r>
      <w:r w:rsidR="00B83CA8">
        <w:rPr>
          <w:lang w:val="sr-Cyrl-RS"/>
        </w:rPr>
        <w:t>ају</w:t>
      </w:r>
      <w:r>
        <w:rPr>
          <w:lang w:val="sr-Cyrl-RS"/>
        </w:rPr>
        <w:t xml:space="preserve"> подацима у норм</w:t>
      </w:r>
      <w:r w:rsidR="00B83CA8">
        <w:rPr>
          <w:lang w:val="sr-Cyrl-RS"/>
        </w:rPr>
        <w:t>а</w:t>
      </w:r>
      <w:r>
        <w:rPr>
          <w:lang w:val="sr-Cyrl-RS"/>
        </w:rPr>
        <w:t xml:space="preserve">лизованом опсегу вредности,  </w:t>
      </w:r>
      <w:r>
        <w:t>[</w:t>
      </w:r>
      <w:r>
        <w:rPr>
          <w:lang w:val="sr-Cyrl-RS"/>
        </w:rPr>
        <w:t>-1, 1</w:t>
      </w:r>
      <w:r>
        <w:t>]</w:t>
      </w:r>
      <w:r>
        <w:rPr>
          <w:lang w:val="sr-Cyrl-RS"/>
        </w:rPr>
        <w:t xml:space="preserve"> или </w:t>
      </w:r>
      <w:r>
        <w:t>[</w:t>
      </w:r>
      <w:r>
        <w:rPr>
          <w:lang w:val="sr-Cyrl-RS"/>
        </w:rPr>
        <w:t>0, 1</w:t>
      </w:r>
      <w:r>
        <w:t>]</w:t>
      </w:r>
      <w:r>
        <w:rPr>
          <w:lang w:val="sr-Cyrl-RS"/>
        </w:rPr>
        <w:t xml:space="preserve">  </w:t>
      </w:r>
      <w:r w:rsidR="00422E09">
        <w:rPr>
          <w:lang w:val="sr-Cyrl-RS"/>
        </w:rPr>
        <w:t>апликација</w:t>
      </w:r>
      <w:r>
        <w:rPr>
          <w:lang w:val="sr-Cyrl-RS"/>
        </w:rPr>
        <w:t xml:space="preserve"> за лабелирање има улогу да нормализује претходно лабелиране податке. У нашем случају улази су </w:t>
      </w:r>
      <w:r w:rsidR="00B83CA8">
        <w:rPr>
          <w:lang w:val="sr-Cyrl-RS"/>
        </w:rPr>
        <w:t xml:space="preserve">у </w:t>
      </w:r>
      <w:r>
        <w:rPr>
          <w:lang w:val="sr-Cyrl-RS"/>
        </w:rPr>
        <w:t xml:space="preserve">опсегу вредности </w:t>
      </w:r>
      <w:r>
        <w:t>[</w:t>
      </w:r>
      <w:r>
        <w:rPr>
          <w:lang w:val="sr-Cyrl-RS"/>
        </w:rPr>
        <w:t>0, 1</w:t>
      </w:r>
      <w:r>
        <w:t>]</w:t>
      </w:r>
      <w:r>
        <w:rPr>
          <w:lang w:val="sr-Cyrl-RS"/>
        </w:rPr>
        <w:t xml:space="preserve"> и нормализују се по формул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EC684B" w14:paraId="0E2C4DD3" w14:textId="77777777" w:rsidTr="00C6188B">
        <w:tc>
          <w:tcPr>
            <w:tcW w:w="3005" w:type="dxa"/>
          </w:tcPr>
          <w:p w14:paraId="27780F9B" w14:textId="77777777" w:rsidR="00EC684B" w:rsidRDefault="00EC684B" w:rsidP="00C6188B">
            <w:pPr>
              <w:spacing w:after="120"/>
              <w:ind w:firstLine="0"/>
              <w:rPr>
                <w:rFonts w:eastAsiaTheme="minorEastAsia"/>
                <w:lang w:val="sr-Cyrl-RS"/>
              </w:rPr>
            </w:pPr>
          </w:p>
        </w:tc>
        <w:tc>
          <w:tcPr>
            <w:tcW w:w="3005" w:type="dxa"/>
            <w:vAlign w:val="center"/>
          </w:tcPr>
          <w:p w14:paraId="43FB8713" w14:textId="671BED86" w:rsidR="00EC684B" w:rsidRPr="00EC684B" w:rsidRDefault="00F16102" w:rsidP="00EC684B">
            <w:pPr>
              <w:spacing w:after="120"/>
              <w:ind w:firstLine="720"/>
              <w:jc w:val="center"/>
              <w:rPr>
                <w:lang w:val="sr-Cyrl-RS"/>
              </w:rPr>
            </w:pPr>
            <m:oMath>
              <m:sSub>
                <m:sSubPr>
                  <m:ctrlPr>
                    <w:rPr>
                      <w:rFonts w:ascii="Cambria Math" w:hAnsi="Cambria Math"/>
                      <w:i/>
                      <w:lang w:val="sr-Cyrl-RS"/>
                    </w:rPr>
                  </m:ctrlPr>
                </m:sSubPr>
                <m:e>
                  <m:r>
                    <w:rPr>
                      <w:rFonts w:ascii="Cambria Math" w:hAnsi="Cambria Math"/>
                      <w:lang w:val="sr-Cyrl-RS"/>
                    </w:rPr>
                    <m:t>X</m:t>
                  </m:r>
                </m:e>
                <m:sub>
                  <m:r>
                    <w:rPr>
                      <w:rFonts w:ascii="Cambria Math" w:hAnsi="Cambria Math"/>
                      <w:lang w:val="sr-Cyrl-RS"/>
                    </w:rPr>
                    <m:t>n</m:t>
                  </m:r>
                </m:sub>
              </m:sSub>
              <m:r>
                <w:rPr>
                  <w:rFonts w:ascii="Cambria Math" w:hAnsi="Cambria Math"/>
                  <w:lang w:val="sr-Cyrl-RS"/>
                </w:rPr>
                <m:t>=</m:t>
              </m:r>
              <m:f>
                <m:fPr>
                  <m:ctrlPr>
                    <w:rPr>
                      <w:rFonts w:ascii="Cambria Math" w:hAnsi="Cambria Math"/>
                      <w:i/>
                      <w:lang w:val="sr-Cyrl-RS"/>
                    </w:rPr>
                  </m:ctrlPr>
                </m:fPr>
                <m:num>
                  <m:r>
                    <w:rPr>
                      <w:rFonts w:ascii="Cambria Math" w:hAnsi="Cambria Math"/>
                      <w:lang w:val="sr-Cyrl-RS"/>
                    </w:rPr>
                    <m:t xml:space="preserve">X- </m:t>
                  </m:r>
                  <m:sSub>
                    <m:sSubPr>
                      <m:ctrlPr>
                        <w:rPr>
                          <w:rFonts w:ascii="Cambria Math" w:hAnsi="Cambria Math"/>
                          <w:i/>
                          <w:lang w:val="sr-Cyrl-RS"/>
                        </w:rPr>
                      </m:ctrlPr>
                    </m:sSubPr>
                    <m:e>
                      <m:r>
                        <w:rPr>
                          <w:rFonts w:ascii="Cambria Math" w:hAnsi="Cambria Math"/>
                          <w:lang w:val="sr-Cyrl-RS"/>
                        </w:rPr>
                        <m:t>X</m:t>
                      </m:r>
                    </m:e>
                    <m:sub>
                      <m:r>
                        <w:rPr>
                          <w:rFonts w:ascii="Cambria Math" w:hAnsi="Cambria Math"/>
                          <w:lang w:val="sr-Cyrl-RS"/>
                        </w:rPr>
                        <m:t>min</m:t>
                      </m:r>
                    </m:sub>
                  </m:sSub>
                </m:num>
                <m:den>
                  <m:sSub>
                    <m:sSubPr>
                      <m:ctrlPr>
                        <w:rPr>
                          <w:rFonts w:ascii="Cambria Math" w:hAnsi="Cambria Math"/>
                          <w:i/>
                          <w:lang w:val="sr-Cyrl-RS"/>
                        </w:rPr>
                      </m:ctrlPr>
                    </m:sSubPr>
                    <m:e>
                      <m:r>
                        <w:rPr>
                          <w:rFonts w:ascii="Cambria Math" w:hAnsi="Cambria Math"/>
                          <w:lang w:val="sr-Cyrl-RS"/>
                        </w:rPr>
                        <m:t>X</m:t>
                      </m:r>
                    </m:e>
                    <m:sub>
                      <m:r>
                        <w:rPr>
                          <w:rFonts w:ascii="Cambria Math" w:hAnsi="Cambria Math"/>
                          <w:lang w:val="sr-Cyrl-RS"/>
                        </w:rPr>
                        <m:t>max</m:t>
                      </m:r>
                    </m:sub>
                  </m:sSub>
                  <m:r>
                    <w:rPr>
                      <w:rFonts w:ascii="Cambria Math" w:hAnsi="Cambria Math"/>
                      <w:lang w:val="sr-Cyrl-RS"/>
                    </w:rPr>
                    <m:t>-</m:t>
                  </m:r>
                  <m:sSub>
                    <m:sSubPr>
                      <m:ctrlPr>
                        <w:rPr>
                          <w:rFonts w:ascii="Cambria Math" w:hAnsi="Cambria Math"/>
                          <w:i/>
                          <w:lang w:val="sr-Cyrl-RS"/>
                        </w:rPr>
                      </m:ctrlPr>
                    </m:sSubPr>
                    <m:e>
                      <m:r>
                        <w:rPr>
                          <w:rFonts w:ascii="Cambria Math" w:hAnsi="Cambria Math"/>
                          <w:lang w:val="sr-Cyrl-RS"/>
                        </w:rPr>
                        <m:t>X</m:t>
                      </m:r>
                    </m:e>
                    <m:sub>
                      <m:r>
                        <w:rPr>
                          <w:rFonts w:ascii="Cambria Math" w:hAnsi="Cambria Math"/>
                          <w:lang w:val="sr-Cyrl-RS"/>
                        </w:rPr>
                        <m:t>min</m:t>
                      </m:r>
                    </m:sub>
                  </m:sSub>
                </m:den>
              </m:f>
            </m:oMath>
            <w:r w:rsidR="00EC684B">
              <w:rPr>
                <w:lang w:val="sr-Cyrl-RS"/>
              </w:rPr>
              <w:t>,</w:t>
            </w:r>
          </w:p>
        </w:tc>
        <w:tc>
          <w:tcPr>
            <w:tcW w:w="3006" w:type="dxa"/>
          </w:tcPr>
          <w:p w14:paraId="2379AE9C" w14:textId="679F81CD" w:rsidR="00EC684B" w:rsidRDefault="00685859" w:rsidP="00C6188B">
            <w:pPr>
              <w:pStyle w:val="Caption"/>
              <w:jc w:val="right"/>
              <w:rPr>
                <w:rFonts w:eastAsiaTheme="minorEastAsia"/>
                <w:lang w:val="sr-Cyrl-RS"/>
              </w:rPr>
            </w:pPr>
            <w:bookmarkStart w:id="65" w:name="_Toc46575291"/>
            <w:r>
              <w:rPr>
                <w:rFonts w:eastAsiaTheme="minorEastAsia"/>
                <w:lang w:val="sr-Cyrl-RS"/>
              </w:rPr>
              <w:t>(</w:t>
            </w:r>
            <w:r w:rsidR="00EC684B">
              <w:rPr>
                <w:rFonts w:eastAsiaTheme="minorEastAsia"/>
                <w:lang w:val="sr-Cyrl-RS"/>
              </w:rPr>
              <w:fldChar w:fldCharType="begin"/>
            </w:r>
            <w:r w:rsidR="00EC684B">
              <w:rPr>
                <w:rFonts w:eastAsiaTheme="minorEastAsia"/>
                <w:lang w:val="sr-Cyrl-RS"/>
              </w:rPr>
              <w:instrText xml:space="preserve"> STYLEREF 1 \s </w:instrText>
            </w:r>
            <w:r w:rsidR="00EC684B">
              <w:rPr>
                <w:rFonts w:eastAsiaTheme="minorEastAsia"/>
                <w:lang w:val="sr-Cyrl-RS"/>
              </w:rPr>
              <w:fldChar w:fldCharType="separate"/>
            </w:r>
            <w:r w:rsidR="00EC684B">
              <w:rPr>
                <w:rFonts w:eastAsiaTheme="minorEastAsia"/>
                <w:noProof/>
                <w:lang w:val="sr-Cyrl-RS"/>
              </w:rPr>
              <w:t>3</w:t>
            </w:r>
            <w:r w:rsidR="00EC684B">
              <w:rPr>
                <w:rFonts w:eastAsiaTheme="minorEastAsia"/>
                <w:lang w:val="sr-Cyrl-RS"/>
              </w:rPr>
              <w:fldChar w:fldCharType="end"/>
            </w:r>
            <w:r w:rsidR="00EC684B">
              <w:rPr>
                <w:rFonts w:eastAsiaTheme="minorEastAsia"/>
                <w:lang w:val="sr-Cyrl-RS"/>
              </w:rPr>
              <w:t>.</w:t>
            </w:r>
            <w:r w:rsidR="00EC684B">
              <w:rPr>
                <w:rFonts w:eastAsiaTheme="minorEastAsia"/>
                <w:lang w:val="sr-Cyrl-RS"/>
              </w:rPr>
              <w:fldChar w:fldCharType="begin"/>
            </w:r>
            <w:r w:rsidR="00EC684B">
              <w:rPr>
                <w:rFonts w:eastAsiaTheme="minorEastAsia"/>
                <w:lang w:val="sr-Cyrl-RS"/>
              </w:rPr>
              <w:instrText xml:space="preserve"> SEQ Формула \* ARABIC \s 1 </w:instrText>
            </w:r>
            <w:r w:rsidR="00EC684B">
              <w:rPr>
                <w:rFonts w:eastAsiaTheme="minorEastAsia"/>
                <w:lang w:val="sr-Cyrl-RS"/>
              </w:rPr>
              <w:fldChar w:fldCharType="separate"/>
            </w:r>
            <w:r w:rsidR="00EC684B">
              <w:rPr>
                <w:rFonts w:eastAsiaTheme="minorEastAsia"/>
                <w:noProof/>
                <w:lang w:val="sr-Cyrl-RS"/>
              </w:rPr>
              <w:t>1</w:t>
            </w:r>
            <w:r w:rsidR="00EC684B">
              <w:rPr>
                <w:rFonts w:eastAsiaTheme="minorEastAsia"/>
                <w:lang w:val="sr-Cyrl-RS"/>
              </w:rPr>
              <w:fldChar w:fldCharType="end"/>
            </w:r>
            <w:r>
              <w:rPr>
                <w:rFonts w:eastAsiaTheme="minorEastAsia"/>
                <w:lang w:val="sr-Cyrl-RS"/>
              </w:rPr>
              <w:t>)</w:t>
            </w:r>
            <w:bookmarkEnd w:id="65"/>
          </w:p>
        </w:tc>
      </w:tr>
    </w:tbl>
    <w:p w14:paraId="12FA4D66" w14:textId="77777777" w:rsidR="00EC684B" w:rsidRDefault="00EC684B" w:rsidP="00EC684B">
      <w:pPr>
        <w:spacing w:after="120"/>
        <w:ind w:firstLine="0"/>
        <w:rPr>
          <w:lang w:val="sr-Cyrl-RS"/>
        </w:rPr>
      </w:pPr>
    </w:p>
    <w:p w14:paraId="6C0E118F" w14:textId="6A0E45EC" w:rsidR="00202FF0" w:rsidRDefault="00EE62BD" w:rsidP="00EE62BD">
      <w:pPr>
        <w:spacing w:after="120"/>
        <w:ind w:firstLine="0"/>
        <w:rPr>
          <w:vertAlign w:val="subscript"/>
        </w:rPr>
      </w:pPr>
      <w:r>
        <w:rPr>
          <w:lang w:val="sr-Cyrl-RS"/>
        </w:rPr>
        <w:t>г</w:t>
      </w:r>
      <w:r w:rsidR="00585086">
        <w:rPr>
          <w:lang w:val="sr-Cyrl-RS"/>
        </w:rPr>
        <w:t xml:space="preserve">де </w:t>
      </w:r>
      <w:r w:rsidR="00585086" w:rsidRPr="00585086">
        <w:rPr>
          <w:i/>
          <w:iCs/>
        </w:rPr>
        <w:t>X</w:t>
      </w:r>
      <w:r w:rsidR="00585086" w:rsidRPr="00585086">
        <w:rPr>
          <w:i/>
          <w:iCs/>
          <w:vertAlign w:val="subscript"/>
        </w:rPr>
        <w:t>n</w:t>
      </w:r>
      <w:r w:rsidR="00585086">
        <w:rPr>
          <w:vertAlign w:val="subscript"/>
        </w:rPr>
        <w:t xml:space="preserve"> </w:t>
      </w:r>
      <w:r w:rsidR="00585086">
        <w:rPr>
          <w:lang w:val="sr-Cyrl-RS"/>
        </w:rPr>
        <w:t>представља нормализовану вредност</w:t>
      </w:r>
      <w:r w:rsidR="00202FF0">
        <w:rPr>
          <w:lang w:val="sr-Cyrl-RS"/>
        </w:rPr>
        <w:t xml:space="preserve">, </w:t>
      </w:r>
      <w:r w:rsidR="00202FF0" w:rsidRPr="00585086">
        <w:rPr>
          <w:i/>
          <w:iCs/>
        </w:rPr>
        <w:t>X</w:t>
      </w:r>
      <w:r w:rsidR="00202FF0">
        <w:rPr>
          <w:i/>
          <w:iCs/>
          <w:lang w:val="sr-Cyrl-RS"/>
        </w:rPr>
        <w:t xml:space="preserve"> </w:t>
      </w:r>
      <w:r w:rsidR="00202FF0">
        <w:rPr>
          <w:lang w:val="sr-Cyrl-RS"/>
        </w:rPr>
        <w:t>вредност тачке у пикселима</w:t>
      </w:r>
      <w:r w:rsidR="00585086">
        <w:rPr>
          <w:lang w:val="sr-Cyrl-RS"/>
        </w:rPr>
        <w:t>,</w:t>
      </w:r>
      <w:r w:rsidR="00202FF0">
        <w:rPr>
          <w:lang w:val="sr-Cyrl-RS"/>
        </w:rPr>
        <w:t xml:space="preserve"> а</w:t>
      </w:r>
      <w:r w:rsidR="00585086">
        <w:rPr>
          <w:lang w:val="sr-Cyrl-RS"/>
        </w:rPr>
        <w:t xml:space="preserve"> </w:t>
      </w:r>
      <w:r w:rsidR="00585086" w:rsidRPr="00202FF0">
        <w:rPr>
          <w:i/>
          <w:iCs/>
        </w:rPr>
        <w:t>X</w:t>
      </w:r>
      <w:r w:rsidR="00585086" w:rsidRPr="00202FF0">
        <w:rPr>
          <w:i/>
          <w:iCs/>
          <w:vertAlign w:val="subscript"/>
        </w:rPr>
        <w:t>min</w:t>
      </w:r>
      <w:r w:rsidR="00585086">
        <w:rPr>
          <w:vertAlign w:val="subscript"/>
        </w:rPr>
        <w:t xml:space="preserve"> </w:t>
      </w:r>
      <w:r w:rsidR="00202FF0">
        <w:rPr>
          <w:lang w:val="sr-Cyrl-RS"/>
        </w:rPr>
        <w:t xml:space="preserve">и </w:t>
      </w:r>
      <w:r w:rsidR="00202FF0" w:rsidRPr="00202FF0">
        <w:rPr>
          <w:i/>
          <w:iCs/>
        </w:rPr>
        <w:t>X</w:t>
      </w:r>
      <w:r w:rsidR="00202FF0" w:rsidRPr="00202FF0">
        <w:rPr>
          <w:i/>
          <w:iCs/>
          <w:vertAlign w:val="subscript"/>
        </w:rPr>
        <w:t>max</w:t>
      </w:r>
      <w:r w:rsidR="00202FF0">
        <w:rPr>
          <w:lang w:val="sr-Cyrl-RS"/>
        </w:rPr>
        <w:t xml:space="preserve"> минималну и максималну вредност једне колоне унутар прве излазне датотеке.</w:t>
      </w:r>
      <w:r w:rsidR="00585086">
        <w:rPr>
          <w:vertAlign w:val="subscript"/>
          <w:lang w:val="sr-Cyrl-RS"/>
        </w:rPr>
        <w:t xml:space="preserve"> </w:t>
      </w:r>
    </w:p>
    <w:p w14:paraId="0308782E" w14:textId="22C18C13" w:rsidR="00A667E7" w:rsidRPr="00A667E7" w:rsidRDefault="00A667E7" w:rsidP="00EE62BD">
      <w:pPr>
        <w:spacing w:after="120"/>
        <w:rPr>
          <w:lang w:val="sr-Cyrl-RS"/>
        </w:rPr>
      </w:pPr>
      <w:r w:rsidRPr="00A667E7">
        <w:rPr>
          <w:lang w:val="sr-Cyrl-RS"/>
        </w:rPr>
        <w:t>У наредном делу дат је прегле</w:t>
      </w:r>
      <w:r>
        <w:rPr>
          <w:lang w:val="sr-Cyrl-RS"/>
        </w:rPr>
        <w:t xml:space="preserve">д поља свих </w:t>
      </w:r>
      <w:r w:rsidRPr="00675DA8">
        <w:rPr>
          <w:i/>
          <w:iCs/>
          <w:lang w:val="sr-Cyrl-RS"/>
        </w:rPr>
        <w:t>.</w:t>
      </w:r>
      <w:r w:rsidRPr="00675DA8">
        <w:rPr>
          <w:i/>
          <w:iCs/>
        </w:rPr>
        <w:t>csv</w:t>
      </w:r>
      <w:r>
        <w:rPr>
          <w:i/>
          <w:iCs/>
          <w:lang w:val="sr-Cyrl-RS"/>
        </w:rPr>
        <w:t xml:space="preserve"> </w:t>
      </w:r>
      <w:r w:rsidRPr="00A667E7">
        <w:rPr>
          <w:lang w:val="sr-Cyrl-RS"/>
        </w:rPr>
        <w:t>датотека</w:t>
      </w:r>
    </w:p>
    <w:p w14:paraId="22F163D6" w14:textId="0D1B41C2" w:rsidR="009979AA" w:rsidRDefault="001023FE" w:rsidP="00A667E7">
      <w:pPr>
        <w:spacing w:after="120"/>
        <w:rPr>
          <w:lang w:val="sr-Cyrl-RS"/>
        </w:rPr>
      </w:pPr>
      <w:r>
        <w:rPr>
          <w:lang w:val="sr-Cyrl-RS"/>
        </w:rPr>
        <w:t xml:space="preserve">Преглед </w:t>
      </w:r>
      <w:r w:rsidR="007828F8">
        <w:rPr>
          <w:lang w:val="sr-Cyrl-RS"/>
        </w:rPr>
        <w:t xml:space="preserve">поља прве и друге </w:t>
      </w:r>
      <w:r w:rsidR="007828F8" w:rsidRPr="00675DA8">
        <w:rPr>
          <w:i/>
          <w:iCs/>
          <w:lang w:val="sr-Cyrl-RS"/>
        </w:rPr>
        <w:t>.</w:t>
      </w:r>
      <w:r w:rsidR="007828F8" w:rsidRPr="00675DA8">
        <w:rPr>
          <w:i/>
          <w:iCs/>
        </w:rPr>
        <w:t>csv</w:t>
      </w:r>
      <w:r w:rsidR="007828F8">
        <w:rPr>
          <w:i/>
          <w:iCs/>
          <w:lang w:val="sr-Cyrl-RS"/>
        </w:rPr>
        <w:t xml:space="preserve"> </w:t>
      </w:r>
      <w:r w:rsidR="007828F8">
        <w:rPr>
          <w:lang w:val="sr-Cyrl-RS"/>
        </w:rPr>
        <w:t xml:space="preserve">датотеке за </w:t>
      </w:r>
      <w:r w:rsidR="007828F8">
        <w:rPr>
          <w:i/>
          <w:iCs/>
        </w:rPr>
        <w:t xml:space="preserve">Face detection </w:t>
      </w:r>
      <w:r w:rsidR="007828F8">
        <w:rPr>
          <w:lang w:val="sr-Cyrl-RS"/>
        </w:rPr>
        <w:t>режим рада</w:t>
      </w:r>
      <w:r>
        <w:rPr>
          <w:lang w:val="sr-Cyrl-RS"/>
        </w:rPr>
        <w:t>:</w:t>
      </w:r>
    </w:p>
    <w:p w14:paraId="46204CBB" w14:textId="284C35D7" w:rsidR="001023FE" w:rsidRPr="001023FE" w:rsidRDefault="001023FE" w:rsidP="00861442">
      <w:pPr>
        <w:pStyle w:val="ListParagraph"/>
        <w:numPr>
          <w:ilvl w:val="0"/>
          <w:numId w:val="15"/>
        </w:numPr>
        <w:spacing w:after="120"/>
        <w:rPr>
          <w:lang w:val="sr-Cyrl-RS"/>
        </w:rPr>
      </w:pPr>
      <w:r w:rsidRPr="001023FE">
        <w:rPr>
          <w:i/>
          <w:iCs/>
        </w:rPr>
        <w:t>Picture</w:t>
      </w:r>
      <w:r>
        <w:t xml:space="preserve"> – </w:t>
      </w:r>
      <w:r>
        <w:rPr>
          <w:lang w:val="sr-Cyrl-RS"/>
        </w:rPr>
        <w:t>назив фотографије унутар директоријума</w:t>
      </w:r>
    </w:p>
    <w:p w14:paraId="16CF0935" w14:textId="7DCD8D9B" w:rsidR="001023FE" w:rsidRPr="001023FE" w:rsidRDefault="001023FE" w:rsidP="00861442">
      <w:pPr>
        <w:pStyle w:val="ListParagraph"/>
        <w:numPr>
          <w:ilvl w:val="0"/>
          <w:numId w:val="15"/>
        </w:numPr>
        <w:spacing w:after="120"/>
        <w:rPr>
          <w:lang w:val="sr-Cyrl-RS"/>
        </w:rPr>
      </w:pPr>
      <w:r w:rsidRPr="001023FE">
        <w:rPr>
          <w:i/>
          <w:iCs/>
        </w:rPr>
        <w:t>noFace</w:t>
      </w:r>
      <w:r>
        <w:t xml:space="preserve"> – </w:t>
      </w:r>
      <w:r>
        <w:rPr>
          <w:lang w:val="sr-Cyrl-RS"/>
        </w:rPr>
        <w:t>информација да ли се на слици налази лице (0 – налази, 1 – неналази)</w:t>
      </w:r>
    </w:p>
    <w:p w14:paraId="7D29652D" w14:textId="7D619308" w:rsidR="001023FE" w:rsidRPr="001023FE" w:rsidRDefault="001023FE" w:rsidP="00861442">
      <w:pPr>
        <w:pStyle w:val="ListParagraph"/>
        <w:numPr>
          <w:ilvl w:val="0"/>
          <w:numId w:val="15"/>
        </w:numPr>
        <w:spacing w:after="120"/>
        <w:rPr>
          <w:lang w:val="sr-Cyrl-RS"/>
        </w:rPr>
      </w:pPr>
      <w:r w:rsidRPr="001023FE">
        <w:rPr>
          <w:i/>
          <w:iCs/>
        </w:rPr>
        <w:t>Face</w:t>
      </w:r>
      <w:r>
        <w:rPr>
          <w:i/>
          <w:iCs/>
          <w:lang w:val="sr-Cyrl-RS"/>
        </w:rPr>
        <w:t xml:space="preserve"> (</w:t>
      </w:r>
      <w:r>
        <w:rPr>
          <w:i/>
          <w:iCs/>
        </w:rPr>
        <w:t>x,y)</w:t>
      </w:r>
      <w:r>
        <w:t xml:space="preserve"> –</w:t>
      </w:r>
      <w:r>
        <w:rPr>
          <w:lang w:val="sr-Cyrl-RS"/>
        </w:rPr>
        <w:t xml:space="preserve"> позиција центра лица</w:t>
      </w:r>
    </w:p>
    <w:p w14:paraId="743E2EAE" w14:textId="315EE5E3" w:rsidR="001023FE" w:rsidRPr="001023FE" w:rsidRDefault="001023FE" w:rsidP="00861442">
      <w:pPr>
        <w:pStyle w:val="ListParagraph"/>
        <w:numPr>
          <w:ilvl w:val="0"/>
          <w:numId w:val="15"/>
        </w:numPr>
        <w:spacing w:after="120"/>
        <w:rPr>
          <w:lang w:val="sr-Cyrl-RS"/>
        </w:rPr>
      </w:pPr>
      <w:r w:rsidRPr="001023FE">
        <w:rPr>
          <w:i/>
          <w:iCs/>
        </w:rPr>
        <w:t>Left eye</w:t>
      </w:r>
      <w:r>
        <w:t xml:space="preserve"> </w:t>
      </w:r>
      <w:r>
        <w:rPr>
          <w:i/>
          <w:iCs/>
          <w:lang w:val="sr-Cyrl-RS"/>
        </w:rPr>
        <w:t>(</w:t>
      </w:r>
      <w:r>
        <w:rPr>
          <w:i/>
          <w:iCs/>
        </w:rPr>
        <w:t>x,y)</w:t>
      </w:r>
      <w:r>
        <w:t xml:space="preserve"> –</w:t>
      </w:r>
      <w:r>
        <w:rPr>
          <w:lang w:val="sr-Cyrl-RS"/>
        </w:rPr>
        <w:t xml:space="preserve"> позиција центра левог ока</w:t>
      </w:r>
    </w:p>
    <w:p w14:paraId="1E8A282E" w14:textId="09FB2D6C" w:rsidR="001023FE" w:rsidRPr="001023FE" w:rsidRDefault="001023FE" w:rsidP="00861442">
      <w:pPr>
        <w:pStyle w:val="ListParagraph"/>
        <w:numPr>
          <w:ilvl w:val="0"/>
          <w:numId w:val="15"/>
        </w:numPr>
        <w:spacing w:after="120"/>
        <w:rPr>
          <w:lang w:val="sr-Cyrl-RS"/>
        </w:rPr>
      </w:pPr>
      <w:r w:rsidRPr="001023FE">
        <w:rPr>
          <w:i/>
          <w:iCs/>
        </w:rPr>
        <w:t>Right eye</w:t>
      </w:r>
      <w:r>
        <w:t xml:space="preserve"> </w:t>
      </w:r>
      <w:r>
        <w:rPr>
          <w:i/>
          <w:iCs/>
          <w:lang w:val="sr-Cyrl-RS"/>
        </w:rPr>
        <w:t>(</w:t>
      </w:r>
      <w:r>
        <w:rPr>
          <w:i/>
          <w:iCs/>
        </w:rPr>
        <w:t>x,y)</w:t>
      </w:r>
      <w:r>
        <w:t xml:space="preserve"> –</w:t>
      </w:r>
      <w:r>
        <w:rPr>
          <w:lang w:val="sr-Cyrl-RS"/>
        </w:rPr>
        <w:t xml:space="preserve"> позиција центра десног ока</w:t>
      </w:r>
    </w:p>
    <w:p w14:paraId="5B646E23" w14:textId="4556CB5B" w:rsidR="001023FE" w:rsidRPr="001023FE" w:rsidRDefault="001023FE" w:rsidP="00861442">
      <w:pPr>
        <w:pStyle w:val="ListParagraph"/>
        <w:numPr>
          <w:ilvl w:val="0"/>
          <w:numId w:val="15"/>
        </w:numPr>
        <w:spacing w:after="120"/>
        <w:rPr>
          <w:lang w:val="sr-Cyrl-RS"/>
        </w:rPr>
      </w:pPr>
      <w:r w:rsidRPr="001023FE">
        <w:rPr>
          <w:i/>
          <w:iCs/>
        </w:rPr>
        <w:t>Left</w:t>
      </w:r>
      <w:r>
        <w:t xml:space="preserve">  - </w:t>
      </w:r>
      <w:r>
        <w:rPr>
          <w:lang w:val="sr-Cyrl-RS"/>
        </w:rPr>
        <w:t>лице усмерено ка лево (0 – није, 1 – јесте)</w:t>
      </w:r>
    </w:p>
    <w:p w14:paraId="2B96BDA3" w14:textId="6FF14426" w:rsidR="001023FE" w:rsidRPr="001023FE" w:rsidRDefault="001023FE" w:rsidP="00861442">
      <w:pPr>
        <w:pStyle w:val="ListParagraph"/>
        <w:numPr>
          <w:ilvl w:val="0"/>
          <w:numId w:val="15"/>
        </w:numPr>
        <w:spacing w:after="120"/>
        <w:rPr>
          <w:lang w:val="sr-Cyrl-RS"/>
        </w:rPr>
      </w:pPr>
      <w:r w:rsidRPr="001023FE">
        <w:rPr>
          <w:i/>
          <w:iCs/>
        </w:rPr>
        <w:t>Right</w:t>
      </w:r>
      <w:r>
        <w:t xml:space="preserve"> – </w:t>
      </w:r>
      <w:r>
        <w:rPr>
          <w:lang w:val="sr-Cyrl-RS"/>
        </w:rPr>
        <w:t>лице усмерено ка десно  (0 – није, 1 – јесте)</w:t>
      </w:r>
    </w:p>
    <w:p w14:paraId="70A96A53" w14:textId="17289C9F" w:rsidR="001023FE" w:rsidRPr="001023FE" w:rsidRDefault="001023FE" w:rsidP="00861442">
      <w:pPr>
        <w:pStyle w:val="ListParagraph"/>
        <w:numPr>
          <w:ilvl w:val="0"/>
          <w:numId w:val="15"/>
        </w:numPr>
        <w:spacing w:after="120"/>
        <w:rPr>
          <w:lang w:val="sr-Cyrl-RS"/>
        </w:rPr>
      </w:pPr>
      <w:r w:rsidRPr="001023FE">
        <w:rPr>
          <w:i/>
          <w:iCs/>
        </w:rPr>
        <w:t>Up</w:t>
      </w:r>
      <w:r>
        <w:t xml:space="preserve"> - </w:t>
      </w:r>
      <w:r>
        <w:rPr>
          <w:lang w:val="sr-Cyrl-RS"/>
        </w:rPr>
        <w:t xml:space="preserve"> лице усмерено ка горе (0 – није, 1 – јесте)</w:t>
      </w:r>
    </w:p>
    <w:p w14:paraId="250C5DA8" w14:textId="5F399C50" w:rsidR="001023FE" w:rsidRPr="001023FE" w:rsidRDefault="001023FE" w:rsidP="00861442">
      <w:pPr>
        <w:pStyle w:val="ListParagraph"/>
        <w:numPr>
          <w:ilvl w:val="0"/>
          <w:numId w:val="15"/>
        </w:numPr>
        <w:spacing w:after="120"/>
        <w:rPr>
          <w:lang w:val="sr-Cyrl-RS"/>
        </w:rPr>
      </w:pPr>
      <w:r w:rsidRPr="001023FE">
        <w:rPr>
          <w:i/>
          <w:iCs/>
        </w:rPr>
        <w:t>Down</w:t>
      </w:r>
      <w:r>
        <w:t xml:space="preserve"> –  </w:t>
      </w:r>
      <w:r>
        <w:rPr>
          <w:lang w:val="sr-Cyrl-RS"/>
        </w:rPr>
        <w:t>лице усмерено ка доле (0 – није, 1 – јесте)</w:t>
      </w:r>
    </w:p>
    <w:p w14:paraId="3E73C523" w14:textId="01E42672" w:rsidR="001023FE" w:rsidRPr="001023FE" w:rsidRDefault="001023FE" w:rsidP="00861442">
      <w:pPr>
        <w:pStyle w:val="ListParagraph"/>
        <w:numPr>
          <w:ilvl w:val="0"/>
          <w:numId w:val="15"/>
        </w:numPr>
        <w:spacing w:after="120"/>
        <w:rPr>
          <w:lang w:val="sr-Cyrl-RS"/>
        </w:rPr>
      </w:pPr>
      <w:r w:rsidRPr="001023FE">
        <w:rPr>
          <w:i/>
          <w:iCs/>
        </w:rPr>
        <w:t>Face width</w:t>
      </w:r>
      <w:r>
        <w:t xml:space="preserve"> – </w:t>
      </w:r>
      <w:r>
        <w:rPr>
          <w:lang w:val="sr-Cyrl-RS"/>
        </w:rPr>
        <w:t>ширина лица у пикселима</w:t>
      </w:r>
    </w:p>
    <w:p w14:paraId="3650BD0A" w14:textId="16DDBA50" w:rsidR="00CB1414" w:rsidRPr="00CB1414" w:rsidRDefault="007828F8" w:rsidP="00A667E7">
      <w:pPr>
        <w:spacing w:after="120"/>
        <w:rPr>
          <w:lang w:val="sr-Cyrl-RS"/>
        </w:rPr>
      </w:pPr>
      <w:r>
        <w:rPr>
          <w:lang w:val="sr-Cyrl-RS"/>
        </w:rPr>
        <w:t xml:space="preserve">Преглед поља прве и друге </w:t>
      </w:r>
      <w:r w:rsidRPr="00675DA8">
        <w:rPr>
          <w:i/>
          <w:iCs/>
          <w:lang w:val="sr-Cyrl-RS"/>
        </w:rPr>
        <w:t>.</w:t>
      </w:r>
      <w:r w:rsidRPr="00675DA8">
        <w:rPr>
          <w:i/>
          <w:iCs/>
        </w:rPr>
        <w:t>csv</w:t>
      </w:r>
      <w:r>
        <w:rPr>
          <w:i/>
          <w:iCs/>
          <w:lang w:val="sr-Cyrl-RS"/>
        </w:rPr>
        <w:t xml:space="preserve"> </w:t>
      </w:r>
      <w:r>
        <w:rPr>
          <w:lang w:val="sr-Cyrl-RS"/>
        </w:rPr>
        <w:t xml:space="preserve">датотеке за </w:t>
      </w:r>
      <w:r>
        <w:rPr>
          <w:i/>
          <w:iCs/>
        </w:rPr>
        <w:t xml:space="preserve">Face elements detection </w:t>
      </w:r>
      <w:r>
        <w:rPr>
          <w:lang w:val="sr-Cyrl-RS"/>
        </w:rPr>
        <w:t>режим рада</w:t>
      </w:r>
      <w:r w:rsidR="00CB1414">
        <w:rPr>
          <w:lang w:val="sr-Cyrl-RS"/>
        </w:rPr>
        <w:t>:</w:t>
      </w:r>
    </w:p>
    <w:p w14:paraId="2C5CC074" w14:textId="77777777" w:rsidR="00CB1414" w:rsidRPr="001023FE" w:rsidRDefault="00CB1414" w:rsidP="00861442">
      <w:pPr>
        <w:pStyle w:val="ListParagraph"/>
        <w:numPr>
          <w:ilvl w:val="0"/>
          <w:numId w:val="16"/>
        </w:numPr>
        <w:spacing w:after="120"/>
        <w:rPr>
          <w:lang w:val="sr-Cyrl-RS"/>
        </w:rPr>
      </w:pPr>
      <w:r w:rsidRPr="001023FE">
        <w:rPr>
          <w:i/>
          <w:iCs/>
        </w:rPr>
        <w:t>Picture</w:t>
      </w:r>
      <w:r>
        <w:t xml:space="preserve"> – </w:t>
      </w:r>
      <w:r>
        <w:rPr>
          <w:lang w:val="sr-Cyrl-RS"/>
        </w:rPr>
        <w:t>назив фотографије унутар директоријума</w:t>
      </w:r>
    </w:p>
    <w:p w14:paraId="7D4FE400" w14:textId="730002EF" w:rsidR="00CB1414" w:rsidRDefault="00CB1414" w:rsidP="00861442">
      <w:pPr>
        <w:pStyle w:val="ListParagraph"/>
        <w:numPr>
          <w:ilvl w:val="0"/>
          <w:numId w:val="16"/>
        </w:numPr>
        <w:spacing w:after="120"/>
        <w:rPr>
          <w:lang w:val="sr-Cyrl-RS"/>
        </w:rPr>
      </w:pPr>
      <w:r>
        <w:rPr>
          <w:i/>
          <w:iCs/>
        </w:rPr>
        <w:t>noLeftEye</w:t>
      </w:r>
      <w:r>
        <w:t xml:space="preserve"> – </w:t>
      </w:r>
      <w:r>
        <w:rPr>
          <w:lang w:val="sr-Cyrl-RS"/>
        </w:rPr>
        <w:t>информација да ли се на слици налази лево око (0 – налази, 1 – не</w:t>
      </w:r>
      <w:r w:rsidR="00B83CA8">
        <w:rPr>
          <w:lang w:val="sr-Cyrl-RS"/>
        </w:rPr>
        <w:t xml:space="preserve"> </w:t>
      </w:r>
      <w:r>
        <w:rPr>
          <w:lang w:val="sr-Cyrl-RS"/>
        </w:rPr>
        <w:t>налази)</w:t>
      </w:r>
    </w:p>
    <w:p w14:paraId="0ECDECCB" w14:textId="627D6E8D" w:rsidR="00CB1414" w:rsidRPr="001023FE" w:rsidRDefault="00CB1414" w:rsidP="00861442">
      <w:pPr>
        <w:pStyle w:val="ListParagraph"/>
        <w:numPr>
          <w:ilvl w:val="0"/>
          <w:numId w:val="16"/>
        </w:numPr>
        <w:spacing w:after="120"/>
        <w:rPr>
          <w:lang w:val="sr-Cyrl-RS"/>
        </w:rPr>
      </w:pPr>
      <w:r>
        <w:rPr>
          <w:i/>
          <w:iCs/>
        </w:rPr>
        <w:t>noRightEye</w:t>
      </w:r>
      <w:r>
        <w:rPr>
          <w:i/>
          <w:iCs/>
          <w:lang w:val="sr-Cyrl-RS"/>
        </w:rPr>
        <w:t xml:space="preserve"> – </w:t>
      </w:r>
      <w:r>
        <w:rPr>
          <w:lang w:val="sr-Cyrl-RS"/>
        </w:rPr>
        <w:t>информација да ли се на слици налази десно око (0 – налази, 1 – не</w:t>
      </w:r>
      <w:r w:rsidR="00B83CA8">
        <w:rPr>
          <w:lang w:val="sr-Cyrl-RS"/>
        </w:rPr>
        <w:t xml:space="preserve"> </w:t>
      </w:r>
      <w:r>
        <w:rPr>
          <w:lang w:val="sr-Cyrl-RS"/>
        </w:rPr>
        <w:t>налази)</w:t>
      </w:r>
    </w:p>
    <w:p w14:paraId="55EA5716" w14:textId="77777777" w:rsidR="00CB1414" w:rsidRPr="001023FE" w:rsidRDefault="00CB1414" w:rsidP="00861442">
      <w:pPr>
        <w:pStyle w:val="ListParagraph"/>
        <w:numPr>
          <w:ilvl w:val="0"/>
          <w:numId w:val="16"/>
        </w:numPr>
        <w:spacing w:after="120"/>
        <w:rPr>
          <w:lang w:val="sr-Cyrl-RS"/>
        </w:rPr>
      </w:pPr>
      <w:r w:rsidRPr="001023FE">
        <w:rPr>
          <w:i/>
          <w:iCs/>
        </w:rPr>
        <w:t>Left eye</w:t>
      </w:r>
      <w:r>
        <w:t xml:space="preserve"> </w:t>
      </w:r>
      <w:r>
        <w:rPr>
          <w:i/>
          <w:iCs/>
          <w:lang w:val="sr-Cyrl-RS"/>
        </w:rPr>
        <w:t>(</w:t>
      </w:r>
      <w:r>
        <w:rPr>
          <w:i/>
          <w:iCs/>
        </w:rPr>
        <w:t>x,y)</w:t>
      </w:r>
      <w:r>
        <w:t xml:space="preserve"> –</w:t>
      </w:r>
      <w:r>
        <w:rPr>
          <w:lang w:val="sr-Cyrl-RS"/>
        </w:rPr>
        <w:t xml:space="preserve"> позиција центра левог ока на слици</w:t>
      </w:r>
    </w:p>
    <w:p w14:paraId="1A1BBE70" w14:textId="32FC62B1" w:rsidR="00CB1414" w:rsidRDefault="00CB1414" w:rsidP="00861442">
      <w:pPr>
        <w:pStyle w:val="ListParagraph"/>
        <w:numPr>
          <w:ilvl w:val="0"/>
          <w:numId w:val="16"/>
        </w:numPr>
        <w:spacing w:after="120"/>
        <w:rPr>
          <w:lang w:val="sr-Cyrl-RS"/>
        </w:rPr>
      </w:pPr>
      <w:r w:rsidRPr="001023FE">
        <w:rPr>
          <w:i/>
          <w:iCs/>
        </w:rPr>
        <w:lastRenderedPageBreak/>
        <w:t>Right eye</w:t>
      </w:r>
      <w:r>
        <w:t xml:space="preserve"> </w:t>
      </w:r>
      <w:r>
        <w:rPr>
          <w:i/>
          <w:iCs/>
          <w:lang w:val="sr-Cyrl-RS"/>
        </w:rPr>
        <w:t>(</w:t>
      </w:r>
      <w:r>
        <w:rPr>
          <w:i/>
          <w:iCs/>
        </w:rPr>
        <w:t>x,y)</w:t>
      </w:r>
      <w:r>
        <w:t xml:space="preserve"> –</w:t>
      </w:r>
      <w:r>
        <w:rPr>
          <w:lang w:val="sr-Cyrl-RS"/>
        </w:rPr>
        <w:t xml:space="preserve"> позиција центра десног ока на слици</w:t>
      </w:r>
    </w:p>
    <w:p w14:paraId="1762FD5D" w14:textId="7345ADB3" w:rsidR="00CB1414" w:rsidRPr="00CB1414" w:rsidRDefault="00CB1414" w:rsidP="00861442">
      <w:pPr>
        <w:pStyle w:val="ListParagraph"/>
        <w:numPr>
          <w:ilvl w:val="0"/>
          <w:numId w:val="16"/>
        </w:numPr>
        <w:spacing w:after="120"/>
        <w:rPr>
          <w:lang w:val="sr-Cyrl-RS"/>
        </w:rPr>
      </w:pPr>
      <w:r>
        <w:rPr>
          <w:i/>
          <w:iCs/>
        </w:rPr>
        <w:t xml:space="preserve">Nose (x, y) </w:t>
      </w:r>
      <w:r>
        <w:rPr>
          <w:lang w:val="sr-Cyrl-RS"/>
        </w:rPr>
        <w:t>–</w:t>
      </w:r>
      <w:r w:rsidR="007F3156">
        <w:rPr>
          <w:lang w:val="sr-Cyrl-RS"/>
        </w:rPr>
        <w:t xml:space="preserve"> позиција центра носа на слици</w:t>
      </w:r>
    </w:p>
    <w:p w14:paraId="529C0FC3" w14:textId="65E461A4" w:rsidR="00CB1414" w:rsidRPr="00CB1414" w:rsidRDefault="00CB1414" w:rsidP="00861442">
      <w:pPr>
        <w:pStyle w:val="ListParagraph"/>
        <w:numPr>
          <w:ilvl w:val="0"/>
          <w:numId w:val="16"/>
        </w:numPr>
        <w:spacing w:after="120"/>
        <w:rPr>
          <w:lang w:val="sr-Cyrl-RS"/>
        </w:rPr>
      </w:pPr>
      <w:r>
        <w:rPr>
          <w:i/>
          <w:iCs/>
        </w:rPr>
        <w:t xml:space="preserve">Mouth Up (x,y) </w:t>
      </w:r>
      <w:r>
        <w:rPr>
          <w:lang w:val="sr-Cyrl-RS"/>
        </w:rPr>
        <w:t>–</w:t>
      </w:r>
      <w:r w:rsidR="007F3156">
        <w:rPr>
          <w:lang w:val="sr-Cyrl-RS"/>
        </w:rPr>
        <w:t xml:space="preserve"> позиција горње усне</w:t>
      </w:r>
    </w:p>
    <w:p w14:paraId="259CAD25" w14:textId="533B44AA" w:rsidR="00CB1414" w:rsidRPr="001023FE" w:rsidRDefault="00CB1414" w:rsidP="00861442">
      <w:pPr>
        <w:pStyle w:val="ListParagraph"/>
        <w:numPr>
          <w:ilvl w:val="0"/>
          <w:numId w:val="16"/>
        </w:numPr>
        <w:spacing w:after="120"/>
        <w:rPr>
          <w:lang w:val="sr-Cyrl-RS"/>
        </w:rPr>
      </w:pPr>
      <w:r>
        <w:rPr>
          <w:i/>
          <w:iCs/>
        </w:rPr>
        <w:t xml:space="preserve">Mouth Down (x, y) </w:t>
      </w:r>
      <w:r w:rsidR="007F3156">
        <w:rPr>
          <w:lang w:val="sr-Cyrl-RS"/>
        </w:rPr>
        <w:t>–</w:t>
      </w:r>
      <w:r>
        <w:t xml:space="preserve"> </w:t>
      </w:r>
      <w:r w:rsidR="007F3156">
        <w:rPr>
          <w:lang w:val="sr-Cyrl-RS"/>
        </w:rPr>
        <w:t>позиција доње усне</w:t>
      </w:r>
    </w:p>
    <w:p w14:paraId="35658131" w14:textId="30BB2F9E" w:rsidR="00CB1414" w:rsidRPr="001023FE" w:rsidRDefault="00CB1414" w:rsidP="00861442">
      <w:pPr>
        <w:pStyle w:val="ListParagraph"/>
        <w:numPr>
          <w:ilvl w:val="0"/>
          <w:numId w:val="16"/>
        </w:numPr>
        <w:spacing w:after="120"/>
        <w:rPr>
          <w:lang w:val="sr-Cyrl-RS"/>
        </w:rPr>
      </w:pPr>
      <w:r w:rsidRPr="001023FE">
        <w:rPr>
          <w:i/>
          <w:iCs/>
        </w:rPr>
        <w:t>Left</w:t>
      </w:r>
      <w:r>
        <w:t xml:space="preserve">  - </w:t>
      </w:r>
      <w:r w:rsidR="007F3156">
        <w:rPr>
          <w:lang w:val="sr-Cyrl-RS"/>
        </w:rPr>
        <w:t>зеница ока</w:t>
      </w:r>
      <w:r>
        <w:rPr>
          <w:lang w:val="sr-Cyrl-RS"/>
        </w:rPr>
        <w:t xml:space="preserve"> усмерено ка лево (0 – није, 1 – јесте)</w:t>
      </w:r>
    </w:p>
    <w:p w14:paraId="1219F89D" w14:textId="504B5645" w:rsidR="00CB1414" w:rsidRPr="001023FE" w:rsidRDefault="00CB1414" w:rsidP="00861442">
      <w:pPr>
        <w:pStyle w:val="ListParagraph"/>
        <w:numPr>
          <w:ilvl w:val="0"/>
          <w:numId w:val="16"/>
        </w:numPr>
        <w:spacing w:after="120"/>
        <w:rPr>
          <w:lang w:val="sr-Cyrl-RS"/>
        </w:rPr>
      </w:pPr>
      <w:r w:rsidRPr="001023FE">
        <w:rPr>
          <w:i/>
          <w:iCs/>
        </w:rPr>
        <w:t>Right</w:t>
      </w:r>
      <w:r>
        <w:t xml:space="preserve"> – </w:t>
      </w:r>
      <w:r w:rsidR="007F3156">
        <w:rPr>
          <w:lang w:val="sr-Cyrl-RS"/>
        </w:rPr>
        <w:t xml:space="preserve">зеница ока </w:t>
      </w:r>
      <w:r>
        <w:rPr>
          <w:lang w:val="sr-Cyrl-RS"/>
        </w:rPr>
        <w:t>усмерено ка десно  (0 – није, 1 – јесте)</w:t>
      </w:r>
    </w:p>
    <w:p w14:paraId="09636147" w14:textId="35C85E51" w:rsidR="00CB1414" w:rsidRPr="001023FE" w:rsidRDefault="00CB1414" w:rsidP="00861442">
      <w:pPr>
        <w:pStyle w:val="ListParagraph"/>
        <w:numPr>
          <w:ilvl w:val="0"/>
          <w:numId w:val="16"/>
        </w:numPr>
        <w:spacing w:after="120"/>
        <w:rPr>
          <w:lang w:val="sr-Cyrl-RS"/>
        </w:rPr>
      </w:pPr>
      <w:r w:rsidRPr="001023FE">
        <w:rPr>
          <w:i/>
          <w:iCs/>
        </w:rPr>
        <w:t>Up</w:t>
      </w:r>
      <w:r>
        <w:t xml:space="preserve"> - </w:t>
      </w:r>
      <w:r>
        <w:rPr>
          <w:lang w:val="sr-Cyrl-RS"/>
        </w:rPr>
        <w:t xml:space="preserve"> </w:t>
      </w:r>
      <w:r w:rsidR="007F3156">
        <w:rPr>
          <w:lang w:val="sr-Cyrl-RS"/>
        </w:rPr>
        <w:t xml:space="preserve">зеница ока </w:t>
      </w:r>
      <w:r>
        <w:rPr>
          <w:lang w:val="sr-Cyrl-RS"/>
        </w:rPr>
        <w:t>усмерено ка горе (0 – није, 1 – јесте)</w:t>
      </w:r>
    </w:p>
    <w:p w14:paraId="449783C9" w14:textId="73D52956" w:rsidR="00CB1414" w:rsidRPr="001023FE" w:rsidRDefault="00CB1414" w:rsidP="00861442">
      <w:pPr>
        <w:pStyle w:val="ListParagraph"/>
        <w:numPr>
          <w:ilvl w:val="0"/>
          <w:numId w:val="16"/>
        </w:numPr>
        <w:spacing w:after="120"/>
        <w:rPr>
          <w:lang w:val="sr-Cyrl-RS"/>
        </w:rPr>
      </w:pPr>
      <w:r w:rsidRPr="001023FE">
        <w:rPr>
          <w:i/>
          <w:iCs/>
        </w:rPr>
        <w:t>Down</w:t>
      </w:r>
      <w:r>
        <w:t xml:space="preserve"> –  </w:t>
      </w:r>
      <w:r w:rsidR="007F3156">
        <w:rPr>
          <w:lang w:val="sr-Cyrl-RS"/>
        </w:rPr>
        <w:t xml:space="preserve">зеница ока </w:t>
      </w:r>
      <w:r>
        <w:rPr>
          <w:lang w:val="sr-Cyrl-RS"/>
        </w:rPr>
        <w:t>усмерено ка доле (0 – није, 1 – јесте)</w:t>
      </w:r>
    </w:p>
    <w:p w14:paraId="26F8A849" w14:textId="2A48141C" w:rsidR="00CB1414" w:rsidRPr="00316E27" w:rsidRDefault="00CB1414" w:rsidP="00861442">
      <w:pPr>
        <w:pStyle w:val="ListParagraph"/>
        <w:numPr>
          <w:ilvl w:val="0"/>
          <w:numId w:val="16"/>
        </w:numPr>
        <w:spacing w:after="120"/>
        <w:rPr>
          <w:lang w:val="sr-Cyrl-RS"/>
        </w:rPr>
      </w:pPr>
      <w:r w:rsidRPr="001023FE">
        <w:rPr>
          <w:i/>
          <w:iCs/>
        </w:rPr>
        <w:t>Face width</w:t>
      </w:r>
      <w:r>
        <w:t xml:space="preserve"> – </w:t>
      </w:r>
      <w:r>
        <w:rPr>
          <w:lang w:val="sr-Cyrl-RS"/>
        </w:rPr>
        <w:t>ширина лица у пикселима</w:t>
      </w:r>
    </w:p>
    <w:p w14:paraId="61D31135" w14:textId="49BAAF79" w:rsidR="007828F8" w:rsidRPr="00CB1414" w:rsidRDefault="007828F8" w:rsidP="00A667E7">
      <w:pPr>
        <w:spacing w:after="120"/>
        <w:rPr>
          <w:lang w:val="sr-Cyrl-RS"/>
        </w:rPr>
      </w:pPr>
      <w:r>
        <w:rPr>
          <w:lang w:val="sr-Cyrl-RS"/>
        </w:rPr>
        <w:t xml:space="preserve">Преглед поља прве и друге </w:t>
      </w:r>
      <w:r w:rsidRPr="00675DA8">
        <w:rPr>
          <w:i/>
          <w:iCs/>
          <w:lang w:val="sr-Cyrl-RS"/>
        </w:rPr>
        <w:t>.</w:t>
      </w:r>
      <w:r w:rsidRPr="00675DA8">
        <w:rPr>
          <w:i/>
          <w:iCs/>
        </w:rPr>
        <w:t>csv</w:t>
      </w:r>
      <w:r>
        <w:rPr>
          <w:i/>
          <w:iCs/>
          <w:lang w:val="sr-Cyrl-RS"/>
        </w:rPr>
        <w:t xml:space="preserve"> </w:t>
      </w:r>
      <w:r>
        <w:rPr>
          <w:lang w:val="sr-Cyrl-RS"/>
        </w:rPr>
        <w:t xml:space="preserve">датотеке за </w:t>
      </w:r>
      <w:r>
        <w:rPr>
          <w:i/>
          <w:iCs/>
        </w:rPr>
        <w:t xml:space="preserve">Eye contour detection </w:t>
      </w:r>
      <w:r>
        <w:rPr>
          <w:lang w:val="sr-Cyrl-RS"/>
        </w:rPr>
        <w:t>режим</w:t>
      </w:r>
      <w:r w:rsidR="00E73F41">
        <w:rPr>
          <w:lang w:val="sr-Cyrl-RS"/>
        </w:rPr>
        <w:t xml:space="preserve"> рада</w:t>
      </w:r>
      <w:r>
        <w:rPr>
          <w:lang w:val="sr-Cyrl-RS"/>
        </w:rPr>
        <w:t>:</w:t>
      </w:r>
    </w:p>
    <w:p w14:paraId="59BBF6A8" w14:textId="77777777" w:rsidR="0040531D" w:rsidRPr="001023FE" w:rsidRDefault="0040531D" w:rsidP="00861442">
      <w:pPr>
        <w:pStyle w:val="ListParagraph"/>
        <w:numPr>
          <w:ilvl w:val="0"/>
          <w:numId w:val="17"/>
        </w:numPr>
        <w:spacing w:after="120"/>
        <w:rPr>
          <w:lang w:val="sr-Cyrl-RS"/>
        </w:rPr>
      </w:pPr>
      <w:r w:rsidRPr="001023FE">
        <w:rPr>
          <w:i/>
          <w:iCs/>
        </w:rPr>
        <w:t>Picture</w:t>
      </w:r>
      <w:r>
        <w:t xml:space="preserve"> – </w:t>
      </w:r>
      <w:r>
        <w:rPr>
          <w:lang w:val="sr-Cyrl-RS"/>
        </w:rPr>
        <w:t>назив фотографије унутар директоријума</w:t>
      </w:r>
    </w:p>
    <w:p w14:paraId="629593D8" w14:textId="22D15EA6" w:rsidR="0040531D" w:rsidRPr="001023FE" w:rsidRDefault="0040531D" w:rsidP="00861442">
      <w:pPr>
        <w:pStyle w:val="ListParagraph"/>
        <w:numPr>
          <w:ilvl w:val="0"/>
          <w:numId w:val="17"/>
        </w:numPr>
        <w:spacing w:after="120"/>
        <w:rPr>
          <w:lang w:val="sr-Cyrl-RS"/>
        </w:rPr>
      </w:pPr>
      <w:r>
        <w:rPr>
          <w:i/>
          <w:iCs/>
        </w:rPr>
        <w:t>eyeClosed</w:t>
      </w:r>
      <w:r>
        <w:t xml:space="preserve"> – </w:t>
      </w:r>
      <w:r>
        <w:rPr>
          <w:lang w:val="sr-Cyrl-RS"/>
        </w:rPr>
        <w:t>информација да ли је око затворено (0 – није, 1 – јесте)</w:t>
      </w:r>
    </w:p>
    <w:p w14:paraId="1F55A095" w14:textId="7B2B6B48" w:rsidR="0040531D" w:rsidRPr="001023FE" w:rsidRDefault="0040531D" w:rsidP="00861442">
      <w:pPr>
        <w:pStyle w:val="ListParagraph"/>
        <w:numPr>
          <w:ilvl w:val="0"/>
          <w:numId w:val="17"/>
        </w:numPr>
        <w:spacing w:after="120"/>
        <w:rPr>
          <w:lang w:val="sr-Cyrl-RS"/>
        </w:rPr>
      </w:pPr>
      <w:r>
        <w:rPr>
          <w:i/>
          <w:iCs/>
        </w:rPr>
        <w:t xml:space="preserve">Center Up </w:t>
      </w:r>
      <w:r>
        <w:rPr>
          <w:i/>
          <w:iCs/>
          <w:lang w:val="sr-Cyrl-RS"/>
        </w:rPr>
        <w:t>(</w:t>
      </w:r>
      <w:r>
        <w:rPr>
          <w:i/>
          <w:iCs/>
        </w:rPr>
        <w:t>x,y)</w:t>
      </w:r>
      <w:r>
        <w:t xml:space="preserve"> –</w:t>
      </w:r>
      <w:r>
        <w:rPr>
          <w:lang w:val="sr-Cyrl-RS"/>
        </w:rPr>
        <w:t xml:space="preserve"> позиција централне горње тачке ока</w:t>
      </w:r>
    </w:p>
    <w:p w14:paraId="32FE492C" w14:textId="5BB7BD4E" w:rsidR="0040531D" w:rsidRDefault="0040531D" w:rsidP="00861442">
      <w:pPr>
        <w:pStyle w:val="ListParagraph"/>
        <w:numPr>
          <w:ilvl w:val="0"/>
          <w:numId w:val="17"/>
        </w:numPr>
        <w:spacing w:after="120"/>
        <w:rPr>
          <w:lang w:val="sr-Cyrl-RS"/>
        </w:rPr>
      </w:pPr>
      <w:r>
        <w:rPr>
          <w:i/>
          <w:iCs/>
        </w:rPr>
        <w:t xml:space="preserve">Center </w:t>
      </w:r>
      <w:r>
        <w:rPr>
          <w:i/>
          <w:iCs/>
          <w:lang w:val="sr-Cyrl-RS"/>
        </w:rPr>
        <w:t>(</w:t>
      </w:r>
      <w:r>
        <w:rPr>
          <w:i/>
          <w:iCs/>
        </w:rPr>
        <w:t>x,y)</w:t>
      </w:r>
      <w:r>
        <w:t xml:space="preserve"> –</w:t>
      </w:r>
      <w:r>
        <w:rPr>
          <w:lang w:val="sr-Cyrl-RS"/>
        </w:rPr>
        <w:t xml:space="preserve"> позиција центра зенице</w:t>
      </w:r>
    </w:p>
    <w:p w14:paraId="6049FD0A" w14:textId="430708DF" w:rsidR="0040531D" w:rsidRPr="00CB1414" w:rsidRDefault="0040531D" w:rsidP="00861442">
      <w:pPr>
        <w:pStyle w:val="ListParagraph"/>
        <w:numPr>
          <w:ilvl w:val="0"/>
          <w:numId w:val="17"/>
        </w:numPr>
        <w:spacing w:after="120"/>
        <w:rPr>
          <w:lang w:val="sr-Cyrl-RS"/>
        </w:rPr>
      </w:pPr>
      <w:r>
        <w:rPr>
          <w:i/>
          <w:iCs/>
        </w:rPr>
        <w:t xml:space="preserve">Center Down (x, y) </w:t>
      </w:r>
      <w:r>
        <w:rPr>
          <w:lang w:val="sr-Cyrl-RS"/>
        </w:rPr>
        <w:t>– позиција централне доње тачке ока</w:t>
      </w:r>
    </w:p>
    <w:p w14:paraId="117D6398" w14:textId="7A86315C" w:rsidR="0040531D" w:rsidRPr="00CB1414" w:rsidRDefault="0040531D" w:rsidP="00861442">
      <w:pPr>
        <w:pStyle w:val="ListParagraph"/>
        <w:numPr>
          <w:ilvl w:val="0"/>
          <w:numId w:val="17"/>
        </w:numPr>
        <w:spacing w:after="120"/>
        <w:rPr>
          <w:lang w:val="sr-Cyrl-RS"/>
        </w:rPr>
      </w:pPr>
      <w:r>
        <w:rPr>
          <w:i/>
          <w:iCs/>
        </w:rPr>
        <w:t xml:space="preserve">Left Point (x,y) </w:t>
      </w:r>
      <w:r>
        <w:rPr>
          <w:lang w:val="sr-Cyrl-RS"/>
        </w:rPr>
        <w:t>– позиција леве тачке ока</w:t>
      </w:r>
    </w:p>
    <w:p w14:paraId="12627478" w14:textId="38092E0F" w:rsidR="0040531D" w:rsidRPr="001023FE" w:rsidRDefault="0040531D" w:rsidP="00861442">
      <w:pPr>
        <w:pStyle w:val="ListParagraph"/>
        <w:numPr>
          <w:ilvl w:val="0"/>
          <w:numId w:val="17"/>
        </w:numPr>
        <w:spacing w:after="120"/>
        <w:rPr>
          <w:lang w:val="sr-Cyrl-RS"/>
        </w:rPr>
      </w:pPr>
      <w:r>
        <w:rPr>
          <w:i/>
          <w:iCs/>
        </w:rPr>
        <w:t xml:space="preserve">Right Point (x, y) </w:t>
      </w:r>
      <w:r>
        <w:rPr>
          <w:lang w:val="sr-Cyrl-RS"/>
        </w:rPr>
        <w:t>–</w:t>
      </w:r>
      <w:r>
        <w:t xml:space="preserve"> </w:t>
      </w:r>
      <w:r>
        <w:rPr>
          <w:lang w:val="sr-Cyrl-RS"/>
        </w:rPr>
        <w:t>позиција десне тачке</w:t>
      </w:r>
    </w:p>
    <w:p w14:paraId="661AE68D" w14:textId="77777777" w:rsidR="0040531D" w:rsidRPr="001023FE" w:rsidRDefault="0040531D" w:rsidP="00861442">
      <w:pPr>
        <w:pStyle w:val="ListParagraph"/>
        <w:numPr>
          <w:ilvl w:val="0"/>
          <w:numId w:val="17"/>
        </w:numPr>
        <w:spacing w:after="120"/>
        <w:rPr>
          <w:lang w:val="sr-Cyrl-RS"/>
        </w:rPr>
      </w:pPr>
      <w:r w:rsidRPr="001023FE">
        <w:rPr>
          <w:i/>
          <w:iCs/>
        </w:rPr>
        <w:t>Left</w:t>
      </w:r>
      <w:r>
        <w:t xml:space="preserve">  - </w:t>
      </w:r>
      <w:r>
        <w:rPr>
          <w:lang w:val="sr-Cyrl-RS"/>
        </w:rPr>
        <w:t>зеница ока усмерено ка лево (0 – није, 1 – јесте)</w:t>
      </w:r>
    </w:p>
    <w:p w14:paraId="310B8996" w14:textId="77777777" w:rsidR="0040531D" w:rsidRPr="001023FE" w:rsidRDefault="0040531D" w:rsidP="00861442">
      <w:pPr>
        <w:pStyle w:val="ListParagraph"/>
        <w:numPr>
          <w:ilvl w:val="0"/>
          <w:numId w:val="17"/>
        </w:numPr>
        <w:spacing w:after="120"/>
        <w:rPr>
          <w:lang w:val="sr-Cyrl-RS"/>
        </w:rPr>
      </w:pPr>
      <w:r w:rsidRPr="001023FE">
        <w:rPr>
          <w:i/>
          <w:iCs/>
        </w:rPr>
        <w:t>Right</w:t>
      </w:r>
      <w:r>
        <w:t xml:space="preserve"> – </w:t>
      </w:r>
      <w:r>
        <w:rPr>
          <w:lang w:val="sr-Cyrl-RS"/>
        </w:rPr>
        <w:t>зеница ока усмерено ка десно  (0 – није, 1 – јесте)</w:t>
      </w:r>
    </w:p>
    <w:p w14:paraId="22AA1B95" w14:textId="77777777" w:rsidR="0040531D" w:rsidRPr="001023FE" w:rsidRDefault="0040531D" w:rsidP="00861442">
      <w:pPr>
        <w:pStyle w:val="ListParagraph"/>
        <w:numPr>
          <w:ilvl w:val="0"/>
          <w:numId w:val="17"/>
        </w:numPr>
        <w:spacing w:after="120"/>
        <w:rPr>
          <w:lang w:val="sr-Cyrl-RS"/>
        </w:rPr>
      </w:pPr>
      <w:r w:rsidRPr="001023FE">
        <w:rPr>
          <w:i/>
          <w:iCs/>
        </w:rPr>
        <w:t>Up</w:t>
      </w:r>
      <w:r>
        <w:t xml:space="preserve"> - </w:t>
      </w:r>
      <w:r>
        <w:rPr>
          <w:lang w:val="sr-Cyrl-RS"/>
        </w:rPr>
        <w:t xml:space="preserve"> зеница ока усмерено ка горе (0 – није, 1 – јесте)</w:t>
      </w:r>
    </w:p>
    <w:p w14:paraId="72F0DFAB" w14:textId="77777777" w:rsidR="0040531D" w:rsidRPr="001023FE" w:rsidRDefault="0040531D" w:rsidP="00861442">
      <w:pPr>
        <w:pStyle w:val="ListParagraph"/>
        <w:numPr>
          <w:ilvl w:val="0"/>
          <w:numId w:val="17"/>
        </w:numPr>
        <w:spacing w:after="120"/>
        <w:rPr>
          <w:lang w:val="sr-Cyrl-RS"/>
        </w:rPr>
      </w:pPr>
      <w:r w:rsidRPr="001023FE">
        <w:rPr>
          <w:i/>
          <w:iCs/>
        </w:rPr>
        <w:t>Down</w:t>
      </w:r>
      <w:r>
        <w:t xml:space="preserve"> –  </w:t>
      </w:r>
      <w:r>
        <w:rPr>
          <w:lang w:val="sr-Cyrl-RS"/>
        </w:rPr>
        <w:t>зеница ока усмерено ка доле (0 – није, 1 – јесте)</w:t>
      </w:r>
    </w:p>
    <w:p w14:paraId="178D60E8" w14:textId="325E28BD" w:rsidR="0040531D" w:rsidRPr="00E73F41" w:rsidRDefault="0040531D" w:rsidP="00861442">
      <w:pPr>
        <w:pStyle w:val="ListParagraph"/>
        <w:numPr>
          <w:ilvl w:val="0"/>
          <w:numId w:val="17"/>
        </w:numPr>
        <w:spacing w:after="120"/>
        <w:rPr>
          <w:lang w:val="sr-Cyrl-RS"/>
        </w:rPr>
      </w:pPr>
      <w:r>
        <w:rPr>
          <w:i/>
          <w:iCs/>
        </w:rPr>
        <w:t>Eye</w:t>
      </w:r>
      <w:r w:rsidRPr="001023FE">
        <w:rPr>
          <w:i/>
          <w:iCs/>
        </w:rPr>
        <w:t xml:space="preserve"> width</w:t>
      </w:r>
      <w:r>
        <w:t xml:space="preserve"> – </w:t>
      </w:r>
      <w:r>
        <w:rPr>
          <w:lang w:val="sr-Cyrl-RS"/>
        </w:rPr>
        <w:t>ширина ока у пикселима</w:t>
      </w:r>
    </w:p>
    <w:p w14:paraId="695BCE3B" w14:textId="1C9B2774" w:rsidR="00BC2AF4" w:rsidRPr="00CB1414" w:rsidRDefault="00E73F41" w:rsidP="00A667E7">
      <w:pPr>
        <w:spacing w:after="120"/>
        <w:rPr>
          <w:lang w:val="sr-Cyrl-RS"/>
        </w:rPr>
      </w:pPr>
      <w:r>
        <w:rPr>
          <w:lang w:val="sr-Cyrl-RS"/>
        </w:rPr>
        <w:t xml:space="preserve">Преглед поља треће </w:t>
      </w:r>
      <w:r w:rsidRPr="00675DA8">
        <w:rPr>
          <w:i/>
          <w:iCs/>
          <w:lang w:val="sr-Cyrl-RS"/>
        </w:rPr>
        <w:t>.</w:t>
      </w:r>
      <w:r w:rsidRPr="00675DA8">
        <w:rPr>
          <w:i/>
          <w:iCs/>
        </w:rPr>
        <w:t>csv</w:t>
      </w:r>
      <w:r>
        <w:rPr>
          <w:i/>
          <w:iCs/>
          <w:lang w:val="sr-Cyrl-RS"/>
        </w:rPr>
        <w:t xml:space="preserve"> </w:t>
      </w:r>
      <w:r>
        <w:rPr>
          <w:lang w:val="sr-Cyrl-RS"/>
        </w:rPr>
        <w:t xml:space="preserve">датотеке за </w:t>
      </w:r>
      <w:r>
        <w:rPr>
          <w:i/>
          <w:iCs/>
        </w:rPr>
        <w:t xml:space="preserve">Face detection </w:t>
      </w:r>
      <w:r>
        <w:rPr>
          <w:lang w:val="sr-Cyrl-RS"/>
        </w:rPr>
        <w:t>режим рада:</w:t>
      </w:r>
    </w:p>
    <w:p w14:paraId="20D177C8" w14:textId="77777777" w:rsidR="002121D7" w:rsidRPr="00FA764D" w:rsidRDefault="002121D7" w:rsidP="00861442">
      <w:pPr>
        <w:pStyle w:val="ListParagraph"/>
        <w:numPr>
          <w:ilvl w:val="0"/>
          <w:numId w:val="18"/>
        </w:numPr>
        <w:spacing w:after="120"/>
        <w:rPr>
          <w:lang w:val="sr-Cyrl-RS"/>
        </w:rPr>
      </w:pPr>
      <w:r>
        <w:rPr>
          <w:i/>
          <w:iCs/>
        </w:rPr>
        <w:t>Min</w:t>
      </w:r>
      <w:r>
        <w:t xml:space="preserve"> – </w:t>
      </w:r>
      <w:r>
        <w:rPr>
          <w:lang w:val="sr-Cyrl-RS"/>
        </w:rPr>
        <w:t>Врста која представља минималне вредност одређене колоне</w:t>
      </w:r>
    </w:p>
    <w:p w14:paraId="1EECECFB" w14:textId="77777777" w:rsidR="002121D7" w:rsidRPr="00FA764D" w:rsidRDefault="002121D7" w:rsidP="00861442">
      <w:pPr>
        <w:pStyle w:val="ListParagraph"/>
        <w:numPr>
          <w:ilvl w:val="0"/>
          <w:numId w:val="18"/>
        </w:numPr>
        <w:spacing w:after="120"/>
        <w:rPr>
          <w:lang w:val="sr-Cyrl-RS"/>
        </w:rPr>
      </w:pPr>
      <w:r>
        <w:rPr>
          <w:i/>
          <w:iCs/>
        </w:rPr>
        <w:t xml:space="preserve">Max </w:t>
      </w:r>
      <w:r>
        <w:rPr>
          <w:lang w:val="sr-Cyrl-RS"/>
        </w:rPr>
        <w:t>–</w:t>
      </w:r>
      <w:r>
        <w:t xml:space="preserve"> </w:t>
      </w:r>
      <w:r>
        <w:rPr>
          <w:lang w:val="sr-Cyrl-RS"/>
        </w:rPr>
        <w:t>Врста која представља максималне вредност одређене колоне</w:t>
      </w:r>
    </w:p>
    <w:p w14:paraId="0BA1C349" w14:textId="7A52F297" w:rsidR="00FA764D" w:rsidRPr="00FA764D" w:rsidRDefault="00FA764D" w:rsidP="00861442">
      <w:pPr>
        <w:pStyle w:val="ListParagraph"/>
        <w:numPr>
          <w:ilvl w:val="0"/>
          <w:numId w:val="18"/>
        </w:numPr>
        <w:spacing w:after="120"/>
        <w:rPr>
          <w:lang w:val="sr-Cyrl-RS"/>
        </w:rPr>
      </w:pPr>
      <w:r>
        <w:rPr>
          <w:i/>
          <w:iCs/>
        </w:rPr>
        <w:t xml:space="preserve">Face </w:t>
      </w:r>
      <w:r>
        <w:rPr>
          <w:i/>
          <w:iCs/>
          <w:lang w:val="sr-Cyrl-RS"/>
        </w:rPr>
        <w:t>(</w:t>
      </w:r>
      <w:r>
        <w:rPr>
          <w:i/>
          <w:iCs/>
        </w:rPr>
        <w:t>x,y)</w:t>
      </w:r>
      <w:r>
        <w:t xml:space="preserve"> </w:t>
      </w:r>
      <w:r>
        <w:rPr>
          <w:i/>
          <w:iCs/>
        </w:rPr>
        <w:t>–</w:t>
      </w:r>
      <w:r>
        <w:rPr>
          <w:i/>
          <w:iCs/>
          <w:lang w:val="sr-Cyrl-RS"/>
        </w:rPr>
        <w:t xml:space="preserve"> </w:t>
      </w:r>
      <w:r>
        <w:rPr>
          <w:lang w:val="sr-Cyrl-RS"/>
        </w:rPr>
        <w:t>Минималне и максималне вредности координата центра лица свих фотографија</w:t>
      </w:r>
    </w:p>
    <w:p w14:paraId="19E8D951" w14:textId="7AF59B55" w:rsidR="00FA764D" w:rsidRPr="00FA764D" w:rsidRDefault="00FA764D" w:rsidP="00861442">
      <w:pPr>
        <w:pStyle w:val="ListParagraph"/>
        <w:numPr>
          <w:ilvl w:val="0"/>
          <w:numId w:val="18"/>
        </w:numPr>
        <w:spacing w:after="120"/>
        <w:rPr>
          <w:lang w:val="sr-Cyrl-RS"/>
        </w:rPr>
      </w:pPr>
      <w:r>
        <w:rPr>
          <w:i/>
          <w:iCs/>
        </w:rPr>
        <w:t>Left eye</w:t>
      </w:r>
      <w:r>
        <w:rPr>
          <w:i/>
          <w:iCs/>
          <w:lang w:val="sr-Cyrl-RS"/>
        </w:rPr>
        <w:t>(</w:t>
      </w:r>
      <w:r>
        <w:rPr>
          <w:i/>
          <w:iCs/>
        </w:rPr>
        <w:t>x,y)</w:t>
      </w:r>
      <w:r>
        <w:t xml:space="preserve"> </w:t>
      </w:r>
      <w:r>
        <w:rPr>
          <w:i/>
          <w:iCs/>
        </w:rPr>
        <w:t xml:space="preserve"> - </w:t>
      </w:r>
      <w:r>
        <w:rPr>
          <w:lang w:val="sr-Cyrl-RS"/>
        </w:rPr>
        <w:t>Минималне и максималне вредности координата левог ока свих фотографија</w:t>
      </w:r>
    </w:p>
    <w:p w14:paraId="66AD9F2C" w14:textId="72F52D75" w:rsidR="00FA764D" w:rsidRPr="00FA764D" w:rsidRDefault="00FA764D" w:rsidP="00861442">
      <w:pPr>
        <w:pStyle w:val="ListParagraph"/>
        <w:numPr>
          <w:ilvl w:val="0"/>
          <w:numId w:val="18"/>
        </w:numPr>
        <w:spacing w:after="120"/>
        <w:rPr>
          <w:lang w:val="sr-Cyrl-RS"/>
        </w:rPr>
      </w:pPr>
      <w:r>
        <w:rPr>
          <w:i/>
          <w:iCs/>
        </w:rPr>
        <w:t xml:space="preserve">Right Eye </w:t>
      </w:r>
      <w:r>
        <w:rPr>
          <w:i/>
          <w:iCs/>
          <w:lang w:val="sr-Cyrl-RS"/>
        </w:rPr>
        <w:t>(</w:t>
      </w:r>
      <w:r>
        <w:rPr>
          <w:i/>
          <w:iCs/>
        </w:rPr>
        <w:t>x,y)</w:t>
      </w:r>
      <w:r>
        <w:t xml:space="preserve"> </w:t>
      </w:r>
      <w:r>
        <w:rPr>
          <w:i/>
          <w:iCs/>
        </w:rPr>
        <w:t xml:space="preserve"> - </w:t>
      </w:r>
      <w:r>
        <w:rPr>
          <w:lang w:val="sr-Cyrl-RS"/>
        </w:rPr>
        <w:t>Минималне и максималне вредности координата десног ока свих фотографија</w:t>
      </w:r>
    </w:p>
    <w:p w14:paraId="5C46E636" w14:textId="40822C33" w:rsidR="00FA764D" w:rsidRPr="001023FE" w:rsidRDefault="00FA764D" w:rsidP="00861442">
      <w:pPr>
        <w:pStyle w:val="ListParagraph"/>
        <w:numPr>
          <w:ilvl w:val="0"/>
          <w:numId w:val="18"/>
        </w:numPr>
        <w:spacing w:after="120"/>
        <w:rPr>
          <w:lang w:val="sr-Cyrl-RS"/>
        </w:rPr>
      </w:pPr>
      <w:r>
        <w:rPr>
          <w:i/>
          <w:iCs/>
        </w:rPr>
        <w:lastRenderedPageBreak/>
        <w:t xml:space="preserve">Face width </w:t>
      </w:r>
      <w:r>
        <w:t xml:space="preserve"> </w:t>
      </w:r>
      <w:r>
        <w:rPr>
          <w:i/>
          <w:iCs/>
        </w:rPr>
        <w:t>-</w:t>
      </w:r>
      <w:r>
        <w:rPr>
          <w:i/>
          <w:iCs/>
          <w:lang w:val="sr-Cyrl-RS"/>
        </w:rPr>
        <w:t xml:space="preserve"> </w:t>
      </w:r>
      <w:r>
        <w:rPr>
          <w:lang w:val="sr-Cyrl-RS"/>
        </w:rPr>
        <w:t>Минималне и максималне вредности ширине лица свих фотографија</w:t>
      </w:r>
    </w:p>
    <w:p w14:paraId="42E35B67" w14:textId="35FBFAA6" w:rsidR="00FA764D" w:rsidRPr="00CB1414" w:rsidRDefault="00E73F41" w:rsidP="00A667E7">
      <w:pPr>
        <w:spacing w:after="120"/>
        <w:rPr>
          <w:lang w:val="sr-Cyrl-RS"/>
        </w:rPr>
      </w:pPr>
      <w:r>
        <w:rPr>
          <w:lang w:val="sr-Cyrl-RS"/>
        </w:rPr>
        <w:t xml:space="preserve">Преглед поља треће </w:t>
      </w:r>
      <w:r w:rsidRPr="00675DA8">
        <w:rPr>
          <w:i/>
          <w:iCs/>
          <w:lang w:val="sr-Cyrl-RS"/>
        </w:rPr>
        <w:t>.</w:t>
      </w:r>
      <w:r w:rsidRPr="00675DA8">
        <w:rPr>
          <w:i/>
          <w:iCs/>
        </w:rPr>
        <w:t>csv</w:t>
      </w:r>
      <w:r>
        <w:rPr>
          <w:i/>
          <w:iCs/>
          <w:lang w:val="sr-Cyrl-RS"/>
        </w:rPr>
        <w:t xml:space="preserve"> </w:t>
      </w:r>
      <w:r>
        <w:rPr>
          <w:lang w:val="sr-Cyrl-RS"/>
        </w:rPr>
        <w:t xml:space="preserve">датотеке за </w:t>
      </w:r>
      <w:r>
        <w:rPr>
          <w:i/>
          <w:iCs/>
        </w:rPr>
        <w:t xml:space="preserve">Face elements detection </w:t>
      </w:r>
      <w:r>
        <w:rPr>
          <w:lang w:val="sr-Cyrl-RS"/>
        </w:rPr>
        <w:t>режим рада</w:t>
      </w:r>
      <w:r w:rsidR="00FA764D">
        <w:rPr>
          <w:lang w:val="sr-Cyrl-RS"/>
        </w:rPr>
        <w:t>:</w:t>
      </w:r>
    </w:p>
    <w:p w14:paraId="20C62E56" w14:textId="77777777" w:rsidR="002121D7" w:rsidRPr="00FA764D" w:rsidRDefault="002121D7" w:rsidP="00861442">
      <w:pPr>
        <w:pStyle w:val="ListParagraph"/>
        <w:numPr>
          <w:ilvl w:val="0"/>
          <w:numId w:val="19"/>
        </w:numPr>
        <w:spacing w:after="120"/>
        <w:rPr>
          <w:lang w:val="sr-Cyrl-RS"/>
        </w:rPr>
      </w:pPr>
      <w:r>
        <w:rPr>
          <w:i/>
          <w:iCs/>
        </w:rPr>
        <w:t>Min</w:t>
      </w:r>
      <w:r>
        <w:t xml:space="preserve"> – </w:t>
      </w:r>
      <w:r>
        <w:rPr>
          <w:lang w:val="sr-Cyrl-RS"/>
        </w:rPr>
        <w:t>Врста која представља минималне вредност одређене колоне</w:t>
      </w:r>
    </w:p>
    <w:p w14:paraId="6DEC6451" w14:textId="77777777" w:rsidR="002121D7" w:rsidRPr="00FA764D" w:rsidRDefault="002121D7" w:rsidP="00861442">
      <w:pPr>
        <w:pStyle w:val="ListParagraph"/>
        <w:numPr>
          <w:ilvl w:val="0"/>
          <w:numId w:val="19"/>
        </w:numPr>
        <w:spacing w:after="120"/>
        <w:rPr>
          <w:lang w:val="sr-Cyrl-RS"/>
        </w:rPr>
      </w:pPr>
      <w:r>
        <w:rPr>
          <w:i/>
          <w:iCs/>
        </w:rPr>
        <w:t xml:space="preserve">Max </w:t>
      </w:r>
      <w:r>
        <w:rPr>
          <w:lang w:val="sr-Cyrl-RS"/>
        </w:rPr>
        <w:t>–</w:t>
      </w:r>
      <w:r>
        <w:t xml:space="preserve"> </w:t>
      </w:r>
      <w:r>
        <w:rPr>
          <w:lang w:val="sr-Cyrl-RS"/>
        </w:rPr>
        <w:t>Врста која представља максималне вредност одређене колоне</w:t>
      </w:r>
    </w:p>
    <w:p w14:paraId="44702A46" w14:textId="77777777" w:rsidR="00FA764D" w:rsidRPr="00FA764D" w:rsidRDefault="00FA764D" w:rsidP="00861442">
      <w:pPr>
        <w:pStyle w:val="ListParagraph"/>
        <w:numPr>
          <w:ilvl w:val="0"/>
          <w:numId w:val="19"/>
        </w:numPr>
        <w:spacing w:after="120"/>
        <w:rPr>
          <w:lang w:val="sr-Cyrl-RS"/>
        </w:rPr>
      </w:pPr>
      <w:r>
        <w:rPr>
          <w:i/>
          <w:iCs/>
        </w:rPr>
        <w:t>Left eye</w:t>
      </w:r>
      <w:r>
        <w:rPr>
          <w:i/>
          <w:iCs/>
          <w:lang w:val="sr-Cyrl-RS"/>
        </w:rPr>
        <w:t>(</w:t>
      </w:r>
      <w:r>
        <w:rPr>
          <w:i/>
          <w:iCs/>
        </w:rPr>
        <w:t>x,y)</w:t>
      </w:r>
      <w:r>
        <w:t xml:space="preserve"> </w:t>
      </w:r>
      <w:r>
        <w:rPr>
          <w:i/>
          <w:iCs/>
        </w:rPr>
        <w:t xml:space="preserve"> - </w:t>
      </w:r>
      <w:r>
        <w:rPr>
          <w:lang w:val="sr-Cyrl-RS"/>
        </w:rPr>
        <w:t>Минималне и максималне вредности координата левог ока свих фотографија</w:t>
      </w:r>
    </w:p>
    <w:p w14:paraId="1E129659" w14:textId="6A0BBACD" w:rsidR="00FA764D" w:rsidRDefault="00FA764D" w:rsidP="00861442">
      <w:pPr>
        <w:pStyle w:val="ListParagraph"/>
        <w:numPr>
          <w:ilvl w:val="0"/>
          <w:numId w:val="19"/>
        </w:numPr>
        <w:spacing w:after="120"/>
        <w:rPr>
          <w:lang w:val="sr-Cyrl-RS"/>
        </w:rPr>
      </w:pPr>
      <w:r>
        <w:rPr>
          <w:i/>
          <w:iCs/>
        </w:rPr>
        <w:t xml:space="preserve">Right Eye </w:t>
      </w:r>
      <w:r>
        <w:rPr>
          <w:i/>
          <w:iCs/>
          <w:lang w:val="sr-Cyrl-RS"/>
        </w:rPr>
        <w:t>(</w:t>
      </w:r>
      <w:r>
        <w:rPr>
          <w:i/>
          <w:iCs/>
        </w:rPr>
        <w:t>x,y)</w:t>
      </w:r>
      <w:r>
        <w:t xml:space="preserve"> </w:t>
      </w:r>
      <w:r>
        <w:rPr>
          <w:i/>
          <w:iCs/>
        </w:rPr>
        <w:t xml:space="preserve"> - </w:t>
      </w:r>
      <w:r>
        <w:rPr>
          <w:lang w:val="sr-Cyrl-RS"/>
        </w:rPr>
        <w:t>Минималне и максималне вредности координата десног ока свих фотографија</w:t>
      </w:r>
    </w:p>
    <w:p w14:paraId="5F0A3552" w14:textId="3F69F07B" w:rsidR="00FA764D" w:rsidRDefault="00FA764D" w:rsidP="00861442">
      <w:pPr>
        <w:pStyle w:val="ListParagraph"/>
        <w:numPr>
          <w:ilvl w:val="0"/>
          <w:numId w:val="19"/>
        </w:numPr>
        <w:spacing w:after="120"/>
        <w:rPr>
          <w:lang w:val="sr-Cyrl-RS"/>
        </w:rPr>
      </w:pPr>
      <w:r>
        <w:rPr>
          <w:i/>
          <w:iCs/>
        </w:rPr>
        <w:t xml:space="preserve">Nose </w:t>
      </w:r>
      <w:r>
        <w:rPr>
          <w:i/>
          <w:iCs/>
          <w:lang w:val="sr-Cyrl-RS"/>
        </w:rPr>
        <w:t>(</w:t>
      </w:r>
      <w:r>
        <w:rPr>
          <w:i/>
          <w:iCs/>
        </w:rPr>
        <w:t>x,y)</w:t>
      </w:r>
      <w:r>
        <w:t xml:space="preserve"> </w:t>
      </w:r>
      <w:r>
        <w:rPr>
          <w:i/>
          <w:iCs/>
        </w:rPr>
        <w:t xml:space="preserve"> - </w:t>
      </w:r>
      <w:r>
        <w:rPr>
          <w:lang w:val="sr-Cyrl-RS"/>
        </w:rPr>
        <w:t>Минималне и максималне вредности координата носа свих фотографија</w:t>
      </w:r>
    </w:p>
    <w:p w14:paraId="34BC4BEA" w14:textId="41E36A92" w:rsidR="00FA764D" w:rsidRDefault="00FA764D" w:rsidP="00861442">
      <w:pPr>
        <w:pStyle w:val="ListParagraph"/>
        <w:numPr>
          <w:ilvl w:val="0"/>
          <w:numId w:val="19"/>
        </w:numPr>
        <w:spacing w:after="120"/>
        <w:rPr>
          <w:lang w:val="sr-Cyrl-RS"/>
        </w:rPr>
      </w:pPr>
      <w:r>
        <w:rPr>
          <w:i/>
          <w:iCs/>
        </w:rPr>
        <w:t xml:space="preserve">Mouth Up </w:t>
      </w:r>
      <w:r>
        <w:rPr>
          <w:i/>
          <w:iCs/>
          <w:lang w:val="sr-Cyrl-RS"/>
        </w:rPr>
        <w:t>(</w:t>
      </w:r>
      <w:r>
        <w:rPr>
          <w:i/>
          <w:iCs/>
        </w:rPr>
        <w:t>x,y)</w:t>
      </w:r>
      <w:r>
        <w:t xml:space="preserve"> </w:t>
      </w:r>
      <w:r>
        <w:rPr>
          <w:i/>
          <w:iCs/>
        </w:rPr>
        <w:t xml:space="preserve"> - </w:t>
      </w:r>
      <w:r>
        <w:rPr>
          <w:lang w:val="sr-Cyrl-RS"/>
        </w:rPr>
        <w:t>Минималне и максималне вредности координата горње усне свих фотографија</w:t>
      </w:r>
    </w:p>
    <w:p w14:paraId="047012CF" w14:textId="64C18295" w:rsidR="00FA764D" w:rsidRPr="00FA764D" w:rsidRDefault="00FA764D" w:rsidP="00861442">
      <w:pPr>
        <w:pStyle w:val="ListParagraph"/>
        <w:numPr>
          <w:ilvl w:val="0"/>
          <w:numId w:val="19"/>
        </w:numPr>
        <w:spacing w:after="120"/>
        <w:rPr>
          <w:lang w:val="sr-Cyrl-RS"/>
        </w:rPr>
      </w:pPr>
      <w:r>
        <w:rPr>
          <w:i/>
          <w:iCs/>
        </w:rPr>
        <w:t>Mouth Down (x,y) –</w:t>
      </w:r>
      <w:r>
        <w:t xml:space="preserve"> </w:t>
      </w:r>
      <w:r>
        <w:rPr>
          <w:lang w:val="sr-Cyrl-RS"/>
        </w:rPr>
        <w:t>Минималне и максималне вредности координата доње усне свих фотографија</w:t>
      </w:r>
    </w:p>
    <w:p w14:paraId="14DBC9F7" w14:textId="7FF3B91E" w:rsidR="00FA764D" w:rsidRPr="00CB1414" w:rsidRDefault="00E73F41" w:rsidP="00A667E7">
      <w:pPr>
        <w:spacing w:after="120"/>
        <w:rPr>
          <w:lang w:val="sr-Cyrl-RS"/>
        </w:rPr>
      </w:pPr>
      <w:r>
        <w:rPr>
          <w:lang w:val="sr-Cyrl-RS"/>
        </w:rPr>
        <w:t xml:space="preserve">Преглед поља </w:t>
      </w:r>
      <w:r w:rsidR="00C72E1E">
        <w:rPr>
          <w:lang w:val="sr-Cyrl-RS"/>
        </w:rPr>
        <w:t>треће</w:t>
      </w:r>
      <w:r>
        <w:rPr>
          <w:lang w:val="sr-Cyrl-RS"/>
        </w:rPr>
        <w:t xml:space="preserve"> </w:t>
      </w:r>
      <w:r w:rsidRPr="00675DA8">
        <w:rPr>
          <w:i/>
          <w:iCs/>
          <w:lang w:val="sr-Cyrl-RS"/>
        </w:rPr>
        <w:t>.</w:t>
      </w:r>
      <w:r w:rsidRPr="00675DA8">
        <w:rPr>
          <w:i/>
          <w:iCs/>
        </w:rPr>
        <w:t>csv</w:t>
      </w:r>
      <w:r>
        <w:rPr>
          <w:i/>
          <w:iCs/>
          <w:lang w:val="sr-Cyrl-RS"/>
        </w:rPr>
        <w:t xml:space="preserve"> </w:t>
      </w:r>
      <w:r>
        <w:rPr>
          <w:lang w:val="sr-Cyrl-RS"/>
        </w:rPr>
        <w:t xml:space="preserve">датотеке за </w:t>
      </w:r>
      <w:r>
        <w:rPr>
          <w:i/>
          <w:iCs/>
        </w:rPr>
        <w:t xml:space="preserve">Eye contour detection </w:t>
      </w:r>
      <w:r>
        <w:rPr>
          <w:lang w:val="sr-Cyrl-RS"/>
        </w:rPr>
        <w:t>режим рада</w:t>
      </w:r>
      <w:r w:rsidR="00FA764D">
        <w:rPr>
          <w:lang w:val="sr-Cyrl-RS"/>
        </w:rPr>
        <w:t>:</w:t>
      </w:r>
    </w:p>
    <w:p w14:paraId="4EDFB310" w14:textId="5DE86372" w:rsidR="00FA764D" w:rsidRPr="00FA764D" w:rsidRDefault="00FA764D" w:rsidP="00861442">
      <w:pPr>
        <w:pStyle w:val="ListParagraph"/>
        <w:numPr>
          <w:ilvl w:val="0"/>
          <w:numId w:val="20"/>
        </w:numPr>
        <w:spacing w:after="120"/>
        <w:rPr>
          <w:lang w:val="sr-Cyrl-RS"/>
        </w:rPr>
      </w:pPr>
      <w:r>
        <w:rPr>
          <w:i/>
          <w:iCs/>
        </w:rPr>
        <w:t>Min</w:t>
      </w:r>
      <w:r>
        <w:t xml:space="preserve"> – </w:t>
      </w:r>
      <w:r w:rsidR="002121D7">
        <w:rPr>
          <w:lang w:val="sr-Cyrl-RS"/>
        </w:rPr>
        <w:t>Врста која представља м</w:t>
      </w:r>
      <w:r>
        <w:rPr>
          <w:lang w:val="sr-Cyrl-RS"/>
        </w:rPr>
        <w:t>инималн</w:t>
      </w:r>
      <w:r w:rsidR="002121D7">
        <w:rPr>
          <w:lang w:val="sr-Cyrl-RS"/>
        </w:rPr>
        <w:t>е</w:t>
      </w:r>
      <w:r>
        <w:rPr>
          <w:lang w:val="sr-Cyrl-RS"/>
        </w:rPr>
        <w:t xml:space="preserve"> вредност одређене колоне</w:t>
      </w:r>
    </w:p>
    <w:p w14:paraId="76E55EB3" w14:textId="49714D4C" w:rsidR="00FA764D" w:rsidRPr="00FA764D" w:rsidRDefault="00FA764D" w:rsidP="00861442">
      <w:pPr>
        <w:pStyle w:val="ListParagraph"/>
        <w:numPr>
          <w:ilvl w:val="0"/>
          <w:numId w:val="20"/>
        </w:numPr>
        <w:spacing w:after="120"/>
        <w:rPr>
          <w:lang w:val="sr-Cyrl-RS"/>
        </w:rPr>
      </w:pPr>
      <w:r>
        <w:rPr>
          <w:i/>
          <w:iCs/>
        </w:rPr>
        <w:t xml:space="preserve">Max </w:t>
      </w:r>
      <w:r>
        <w:rPr>
          <w:lang w:val="sr-Cyrl-RS"/>
        </w:rPr>
        <w:t>–</w:t>
      </w:r>
      <w:r>
        <w:t xml:space="preserve"> </w:t>
      </w:r>
      <w:r w:rsidR="002121D7">
        <w:rPr>
          <w:lang w:val="sr-Cyrl-RS"/>
        </w:rPr>
        <w:t>Врста која представља максималне</w:t>
      </w:r>
      <w:r>
        <w:rPr>
          <w:lang w:val="sr-Cyrl-RS"/>
        </w:rPr>
        <w:t xml:space="preserve"> вредност одређене колоне</w:t>
      </w:r>
    </w:p>
    <w:p w14:paraId="586EFCD3" w14:textId="2184798B" w:rsidR="00FA764D" w:rsidRPr="00FA764D" w:rsidRDefault="00BB55ED" w:rsidP="00861442">
      <w:pPr>
        <w:pStyle w:val="ListParagraph"/>
        <w:numPr>
          <w:ilvl w:val="0"/>
          <w:numId w:val="20"/>
        </w:numPr>
        <w:spacing w:after="120"/>
        <w:rPr>
          <w:lang w:val="sr-Cyrl-RS"/>
        </w:rPr>
      </w:pPr>
      <w:r>
        <w:rPr>
          <w:i/>
          <w:iCs/>
        </w:rPr>
        <w:t>Center Up</w:t>
      </w:r>
      <w:r w:rsidR="00FA764D">
        <w:rPr>
          <w:i/>
          <w:iCs/>
        </w:rPr>
        <w:t xml:space="preserve"> </w:t>
      </w:r>
      <w:r w:rsidR="00FA764D">
        <w:rPr>
          <w:i/>
          <w:iCs/>
          <w:lang w:val="sr-Cyrl-RS"/>
        </w:rPr>
        <w:t>(</w:t>
      </w:r>
      <w:r w:rsidR="00FA764D">
        <w:rPr>
          <w:i/>
          <w:iCs/>
        </w:rPr>
        <w:t>x,y)</w:t>
      </w:r>
      <w:r w:rsidR="00FA764D">
        <w:t xml:space="preserve"> </w:t>
      </w:r>
      <w:r w:rsidR="00FA764D">
        <w:rPr>
          <w:i/>
          <w:iCs/>
        </w:rPr>
        <w:t>–</w:t>
      </w:r>
      <w:r w:rsidR="00FA764D">
        <w:rPr>
          <w:i/>
          <w:iCs/>
          <w:lang w:val="sr-Cyrl-RS"/>
        </w:rPr>
        <w:t xml:space="preserve"> </w:t>
      </w:r>
      <w:r w:rsidR="00FA764D">
        <w:rPr>
          <w:lang w:val="sr-Cyrl-RS"/>
        </w:rPr>
        <w:t xml:space="preserve">Минималне и максималне вредности координата </w:t>
      </w:r>
      <w:r>
        <w:rPr>
          <w:lang w:val="sr-Cyrl-RS"/>
        </w:rPr>
        <w:t>централне горње тачке ока</w:t>
      </w:r>
      <w:r w:rsidR="00FA764D">
        <w:rPr>
          <w:lang w:val="sr-Cyrl-RS"/>
        </w:rPr>
        <w:t xml:space="preserve"> свих фотографија</w:t>
      </w:r>
    </w:p>
    <w:p w14:paraId="34E617F9" w14:textId="0E008E6E" w:rsidR="00FA764D" w:rsidRPr="00FA764D" w:rsidRDefault="00BB55ED" w:rsidP="00861442">
      <w:pPr>
        <w:pStyle w:val="ListParagraph"/>
        <w:numPr>
          <w:ilvl w:val="0"/>
          <w:numId w:val="20"/>
        </w:numPr>
        <w:spacing w:after="120"/>
        <w:rPr>
          <w:lang w:val="sr-Cyrl-RS"/>
        </w:rPr>
      </w:pPr>
      <w:r>
        <w:rPr>
          <w:i/>
          <w:iCs/>
        </w:rPr>
        <w:t xml:space="preserve">Center </w:t>
      </w:r>
      <w:r w:rsidR="00FA764D">
        <w:rPr>
          <w:i/>
          <w:iCs/>
          <w:lang w:val="sr-Cyrl-RS"/>
        </w:rPr>
        <w:t>(</w:t>
      </w:r>
      <w:r w:rsidR="00FA764D">
        <w:rPr>
          <w:i/>
          <w:iCs/>
        </w:rPr>
        <w:t>x,y)</w:t>
      </w:r>
      <w:r w:rsidR="00FA764D">
        <w:t xml:space="preserve"> </w:t>
      </w:r>
      <w:r w:rsidR="00FA764D">
        <w:rPr>
          <w:i/>
          <w:iCs/>
        </w:rPr>
        <w:t xml:space="preserve"> - </w:t>
      </w:r>
      <w:r w:rsidR="00FA764D">
        <w:rPr>
          <w:lang w:val="sr-Cyrl-RS"/>
        </w:rPr>
        <w:t xml:space="preserve">Минималне и максималне вредности координата </w:t>
      </w:r>
      <w:r>
        <w:rPr>
          <w:lang w:val="sr-Cyrl-RS"/>
        </w:rPr>
        <w:t>центра зенице ока</w:t>
      </w:r>
      <w:r w:rsidR="00FA764D">
        <w:rPr>
          <w:lang w:val="sr-Cyrl-RS"/>
        </w:rPr>
        <w:t xml:space="preserve"> свих фотографија</w:t>
      </w:r>
    </w:p>
    <w:p w14:paraId="7A3285D1" w14:textId="5309C064" w:rsidR="00FA764D" w:rsidRPr="00FA764D" w:rsidRDefault="00BB55ED" w:rsidP="00861442">
      <w:pPr>
        <w:pStyle w:val="ListParagraph"/>
        <w:numPr>
          <w:ilvl w:val="0"/>
          <w:numId w:val="20"/>
        </w:numPr>
        <w:spacing w:after="120"/>
        <w:rPr>
          <w:lang w:val="sr-Cyrl-RS"/>
        </w:rPr>
      </w:pPr>
      <w:r>
        <w:rPr>
          <w:i/>
          <w:iCs/>
        </w:rPr>
        <w:t xml:space="preserve">Center Down </w:t>
      </w:r>
      <w:r w:rsidR="00FA764D">
        <w:rPr>
          <w:i/>
          <w:iCs/>
          <w:lang w:val="sr-Cyrl-RS"/>
        </w:rPr>
        <w:t>(</w:t>
      </w:r>
      <w:r w:rsidR="00FA764D">
        <w:rPr>
          <w:i/>
          <w:iCs/>
        </w:rPr>
        <w:t>x,y)</w:t>
      </w:r>
      <w:r w:rsidR="00FA764D">
        <w:t xml:space="preserve"> </w:t>
      </w:r>
      <w:r w:rsidR="00FA764D">
        <w:rPr>
          <w:i/>
          <w:iCs/>
        </w:rPr>
        <w:t xml:space="preserve"> - </w:t>
      </w:r>
      <w:r w:rsidR="00FA764D">
        <w:rPr>
          <w:lang w:val="sr-Cyrl-RS"/>
        </w:rPr>
        <w:t xml:space="preserve">Минималне и максималне вредности координата </w:t>
      </w:r>
      <w:r>
        <w:rPr>
          <w:lang w:val="sr-Cyrl-RS"/>
        </w:rPr>
        <w:t xml:space="preserve">централне доње тачке </w:t>
      </w:r>
      <w:r w:rsidR="00FA764D">
        <w:rPr>
          <w:lang w:val="sr-Cyrl-RS"/>
        </w:rPr>
        <w:t>ока свих фотографија</w:t>
      </w:r>
    </w:p>
    <w:p w14:paraId="7F44A55F" w14:textId="4A3EE25C" w:rsidR="00FA764D" w:rsidRDefault="00BB55ED" w:rsidP="00861442">
      <w:pPr>
        <w:pStyle w:val="ListParagraph"/>
        <w:numPr>
          <w:ilvl w:val="0"/>
          <w:numId w:val="20"/>
        </w:numPr>
        <w:spacing w:after="120"/>
        <w:rPr>
          <w:lang w:val="sr-Cyrl-RS"/>
        </w:rPr>
      </w:pPr>
      <w:r>
        <w:rPr>
          <w:i/>
          <w:iCs/>
        </w:rPr>
        <w:t xml:space="preserve">Left Point (x,y) </w:t>
      </w:r>
      <w:r w:rsidR="00FA764D">
        <w:rPr>
          <w:i/>
          <w:iCs/>
        </w:rPr>
        <w:t>-</w:t>
      </w:r>
      <w:r w:rsidR="00FA764D">
        <w:rPr>
          <w:i/>
          <w:iCs/>
          <w:lang w:val="sr-Cyrl-RS"/>
        </w:rPr>
        <w:t xml:space="preserve"> </w:t>
      </w:r>
      <w:r w:rsidR="00FA764D">
        <w:rPr>
          <w:lang w:val="sr-Cyrl-RS"/>
        </w:rPr>
        <w:t xml:space="preserve">Минималне и максималне вредности </w:t>
      </w:r>
      <w:r>
        <w:rPr>
          <w:lang w:val="sr-Cyrl-RS"/>
        </w:rPr>
        <w:t>леве тачке ока</w:t>
      </w:r>
      <w:r w:rsidR="00FA764D">
        <w:rPr>
          <w:lang w:val="sr-Cyrl-RS"/>
        </w:rPr>
        <w:t xml:space="preserve"> свих фотографија</w:t>
      </w:r>
    </w:p>
    <w:p w14:paraId="505715ED" w14:textId="01996F65" w:rsidR="001B7456" w:rsidRPr="00A667E7" w:rsidRDefault="00BB55ED" w:rsidP="00861442">
      <w:pPr>
        <w:pStyle w:val="ListParagraph"/>
        <w:numPr>
          <w:ilvl w:val="0"/>
          <w:numId w:val="20"/>
        </w:numPr>
        <w:spacing w:after="120"/>
        <w:rPr>
          <w:lang w:val="sr-Cyrl-RS"/>
        </w:rPr>
      </w:pPr>
      <w:r>
        <w:rPr>
          <w:i/>
          <w:iCs/>
        </w:rPr>
        <w:t xml:space="preserve">Right Point(x,y) – </w:t>
      </w:r>
      <w:r>
        <w:rPr>
          <w:lang w:val="sr-Cyrl-RS"/>
        </w:rPr>
        <w:t>Минималне и максималне вредности десне тачке ока свих фотографија</w:t>
      </w:r>
    </w:p>
    <w:p w14:paraId="1E058BA7" w14:textId="217A8DD4" w:rsidR="00615F16" w:rsidRDefault="00615F16" w:rsidP="00A667E7">
      <w:pPr>
        <w:pStyle w:val="Heading2"/>
        <w:spacing w:after="120"/>
        <w:rPr>
          <w:lang w:val="sr-Cyrl-RS"/>
        </w:rPr>
      </w:pPr>
      <w:bookmarkStart w:id="66" w:name="_Toc47347540"/>
      <w:r>
        <w:rPr>
          <w:lang w:val="sr-Cyrl-RS"/>
        </w:rPr>
        <w:t>Апликација за праћење пажње возача</w:t>
      </w:r>
      <w:bookmarkEnd w:id="66"/>
    </w:p>
    <w:p w14:paraId="4E166CA1" w14:textId="37F29401" w:rsidR="00451A7D" w:rsidRPr="0086044F" w:rsidRDefault="00451A7D" w:rsidP="00D51494">
      <w:pPr>
        <w:spacing w:after="120"/>
        <w:ind w:firstLine="576"/>
        <w:rPr>
          <w:lang w:val="sr-Cyrl-RS"/>
        </w:rPr>
      </w:pPr>
      <w:r>
        <w:rPr>
          <w:lang w:val="sr-Cyrl-RS"/>
        </w:rPr>
        <w:t xml:space="preserve">У овом поглављу биће описани </w:t>
      </w:r>
      <w:r w:rsidR="00582C34">
        <w:rPr>
          <w:lang w:val="sr-Cyrl-RS"/>
        </w:rPr>
        <w:t>модели конволутивних неуронских мрежа кориштених за формирање апликације за праћење пажње возача,</w:t>
      </w:r>
      <w:r w:rsidR="00453A59">
        <w:rPr>
          <w:lang w:val="sr-Cyrl-RS"/>
        </w:rPr>
        <w:t xml:space="preserve"> процес тренирања </w:t>
      </w:r>
      <w:r w:rsidR="00453A59">
        <w:rPr>
          <w:lang w:val="sr-Cyrl-RS"/>
        </w:rPr>
        <w:lastRenderedPageBreak/>
        <w:t>мрежа и структура финалне апликације</w:t>
      </w:r>
      <w:r>
        <w:rPr>
          <w:lang w:val="sr-Cyrl-RS"/>
        </w:rPr>
        <w:t>. Апликациј</w:t>
      </w:r>
      <w:r w:rsidR="00B83CA8">
        <w:rPr>
          <w:lang w:val="sr-Cyrl-RS"/>
        </w:rPr>
        <w:t>а</w:t>
      </w:r>
      <w:r>
        <w:rPr>
          <w:lang w:val="sr-Cyrl-RS"/>
        </w:rPr>
        <w:t xml:space="preserve"> се састоји од три неуронске мреже од којих свака има посебан задатак и улогу у одређивању степена пажње присутне или одсутне код возача. </w:t>
      </w:r>
    </w:p>
    <w:p w14:paraId="10E14A3F" w14:textId="6A072356" w:rsidR="00451A7D" w:rsidRDefault="00451A7D" w:rsidP="00A667E7">
      <w:pPr>
        <w:pStyle w:val="Heading3"/>
        <w:spacing w:after="120"/>
        <w:rPr>
          <w:lang w:val="sr-Cyrl-RS"/>
        </w:rPr>
      </w:pPr>
      <w:bookmarkStart w:id="67" w:name="_Toc47347541"/>
      <w:r>
        <w:rPr>
          <w:lang w:val="sr-Cyrl-RS"/>
        </w:rPr>
        <w:t>Модели конволутивних неуронских мрежа</w:t>
      </w:r>
      <w:bookmarkEnd w:id="67"/>
    </w:p>
    <w:p w14:paraId="42276BC8" w14:textId="559FAC89" w:rsidR="001B7456" w:rsidRDefault="00E02498" w:rsidP="00D51494">
      <w:pPr>
        <w:keepNext/>
        <w:spacing w:after="120"/>
        <w:rPr>
          <w:lang w:val="sr-Cyrl-RS"/>
        </w:rPr>
      </w:pPr>
      <w:r>
        <w:rPr>
          <w:lang w:val="sr-Cyrl-RS"/>
        </w:rPr>
        <w:t xml:space="preserve">Као што је споменуто, у имплементацији решења за различите ствари користе се три конволутивне неуронске мреже.  Прва мрежа на улазној фотографији тражи лице и централне тачке очију, друга са фотографије лица тражи централне тачке очију, носа и горње и доње усне. Трећа мрежа </w:t>
      </w:r>
      <w:r w:rsidR="00A2701D">
        <w:rPr>
          <w:lang w:val="sr-Cyrl-RS"/>
        </w:rPr>
        <w:t xml:space="preserve">потражује леву, десну, горњу и </w:t>
      </w:r>
      <w:r w:rsidR="00A2701D" w:rsidRPr="001867D2">
        <w:rPr>
          <w:lang w:val="sr-Cyrl-RS"/>
        </w:rPr>
        <w:t>доњу</w:t>
      </w:r>
      <w:r w:rsidR="00A2701D">
        <w:rPr>
          <w:lang w:val="sr-Cyrl-RS"/>
        </w:rPr>
        <w:t xml:space="preserve"> рубну тачку ока, али и центар зенице. За</w:t>
      </w:r>
      <w:r w:rsidR="00CD39BD">
        <w:rPr>
          <w:lang w:val="sr-Cyrl-RS"/>
        </w:rPr>
        <w:t xml:space="preserve"> </w:t>
      </w:r>
      <w:r w:rsidR="00A2701D">
        <w:rPr>
          <w:lang w:val="sr-Cyrl-RS"/>
        </w:rPr>
        <w:t>све три мреже кориштена је слична архитектура, где разлику чини само број излаза из сваке.</w:t>
      </w:r>
      <w:r w:rsidR="00CD39BD">
        <w:rPr>
          <w:lang w:val="sr-Cyrl-RS"/>
        </w:rPr>
        <w:t xml:space="preserve"> Детаљна архитектура приказана је на слици испод. </w:t>
      </w:r>
    </w:p>
    <w:p w14:paraId="72A54263" w14:textId="77777777" w:rsidR="000E6DCA" w:rsidRDefault="001A2175" w:rsidP="00026206">
      <w:pPr>
        <w:keepNext/>
        <w:spacing w:after="120"/>
        <w:ind w:firstLine="0"/>
      </w:pPr>
      <w:r>
        <w:rPr>
          <w:noProof/>
          <w:lang w:val="en-GB" w:eastAsia="en-GB"/>
        </w:rPr>
        <w:drawing>
          <wp:inline distT="0" distB="0" distL="0" distR="0" wp14:anchorId="5C1A59AB" wp14:editId="67F841C5">
            <wp:extent cx="5718810" cy="301815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18810" cy="3018155"/>
                    </a:xfrm>
                    <a:prstGeom prst="rect">
                      <a:avLst/>
                    </a:prstGeom>
                    <a:noFill/>
                    <a:ln>
                      <a:noFill/>
                    </a:ln>
                  </pic:spPr>
                </pic:pic>
              </a:graphicData>
            </a:graphic>
          </wp:inline>
        </w:drawing>
      </w:r>
    </w:p>
    <w:p w14:paraId="2E08B9B3" w14:textId="1ACB433B" w:rsidR="00A2701D" w:rsidRDefault="000E6DCA" w:rsidP="00A667E7">
      <w:pPr>
        <w:pStyle w:val="Caption"/>
      </w:pPr>
      <w:bookmarkStart w:id="68" w:name="_Toc47347646"/>
      <w:r>
        <w:t xml:space="preserve">Слика </w:t>
      </w:r>
      <w:r w:rsidR="00CF708A">
        <w:fldChar w:fldCharType="begin"/>
      </w:r>
      <w:r w:rsidR="00CF708A">
        <w:instrText xml:space="preserve"> STYLEREF 1 \s </w:instrText>
      </w:r>
      <w:r w:rsidR="00CF708A">
        <w:fldChar w:fldCharType="separate"/>
      </w:r>
      <w:r w:rsidR="00CF708A">
        <w:rPr>
          <w:noProof/>
        </w:rPr>
        <w:t>3</w:t>
      </w:r>
      <w:r w:rsidR="00CF708A">
        <w:fldChar w:fldCharType="end"/>
      </w:r>
      <w:r w:rsidR="00CF708A">
        <w:t>.</w:t>
      </w:r>
      <w:r w:rsidR="00CF708A">
        <w:fldChar w:fldCharType="begin"/>
      </w:r>
      <w:r w:rsidR="00CF708A">
        <w:instrText xml:space="preserve"> SEQ Слика \* ARABIC \s 1 </w:instrText>
      </w:r>
      <w:r w:rsidR="00CF708A">
        <w:fldChar w:fldCharType="separate"/>
      </w:r>
      <w:r w:rsidR="00CF708A">
        <w:rPr>
          <w:noProof/>
        </w:rPr>
        <w:t>6</w:t>
      </w:r>
      <w:r w:rsidR="00CF708A">
        <w:fldChar w:fldCharType="end"/>
      </w:r>
      <w:r w:rsidRPr="000E6DCA">
        <w:rPr>
          <w:lang w:val="sr-Cyrl-RS"/>
        </w:rPr>
        <w:t xml:space="preserve"> </w:t>
      </w:r>
      <w:r>
        <w:rPr>
          <w:lang w:val="sr-Cyrl-RS"/>
        </w:rPr>
        <w:t>Архитектура конволутивне неуронске мреже</w:t>
      </w:r>
      <w:bookmarkEnd w:id="68"/>
    </w:p>
    <w:p w14:paraId="690F7BB5" w14:textId="7576F70B" w:rsidR="00CD39BD" w:rsidRDefault="00CD39BD" w:rsidP="00D51494">
      <w:pPr>
        <w:spacing w:after="120"/>
        <w:ind w:firstLine="720"/>
      </w:pPr>
      <w:r>
        <w:rPr>
          <w:lang w:val="sr-Cyrl-RS"/>
        </w:rPr>
        <w:t>Улаз у мрежу чини сива слика димензија 100</w:t>
      </w:r>
      <w:r>
        <w:t xml:space="preserve">x100 </w:t>
      </w:r>
      <w:r>
        <w:rPr>
          <w:lang w:val="sr-Cyrl-RS"/>
        </w:rPr>
        <w:t xml:space="preserve">пиксела, која пролази кроз први конволутивни слој чији је кернел димензија (16, 3, 3), након тога врши се </w:t>
      </w:r>
      <w:r w:rsidRPr="00CD39BD">
        <w:rPr>
          <w:i/>
          <w:iCs/>
        </w:rPr>
        <w:t>Max-pool</w:t>
      </w:r>
      <w:r>
        <w:rPr>
          <w:i/>
          <w:iCs/>
        </w:rPr>
        <w:t xml:space="preserve"> </w:t>
      </w:r>
      <w:r>
        <w:rPr>
          <w:lang w:val="sr-Cyrl-RS"/>
        </w:rPr>
        <w:t xml:space="preserve">димензија (2,2). Такав сигнал преузима други конволутивни слој са кернелом димензија (32, 3, 3) и поновно се врши </w:t>
      </w:r>
      <w:r w:rsidRPr="00CD39BD">
        <w:rPr>
          <w:i/>
          <w:iCs/>
        </w:rPr>
        <w:t>Max-pool</w:t>
      </w:r>
      <w:r>
        <w:rPr>
          <w:i/>
          <w:iCs/>
        </w:rPr>
        <w:t xml:space="preserve"> </w:t>
      </w:r>
      <w:r>
        <w:rPr>
          <w:lang w:val="sr-Cyrl-RS"/>
        </w:rPr>
        <w:t xml:space="preserve">димензија (2,2). Након тога, сигнал пролази кроз </w:t>
      </w:r>
      <w:r w:rsidRPr="001867D2">
        <w:rPr>
          <w:lang w:val="sr-Cyrl-RS"/>
        </w:rPr>
        <w:t>последњи</w:t>
      </w:r>
      <w:r>
        <w:rPr>
          <w:lang w:val="sr-Cyrl-RS"/>
        </w:rPr>
        <w:t xml:space="preserve"> конволутивни слој кернела (64, 3, 3) и врши се </w:t>
      </w:r>
      <w:r w:rsidRPr="001867D2">
        <w:rPr>
          <w:lang w:val="sr-Cyrl-RS"/>
        </w:rPr>
        <w:t>послед</w:t>
      </w:r>
      <w:r w:rsidR="00E73DB0" w:rsidRPr="001867D2">
        <w:rPr>
          <w:lang w:val="sr-Cyrl-RS"/>
        </w:rPr>
        <w:t>њ</w:t>
      </w:r>
      <w:r w:rsidRPr="001867D2">
        <w:rPr>
          <w:lang w:val="sr-Cyrl-RS"/>
        </w:rPr>
        <w:t>и</w:t>
      </w:r>
      <w:r>
        <w:rPr>
          <w:lang w:val="sr-Cyrl-RS"/>
        </w:rPr>
        <w:t xml:space="preserve"> </w:t>
      </w:r>
      <w:r w:rsidRPr="00CD39BD">
        <w:rPr>
          <w:i/>
          <w:iCs/>
        </w:rPr>
        <w:t>Max-pool</w:t>
      </w:r>
      <w:r>
        <w:rPr>
          <w:i/>
          <w:iCs/>
        </w:rPr>
        <w:t xml:space="preserve"> </w:t>
      </w:r>
      <w:r>
        <w:rPr>
          <w:lang w:val="sr-Cyrl-RS"/>
        </w:rPr>
        <w:t>димензија (2,2). Након тога сигнал се исправља (</w:t>
      </w:r>
      <w:r>
        <w:t>eng. Flatten)</w:t>
      </w:r>
      <w:r>
        <w:rPr>
          <w:lang w:val="sr-Cyrl-RS"/>
        </w:rPr>
        <w:t xml:space="preserve"> у вектор колоне и </w:t>
      </w:r>
      <w:r w:rsidR="00B67D42">
        <w:rPr>
          <w:lang w:val="sr-Cyrl-RS"/>
        </w:rPr>
        <w:t>пропагира</w:t>
      </w:r>
      <w:r>
        <w:rPr>
          <w:lang w:val="sr-Cyrl-RS"/>
        </w:rPr>
        <w:t xml:space="preserve"> кроз </w:t>
      </w:r>
      <w:r w:rsidR="006749C8">
        <w:rPr>
          <w:lang w:val="sr-Cyrl-RS"/>
        </w:rPr>
        <w:t>три</w:t>
      </w:r>
      <w:r>
        <w:rPr>
          <w:lang w:val="sr-Cyrl-RS"/>
        </w:rPr>
        <w:t xml:space="preserve"> потпуно повезана слоја, при чему сваки има, респективно, 128, 64 и 32 потпуно повезана вештачка неурона</w:t>
      </w:r>
      <w:r w:rsidR="006749C8">
        <w:rPr>
          <w:lang w:val="sr-Cyrl-RS"/>
        </w:rPr>
        <w:t xml:space="preserve">. Четврти потпуно повезани слој је промењив у зависности од </w:t>
      </w:r>
      <w:r w:rsidR="00EE331C">
        <w:rPr>
          <w:lang w:val="sr-Cyrl-RS"/>
        </w:rPr>
        <w:t xml:space="preserve">броја излаза које очекујемо. Па тако четврти потпуно </w:t>
      </w:r>
      <w:r w:rsidR="00EE331C" w:rsidRPr="001867D2">
        <w:rPr>
          <w:lang w:val="sr-Cyrl-RS"/>
        </w:rPr>
        <w:t>повезани</w:t>
      </w:r>
      <w:r w:rsidR="00EE331C">
        <w:rPr>
          <w:lang w:val="sr-Cyrl-RS"/>
        </w:rPr>
        <w:t xml:space="preserve"> слој прве мреже има 12, друге </w:t>
      </w:r>
      <w:r w:rsidR="00EE331C">
        <w:rPr>
          <w:lang w:val="sr-Cyrl-RS"/>
        </w:rPr>
        <w:lastRenderedPageBreak/>
        <w:t>16, а треће 15 потпуно повезана вештачка неурона</w:t>
      </w:r>
      <w:r>
        <w:rPr>
          <w:lang w:val="sr-Cyrl-RS"/>
        </w:rPr>
        <w:t xml:space="preserve">. На излазу се појављују вредности које се поклапају са </w:t>
      </w:r>
      <w:r w:rsidR="002C46A5">
        <w:rPr>
          <w:lang w:val="sr-Cyrl-RS"/>
        </w:rPr>
        <w:t xml:space="preserve">пољима у другим излазним датотекама </w:t>
      </w:r>
      <w:r w:rsidR="00422E09">
        <w:rPr>
          <w:lang w:val="sr-Cyrl-RS"/>
        </w:rPr>
        <w:t>апликације з</w:t>
      </w:r>
      <w:r w:rsidR="002C46A5">
        <w:rPr>
          <w:lang w:val="sr-Cyrl-RS"/>
        </w:rPr>
        <w:t xml:space="preserve">а лабелирање, </w:t>
      </w:r>
      <w:r>
        <w:rPr>
          <w:lang w:val="sr-Cyrl-RS"/>
        </w:rPr>
        <w:t>описане у 3.1.2.4</w:t>
      </w:r>
      <w:r w:rsidR="002C46A5">
        <w:t xml:space="preserve">, </w:t>
      </w:r>
      <w:r w:rsidR="002C46A5">
        <w:rPr>
          <w:lang w:val="sr-Cyrl-RS"/>
        </w:rPr>
        <w:t>изузев првог поља</w:t>
      </w:r>
      <w:r>
        <w:rPr>
          <w:lang w:val="sr-Cyrl-RS"/>
        </w:rPr>
        <w:t xml:space="preserve">. </w:t>
      </w:r>
      <w:r w:rsidR="002C46A5">
        <w:rPr>
          <w:lang w:val="sr-Cyrl-RS"/>
        </w:rPr>
        <w:t>Излазне вредности су у нормализованом опсегу</w:t>
      </w:r>
      <w:r w:rsidR="002C46A5">
        <w:t xml:space="preserve"> [0, 1]</w:t>
      </w:r>
      <w:r w:rsidR="007558B6">
        <w:rPr>
          <w:lang w:val="sr-Cyrl-RS"/>
        </w:rPr>
        <w:t xml:space="preserve"> и за прву мрежу има их 12, за другу 16 и за трећу 15</w:t>
      </w:r>
      <w:r w:rsidR="002C46A5">
        <w:t xml:space="preserve">. </w:t>
      </w:r>
    </w:p>
    <w:p w14:paraId="1D7DDE8E" w14:textId="6C7755D5" w:rsidR="002C2E96" w:rsidRDefault="001168A1" w:rsidP="00D51494">
      <w:pPr>
        <w:spacing w:after="120"/>
        <w:ind w:firstLine="720"/>
        <w:rPr>
          <w:lang w:val="sr-Cyrl-RS"/>
        </w:rPr>
      </w:pPr>
      <w:r>
        <w:rPr>
          <w:lang w:val="sr-Cyrl-RS"/>
        </w:rPr>
        <w:t>На основу формула (</w:t>
      </w:r>
      <w:r w:rsidR="00A766BB">
        <w:rPr>
          <w:lang w:val="sr-Cyrl-RS"/>
        </w:rPr>
        <w:t>2.3</w:t>
      </w:r>
      <w:r>
        <w:rPr>
          <w:lang w:val="sr-Cyrl-RS"/>
        </w:rPr>
        <w:t>) и (</w:t>
      </w:r>
      <w:r w:rsidR="00A766BB">
        <w:rPr>
          <w:lang w:val="sr-Cyrl-RS"/>
        </w:rPr>
        <w:t>2.4</w:t>
      </w:r>
      <w:r>
        <w:rPr>
          <w:lang w:val="sr-Cyrl-RS"/>
        </w:rPr>
        <w:t xml:space="preserve">) можемо израчунати димензије сваког слоја, али и број параметара које је потребно </w:t>
      </w:r>
      <w:r w:rsidR="008A74BF">
        <w:rPr>
          <w:lang w:val="sr-Cyrl-RS"/>
        </w:rPr>
        <w:t xml:space="preserve">да </w:t>
      </w:r>
      <w:r w:rsidR="00D403D8">
        <w:rPr>
          <w:lang w:val="sr-Cyrl-RS"/>
        </w:rPr>
        <w:t>свак</w:t>
      </w:r>
      <w:r w:rsidR="003512F5">
        <w:rPr>
          <w:lang w:val="sr-Cyrl-RS"/>
        </w:rPr>
        <w:t>а</w:t>
      </w:r>
      <w:r w:rsidR="008A74BF">
        <w:rPr>
          <w:lang w:val="sr-Cyrl-RS"/>
        </w:rPr>
        <w:t xml:space="preserve"> мреж</w:t>
      </w:r>
      <w:r w:rsidR="003512F5">
        <w:rPr>
          <w:lang w:val="sr-Cyrl-RS"/>
        </w:rPr>
        <w:t>а</w:t>
      </w:r>
      <w:r w:rsidR="00D403D8">
        <w:rPr>
          <w:lang w:val="sr-Cyrl-RS"/>
        </w:rPr>
        <w:t xml:space="preserve"> </w:t>
      </w:r>
      <w:r w:rsidR="008A74BF">
        <w:rPr>
          <w:lang w:val="sr-Cyrl-RS"/>
        </w:rPr>
        <w:t>изучи</w:t>
      </w:r>
      <w:r w:rsidR="00E73378">
        <w:rPr>
          <w:lang w:val="sr-Cyrl-RS"/>
        </w:rPr>
        <w:t>:</w:t>
      </w:r>
    </w:p>
    <w:tbl>
      <w:tblPr>
        <w:tblStyle w:val="TableGrid"/>
        <w:tblW w:w="0" w:type="auto"/>
        <w:jc w:val="center"/>
        <w:tblLook w:val="04A0" w:firstRow="1" w:lastRow="0" w:firstColumn="1" w:lastColumn="0" w:noHBand="0" w:noVBand="1"/>
      </w:tblPr>
      <w:tblGrid>
        <w:gridCol w:w="2355"/>
        <w:gridCol w:w="2287"/>
        <w:gridCol w:w="2115"/>
        <w:gridCol w:w="2036"/>
      </w:tblGrid>
      <w:tr w:rsidR="002E4AF9" w14:paraId="3A959C33" w14:textId="77777777" w:rsidTr="00A667E7">
        <w:trPr>
          <w:jc w:val="center"/>
        </w:trPr>
        <w:tc>
          <w:tcPr>
            <w:tcW w:w="0" w:type="auto"/>
          </w:tcPr>
          <w:p w14:paraId="58333395" w14:textId="7C360CB7" w:rsidR="002E4AF9" w:rsidRPr="00E73378" w:rsidRDefault="002E4AF9" w:rsidP="00A667E7">
            <w:pPr>
              <w:spacing w:after="120"/>
              <w:ind w:firstLine="0"/>
              <w:jc w:val="center"/>
              <w:rPr>
                <w:b/>
                <w:bCs/>
                <w:lang w:val="sr-Cyrl-RS"/>
              </w:rPr>
            </w:pPr>
            <w:r w:rsidRPr="00E73378">
              <w:rPr>
                <w:b/>
                <w:bCs/>
                <w:lang w:val="sr-Cyrl-RS"/>
              </w:rPr>
              <w:t>Слој</w:t>
            </w:r>
          </w:p>
        </w:tc>
        <w:tc>
          <w:tcPr>
            <w:tcW w:w="0" w:type="auto"/>
          </w:tcPr>
          <w:p w14:paraId="1A11F6B6" w14:textId="7FAC16AF" w:rsidR="002E4AF9" w:rsidRPr="00E73378" w:rsidRDefault="002E4AF9" w:rsidP="00A667E7">
            <w:pPr>
              <w:spacing w:after="120"/>
              <w:ind w:firstLine="0"/>
              <w:jc w:val="center"/>
              <w:rPr>
                <w:b/>
                <w:bCs/>
                <w:lang w:val="sr-Cyrl-RS"/>
              </w:rPr>
            </w:pPr>
            <w:r>
              <w:rPr>
                <w:b/>
                <w:bCs/>
                <w:lang w:val="sr-Cyrl-RS"/>
              </w:rPr>
              <w:t>Димензије кернела</w:t>
            </w:r>
          </w:p>
        </w:tc>
        <w:tc>
          <w:tcPr>
            <w:tcW w:w="0" w:type="auto"/>
          </w:tcPr>
          <w:p w14:paraId="3F4EADB3" w14:textId="236A50FF" w:rsidR="002E4AF9" w:rsidRPr="008A74BF" w:rsidRDefault="002E4AF9" w:rsidP="00A667E7">
            <w:pPr>
              <w:spacing w:after="120"/>
              <w:ind w:firstLine="0"/>
              <w:jc w:val="center"/>
              <w:rPr>
                <w:b/>
                <w:bCs/>
              </w:rPr>
            </w:pPr>
            <w:r w:rsidRPr="00E73378">
              <w:rPr>
                <w:b/>
                <w:bCs/>
                <w:lang w:val="sr-Cyrl-RS"/>
              </w:rPr>
              <w:t>Димензије</w:t>
            </w:r>
            <w:r>
              <w:rPr>
                <w:b/>
                <w:bCs/>
                <w:lang w:val="sr-Cyrl-RS"/>
              </w:rPr>
              <w:t xml:space="preserve"> излаза</w:t>
            </w:r>
          </w:p>
        </w:tc>
        <w:tc>
          <w:tcPr>
            <w:tcW w:w="0" w:type="auto"/>
          </w:tcPr>
          <w:p w14:paraId="486A8C4F" w14:textId="2AD9676F" w:rsidR="002E4AF9" w:rsidRPr="00E73378" w:rsidRDefault="002E4AF9" w:rsidP="00A667E7">
            <w:pPr>
              <w:spacing w:after="120"/>
              <w:ind w:firstLine="0"/>
              <w:jc w:val="center"/>
              <w:rPr>
                <w:b/>
                <w:bCs/>
                <w:lang w:val="sr-Cyrl-RS"/>
              </w:rPr>
            </w:pPr>
            <w:r w:rsidRPr="00E73378">
              <w:rPr>
                <w:b/>
                <w:bCs/>
                <w:lang w:val="sr-Cyrl-RS"/>
              </w:rPr>
              <w:t>Параметри</w:t>
            </w:r>
          </w:p>
        </w:tc>
      </w:tr>
      <w:tr w:rsidR="002E4AF9" w14:paraId="4F87657B" w14:textId="77777777" w:rsidTr="00A667E7">
        <w:trPr>
          <w:jc w:val="center"/>
        </w:trPr>
        <w:tc>
          <w:tcPr>
            <w:tcW w:w="0" w:type="auto"/>
          </w:tcPr>
          <w:p w14:paraId="189620C7" w14:textId="0D96489A" w:rsidR="002E4AF9" w:rsidRPr="00E73378" w:rsidRDefault="002E4AF9" w:rsidP="00A667E7">
            <w:pPr>
              <w:spacing w:after="120"/>
              <w:ind w:firstLine="0"/>
              <w:jc w:val="center"/>
              <w:rPr>
                <w:lang w:val="sr-Cyrl-RS"/>
              </w:rPr>
            </w:pPr>
            <w:r>
              <w:rPr>
                <w:lang w:val="sr-Cyrl-RS"/>
              </w:rPr>
              <w:t>Улаз</w:t>
            </w:r>
          </w:p>
        </w:tc>
        <w:tc>
          <w:tcPr>
            <w:tcW w:w="0" w:type="auto"/>
          </w:tcPr>
          <w:p w14:paraId="2F28B36E" w14:textId="7801FF44" w:rsidR="002E4AF9" w:rsidRDefault="002E4AF9" w:rsidP="00A667E7">
            <w:pPr>
              <w:spacing w:after="120"/>
              <w:jc w:val="center"/>
              <w:rPr>
                <w:lang w:val="sr-Cyrl-RS"/>
              </w:rPr>
            </w:pPr>
            <w:r>
              <w:rPr>
                <w:lang w:val="sr-Cyrl-RS"/>
              </w:rPr>
              <w:t>-</w:t>
            </w:r>
          </w:p>
        </w:tc>
        <w:tc>
          <w:tcPr>
            <w:tcW w:w="0" w:type="auto"/>
          </w:tcPr>
          <w:p w14:paraId="52743A60" w14:textId="3E326A66" w:rsidR="002E4AF9" w:rsidRPr="001B7456" w:rsidRDefault="002E4AF9" w:rsidP="00A667E7">
            <w:pPr>
              <w:spacing w:after="120"/>
              <w:ind w:firstLine="0"/>
              <w:jc w:val="center"/>
              <w:rPr>
                <w:lang w:val="sr-Cyrl-RS"/>
              </w:rPr>
            </w:pPr>
            <w:r>
              <w:rPr>
                <w:lang w:val="sr-Cyrl-RS"/>
              </w:rPr>
              <w:t>(100, 100, 1)</w:t>
            </w:r>
          </w:p>
        </w:tc>
        <w:tc>
          <w:tcPr>
            <w:tcW w:w="0" w:type="auto"/>
          </w:tcPr>
          <w:p w14:paraId="4FF044AC" w14:textId="6BB696EB" w:rsidR="002E4AF9" w:rsidRPr="00B67D42" w:rsidRDefault="002E4AF9" w:rsidP="00A667E7">
            <w:pPr>
              <w:spacing w:after="120"/>
              <w:ind w:firstLine="0"/>
              <w:jc w:val="center"/>
              <w:rPr>
                <w:lang w:val="sr-Cyrl-RS"/>
              </w:rPr>
            </w:pPr>
            <w:r>
              <w:rPr>
                <w:lang w:val="sr-Cyrl-RS"/>
              </w:rPr>
              <w:t>0</w:t>
            </w:r>
          </w:p>
        </w:tc>
      </w:tr>
      <w:tr w:rsidR="002E4AF9" w14:paraId="6A7E32F5" w14:textId="77777777" w:rsidTr="00A667E7">
        <w:trPr>
          <w:jc w:val="center"/>
        </w:trPr>
        <w:tc>
          <w:tcPr>
            <w:tcW w:w="0" w:type="auto"/>
          </w:tcPr>
          <w:p w14:paraId="184D0836" w14:textId="2A09D639" w:rsidR="002E4AF9" w:rsidRPr="00E73378" w:rsidRDefault="002E4AF9" w:rsidP="00A667E7">
            <w:pPr>
              <w:spacing w:after="120"/>
              <w:ind w:firstLine="0"/>
              <w:jc w:val="center"/>
              <w:rPr>
                <w:lang w:val="sr-Cyrl-RS"/>
              </w:rPr>
            </w:pPr>
            <w:r>
              <w:rPr>
                <w:lang w:val="sr-Cyrl-RS"/>
              </w:rPr>
              <w:t>Конволутивни слој 1</w:t>
            </w:r>
          </w:p>
        </w:tc>
        <w:tc>
          <w:tcPr>
            <w:tcW w:w="0" w:type="auto"/>
          </w:tcPr>
          <w:p w14:paraId="6FB25476" w14:textId="47E7A881" w:rsidR="002E4AF9" w:rsidRPr="002E4AF9" w:rsidRDefault="002E4AF9" w:rsidP="00A667E7">
            <w:pPr>
              <w:spacing w:after="120"/>
              <w:ind w:firstLine="0"/>
              <w:jc w:val="center"/>
              <w:rPr>
                <w:highlight w:val="green"/>
                <w:lang w:val="sr-Cyrl-RS"/>
              </w:rPr>
            </w:pPr>
            <w:r w:rsidRPr="002E4AF9">
              <w:rPr>
                <w:highlight w:val="green"/>
                <w:lang w:val="sr-Cyrl-RS"/>
              </w:rPr>
              <w:t>(16, 3, 3)</w:t>
            </w:r>
          </w:p>
        </w:tc>
        <w:tc>
          <w:tcPr>
            <w:tcW w:w="0" w:type="auto"/>
          </w:tcPr>
          <w:p w14:paraId="5E40C201" w14:textId="47785DC6" w:rsidR="002E4AF9" w:rsidRPr="0006621A" w:rsidRDefault="002E4AF9" w:rsidP="00A667E7">
            <w:pPr>
              <w:spacing w:after="120"/>
              <w:ind w:firstLine="0"/>
              <w:jc w:val="center"/>
              <w:rPr>
                <w:highlight w:val="yellow"/>
                <w:lang w:val="sr-Cyrl-RS"/>
              </w:rPr>
            </w:pPr>
            <w:r w:rsidRPr="0006621A">
              <w:rPr>
                <w:highlight w:val="yellow"/>
                <w:lang w:val="sr-Cyrl-RS"/>
              </w:rPr>
              <w:t>(98, 98, 16)</w:t>
            </w:r>
          </w:p>
        </w:tc>
        <w:tc>
          <w:tcPr>
            <w:tcW w:w="0" w:type="auto"/>
          </w:tcPr>
          <w:p w14:paraId="755F77A7" w14:textId="6ED59C50" w:rsidR="002E4AF9" w:rsidRPr="008264E3" w:rsidRDefault="002E4AF9" w:rsidP="00A667E7">
            <w:pPr>
              <w:spacing w:after="120"/>
              <w:ind w:firstLine="0"/>
              <w:jc w:val="center"/>
              <w:rPr>
                <w:lang w:val="sr-Cyrl-RS"/>
              </w:rPr>
            </w:pPr>
            <w:r>
              <w:rPr>
                <w:lang w:val="sr-Cyrl-RS"/>
              </w:rPr>
              <w:t>160</w:t>
            </w:r>
          </w:p>
        </w:tc>
      </w:tr>
      <w:tr w:rsidR="002E4AF9" w14:paraId="4A416467" w14:textId="77777777" w:rsidTr="00A667E7">
        <w:trPr>
          <w:jc w:val="center"/>
        </w:trPr>
        <w:tc>
          <w:tcPr>
            <w:tcW w:w="0" w:type="auto"/>
          </w:tcPr>
          <w:p w14:paraId="0675D36C" w14:textId="45E4D2DD" w:rsidR="002E4AF9" w:rsidRPr="00E73378" w:rsidRDefault="002E4AF9" w:rsidP="00A667E7">
            <w:pPr>
              <w:spacing w:after="120"/>
              <w:ind w:firstLine="0"/>
              <w:jc w:val="center"/>
              <w:rPr>
                <w:lang w:val="sr-Cyrl-RS"/>
              </w:rPr>
            </w:pPr>
            <w:r w:rsidRPr="00CD39BD">
              <w:rPr>
                <w:i/>
                <w:iCs/>
              </w:rPr>
              <w:t>Max-pool</w:t>
            </w:r>
            <w:r>
              <w:rPr>
                <w:i/>
                <w:iCs/>
                <w:lang w:val="sr-Cyrl-RS"/>
              </w:rPr>
              <w:t xml:space="preserve"> </w:t>
            </w:r>
            <w:r>
              <w:rPr>
                <w:lang w:val="sr-Cyrl-RS"/>
              </w:rPr>
              <w:t>слој 1</w:t>
            </w:r>
          </w:p>
        </w:tc>
        <w:tc>
          <w:tcPr>
            <w:tcW w:w="0" w:type="auto"/>
          </w:tcPr>
          <w:p w14:paraId="07DE4665" w14:textId="18047B72" w:rsidR="002E4AF9" w:rsidRPr="002E4AF9" w:rsidRDefault="002E4AF9" w:rsidP="00A667E7">
            <w:pPr>
              <w:spacing w:after="120"/>
              <w:ind w:firstLine="0"/>
              <w:jc w:val="center"/>
              <w:rPr>
                <w:highlight w:val="green"/>
                <w:lang w:val="sr-Cyrl-RS"/>
              </w:rPr>
            </w:pPr>
            <w:r w:rsidRPr="002E4AF9">
              <w:rPr>
                <w:highlight w:val="green"/>
                <w:lang w:val="sr-Cyrl-RS"/>
              </w:rPr>
              <w:t>(2,2)</w:t>
            </w:r>
          </w:p>
        </w:tc>
        <w:tc>
          <w:tcPr>
            <w:tcW w:w="0" w:type="auto"/>
          </w:tcPr>
          <w:p w14:paraId="713C97B8" w14:textId="275F2369" w:rsidR="002E4AF9" w:rsidRPr="0006621A" w:rsidRDefault="002E4AF9" w:rsidP="00A667E7">
            <w:pPr>
              <w:spacing w:after="120"/>
              <w:ind w:firstLine="0"/>
              <w:jc w:val="center"/>
              <w:rPr>
                <w:highlight w:val="yellow"/>
                <w:lang w:val="sr-Cyrl-RS"/>
              </w:rPr>
            </w:pPr>
            <w:r w:rsidRPr="0006621A">
              <w:rPr>
                <w:highlight w:val="yellow"/>
                <w:lang w:val="sr-Cyrl-RS"/>
              </w:rPr>
              <w:t>(49, 49, 16)</w:t>
            </w:r>
          </w:p>
        </w:tc>
        <w:tc>
          <w:tcPr>
            <w:tcW w:w="0" w:type="auto"/>
          </w:tcPr>
          <w:p w14:paraId="3C95649B" w14:textId="56C8947E" w:rsidR="002E4AF9" w:rsidRPr="00B67D42" w:rsidRDefault="002E4AF9" w:rsidP="00A667E7">
            <w:pPr>
              <w:spacing w:after="120"/>
              <w:ind w:firstLine="0"/>
              <w:jc w:val="center"/>
              <w:rPr>
                <w:lang w:val="sr-Cyrl-RS"/>
              </w:rPr>
            </w:pPr>
            <w:r>
              <w:rPr>
                <w:lang w:val="sr-Cyrl-RS"/>
              </w:rPr>
              <w:t>0</w:t>
            </w:r>
          </w:p>
        </w:tc>
      </w:tr>
      <w:tr w:rsidR="002E4AF9" w14:paraId="6CF78F45" w14:textId="77777777" w:rsidTr="00A667E7">
        <w:trPr>
          <w:jc w:val="center"/>
        </w:trPr>
        <w:tc>
          <w:tcPr>
            <w:tcW w:w="0" w:type="auto"/>
          </w:tcPr>
          <w:p w14:paraId="49B591F1" w14:textId="06440D0B" w:rsidR="002E4AF9" w:rsidRPr="00E73378" w:rsidRDefault="002E4AF9" w:rsidP="00A667E7">
            <w:pPr>
              <w:spacing w:after="120"/>
              <w:ind w:firstLine="0"/>
              <w:jc w:val="center"/>
              <w:rPr>
                <w:lang w:val="sr-Cyrl-RS"/>
              </w:rPr>
            </w:pPr>
            <w:r>
              <w:rPr>
                <w:lang w:val="sr-Cyrl-RS"/>
              </w:rPr>
              <w:t>Конволутивни</w:t>
            </w:r>
            <w:r w:rsidR="000A7224">
              <w:t xml:space="preserve"> </w:t>
            </w:r>
            <w:r>
              <w:rPr>
                <w:lang w:val="sr-Cyrl-RS"/>
              </w:rPr>
              <w:t>слој 2</w:t>
            </w:r>
          </w:p>
        </w:tc>
        <w:tc>
          <w:tcPr>
            <w:tcW w:w="0" w:type="auto"/>
          </w:tcPr>
          <w:p w14:paraId="1604A45C" w14:textId="0C66CF85" w:rsidR="002E4AF9" w:rsidRPr="002E4AF9" w:rsidRDefault="002E4AF9" w:rsidP="00A667E7">
            <w:pPr>
              <w:spacing w:after="120"/>
              <w:ind w:firstLine="0"/>
              <w:jc w:val="center"/>
              <w:rPr>
                <w:highlight w:val="green"/>
                <w:lang w:val="sr-Cyrl-RS"/>
              </w:rPr>
            </w:pPr>
            <w:r w:rsidRPr="002E4AF9">
              <w:rPr>
                <w:highlight w:val="green"/>
                <w:lang w:val="sr-Cyrl-RS"/>
              </w:rPr>
              <w:t>(16, 3, 3)</w:t>
            </w:r>
          </w:p>
        </w:tc>
        <w:tc>
          <w:tcPr>
            <w:tcW w:w="0" w:type="auto"/>
          </w:tcPr>
          <w:p w14:paraId="55ACB22D" w14:textId="753F3C99" w:rsidR="002E4AF9" w:rsidRPr="0006621A" w:rsidRDefault="002E4AF9" w:rsidP="00A667E7">
            <w:pPr>
              <w:spacing w:after="120"/>
              <w:ind w:firstLine="0"/>
              <w:jc w:val="center"/>
              <w:rPr>
                <w:highlight w:val="yellow"/>
                <w:lang w:val="sr-Cyrl-RS"/>
              </w:rPr>
            </w:pPr>
            <w:r w:rsidRPr="0006621A">
              <w:rPr>
                <w:highlight w:val="yellow"/>
                <w:lang w:val="sr-Cyrl-RS"/>
              </w:rPr>
              <w:t>(47, 47, 32)</w:t>
            </w:r>
          </w:p>
        </w:tc>
        <w:tc>
          <w:tcPr>
            <w:tcW w:w="0" w:type="auto"/>
          </w:tcPr>
          <w:p w14:paraId="5D3C4A34" w14:textId="73A4702B" w:rsidR="002E4AF9" w:rsidRPr="008264E3" w:rsidRDefault="002E4AF9" w:rsidP="00A667E7">
            <w:pPr>
              <w:spacing w:after="120"/>
              <w:ind w:firstLine="0"/>
              <w:jc w:val="center"/>
              <w:rPr>
                <w:lang w:val="sr-Cyrl-RS"/>
              </w:rPr>
            </w:pPr>
            <w:r>
              <w:rPr>
                <w:lang w:val="sr-Cyrl-RS"/>
              </w:rPr>
              <w:t>4640</w:t>
            </w:r>
          </w:p>
        </w:tc>
      </w:tr>
      <w:tr w:rsidR="002E4AF9" w14:paraId="5E21524D" w14:textId="77777777" w:rsidTr="00A667E7">
        <w:trPr>
          <w:jc w:val="center"/>
        </w:trPr>
        <w:tc>
          <w:tcPr>
            <w:tcW w:w="0" w:type="auto"/>
          </w:tcPr>
          <w:p w14:paraId="704036DC" w14:textId="2ED73D3E" w:rsidR="002E4AF9" w:rsidRDefault="002E4AF9" w:rsidP="00A667E7">
            <w:pPr>
              <w:spacing w:after="120"/>
              <w:ind w:firstLine="0"/>
              <w:jc w:val="center"/>
            </w:pPr>
            <w:r w:rsidRPr="00CD39BD">
              <w:rPr>
                <w:i/>
                <w:iCs/>
              </w:rPr>
              <w:t>Max-pool</w:t>
            </w:r>
            <w:r>
              <w:rPr>
                <w:i/>
                <w:iCs/>
                <w:lang w:val="sr-Cyrl-RS"/>
              </w:rPr>
              <w:t xml:space="preserve"> </w:t>
            </w:r>
            <w:r>
              <w:rPr>
                <w:lang w:val="sr-Cyrl-RS"/>
              </w:rPr>
              <w:t>слој 2</w:t>
            </w:r>
          </w:p>
        </w:tc>
        <w:tc>
          <w:tcPr>
            <w:tcW w:w="0" w:type="auto"/>
          </w:tcPr>
          <w:p w14:paraId="740363D4" w14:textId="5345FCE8" w:rsidR="002E4AF9" w:rsidRPr="002E4AF9" w:rsidRDefault="002E4AF9" w:rsidP="00A667E7">
            <w:pPr>
              <w:spacing w:after="120"/>
              <w:ind w:firstLine="0"/>
              <w:jc w:val="center"/>
              <w:rPr>
                <w:highlight w:val="green"/>
                <w:lang w:val="sr-Cyrl-RS"/>
              </w:rPr>
            </w:pPr>
            <w:r w:rsidRPr="002E4AF9">
              <w:rPr>
                <w:highlight w:val="green"/>
                <w:lang w:val="sr-Cyrl-RS"/>
              </w:rPr>
              <w:t>(2,2)</w:t>
            </w:r>
          </w:p>
        </w:tc>
        <w:tc>
          <w:tcPr>
            <w:tcW w:w="0" w:type="auto"/>
          </w:tcPr>
          <w:p w14:paraId="6A858C3B" w14:textId="4B220AC1" w:rsidR="002E4AF9" w:rsidRPr="0006621A" w:rsidRDefault="002E4AF9" w:rsidP="00A667E7">
            <w:pPr>
              <w:spacing w:after="120"/>
              <w:ind w:firstLine="0"/>
              <w:jc w:val="center"/>
              <w:rPr>
                <w:highlight w:val="yellow"/>
                <w:lang w:val="sr-Cyrl-RS"/>
              </w:rPr>
            </w:pPr>
            <w:r w:rsidRPr="0006621A">
              <w:rPr>
                <w:highlight w:val="yellow"/>
                <w:lang w:val="sr-Cyrl-RS"/>
              </w:rPr>
              <w:t>(23, 23, 32)</w:t>
            </w:r>
          </w:p>
        </w:tc>
        <w:tc>
          <w:tcPr>
            <w:tcW w:w="0" w:type="auto"/>
          </w:tcPr>
          <w:p w14:paraId="2061AC72" w14:textId="67F58335" w:rsidR="002E4AF9" w:rsidRPr="00B67D42" w:rsidRDefault="002E4AF9" w:rsidP="00A667E7">
            <w:pPr>
              <w:spacing w:after="120"/>
              <w:ind w:firstLine="0"/>
              <w:jc w:val="center"/>
              <w:rPr>
                <w:lang w:val="sr-Cyrl-RS"/>
              </w:rPr>
            </w:pPr>
            <w:r>
              <w:rPr>
                <w:lang w:val="sr-Cyrl-RS"/>
              </w:rPr>
              <w:t>0</w:t>
            </w:r>
          </w:p>
        </w:tc>
      </w:tr>
      <w:tr w:rsidR="002E4AF9" w14:paraId="6D2BDFE3" w14:textId="77777777" w:rsidTr="00A667E7">
        <w:trPr>
          <w:jc w:val="center"/>
        </w:trPr>
        <w:tc>
          <w:tcPr>
            <w:tcW w:w="0" w:type="auto"/>
          </w:tcPr>
          <w:p w14:paraId="3F5F395A" w14:textId="53121D1B" w:rsidR="002E4AF9" w:rsidRDefault="002E4AF9" w:rsidP="00A667E7">
            <w:pPr>
              <w:spacing w:after="120"/>
              <w:ind w:firstLine="0"/>
              <w:jc w:val="center"/>
            </w:pPr>
            <w:r>
              <w:rPr>
                <w:lang w:val="sr-Cyrl-RS"/>
              </w:rPr>
              <w:t>Конволутивни слој 3</w:t>
            </w:r>
          </w:p>
        </w:tc>
        <w:tc>
          <w:tcPr>
            <w:tcW w:w="0" w:type="auto"/>
          </w:tcPr>
          <w:p w14:paraId="122B8F8B" w14:textId="64AAEF3F" w:rsidR="002E4AF9" w:rsidRPr="002E4AF9" w:rsidRDefault="002E4AF9" w:rsidP="00A667E7">
            <w:pPr>
              <w:spacing w:after="120"/>
              <w:ind w:firstLine="0"/>
              <w:jc w:val="center"/>
              <w:rPr>
                <w:highlight w:val="green"/>
                <w:lang w:val="sr-Cyrl-RS"/>
              </w:rPr>
            </w:pPr>
            <w:r w:rsidRPr="002E4AF9">
              <w:rPr>
                <w:highlight w:val="green"/>
                <w:lang w:val="sr-Cyrl-RS"/>
              </w:rPr>
              <w:t>(16, 3, 3)</w:t>
            </w:r>
          </w:p>
        </w:tc>
        <w:tc>
          <w:tcPr>
            <w:tcW w:w="0" w:type="auto"/>
          </w:tcPr>
          <w:p w14:paraId="43280251" w14:textId="4119B46D" w:rsidR="002E4AF9" w:rsidRPr="0006621A" w:rsidRDefault="002E4AF9" w:rsidP="00A667E7">
            <w:pPr>
              <w:spacing w:after="120"/>
              <w:ind w:firstLine="0"/>
              <w:jc w:val="center"/>
              <w:rPr>
                <w:highlight w:val="yellow"/>
                <w:lang w:val="sr-Cyrl-RS"/>
              </w:rPr>
            </w:pPr>
            <w:r w:rsidRPr="0006621A">
              <w:rPr>
                <w:highlight w:val="yellow"/>
                <w:lang w:val="sr-Cyrl-RS"/>
              </w:rPr>
              <w:t>(21, 21, 64)</w:t>
            </w:r>
          </w:p>
        </w:tc>
        <w:tc>
          <w:tcPr>
            <w:tcW w:w="0" w:type="auto"/>
          </w:tcPr>
          <w:p w14:paraId="70EDC859" w14:textId="1924BD29" w:rsidR="002E4AF9" w:rsidRPr="008264E3" w:rsidRDefault="002E4AF9" w:rsidP="00A667E7">
            <w:pPr>
              <w:spacing w:after="120"/>
              <w:ind w:firstLine="0"/>
              <w:jc w:val="center"/>
              <w:rPr>
                <w:lang w:val="sr-Cyrl-RS"/>
              </w:rPr>
            </w:pPr>
            <w:r>
              <w:rPr>
                <w:lang w:val="sr-Cyrl-RS"/>
              </w:rPr>
              <w:t>18496</w:t>
            </w:r>
          </w:p>
        </w:tc>
      </w:tr>
      <w:tr w:rsidR="002E4AF9" w14:paraId="402F3013" w14:textId="77777777" w:rsidTr="00A667E7">
        <w:trPr>
          <w:jc w:val="center"/>
        </w:trPr>
        <w:tc>
          <w:tcPr>
            <w:tcW w:w="0" w:type="auto"/>
          </w:tcPr>
          <w:p w14:paraId="4738F47C" w14:textId="5111EDEB" w:rsidR="002E4AF9" w:rsidRDefault="002E4AF9" w:rsidP="00A667E7">
            <w:pPr>
              <w:spacing w:after="120"/>
              <w:ind w:firstLine="0"/>
              <w:jc w:val="center"/>
            </w:pPr>
            <w:r w:rsidRPr="00CD39BD">
              <w:rPr>
                <w:i/>
                <w:iCs/>
              </w:rPr>
              <w:t>Max-pool</w:t>
            </w:r>
            <w:r>
              <w:rPr>
                <w:i/>
                <w:iCs/>
                <w:lang w:val="sr-Cyrl-RS"/>
              </w:rPr>
              <w:t xml:space="preserve"> </w:t>
            </w:r>
            <w:r>
              <w:rPr>
                <w:lang w:val="sr-Cyrl-RS"/>
              </w:rPr>
              <w:t>слој 3</w:t>
            </w:r>
          </w:p>
        </w:tc>
        <w:tc>
          <w:tcPr>
            <w:tcW w:w="0" w:type="auto"/>
          </w:tcPr>
          <w:p w14:paraId="10277D80" w14:textId="6C973DE7" w:rsidR="002E4AF9" w:rsidRPr="002E4AF9" w:rsidRDefault="002E4AF9" w:rsidP="00A667E7">
            <w:pPr>
              <w:spacing w:after="120"/>
              <w:ind w:firstLine="0"/>
              <w:jc w:val="center"/>
              <w:rPr>
                <w:highlight w:val="green"/>
                <w:lang w:val="sr-Cyrl-RS"/>
              </w:rPr>
            </w:pPr>
            <w:commentRangeStart w:id="69"/>
            <w:r w:rsidRPr="002E4AF9">
              <w:rPr>
                <w:highlight w:val="green"/>
                <w:lang w:val="sr-Cyrl-RS"/>
              </w:rPr>
              <w:t>(2,2)</w:t>
            </w:r>
            <w:commentRangeEnd w:id="69"/>
            <w:r w:rsidR="001867D2">
              <w:rPr>
                <w:rStyle w:val="CommentReference"/>
              </w:rPr>
              <w:commentReference w:id="69"/>
            </w:r>
          </w:p>
        </w:tc>
        <w:tc>
          <w:tcPr>
            <w:tcW w:w="0" w:type="auto"/>
          </w:tcPr>
          <w:p w14:paraId="6F081DF9" w14:textId="2C2E8816" w:rsidR="002E4AF9" w:rsidRPr="0006621A" w:rsidRDefault="002E4AF9" w:rsidP="00A667E7">
            <w:pPr>
              <w:spacing w:after="120"/>
              <w:ind w:firstLine="0"/>
              <w:jc w:val="center"/>
              <w:rPr>
                <w:highlight w:val="yellow"/>
                <w:lang w:val="sr-Cyrl-RS"/>
              </w:rPr>
            </w:pPr>
            <w:r w:rsidRPr="0006621A">
              <w:rPr>
                <w:highlight w:val="yellow"/>
                <w:lang w:val="sr-Cyrl-RS"/>
              </w:rPr>
              <w:t>(10, 10, 64)</w:t>
            </w:r>
          </w:p>
        </w:tc>
        <w:tc>
          <w:tcPr>
            <w:tcW w:w="0" w:type="auto"/>
          </w:tcPr>
          <w:p w14:paraId="2572CD00" w14:textId="50B77580" w:rsidR="002E4AF9" w:rsidRPr="00B67D42" w:rsidRDefault="002E4AF9" w:rsidP="00A667E7">
            <w:pPr>
              <w:spacing w:after="120"/>
              <w:ind w:firstLine="0"/>
              <w:jc w:val="center"/>
              <w:rPr>
                <w:lang w:val="sr-Cyrl-RS"/>
              </w:rPr>
            </w:pPr>
            <w:r>
              <w:rPr>
                <w:lang w:val="sr-Cyrl-RS"/>
              </w:rPr>
              <w:t>0</w:t>
            </w:r>
          </w:p>
        </w:tc>
      </w:tr>
      <w:tr w:rsidR="002E4AF9" w14:paraId="071B54D2" w14:textId="77777777" w:rsidTr="00A667E7">
        <w:trPr>
          <w:jc w:val="center"/>
        </w:trPr>
        <w:tc>
          <w:tcPr>
            <w:tcW w:w="0" w:type="auto"/>
          </w:tcPr>
          <w:p w14:paraId="18F1C3A0" w14:textId="355CD65C" w:rsidR="002E4AF9" w:rsidRPr="00CD39BD" w:rsidRDefault="002E4AF9" w:rsidP="00A667E7">
            <w:pPr>
              <w:spacing w:after="120"/>
              <w:ind w:firstLine="0"/>
              <w:jc w:val="center"/>
              <w:rPr>
                <w:i/>
                <w:iCs/>
              </w:rPr>
            </w:pPr>
            <w:r>
              <w:rPr>
                <w:i/>
                <w:iCs/>
              </w:rPr>
              <w:t>Flatten</w:t>
            </w:r>
          </w:p>
        </w:tc>
        <w:tc>
          <w:tcPr>
            <w:tcW w:w="0" w:type="auto"/>
          </w:tcPr>
          <w:p w14:paraId="4B8DFDF2" w14:textId="2A6E420C" w:rsidR="002E4AF9" w:rsidRDefault="002E4AF9" w:rsidP="00A667E7">
            <w:pPr>
              <w:spacing w:after="120"/>
              <w:ind w:firstLine="0"/>
              <w:jc w:val="center"/>
              <w:rPr>
                <w:lang w:val="sr-Cyrl-RS"/>
              </w:rPr>
            </w:pPr>
            <w:r>
              <w:rPr>
                <w:lang w:val="sr-Cyrl-RS"/>
              </w:rPr>
              <w:t>-</w:t>
            </w:r>
          </w:p>
        </w:tc>
        <w:tc>
          <w:tcPr>
            <w:tcW w:w="0" w:type="auto"/>
          </w:tcPr>
          <w:p w14:paraId="0DEA8128" w14:textId="5606523E" w:rsidR="002E4AF9" w:rsidRPr="008A74BF" w:rsidRDefault="002E4AF9" w:rsidP="00A667E7">
            <w:pPr>
              <w:spacing w:after="120"/>
              <w:ind w:firstLine="0"/>
              <w:jc w:val="center"/>
              <w:rPr>
                <w:lang w:val="sr-Cyrl-RS"/>
              </w:rPr>
            </w:pPr>
            <w:r>
              <w:rPr>
                <w:lang w:val="sr-Cyrl-RS"/>
              </w:rPr>
              <w:t>6400</w:t>
            </w:r>
          </w:p>
        </w:tc>
        <w:tc>
          <w:tcPr>
            <w:tcW w:w="0" w:type="auto"/>
          </w:tcPr>
          <w:p w14:paraId="78699F90" w14:textId="31798EDC" w:rsidR="002E4AF9" w:rsidRPr="00B67D42" w:rsidRDefault="002E4AF9" w:rsidP="00A667E7">
            <w:pPr>
              <w:spacing w:after="120"/>
              <w:ind w:firstLine="0"/>
              <w:jc w:val="center"/>
              <w:rPr>
                <w:lang w:val="sr-Cyrl-RS"/>
              </w:rPr>
            </w:pPr>
            <w:r>
              <w:rPr>
                <w:lang w:val="sr-Cyrl-RS"/>
              </w:rPr>
              <w:t>0</w:t>
            </w:r>
          </w:p>
        </w:tc>
      </w:tr>
      <w:tr w:rsidR="002E4AF9" w14:paraId="3FCA75C4" w14:textId="77777777" w:rsidTr="00A667E7">
        <w:trPr>
          <w:jc w:val="center"/>
        </w:trPr>
        <w:tc>
          <w:tcPr>
            <w:tcW w:w="0" w:type="auto"/>
          </w:tcPr>
          <w:p w14:paraId="2D579BF1" w14:textId="1DADA391" w:rsidR="002E4AF9" w:rsidRPr="001B7456" w:rsidRDefault="002E4AF9" w:rsidP="00A667E7">
            <w:pPr>
              <w:spacing w:after="120"/>
              <w:ind w:firstLine="0"/>
              <w:jc w:val="center"/>
              <w:rPr>
                <w:lang w:val="sr-Cyrl-RS"/>
              </w:rPr>
            </w:pPr>
            <w:r>
              <w:rPr>
                <w:lang w:val="sr-Cyrl-RS"/>
              </w:rPr>
              <w:t>Потпуно пов. слој 1</w:t>
            </w:r>
          </w:p>
        </w:tc>
        <w:tc>
          <w:tcPr>
            <w:tcW w:w="0" w:type="auto"/>
          </w:tcPr>
          <w:p w14:paraId="32D86627" w14:textId="62E881C7" w:rsidR="002E4AF9" w:rsidRDefault="002E4AF9" w:rsidP="00A667E7">
            <w:pPr>
              <w:spacing w:after="120"/>
              <w:ind w:firstLine="0"/>
              <w:jc w:val="center"/>
              <w:rPr>
                <w:lang w:val="sr-Cyrl-RS"/>
              </w:rPr>
            </w:pPr>
            <w:r>
              <w:rPr>
                <w:lang w:val="sr-Cyrl-RS"/>
              </w:rPr>
              <w:t>-</w:t>
            </w:r>
          </w:p>
        </w:tc>
        <w:tc>
          <w:tcPr>
            <w:tcW w:w="0" w:type="auto"/>
          </w:tcPr>
          <w:p w14:paraId="15062C18" w14:textId="21541C8F" w:rsidR="002E4AF9" w:rsidRPr="008A74BF" w:rsidRDefault="002E4AF9" w:rsidP="00A667E7">
            <w:pPr>
              <w:spacing w:after="120"/>
              <w:ind w:firstLine="0"/>
              <w:jc w:val="center"/>
              <w:rPr>
                <w:lang w:val="sr-Cyrl-RS"/>
              </w:rPr>
            </w:pPr>
            <w:r>
              <w:rPr>
                <w:lang w:val="sr-Cyrl-RS"/>
              </w:rPr>
              <w:t>128</w:t>
            </w:r>
          </w:p>
        </w:tc>
        <w:tc>
          <w:tcPr>
            <w:tcW w:w="0" w:type="auto"/>
          </w:tcPr>
          <w:p w14:paraId="28D64965" w14:textId="2EBFF654" w:rsidR="002E4AF9" w:rsidRPr="008264E3" w:rsidRDefault="002E4AF9" w:rsidP="00A667E7">
            <w:pPr>
              <w:spacing w:after="120"/>
              <w:ind w:firstLine="0"/>
              <w:jc w:val="center"/>
              <w:rPr>
                <w:lang w:val="sr-Cyrl-RS"/>
              </w:rPr>
            </w:pPr>
            <w:r>
              <w:rPr>
                <w:lang w:val="sr-Cyrl-RS"/>
              </w:rPr>
              <w:t>819328</w:t>
            </w:r>
          </w:p>
        </w:tc>
      </w:tr>
      <w:tr w:rsidR="002E4AF9" w14:paraId="16E8B8A3" w14:textId="77777777" w:rsidTr="00A667E7">
        <w:trPr>
          <w:jc w:val="center"/>
        </w:trPr>
        <w:tc>
          <w:tcPr>
            <w:tcW w:w="0" w:type="auto"/>
          </w:tcPr>
          <w:p w14:paraId="5321B1CC" w14:textId="2742252E" w:rsidR="002E4AF9" w:rsidRDefault="002E4AF9" w:rsidP="00A667E7">
            <w:pPr>
              <w:spacing w:after="120"/>
              <w:ind w:firstLine="0"/>
              <w:jc w:val="center"/>
              <w:rPr>
                <w:i/>
                <w:iCs/>
              </w:rPr>
            </w:pPr>
            <w:r>
              <w:rPr>
                <w:lang w:val="sr-Cyrl-RS"/>
              </w:rPr>
              <w:t>Потпуно пов. слој 2</w:t>
            </w:r>
          </w:p>
        </w:tc>
        <w:tc>
          <w:tcPr>
            <w:tcW w:w="0" w:type="auto"/>
          </w:tcPr>
          <w:p w14:paraId="7EEA505F" w14:textId="0CC78AB5" w:rsidR="002E4AF9" w:rsidRDefault="002E4AF9" w:rsidP="00A667E7">
            <w:pPr>
              <w:spacing w:after="120"/>
              <w:ind w:firstLine="0"/>
              <w:jc w:val="center"/>
              <w:rPr>
                <w:lang w:val="sr-Cyrl-RS"/>
              </w:rPr>
            </w:pPr>
            <w:r>
              <w:rPr>
                <w:lang w:val="sr-Cyrl-RS"/>
              </w:rPr>
              <w:t>-</w:t>
            </w:r>
          </w:p>
        </w:tc>
        <w:tc>
          <w:tcPr>
            <w:tcW w:w="0" w:type="auto"/>
          </w:tcPr>
          <w:p w14:paraId="4EAEB799" w14:textId="32D3B598" w:rsidR="002E4AF9" w:rsidRPr="008A74BF" w:rsidRDefault="002E4AF9" w:rsidP="00A667E7">
            <w:pPr>
              <w:spacing w:after="120"/>
              <w:ind w:firstLine="0"/>
              <w:jc w:val="center"/>
              <w:rPr>
                <w:lang w:val="sr-Cyrl-RS"/>
              </w:rPr>
            </w:pPr>
            <w:r>
              <w:rPr>
                <w:lang w:val="sr-Cyrl-RS"/>
              </w:rPr>
              <w:t>64</w:t>
            </w:r>
          </w:p>
        </w:tc>
        <w:tc>
          <w:tcPr>
            <w:tcW w:w="0" w:type="auto"/>
          </w:tcPr>
          <w:p w14:paraId="1FC65648" w14:textId="46C91CE8" w:rsidR="002E4AF9" w:rsidRPr="008264E3" w:rsidRDefault="002E4AF9" w:rsidP="00A667E7">
            <w:pPr>
              <w:spacing w:after="120"/>
              <w:ind w:firstLine="0"/>
              <w:jc w:val="center"/>
              <w:rPr>
                <w:lang w:val="sr-Cyrl-RS"/>
              </w:rPr>
            </w:pPr>
            <w:r>
              <w:rPr>
                <w:lang w:val="sr-Cyrl-RS"/>
              </w:rPr>
              <w:t>8256</w:t>
            </w:r>
          </w:p>
        </w:tc>
      </w:tr>
      <w:tr w:rsidR="002E4AF9" w14:paraId="1C1C6224" w14:textId="77777777" w:rsidTr="00A667E7">
        <w:trPr>
          <w:jc w:val="center"/>
        </w:trPr>
        <w:tc>
          <w:tcPr>
            <w:tcW w:w="0" w:type="auto"/>
          </w:tcPr>
          <w:p w14:paraId="63F4E511" w14:textId="1E4FB91C" w:rsidR="002E4AF9" w:rsidRDefault="002E4AF9" w:rsidP="00A667E7">
            <w:pPr>
              <w:spacing w:after="120"/>
              <w:ind w:firstLine="0"/>
              <w:jc w:val="center"/>
              <w:rPr>
                <w:i/>
                <w:iCs/>
              </w:rPr>
            </w:pPr>
            <w:r>
              <w:rPr>
                <w:lang w:val="sr-Cyrl-RS"/>
              </w:rPr>
              <w:t>Потпуно пов. слој 3</w:t>
            </w:r>
          </w:p>
        </w:tc>
        <w:tc>
          <w:tcPr>
            <w:tcW w:w="0" w:type="auto"/>
          </w:tcPr>
          <w:p w14:paraId="5187FF9B" w14:textId="5E210C4E" w:rsidR="002E4AF9" w:rsidRDefault="002E4AF9" w:rsidP="00A667E7">
            <w:pPr>
              <w:spacing w:after="120"/>
              <w:ind w:firstLine="0"/>
              <w:jc w:val="center"/>
              <w:rPr>
                <w:lang w:val="sr-Cyrl-RS"/>
              </w:rPr>
            </w:pPr>
            <w:r>
              <w:rPr>
                <w:lang w:val="sr-Cyrl-RS"/>
              </w:rPr>
              <w:t>-</w:t>
            </w:r>
          </w:p>
        </w:tc>
        <w:tc>
          <w:tcPr>
            <w:tcW w:w="0" w:type="auto"/>
          </w:tcPr>
          <w:p w14:paraId="4504979D" w14:textId="7E1A49A3" w:rsidR="002E4AF9" w:rsidRPr="008A74BF" w:rsidRDefault="002E4AF9" w:rsidP="00A667E7">
            <w:pPr>
              <w:spacing w:after="120"/>
              <w:ind w:firstLine="0"/>
              <w:jc w:val="center"/>
              <w:rPr>
                <w:lang w:val="sr-Cyrl-RS"/>
              </w:rPr>
            </w:pPr>
            <w:r>
              <w:rPr>
                <w:lang w:val="sr-Cyrl-RS"/>
              </w:rPr>
              <w:t>32</w:t>
            </w:r>
          </w:p>
        </w:tc>
        <w:tc>
          <w:tcPr>
            <w:tcW w:w="0" w:type="auto"/>
          </w:tcPr>
          <w:p w14:paraId="5C394517" w14:textId="1C1616E9" w:rsidR="002E4AF9" w:rsidRPr="008264E3" w:rsidRDefault="002E4AF9" w:rsidP="00A667E7">
            <w:pPr>
              <w:spacing w:after="120"/>
              <w:ind w:firstLine="0"/>
              <w:jc w:val="center"/>
              <w:rPr>
                <w:lang w:val="sr-Cyrl-RS"/>
              </w:rPr>
            </w:pPr>
            <w:r>
              <w:rPr>
                <w:lang w:val="sr-Cyrl-RS"/>
              </w:rPr>
              <w:t>2080</w:t>
            </w:r>
          </w:p>
        </w:tc>
      </w:tr>
      <w:tr w:rsidR="002E4AF9" w14:paraId="127EBE4A" w14:textId="77777777" w:rsidTr="00A667E7">
        <w:trPr>
          <w:jc w:val="center"/>
        </w:trPr>
        <w:tc>
          <w:tcPr>
            <w:tcW w:w="0" w:type="auto"/>
          </w:tcPr>
          <w:p w14:paraId="702BF4F1" w14:textId="247C4110" w:rsidR="002E4AF9" w:rsidRDefault="002E4AF9" w:rsidP="00A667E7">
            <w:pPr>
              <w:spacing w:after="120"/>
              <w:ind w:firstLine="0"/>
              <w:jc w:val="center"/>
              <w:rPr>
                <w:lang w:val="sr-Cyrl-RS"/>
              </w:rPr>
            </w:pPr>
            <w:r>
              <w:rPr>
                <w:lang w:val="sr-Cyrl-RS"/>
              </w:rPr>
              <w:t>Потпуно пов. слој 4</w:t>
            </w:r>
          </w:p>
        </w:tc>
        <w:tc>
          <w:tcPr>
            <w:tcW w:w="0" w:type="auto"/>
          </w:tcPr>
          <w:p w14:paraId="7CCB8E82" w14:textId="34E20246" w:rsidR="002E4AF9" w:rsidRDefault="002E4AF9" w:rsidP="00A667E7">
            <w:pPr>
              <w:spacing w:after="120"/>
              <w:ind w:firstLine="0"/>
              <w:jc w:val="center"/>
              <w:rPr>
                <w:lang w:val="sr-Cyrl-RS"/>
              </w:rPr>
            </w:pPr>
            <w:r>
              <w:rPr>
                <w:lang w:val="sr-Cyrl-RS"/>
              </w:rPr>
              <w:t>-</w:t>
            </w:r>
          </w:p>
        </w:tc>
        <w:tc>
          <w:tcPr>
            <w:tcW w:w="0" w:type="auto"/>
          </w:tcPr>
          <w:p w14:paraId="6160A50E" w14:textId="6965ADDB" w:rsidR="002E4AF9" w:rsidRDefault="002E4AF9" w:rsidP="00A667E7">
            <w:pPr>
              <w:spacing w:after="120"/>
              <w:ind w:firstLine="0"/>
              <w:jc w:val="center"/>
              <w:rPr>
                <w:lang w:val="sr-Cyrl-RS"/>
              </w:rPr>
            </w:pPr>
            <w:r>
              <w:rPr>
                <w:lang w:val="sr-Cyrl-RS"/>
              </w:rPr>
              <w:t>12 (16)* (15)**</w:t>
            </w:r>
          </w:p>
        </w:tc>
        <w:tc>
          <w:tcPr>
            <w:tcW w:w="0" w:type="auto"/>
          </w:tcPr>
          <w:p w14:paraId="53A8EC51" w14:textId="266B3235" w:rsidR="002E4AF9" w:rsidRDefault="002E4AF9" w:rsidP="00A667E7">
            <w:pPr>
              <w:keepNext/>
              <w:spacing w:after="120"/>
              <w:ind w:firstLine="0"/>
              <w:jc w:val="center"/>
              <w:rPr>
                <w:lang w:val="sr-Cyrl-RS"/>
              </w:rPr>
            </w:pPr>
            <w:r>
              <w:rPr>
                <w:lang w:val="sr-Cyrl-RS"/>
              </w:rPr>
              <w:t>396 (528)*(495)**</w:t>
            </w:r>
          </w:p>
        </w:tc>
      </w:tr>
    </w:tbl>
    <w:p w14:paraId="1BC2F37A" w14:textId="228FF211" w:rsidR="000E6DCA" w:rsidRPr="000E6DCA" w:rsidRDefault="000E6DCA" w:rsidP="00A667E7">
      <w:pPr>
        <w:pStyle w:val="Caption"/>
        <w:rPr>
          <w:lang w:val="sr-Cyrl-RS"/>
        </w:rPr>
      </w:pPr>
      <w:bookmarkStart w:id="70" w:name="_Toc46532907"/>
      <w:r>
        <w:t xml:space="preserve">Табела </w:t>
      </w:r>
      <w:r w:rsidR="00F2072E">
        <w:fldChar w:fldCharType="begin"/>
      </w:r>
      <w:r w:rsidR="00F2072E">
        <w:instrText xml:space="preserve"> STYLEREF 1 \s </w:instrText>
      </w:r>
      <w:r w:rsidR="00F2072E">
        <w:fldChar w:fldCharType="separate"/>
      </w:r>
      <w:r w:rsidR="00F2072E">
        <w:rPr>
          <w:noProof/>
        </w:rPr>
        <w:t>3</w:t>
      </w:r>
      <w:r w:rsidR="00F2072E">
        <w:fldChar w:fldCharType="end"/>
      </w:r>
      <w:r w:rsidR="00F2072E">
        <w:t>.</w:t>
      </w:r>
      <w:r w:rsidR="00F2072E">
        <w:fldChar w:fldCharType="begin"/>
      </w:r>
      <w:r w:rsidR="00F2072E">
        <w:instrText xml:space="preserve"> SEQ Табела \* ARABIC \s 1 </w:instrText>
      </w:r>
      <w:r w:rsidR="00F2072E">
        <w:fldChar w:fldCharType="separate"/>
      </w:r>
      <w:r w:rsidR="00F2072E">
        <w:rPr>
          <w:noProof/>
        </w:rPr>
        <w:t>2</w:t>
      </w:r>
      <w:r w:rsidR="00F2072E">
        <w:fldChar w:fldCharType="end"/>
      </w:r>
      <w:r>
        <w:rPr>
          <w:lang w:val="sr-Cyrl-RS"/>
        </w:rPr>
        <w:t xml:space="preserve"> Димензије и параметри слојева првог *(другог) **(трећег) модела кориштене архиетктуре неуронских мрежа</w:t>
      </w:r>
      <w:bookmarkEnd w:id="70"/>
    </w:p>
    <w:p w14:paraId="644F2D86" w14:textId="37263A5B" w:rsidR="00C71D76" w:rsidRPr="00C71D76" w:rsidRDefault="00C71D76" w:rsidP="00D51494">
      <w:pPr>
        <w:spacing w:after="120"/>
        <w:ind w:firstLine="720"/>
        <w:rPr>
          <w:lang w:val="sr-Cyrl-RS"/>
        </w:rPr>
      </w:pPr>
      <w:r>
        <w:rPr>
          <w:lang w:val="sr-Cyrl-RS"/>
        </w:rPr>
        <w:t xml:space="preserve">На основу података из табеле долазимо до укупног броја параметара који се могу изучити </w:t>
      </w:r>
      <w:r w:rsidR="00B83CA8">
        <w:rPr>
          <w:lang w:val="sr-Cyrl-RS"/>
        </w:rPr>
        <w:t xml:space="preserve">унутар </w:t>
      </w:r>
      <w:r>
        <w:rPr>
          <w:lang w:val="sr-Cyrl-RS"/>
        </w:rPr>
        <w:t>сваке мреже. Првој је потребно да изучи 853 356 параметара, друга 853</w:t>
      </w:r>
      <w:r w:rsidR="008F5869">
        <w:t xml:space="preserve"> </w:t>
      </w:r>
      <w:r>
        <w:rPr>
          <w:lang w:val="sr-Cyrl-RS"/>
        </w:rPr>
        <w:t>488 параметара и трећа 853</w:t>
      </w:r>
      <w:r w:rsidR="008F5869">
        <w:t xml:space="preserve"> </w:t>
      </w:r>
      <w:r>
        <w:rPr>
          <w:lang w:val="sr-Cyrl-RS"/>
        </w:rPr>
        <w:t>455 параметара.</w:t>
      </w:r>
    </w:p>
    <w:p w14:paraId="1FF44DA3" w14:textId="24DF47EB" w:rsidR="00A2701D" w:rsidRDefault="00A2701D" w:rsidP="00D51494">
      <w:pPr>
        <w:spacing w:after="120"/>
        <w:ind w:firstLine="720"/>
        <w:rPr>
          <w:lang w:val="sr-Cyrl-RS"/>
        </w:rPr>
      </w:pPr>
      <w:r>
        <w:rPr>
          <w:lang w:val="sr-Cyrl-RS"/>
        </w:rPr>
        <w:t>Да се</w:t>
      </w:r>
      <w:r w:rsidR="00C71D76">
        <w:rPr>
          <w:lang w:val="sr-Cyrl-RS"/>
        </w:rPr>
        <w:t xml:space="preserve"> још</w:t>
      </w:r>
      <w:r>
        <w:rPr>
          <w:lang w:val="sr-Cyrl-RS"/>
        </w:rPr>
        <w:t xml:space="preserve"> приметити, да су прва и друга мрежа трениране да проналазе централне тачке ока, али на различитим фотографијама. Разлог из кога је одлучено да се </w:t>
      </w:r>
      <w:r w:rsidR="00CD39BD">
        <w:rPr>
          <w:lang w:val="sr-Cyrl-RS"/>
        </w:rPr>
        <w:t>те</w:t>
      </w:r>
      <w:r>
        <w:rPr>
          <w:lang w:val="sr-Cyrl-RS"/>
        </w:rPr>
        <w:t xml:space="preserve"> тачке од интереса преклапају између прве и друге мреже јесте да је циљ</w:t>
      </w:r>
      <w:r w:rsidR="00E02498">
        <w:rPr>
          <w:lang w:val="sr-Cyrl-RS"/>
        </w:rPr>
        <w:t xml:space="preserve">, осим решавања </w:t>
      </w:r>
      <w:r w:rsidR="00E02498">
        <w:rPr>
          <w:lang w:val="sr-Cyrl-RS"/>
        </w:rPr>
        <w:lastRenderedPageBreak/>
        <w:t xml:space="preserve">проблема, видети и показати способности неуронских мрежа и </w:t>
      </w:r>
      <w:r w:rsidR="00E02498" w:rsidRPr="001867D2">
        <w:rPr>
          <w:lang w:val="sr-Cyrl-RS"/>
        </w:rPr>
        <w:t>упоредити</w:t>
      </w:r>
      <w:r w:rsidR="00E02498">
        <w:rPr>
          <w:lang w:val="sr-Cyrl-RS"/>
        </w:rPr>
        <w:t xml:space="preserve"> добијене резултате.</w:t>
      </w:r>
      <w:r>
        <w:rPr>
          <w:lang w:val="sr-Cyrl-RS"/>
        </w:rPr>
        <w:t xml:space="preserve"> Осврт на споменуто дат је у поглављу Евалуација.</w:t>
      </w:r>
    </w:p>
    <w:p w14:paraId="494E2AD0" w14:textId="7233F6E9" w:rsidR="00D4649B" w:rsidRPr="00451A7D" w:rsidRDefault="00D4649B" w:rsidP="00A667E7">
      <w:pPr>
        <w:pStyle w:val="Heading3"/>
        <w:spacing w:after="120"/>
        <w:rPr>
          <w:lang w:val="sr-Cyrl-RS"/>
        </w:rPr>
      </w:pPr>
      <w:bookmarkStart w:id="71" w:name="_Toc47347542"/>
      <w:r>
        <w:rPr>
          <w:lang w:val="sr-Cyrl-RS"/>
        </w:rPr>
        <w:t xml:space="preserve">Процес </w:t>
      </w:r>
      <w:r w:rsidR="00870387">
        <w:rPr>
          <w:lang w:val="sr-Cyrl-RS"/>
        </w:rPr>
        <w:t>обучавања</w:t>
      </w:r>
      <w:r>
        <w:rPr>
          <w:lang w:val="sr-Cyrl-RS"/>
        </w:rPr>
        <w:t xml:space="preserve"> мрежа</w:t>
      </w:r>
      <w:bookmarkEnd w:id="71"/>
    </w:p>
    <w:p w14:paraId="0874812C" w14:textId="4D728D03" w:rsidR="00AD00F1" w:rsidRPr="00756C40" w:rsidRDefault="00870387" w:rsidP="00D51494">
      <w:pPr>
        <w:spacing w:after="120"/>
        <w:ind w:firstLine="720"/>
        <w:rPr>
          <w:lang w:val="sr-Cyrl-RS"/>
        </w:rPr>
      </w:pPr>
      <w:r>
        <w:rPr>
          <w:lang w:val="sr-Cyrl-RS"/>
        </w:rPr>
        <w:t>Као што је поменуто у поглављу 2.3.5. процес обучавања неуронских мрежа је комплексан и итеративан процес.</w:t>
      </w:r>
      <w:r w:rsidR="008011DA">
        <w:rPr>
          <w:lang w:val="sr-Cyrl-RS"/>
        </w:rPr>
        <w:t xml:space="preserve"> </w:t>
      </w:r>
      <w:r w:rsidR="00AD00F1">
        <w:rPr>
          <w:lang w:val="sr-Cyrl-RS"/>
        </w:rPr>
        <w:t>Према томе, сет фотографија заједно са нормализованим излазним .</w:t>
      </w:r>
      <w:r w:rsidR="00AD00F1" w:rsidRPr="00756C40">
        <w:rPr>
          <w:i/>
          <w:iCs/>
        </w:rPr>
        <w:t>csv</w:t>
      </w:r>
      <w:r w:rsidR="00AD00F1">
        <w:rPr>
          <w:lang w:val="sr-Cyrl-RS"/>
        </w:rPr>
        <w:t xml:space="preserve"> датотекама из </w:t>
      </w:r>
      <w:r w:rsidR="00422E09">
        <w:rPr>
          <w:lang w:val="sr-Cyrl-RS"/>
        </w:rPr>
        <w:t>апликације</w:t>
      </w:r>
      <w:r w:rsidR="00AD00F1">
        <w:rPr>
          <w:lang w:val="sr-Cyrl-RS"/>
        </w:rPr>
        <w:t xml:space="preserve"> за лабелирање који чине сет за обучавање мрежа дели се на три дела: на део који служи као тест сет након обучавања, на део којим се мрежа директно обучава и на део који служи за валидацију модела приликом обучавања. Овај процес још се назива и </w:t>
      </w:r>
      <w:r w:rsidR="00AD00F1">
        <w:rPr>
          <w:i/>
          <w:iCs/>
        </w:rPr>
        <w:t>train/validate/test</w:t>
      </w:r>
      <w:r w:rsidR="00E73DB0">
        <w:rPr>
          <w:i/>
          <w:iCs/>
          <w:lang w:val="sr-Cyrl-RS"/>
        </w:rPr>
        <w:t xml:space="preserve"> </w:t>
      </w:r>
      <w:r w:rsidR="00AD00F1">
        <w:rPr>
          <w:i/>
          <w:iCs/>
        </w:rPr>
        <w:t>split.</w:t>
      </w:r>
      <w:r w:rsidR="00AD00F1">
        <w:rPr>
          <w:lang w:val="sr-Cyrl-RS"/>
        </w:rPr>
        <w:t xml:space="preserve"> На основу резултата над сетом за валидацију фино се подешавају </w:t>
      </w:r>
      <w:r w:rsidR="00AD00F1" w:rsidRPr="0075418F">
        <w:rPr>
          <w:i/>
          <w:iCs/>
        </w:rPr>
        <w:t>Hyper</w:t>
      </w:r>
      <w:r w:rsidR="00AD00F1">
        <w:t>-</w:t>
      </w:r>
      <w:r w:rsidR="00AD00F1">
        <w:rPr>
          <w:lang w:val="sr-Cyrl-RS"/>
        </w:rPr>
        <w:t xml:space="preserve">параметри модела, док тест сет служи за коначну валидацију модела и чине га подаци које мрежа никада није видела. Одређено правило по коме би се сет података поделио на ова три дела не постоји и према томе тест сет је величине 10 посто величине целокупног сета, док се остатак дели на 80 посто за тренинг и 20 посто за валидацију модела. </w:t>
      </w:r>
    </w:p>
    <w:p w14:paraId="7049AB5C" w14:textId="77777777" w:rsidR="000E6DCA" w:rsidRDefault="00506E91" w:rsidP="00A667E7">
      <w:pPr>
        <w:keepNext/>
        <w:spacing w:after="120"/>
        <w:ind w:firstLine="0"/>
        <w:jc w:val="center"/>
      </w:pPr>
      <w:r>
        <w:rPr>
          <w:noProof/>
          <w:lang w:val="en-GB" w:eastAsia="en-GB"/>
        </w:rPr>
        <w:drawing>
          <wp:inline distT="0" distB="0" distL="0" distR="0" wp14:anchorId="1E0A6838" wp14:editId="61FDC5F8">
            <wp:extent cx="5708856" cy="1280160"/>
            <wp:effectExtent l="0" t="0" r="635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08856" cy="1280160"/>
                    </a:xfrm>
                    <a:prstGeom prst="rect">
                      <a:avLst/>
                    </a:prstGeom>
                  </pic:spPr>
                </pic:pic>
              </a:graphicData>
            </a:graphic>
          </wp:inline>
        </w:drawing>
      </w:r>
    </w:p>
    <w:p w14:paraId="716BABA7" w14:textId="5C11CAFC" w:rsidR="00506E91" w:rsidRDefault="000E6DCA" w:rsidP="00A667E7">
      <w:pPr>
        <w:pStyle w:val="Caption"/>
      </w:pPr>
      <w:bookmarkStart w:id="72" w:name="_Toc47347647"/>
      <w:r>
        <w:t xml:space="preserve">Слика </w:t>
      </w:r>
      <w:r w:rsidR="00CF708A">
        <w:fldChar w:fldCharType="begin"/>
      </w:r>
      <w:r w:rsidR="00CF708A">
        <w:instrText xml:space="preserve"> STYLEREF 1 \s </w:instrText>
      </w:r>
      <w:r w:rsidR="00CF708A">
        <w:fldChar w:fldCharType="separate"/>
      </w:r>
      <w:r w:rsidR="00CF708A">
        <w:rPr>
          <w:noProof/>
        </w:rPr>
        <w:t>3</w:t>
      </w:r>
      <w:r w:rsidR="00CF708A">
        <w:fldChar w:fldCharType="end"/>
      </w:r>
      <w:r w:rsidR="00CF708A">
        <w:t>.</w:t>
      </w:r>
      <w:r w:rsidR="00CF708A">
        <w:fldChar w:fldCharType="begin"/>
      </w:r>
      <w:r w:rsidR="00CF708A">
        <w:instrText xml:space="preserve"> SEQ Слика \* ARABIC \s 1 </w:instrText>
      </w:r>
      <w:r w:rsidR="00CF708A">
        <w:fldChar w:fldCharType="separate"/>
      </w:r>
      <w:r w:rsidR="00CF708A">
        <w:rPr>
          <w:noProof/>
        </w:rPr>
        <w:t>7</w:t>
      </w:r>
      <w:r w:rsidR="00CF708A">
        <w:fldChar w:fldCharType="end"/>
      </w:r>
      <w:r w:rsidRPr="000E6DCA">
        <w:rPr>
          <w:lang w:val="sr-Cyrl-RS"/>
        </w:rPr>
        <w:t xml:space="preserve"> </w:t>
      </w:r>
      <w:r>
        <w:rPr>
          <w:lang w:val="sr-Cyrl-RS"/>
        </w:rPr>
        <w:t>Процес обучавања неуронске мреже</w:t>
      </w:r>
      <w:bookmarkEnd w:id="72"/>
    </w:p>
    <w:p w14:paraId="35C1079F" w14:textId="27171D93" w:rsidR="00D4649B" w:rsidRDefault="008011DA" w:rsidP="00D51494">
      <w:pPr>
        <w:spacing w:after="120"/>
        <w:ind w:firstLine="720"/>
        <w:rPr>
          <w:lang w:val="sr-Cyrl-RS"/>
        </w:rPr>
      </w:pPr>
      <w:r>
        <w:rPr>
          <w:lang w:val="sr-Cyrl-RS"/>
        </w:rPr>
        <w:t>М</w:t>
      </w:r>
      <w:r w:rsidR="0075418F">
        <w:rPr>
          <w:lang w:val="sr-Cyrl-RS"/>
        </w:rPr>
        <w:t>етодом насумичног одабира</w:t>
      </w:r>
      <w:r>
        <w:rPr>
          <w:lang w:val="sr-Cyrl-RS"/>
        </w:rPr>
        <w:t xml:space="preserve"> и праћењем метрике тачности валидације,</w:t>
      </w:r>
      <w:r w:rsidR="0075418F">
        <w:rPr>
          <w:lang w:val="sr-Cyrl-RS"/>
        </w:rPr>
        <w:t xml:space="preserve"> изабрани су следећи </w:t>
      </w:r>
      <w:r w:rsidR="0075418F" w:rsidRPr="0075418F">
        <w:rPr>
          <w:i/>
          <w:iCs/>
        </w:rPr>
        <w:t>Hyper</w:t>
      </w:r>
      <w:r w:rsidR="0075418F">
        <w:t>-</w:t>
      </w:r>
      <w:r w:rsidR="0075418F">
        <w:rPr>
          <w:lang w:val="sr-Cyrl-RS"/>
        </w:rPr>
        <w:t>параметри модела:</w:t>
      </w:r>
    </w:p>
    <w:p w14:paraId="13148FBC" w14:textId="496AC569" w:rsidR="0075418F" w:rsidRPr="00FB3603" w:rsidRDefault="0075418F" w:rsidP="00861442">
      <w:pPr>
        <w:pStyle w:val="ListParagraph"/>
        <w:numPr>
          <w:ilvl w:val="0"/>
          <w:numId w:val="21"/>
        </w:numPr>
        <w:spacing w:after="120"/>
        <w:rPr>
          <w:i/>
          <w:iCs/>
          <w:lang w:val="sr-Cyrl-RS"/>
        </w:rPr>
      </w:pPr>
      <w:r w:rsidRPr="00FB3603">
        <w:rPr>
          <w:i/>
          <w:iCs/>
        </w:rPr>
        <w:t>Optimizer</w:t>
      </w:r>
      <w:r w:rsidR="00FB3603">
        <w:t xml:space="preserve"> </w:t>
      </w:r>
      <w:r w:rsidR="008011DA">
        <w:t>–</w:t>
      </w:r>
      <w:r w:rsidR="00FB3603">
        <w:t xml:space="preserve"> </w:t>
      </w:r>
      <w:r w:rsidR="008011DA" w:rsidRPr="008011DA">
        <w:rPr>
          <w:i/>
          <w:iCs/>
        </w:rPr>
        <w:t>Adam</w:t>
      </w:r>
      <w:r w:rsidR="008011DA">
        <w:rPr>
          <w:i/>
          <w:iCs/>
        </w:rPr>
        <w:t xml:space="preserve"> </w:t>
      </w:r>
    </w:p>
    <w:p w14:paraId="74DC025F" w14:textId="000AAC80" w:rsidR="0075418F" w:rsidRPr="00FB3603" w:rsidRDefault="0075418F" w:rsidP="00861442">
      <w:pPr>
        <w:pStyle w:val="ListParagraph"/>
        <w:numPr>
          <w:ilvl w:val="0"/>
          <w:numId w:val="21"/>
        </w:numPr>
        <w:spacing w:after="120"/>
        <w:rPr>
          <w:i/>
          <w:iCs/>
          <w:lang w:val="sr-Cyrl-RS"/>
        </w:rPr>
      </w:pPr>
      <w:r w:rsidRPr="00FB3603">
        <w:rPr>
          <w:i/>
          <w:iCs/>
        </w:rPr>
        <w:t>Loss function</w:t>
      </w:r>
      <w:r w:rsidR="008011DA">
        <w:rPr>
          <w:i/>
          <w:iCs/>
        </w:rPr>
        <w:t xml:space="preserve"> – </w:t>
      </w:r>
      <w:r w:rsidR="008011DA" w:rsidRPr="008011DA">
        <w:rPr>
          <w:i/>
          <w:iCs/>
        </w:rPr>
        <w:t>Mean squared error</w:t>
      </w:r>
    </w:p>
    <w:p w14:paraId="4F918E5C" w14:textId="22A5A219" w:rsidR="00FB3603" w:rsidRPr="00FB3603" w:rsidRDefault="00FB3603" w:rsidP="00861442">
      <w:pPr>
        <w:pStyle w:val="ListParagraph"/>
        <w:numPr>
          <w:ilvl w:val="0"/>
          <w:numId w:val="21"/>
        </w:numPr>
        <w:spacing w:after="120"/>
        <w:rPr>
          <w:i/>
          <w:iCs/>
          <w:lang w:val="sr-Cyrl-RS"/>
        </w:rPr>
      </w:pPr>
      <w:r w:rsidRPr="00FB3603">
        <w:rPr>
          <w:i/>
          <w:iCs/>
        </w:rPr>
        <w:t>Learning rate decay</w:t>
      </w:r>
      <w:r w:rsidR="008011DA">
        <w:rPr>
          <w:i/>
          <w:iCs/>
        </w:rPr>
        <w:t xml:space="preserve"> </w:t>
      </w:r>
      <w:r w:rsidR="008011DA" w:rsidRPr="008011DA">
        <w:rPr>
          <w:lang w:val="sr-Cyrl-RS"/>
        </w:rPr>
        <w:t>фактор</w:t>
      </w:r>
      <w:r w:rsidR="008011DA">
        <w:rPr>
          <w:i/>
          <w:iCs/>
        </w:rPr>
        <w:t xml:space="preserve"> </w:t>
      </w:r>
      <w:r w:rsidR="008011DA">
        <w:t xml:space="preserve">– </w:t>
      </w:r>
      <w:r w:rsidR="008011DA">
        <w:rPr>
          <w:lang w:val="sr-Cyrl-RS"/>
        </w:rPr>
        <w:t>0.5 са стрпљењем 15 епоха</w:t>
      </w:r>
    </w:p>
    <w:p w14:paraId="484DC07E" w14:textId="316D729A" w:rsidR="0075418F" w:rsidRDefault="0075418F" w:rsidP="00861442">
      <w:pPr>
        <w:pStyle w:val="ListParagraph"/>
        <w:numPr>
          <w:ilvl w:val="0"/>
          <w:numId w:val="21"/>
        </w:numPr>
        <w:spacing w:after="120"/>
        <w:rPr>
          <w:lang w:val="sr-Cyrl-RS"/>
        </w:rPr>
      </w:pPr>
      <w:r w:rsidRPr="00FB3603">
        <w:rPr>
          <w:i/>
          <w:iCs/>
        </w:rPr>
        <w:t>Batch</w:t>
      </w:r>
      <w:r>
        <w:t xml:space="preserve"> </w:t>
      </w:r>
      <w:r>
        <w:rPr>
          <w:lang w:val="sr-Cyrl-RS"/>
        </w:rPr>
        <w:t>величина</w:t>
      </w:r>
      <w:r w:rsidR="008011DA">
        <w:rPr>
          <w:lang w:val="sr-Cyrl-RS"/>
        </w:rPr>
        <w:t xml:space="preserve"> – 2 </w:t>
      </w:r>
    </w:p>
    <w:p w14:paraId="4ED257B5" w14:textId="0EABA19C" w:rsidR="00D22066" w:rsidRDefault="00D22066" w:rsidP="00861442">
      <w:pPr>
        <w:pStyle w:val="ListParagraph"/>
        <w:numPr>
          <w:ilvl w:val="0"/>
          <w:numId w:val="21"/>
        </w:numPr>
        <w:spacing w:after="120"/>
        <w:rPr>
          <w:lang w:val="sr-Cyrl-RS"/>
        </w:rPr>
      </w:pPr>
      <w:r>
        <w:rPr>
          <w:i/>
          <w:iCs/>
        </w:rPr>
        <w:t xml:space="preserve">Dropout – </w:t>
      </w:r>
      <w:r w:rsidRPr="00D22066">
        <w:rPr>
          <w:lang w:val="sr-Cyrl-RS"/>
        </w:rPr>
        <w:t>0.25</w:t>
      </w:r>
      <w:r>
        <w:rPr>
          <w:i/>
          <w:iCs/>
          <w:lang w:val="sr-Cyrl-RS"/>
        </w:rPr>
        <w:t xml:space="preserve"> </w:t>
      </w:r>
      <w:r>
        <w:rPr>
          <w:lang w:val="sr-Cyrl-RS"/>
        </w:rPr>
        <w:t xml:space="preserve">после сваког </w:t>
      </w:r>
      <w:r w:rsidRPr="00D22066">
        <w:rPr>
          <w:i/>
          <w:iCs/>
        </w:rPr>
        <w:t>Max-poll</w:t>
      </w:r>
      <w:r>
        <w:t xml:space="preserve"> </w:t>
      </w:r>
      <w:r>
        <w:rPr>
          <w:lang w:val="sr-Cyrl-RS"/>
        </w:rPr>
        <w:t>и потпуно повезаног слоја</w:t>
      </w:r>
    </w:p>
    <w:p w14:paraId="67E43D65" w14:textId="150CA137" w:rsidR="0075418F" w:rsidRDefault="0075418F" w:rsidP="00861442">
      <w:pPr>
        <w:pStyle w:val="ListParagraph"/>
        <w:numPr>
          <w:ilvl w:val="0"/>
          <w:numId w:val="21"/>
        </w:numPr>
        <w:spacing w:after="120"/>
        <w:rPr>
          <w:lang w:val="sr-Cyrl-RS"/>
        </w:rPr>
      </w:pPr>
      <w:r>
        <w:rPr>
          <w:lang w:val="sr-Cyrl-RS"/>
        </w:rPr>
        <w:t>Број епоха</w:t>
      </w:r>
      <w:r w:rsidR="008011DA">
        <w:rPr>
          <w:lang w:val="sr-Cyrl-RS"/>
        </w:rPr>
        <w:t xml:space="preserve"> – 350 са стрпљењем између 35 и 50 епоха</w:t>
      </w:r>
    </w:p>
    <w:p w14:paraId="61F19A39" w14:textId="6992EF2F" w:rsidR="00870387" w:rsidRPr="001867D2" w:rsidRDefault="00962008" w:rsidP="00D51494">
      <w:pPr>
        <w:spacing w:after="120"/>
        <w:ind w:firstLine="720"/>
        <w:rPr>
          <w:lang w:val="sr-Cyrl-RS"/>
        </w:rPr>
      </w:pPr>
      <w:r>
        <w:rPr>
          <w:lang w:val="sr-Cyrl-RS"/>
        </w:rPr>
        <w:t xml:space="preserve">Показало се, на основу (цитат), али </w:t>
      </w:r>
      <w:r w:rsidR="00B83CA8">
        <w:rPr>
          <w:lang w:val="sr-Cyrl-RS"/>
        </w:rPr>
        <w:t xml:space="preserve">и </w:t>
      </w:r>
      <w:r>
        <w:rPr>
          <w:lang w:val="sr-Cyrl-RS"/>
        </w:rPr>
        <w:t>током израде овог рада, да се најбољи резултати обучавања постижу уколико се користе алгоритми оптимизације (</w:t>
      </w:r>
      <w:r w:rsidRPr="00962008">
        <w:rPr>
          <w:i/>
          <w:iCs/>
        </w:rPr>
        <w:t>Optimizer</w:t>
      </w:r>
      <w:r>
        <w:t xml:space="preserve">) </w:t>
      </w:r>
      <w:r>
        <w:rPr>
          <w:lang w:val="sr-Cyrl-RS"/>
        </w:rPr>
        <w:t>са п</w:t>
      </w:r>
      <w:r w:rsidR="000E394D">
        <w:rPr>
          <w:lang w:val="sr-Cyrl-RS"/>
        </w:rPr>
        <w:t>ро</w:t>
      </w:r>
      <w:r>
        <w:rPr>
          <w:lang w:val="sr-Cyrl-RS"/>
        </w:rPr>
        <w:t xml:space="preserve">мењивим параметром </w:t>
      </w:r>
      <w:r w:rsidRPr="00FB3603">
        <w:rPr>
          <w:i/>
          <w:iCs/>
        </w:rPr>
        <w:t>Learning rate</w:t>
      </w:r>
      <w:r w:rsidR="00756C40">
        <w:rPr>
          <w:i/>
          <w:iCs/>
          <w:lang w:val="sr-Cyrl-RS"/>
        </w:rPr>
        <w:t>.</w:t>
      </w:r>
      <w:r w:rsidR="00756C40">
        <w:rPr>
          <w:lang w:val="sr-Cyrl-RS"/>
        </w:rPr>
        <w:t xml:space="preserve"> </w:t>
      </w:r>
    </w:p>
    <w:p w14:paraId="47A95776" w14:textId="087CD40D" w:rsidR="00151744" w:rsidRPr="00451A7D" w:rsidRDefault="00451A7D" w:rsidP="00A667E7">
      <w:pPr>
        <w:pStyle w:val="Heading3"/>
        <w:spacing w:after="120"/>
        <w:rPr>
          <w:lang w:val="sr-Cyrl-RS"/>
        </w:rPr>
      </w:pPr>
      <w:bookmarkStart w:id="73" w:name="_Toc47347543"/>
      <w:r>
        <w:rPr>
          <w:lang w:val="sr-Cyrl-RS"/>
        </w:rPr>
        <w:lastRenderedPageBreak/>
        <w:t>Структура апликације</w:t>
      </w:r>
      <w:bookmarkEnd w:id="73"/>
      <w:r>
        <w:rPr>
          <w:lang w:val="sr-Cyrl-RS"/>
        </w:rPr>
        <w:t xml:space="preserve">   </w:t>
      </w:r>
    </w:p>
    <w:p w14:paraId="1A7DD772" w14:textId="4186F83F" w:rsidR="00151744" w:rsidRDefault="000A08A3" w:rsidP="00D51494">
      <w:pPr>
        <w:spacing w:after="120"/>
        <w:ind w:firstLine="720"/>
        <w:rPr>
          <w:lang w:val="sr-Cyrl-RS"/>
        </w:rPr>
      </w:pPr>
      <w:r>
        <w:rPr>
          <w:lang w:val="sr-Cyrl-RS"/>
        </w:rPr>
        <w:t>Како смо претходно дефинисали архитектуру неуронских мрежа које ћемо користити у решавању проблема</w:t>
      </w:r>
      <w:r w:rsidR="00962008">
        <w:rPr>
          <w:lang w:val="sr-Cyrl-RS"/>
        </w:rPr>
        <w:t xml:space="preserve"> и обучили их</w:t>
      </w:r>
      <w:r>
        <w:rPr>
          <w:lang w:val="sr-Cyrl-RS"/>
        </w:rPr>
        <w:t xml:space="preserve">, сада можемо дефинисати и структуру саме апликације за праћење пажње возача. </w:t>
      </w:r>
    </w:p>
    <w:p w14:paraId="63E00259" w14:textId="77777777" w:rsidR="000E6DCA" w:rsidRDefault="000A08A3" w:rsidP="00A667E7">
      <w:pPr>
        <w:keepNext/>
        <w:spacing w:after="120"/>
        <w:ind w:firstLine="0"/>
        <w:jc w:val="center"/>
      </w:pPr>
      <w:r>
        <w:rPr>
          <w:noProof/>
          <w:lang w:val="en-GB" w:eastAsia="en-GB"/>
        </w:rPr>
        <w:drawing>
          <wp:inline distT="0" distB="0" distL="0" distR="0" wp14:anchorId="10849F9C" wp14:editId="356D166B">
            <wp:extent cx="5731510" cy="273304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1510" cy="2733040"/>
                    </a:xfrm>
                    <a:prstGeom prst="rect">
                      <a:avLst/>
                    </a:prstGeom>
                  </pic:spPr>
                </pic:pic>
              </a:graphicData>
            </a:graphic>
          </wp:inline>
        </w:drawing>
      </w:r>
    </w:p>
    <w:p w14:paraId="6F3C5DD9" w14:textId="67B237AB" w:rsidR="000E6DCA" w:rsidRPr="000E6DCA" w:rsidRDefault="000E6DCA" w:rsidP="00A667E7">
      <w:pPr>
        <w:pStyle w:val="Caption"/>
        <w:rPr>
          <w:lang w:val="sr-Cyrl-RS"/>
        </w:rPr>
      </w:pPr>
      <w:bookmarkStart w:id="74" w:name="_Toc47347648"/>
      <w:r>
        <w:t xml:space="preserve">Слика </w:t>
      </w:r>
      <w:r w:rsidR="00CF708A">
        <w:fldChar w:fldCharType="begin"/>
      </w:r>
      <w:r w:rsidR="00CF708A">
        <w:instrText xml:space="preserve"> STYLEREF 1 \s </w:instrText>
      </w:r>
      <w:r w:rsidR="00CF708A">
        <w:fldChar w:fldCharType="separate"/>
      </w:r>
      <w:r w:rsidR="00CF708A">
        <w:rPr>
          <w:noProof/>
        </w:rPr>
        <w:t>3</w:t>
      </w:r>
      <w:r w:rsidR="00CF708A">
        <w:fldChar w:fldCharType="end"/>
      </w:r>
      <w:r w:rsidR="00CF708A">
        <w:t>.</w:t>
      </w:r>
      <w:r w:rsidR="00CF708A">
        <w:fldChar w:fldCharType="begin"/>
      </w:r>
      <w:r w:rsidR="00CF708A">
        <w:instrText xml:space="preserve"> SEQ Слика \* ARABIC \s 1 </w:instrText>
      </w:r>
      <w:r w:rsidR="00CF708A">
        <w:fldChar w:fldCharType="separate"/>
      </w:r>
      <w:r w:rsidR="00CF708A">
        <w:rPr>
          <w:noProof/>
        </w:rPr>
        <w:t>8</w:t>
      </w:r>
      <w:r w:rsidR="00CF708A">
        <w:fldChar w:fldCharType="end"/>
      </w:r>
      <w:r w:rsidRPr="000E6DCA">
        <w:rPr>
          <w:lang w:val="sr-Cyrl-RS"/>
        </w:rPr>
        <w:t xml:space="preserve"> </w:t>
      </w:r>
      <w:r>
        <w:rPr>
          <w:lang w:val="sr-Cyrl-RS"/>
        </w:rPr>
        <w:t>Структура апликације за праћење пажње возача</w:t>
      </w:r>
      <w:bookmarkEnd w:id="74"/>
    </w:p>
    <w:p w14:paraId="2D0A851E" w14:textId="2419BAC6" w:rsidR="00B81953" w:rsidRDefault="00B81953" w:rsidP="00D51494">
      <w:pPr>
        <w:spacing w:after="120"/>
        <w:rPr>
          <w:lang w:val="sr-Cyrl-RS"/>
        </w:rPr>
      </w:pPr>
      <w:r>
        <w:rPr>
          <w:lang w:val="sr-Cyrl-RS"/>
        </w:rPr>
        <w:t xml:space="preserve">Идеја је да унутар возила постоји фиксиран извор фотографија који ће бити усмерен </w:t>
      </w:r>
      <w:r w:rsidR="005134C2">
        <w:rPr>
          <w:lang w:val="sr-Cyrl-RS"/>
        </w:rPr>
        <w:t>ка</w:t>
      </w:r>
      <w:r>
        <w:rPr>
          <w:lang w:val="sr-Cyrl-RS"/>
        </w:rPr>
        <w:t xml:space="preserve"> возач</w:t>
      </w:r>
      <w:r w:rsidR="005134C2">
        <w:rPr>
          <w:lang w:val="sr-Cyrl-RS"/>
        </w:rPr>
        <w:t>у</w:t>
      </w:r>
      <w:r>
        <w:rPr>
          <w:lang w:val="sr-Cyrl-RS"/>
        </w:rPr>
        <w:t xml:space="preserve"> и током вожње </w:t>
      </w:r>
      <w:r w:rsidR="005134C2">
        <w:rPr>
          <w:lang w:val="sr-Cyrl-RS"/>
        </w:rPr>
        <w:t xml:space="preserve">их </w:t>
      </w:r>
      <w:r>
        <w:rPr>
          <w:lang w:val="sr-Cyrl-RS"/>
        </w:rPr>
        <w:t>прос</w:t>
      </w:r>
      <w:r w:rsidR="00B83CA8">
        <w:rPr>
          <w:lang w:val="sr-Cyrl-RS"/>
        </w:rPr>
        <w:t>л</w:t>
      </w:r>
      <w:r>
        <w:rPr>
          <w:lang w:val="sr-Cyrl-RS"/>
        </w:rPr>
        <w:t xml:space="preserve">еђивати </w:t>
      </w:r>
      <w:r w:rsidR="005134C2">
        <w:rPr>
          <w:lang w:val="sr-Cyrl-RS"/>
        </w:rPr>
        <w:t xml:space="preserve">на даљу обраду. Након што извор „ухвати“ фотографију, да би се проследила на неуронску мрежу, потребно је да се она припреми у одговарајући формат улаза који мрежа подржава. У нашем случају, извор фотографија је обична </w:t>
      </w:r>
      <w:r w:rsidR="005134C2">
        <w:rPr>
          <w:i/>
          <w:iCs/>
        </w:rPr>
        <w:t>web-</w:t>
      </w:r>
      <w:r w:rsidR="005134C2">
        <w:rPr>
          <w:lang w:val="sr-Cyrl-RS"/>
        </w:rPr>
        <w:t>камера која снима фотографије у РГБ формату, резолуције 640</w:t>
      </w:r>
      <w:r w:rsidR="005134C2">
        <w:t>x</w:t>
      </w:r>
      <w:r w:rsidR="005134C2">
        <w:rPr>
          <w:lang w:val="sr-Cyrl-RS"/>
        </w:rPr>
        <w:t>480. Таква фотографије се прво из РГБ простора боја претвара у сиву слику, односно из димензија 640</w:t>
      </w:r>
      <w:r w:rsidR="00582A8A">
        <w:t>x</w:t>
      </w:r>
      <w:r w:rsidR="005134C2">
        <w:rPr>
          <w:lang w:val="sr-Cyrl-RS"/>
        </w:rPr>
        <w:t>480</w:t>
      </w:r>
      <w:r w:rsidR="005134C2">
        <w:t>x</w:t>
      </w:r>
      <w:r w:rsidR="005134C2">
        <w:rPr>
          <w:lang w:val="sr-Cyrl-RS"/>
        </w:rPr>
        <w:t xml:space="preserve">3 прелази у </w:t>
      </w:r>
      <w:r w:rsidR="00582A8A">
        <w:rPr>
          <w:lang w:val="sr-Cyrl-RS"/>
        </w:rPr>
        <w:t>димензије      640</w:t>
      </w:r>
      <w:r w:rsidR="00582A8A">
        <w:t>x</w:t>
      </w:r>
      <w:r w:rsidR="00582A8A">
        <w:rPr>
          <w:lang w:val="sr-Cyrl-RS"/>
        </w:rPr>
        <w:t>480</w:t>
      </w:r>
      <w:r w:rsidR="00582A8A">
        <w:t>x</w:t>
      </w:r>
      <w:r w:rsidR="00582A8A">
        <w:rPr>
          <w:lang w:val="sr-Cyrl-RS"/>
        </w:rPr>
        <w:t>1. Нако тога она се скалира на димензије 100</w:t>
      </w:r>
      <w:r w:rsidR="00582A8A">
        <w:t>x</w:t>
      </w:r>
      <w:r w:rsidR="00582A8A">
        <w:rPr>
          <w:lang w:val="sr-Cyrl-RS"/>
        </w:rPr>
        <w:t xml:space="preserve">100 и нормализује се у опсег вредности </w:t>
      </w:r>
      <w:r w:rsidR="00582A8A">
        <w:t>[</w:t>
      </w:r>
      <w:r w:rsidR="00582A8A">
        <w:rPr>
          <w:lang w:val="sr-Cyrl-RS"/>
        </w:rPr>
        <w:t>0, 1</w:t>
      </w:r>
      <w:r w:rsidR="00582A8A">
        <w:t>]</w:t>
      </w:r>
      <w:r w:rsidR="00582A8A">
        <w:rPr>
          <w:lang w:val="sr-Cyrl-RS"/>
        </w:rPr>
        <w:t>. Таква је спремна за улаз неуронске мреже и над њом се врши предикција. Ако мрежа пронађе лице,  са такве, сиве фотографије уз помоћ денормализованих предикција центра лица врши се исецање фотографије лица, које се потом скалира на димензије 100</w:t>
      </w:r>
      <w:r w:rsidR="00582A8A">
        <w:t>x</w:t>
      </w:r>
      <w:r w:rsidR="00582A8A">
        <w:rPr>
          <w:lang w:val="sr-Cyrl-RS"/>
        </w:rPr>
        <w:t>100</w:t>
      </w:r>
      <w:r w:rsidR="00E9337D">
        <w:rPr>
          <w:lang w:val="sr-Cyrl-RS"/>
        </w:rPr>
        <w:t xml:space="preserve">, нормализује у опсег </w:t>
      </w:r>
      <w:r w:rsidR="00E9337D">
        <w:t>[</w:t>
      </w:r>
      <w:r w:rsidR="00E9337D">
        <w:rPr>
          <w:lang w:val="sr-Cyrl-RS"/>
        </w:rPr>
        <w:t>0, 1</w:t>
      </w:r>
      <w:r w:rsidR="00E9337D">
        <w:t>]</w:t>
      </w:r>
      <w:r w:rsidR="00E9337D">
        <w:rPr>
          <w:lang w:val="sr-Cyrl-RS"/>
        </w:rPr>
        <w:t xml:space="preserve"> </w:t>
      </w:r>
      <w:r w:rsidR="00582A8A">
        <w:rPr>
          <w:lang w:val="sr-Cyrl-RS"/>
        </w:rPr>
        <w:t>и прослеђује на другу мрежу која претражује елементе лица</w:t>
      </w:r>
      <w:r w:rsidR="003512F5">
        <w:rPr>
          <w:lang w:val="sr-Cyrl-RS"/>
        </w:rPr>
        <w:t>. Од свих елемената лица које друга мрежа може да прати (очи, нос, горњу и доњу усну) нама су битне очи. Уколико се на фотографији лица пронађе бар једно око, оно се уз помоћ денормализованих вредности предикција друге мреже исеца са слике лица и скалира на величину 100</w:t>
      </w:r>
      <w:r w:rsidR="003512F5">
        <w:t>x</w:t>
      </w:r>
      <w:r w:rsidR="003512F5">
        <w:rPr>
          <w:lang w:val="sr-Cyrl-RS"/>
        </w:rPr>
        <w:t>100</w:t>
      </w:r>
      <w:r w:rsidR="00E9337D">
        <w:rPr>
          <w:lang w:val="sr-Cyrl-RS"/>
        </w:rPr>
        <w:t xml:space="preserve">, нормализује у опсег </w:t>
      </w:r>
      <w:r w:rsidR="00E9337D">
        <w:t>[</w:t>
      </w:r>
      <w:r w:rsidR="00E9337D">
        <w:rPr>
          <w:lang w:val="sr-Cyrl-RS"/>
        </w:rPr>
        <w:t>0, 1</w:t>
      </w:r>
      <w:r w:rsidR="00E9337D">
        <w:t>]</w:t>
      </w:r>
      <w:r w:rsidR="003512F5">
        <w:rPr>
          <w:lang w:val="sr-Cyrl-RS"/>
        </w:rPr>
        <w:t xml:space="preserve"> и прослеђује трећој мрежи, како би се на основу њених</w:t>
      </w:r>
      <w:r w:rsidR="00E9337D">
        <w:rPr>
          <w:lang w:val="sr-Cyrl-RS"/>
        </w:rPr>
        <w:t>, али и претходних</w:t>
      </w:r>
      <w:r w:rsidR="003512F5">
        <w:rPr>
          <w:lang w:val="sr-Cyrl-RS"/>
        </w:rPr>
        <w:t xml:space="preserve"> предикција проценио тренутни степен пажње присутне </w:t>
      </w:r>
      <w:r w:rsidR="003512F5">
        <w:rPr>
          <w:lang w:val="sr-Cyrl-RS"/>
        </w:rPr>
        <w:lastRenderedPageBreak/>
        <w:t xml:space="preserve">код возача. </w:t>
      </w:r>
      <w:r w:rsidR="00E9337D">
        <w:rPr>
          <w:lang w:val="sr-Cyrl-RS"/>
        </w:rPr>
        <w:t xml:space="preserve">Лева и десна рубна тачка, горња и доња рубна тачка и центар зенице су тачке од интереса које трећа мрежа прати и на основу њих доноси одлуку да ли је око отворено или затворено. </w:t>
      </w:r>
    </w:p>
    <w:p w14:paraId="4DDE249E" w14:textId="77DF9D3C" w:rsidR="00406E47" w:rsidRDefault="00406E47" w:rsidP="00406E47">
      <w:pPr>
        <w:spacing w:after="120"/>
        <w:ind w:firstLine="0"/>
        <w:rPr>
          <w:lang w:val="sr-Cyrl-RS"/>
        </w:rPr>
      </w:pPr>
      <w:r>
        <w:rPr>
          <w:lang w:val="sr-Cyrl-RS"/>
        </w:rPr>
        <w:tab/>
        <w:t>У току рада апликације, чувају се све вредности предикција и након временског интервала од 2.5 секунди проверава се у колико је обрађених фотографија лице окренуто у било коју страну и колико пута је детектовано да је било које око затворено. На основу тих вредности, ако је лице имало угао на више од 40 обрађених фотографија или ако је збир броја детектованих затворених очију већи од 35, сматра се да је код возача детектован низак ниво пажње.</w:t>
      </w:r>
    </w:p>
    <w:p w14:paraId="5D9EEA94" w14:textId="4727686E" w:rsidR="009D7CDA" w:rsidRDefault="003462FE" w:rsidP="00406E47">
      <w:pPr>
        <w:spacing w:after="120"/>
        <w:rPr>
          <w:lang w:val="sr-Cyrl-RS"/>
        </w:rPr>
      </w:pPr>
      <w:r>
        <w:rPr>
          <w:lang w:val="sr-Cyrl-RS"/>
        </w:rPr>
        <w:t>Уколико се дође до закључка да је код возача присутан низак ниво п</w:t>
      </w:r>
      <w:r w:rsidR="00B83CA8">
        <w:rPr>
          <w:lang w:val="sr-Cyrl-RS"/>
        </w:rPr>
        <w:t>а</w:t>
      </w:r>
      <w:r>
        <w:rPr>
          <w:lang w:val="sr-Cyrl-RS"/>
        </w:rPr>
        <w:t xml:space="preserve">жње он се </w:t>
      </w:r>
      <w:r w:rsidR="009D7CDA">
        <w:rPr>
          <w:lang w:val="sr-Cyrl-RS"/>
        </w:rPr>
        <w:t>звучним сигнал</w:t>
      </w:r>
      <w:r w:rsidR="00082E33">
        <w:rPr>
          <w:lang w:val="sr-Cyrl-RS"/>
        </w:rPr>
        <w:t>ом</w:t>
      </w:r>
      <w:r w:rsidR="009D7CDA">
        <w:rPr>
          <w:lang w:val="sr-Cyrl-RS"/>
        </w:rPr>
        <w:t xml:space="preserve"> обавештава и тиме се спречавају потенцијално непредвиђене и опасне ситуације. </w:t>
      </w:r>
    </w:p>
    <w:p w14:paraId="32410553" w14:textId="68985146" w:rsidR="009D7CDA" w:rsidRDefault="009D7CDA" w:rsidP="00D51494">
      <w:pPr>
        <w:spacing w:after="120"/>
        <w:rPr>
          <w:lang w:val="sr-Cyrl-RS"/>
        </w:rPr>
      </w:pPr>
      <w:r>
        <w:rPr>
          <w:lang w:val="sr-Cyrl-RS"/>
        </w:rPr>
        <w:t xml:space="preserve">Изглед финалне апликације може се видети на слици испод. Видео обавештење огледног је карактера и приказује денормализоване предикције мрежа у виду граничног правоуганика који представља предикцију регије лица, тачака од интереса на очима, али и практичних информација о стању целокупног система.  Да би се </w:t>
      </w:r>
      <w:r w:rsidR="009B1B6B">
        <w:rPr>
          <w:lang w:val="sr-Cyrl-RS"/>
        </w:rPr>
        <w:t>исцртала</w:t>
      </w:r>
      <w:r>
        <w:rPr>
          <w:lang w:val="sr-Cyrl-RS"/>
        </w:rPr>
        <w:t xml:space="preserve"> поменута регија и тачке од интереса, потребно је денормализовати излазне вредности лаким манипулисањем</w:t>
      </w:r>
      <w:r w:rsidR="00A766BB">
        <w:rPr>
          <w:b/>
          <w:bCs/>
          <w:lang w:val="sr-Cyrl-RS"/>
        </w:rPr>
        <w:t xml:space="preserve"> </w:t>
      </w:r>
      <w:r w:rsidR="00A766BB">
        <w:rPr>
          <w:lang w:val="sr-Cyrl-RS"/>
        </w:rPr>
        <w:t xml:space="preserve">формуле </w:t>
      </w:r>
      <w:r w:rsidR="00A766BB" w:rsidRPr="00A766BB">
        <w:rPr>
          <w:lang w:val="sr-Cyrl-RS"/>
        </w:rPr>
        <w:t>(3.1)</w:t>
      </w:r>
      <w:r w:rsidRPr="00A766BB">
        <w:rPr>
          <w:lang w:val="sr-Cyrl-RS"/>
        </w:rPr>
        <w:t>.</w:t>
      </w:r>
    </w:p>
    <w:p w14:paraId="19B3C0F3" w14:textId="1FFDFA14" w:rsidR="002B7D09" w:rsidRDefault="003462FE" w:rsidP="002B7D09">
      <w:pPr>
        <w:spacing w:after="120"/>
        <w:rPr>
          <w:lang w:val="sr-Cyrl-RS"/>
        </w:rPr>
        <w:sectPr w:rsidR="002B7D09" w:rsidSect="002C454B">
          <w:headerReference w:type="default" r:id="rId38"/>
          <w:pgSz w:w="11906" w:h="16838"/>
          <w:pgMar w:top="1440" w:right="1440" w:bottom="1440" w:left="1440" w:header="708" w:footer="708" w:gutter="0"/>
          <w:cols w:space="708"/>
          <w:docGrid w:linePitch="360"/>
        </w:sectPr>
      </w:pPr>
      <w:r w:rsidRPr="00623B20">
        <w:rPr>
          <w:highlight w:val="yellow"/>
          <w:lang w:val="sr-Cyrl-RS"/>
        </w:rPr>
        <w:t>СЛИКА ФИНАЛНЕ АПЛИКАЦИЈЕ</w:t>
      </w:r>
    </w:p>
    <w:p w14:paraId="5D3DE8E3" w14:textId="0FC1D276" w:rsidR="000A7224" w:rsidRPr="000A7224" w:rsidRDefault="000A7224" w:rsidP="002B7D09">
      <w:pPr>
        <w:spacing w:after="120"/>
        <w:ind w:firstLine="0"/>
        <w:rPr>
          <w:lang w:val="sr-Cyrl-RS"/>
        </w:rPr>
      </w:pPr>
    </w:p>
    <w:p w14:paraId="477BF6C7" w14:textId="389D490D" w:rsidR="00F2003A" w:rsidRDefault="00F2003A" w:rsidP="00A667E7">
      <w:pPr>
        <w:pStyle w:val="Heading1"/>
        <w:spacing w:after="120"/>
      </w:pPr>
      <w:bookmarkStart w:id="75" w:name="_Ref46530260"/>
      <w:bookmarkStart w:id="76" w:name="_Ref46530445"/>
      <w:bookmarkStart w:id="77" w:name="_Toc47347544"/>
      <w:r w:rsidRPr="000A7224">
        <w:t>Програмско</w:t>
      </w:r>
      <w:r>
        <w:t xml:space="preserve"> решење</w:t>
      </w:r>
      <w:bookmarkEnd w:id="75"/>
      <w:bookmarkEnd w:id="76"/>
      <w:bookmarkEnd w:id="77"/>
    </w:p>
    <w:p w14:paraId="0508438E" w14:textId="3CB32B19" w:rsidR="007A04EA" w:rsidRDefault="007A04EA" w:rsidP="00D51494">
      <w:pPr>
        <w:spacing w:after="120"/>
        <w:ind w:firstLine="432"/>
        <w:rPr>
          <w:lang w:val="sr-Cyrl-RS"/>
        </w:rPr>
      </w:pPr>
      <w:r>
        <w:rPr>
          <w:lang w:val="sr-Cyrl-RS"/>
        </w:rPr>
        <w:t>У овом поглављу описана су програмска решења апликације за лабелирање података и апликације за праћење пажње воазача.</w:t>
      </w:r>
    </w:p>
    <w:p w14:paraId="7DD058A3" w14:textId="66D68D8A" w:rsidR="00952834" w:rsidRDefault="00952834" w:rsidP="00A667E7">
      <w:pPr>
        <w:pStyle w:val="Heading2"/>
        <w:spacing w:after="120"/>
        <w:rPr>
          <w:lang w:val="sr-Cyrl-RS"/>
        </w:rPr>
      </w:pPr>
      <w:bookmarkStart w:id="78" w:name="_Toc47347545"/>
      <w:r>
        <w:rPr>
          <w:lang w:val="sr-Cyrl-RS"/>
        </w:rPr>
        <w:t>Апликација за лабелирање података</w:t>
      </w:r>
      <w:bookmarkEnd w:id="78"/>
    </w:p>
    <w:p w14:paraId="193E15A0" w14:textId="2DC85E34" w:rsidR="00952834" w:rsidRDefault="00952834" w:rsidP="00D51494">
      <w:pPr>
        <w:spacing w:after="120"/>
        <w:ind w:firstLine="576"/>
        <w:rPr>
          <w:lang w:val="sr-Cyrl-RS"/>
        </w:rPr>
      </w:pPr>
      <w:r>
        <w:rPr>
          <w:lang w:val="sr-Cyrl-RS"/>
        </w:rPr>
        <w:t xml:space="preserve">Апликација за лабелирање података, као што је поменуто, реализована је као </w:t>
      </w:r>
      <w:r w:rsidRPr="00136F76">
        <w:rPr>
          <w:i/>
          <w:iCs/>
        </w:rPr>
        <w:t>Windows Forms Application</w:t>
      </w:r>
      <w:r>
        <w:rPr>
          <w:lang w:val="sr-Cyrl-RS"/>
        </w:rPr>
        <w:t xml:space="preserve"> (</w:t>
      </w:r>
      <w:r w:rsidRPr="00A943DD">
        <w:rPr>
          <w:i/>
          <w:iCs/>
        </w:rPr>
        <w:t>Microsoft .NET Framework 4.7.2</w:t>
      </w:r>
      <w:r>
        <w:rPr>
          <w:i/>
          <w:iCs/>
          <w:lang w:val="sr-Cyrl-RS"/>
        </w:rPr>
        <w:t>)</w:t>
      </w:r>
      <w:r>
        <w:rPr>
          <w:lang w:val="sr-Cyrl-RS"/>
        </w:rPr>
        <w:t xml:space="preserve"> уз помоћ </w:t>
      </w:r>
      <w:r w:rsidRPr="00A943DD">
        <w:rPr>
          <w:i/>
          <w:iCs/>
        </w:rPr>
        <w:t>C#</w:t>
      </w:r>
      <w:r>
        <w:t xml:space="preserve"> </w:t>
      </w:r>
      <w:r>
        <w:rPr>
          <w:lang w:val="sr-Cyrl-RS"/>
        </w:rPr>
        <w:t xml:space="preserve">програмског језика. Према томе, она се састоји од неколико битних </w:t>
      </w:r>
      <w:r w:rsidRPr="00A943DD">
        <w:rPr>
          <w:i/>
          <w:iCs/>
        </w:rPr>
        <w:t>C#</w:t>
      </w:r>
      <w:r>
        <w:rPr>
          <w:i/>
          <w:iCs/>
          <w:lang w:val="sr-Cyrl-RS"/>
        </w:rPr>
        <w:t xml:space="preserve"> </w:t>
      </w:r>
      <w:r>
        <w:rPr>
          <w:lang w:val="sr-Cyrl-RS"/>
        </w:rPr>
        <w:t xml:space="preserve">класа које нам омогућавају да постигнемо жељене резултате, на што бржи и ефикаснији начин. </w:t>
      </w:r>
    </w:p>
    <w:p w14:paraId="121132CE" w14:textId="77777777" w:rsidR="00D6329E" w:rsidRDefault="00952834" w:rsidP="00026206">
      <w:pPr>
        <w:keepNext/>
        <w:spacing w:after="120"/>
        <w:ind w:firstLine="0"/>
        <w:jc w:val="center"/>
      </w:pPr>
      <w:r>
        <w:rPr>
          <w:noProof/>
          <w:lang w:val="en-GB" w:eastAsia="en-GB"/>
        </w:rPr>
        <w:lastRenderedPageBreak/>
        <w:drawing>
          <wp:inline distT="0" distB="0" distL="0" distR="0" wp14:anchorId="638A9B70" wp14:editId="0C61532D">
            <wp:extent cx="5550396" cy="3657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550396" cy="3657600"/>
                    </a:xfrm>
                    <a:prstGeom prst="rect">
                      <a:avLst/>
                    </a:prstGeom>
                    <a:noFill/>
                    <a:ln>
                      <a:noFill/>
                    </a:ln>
                  </pic:spPr>
                </pic:pic>
              </a:graphicData>
            </a:graphic>
          </wp:inline>
        </w:drawing>
      </w:r>
    </w:p>
    <w:p w14:paraId="3AE84AF9" w14:textId="4CFCC000" w:rsidR="00952834" w:rsidRDefault="00D6329E" w:rsidP="00A667E7">
      <w:pPr>
        <w:pStyle w:val="Caption"/>
      </w:pPr>
      <w:bookmarkStart w:id="79" w:name="_Toc47347649"/>
      <w:r>
        <w:t xml:space="preserve">Слика </w:t>
      </w:r>
      <w:r w:rsidR="00CF708A">
        <w:fldChar w:fldCharType="begin"/>
      </w:r>
      <w:r w:rsidR="00CF708A">
        <w:instrText xml:space="preserve"> STYLEREF 1 \s </w:instrText>
      </w:r>
      <w:r w:rsidR="00CF708A">
        <w:fldChar w:fldCharType="separate"/>
      </w:r>
      <w:r w:rsidR="00CF708A">
        <w:rPr>
          <w:noProof/>
        </w:rPr>
        <w:t>4</w:t>
      </w:r>
      <w:r w:rsidR="00CF708A">
        <w:fldChar w:fldCharType="end"/>
      </w:r>
      <w:r w:rsidR="00CF708A">
        <w:t>.</w:t>
      </w:r>
      <w:r w:rsidR="00CF708A">
        <w:fldChar w:fldCharType="begin"/>
      </w:r>
      <w:r w:rsidR="00CF708A">
        <w:instrText xml:space="preserve"> SEQ Слика \* ARABIC \s 1 </w:instrText>
      </w:r>
      <w:r w:rsidR="00CF708A">
        <w:fldChar w:fldCharType="separate"/>
      </w:r>
      <w:r w:rsidR="00CF708A">
        <w:rPr>
          <w:noProof/>
        </w:rPr>
        <w:t>1</w:t>
      </w:r>
      <w:r w:rsidR="00CF708A">
        <w:fldChar w:fldCharType="end"/>
      </w:r>
      <w:r w:rsidRPr="00D6329E">
        <w:rPr>
          <w:lang w:val="sr-Cyrl-RS"/>
        </w:rPr>
        <w:t xml:space="preserve"> </w:t>
      </w:r>
      <w:r>
        <w:rPr>
          <w:lang w:val="sr-Cyrl-RS"/>
        </w:rPr>
        <w:t>Апликација за лабелирање података</w:t>
      </w:r>
      <w:bookmarkEnd w:id="79"/>
    </w:p>
    <w:p w14:paraId="3A630BF7" w14:textId="3EE0C86D" w:rsidR="004B4A34" w:rsidRDefault="00E4772D" w:rsidP="00D51494">
      <w:pPr>
        <w:spacing w:after="120"/>
        <w:ind w:firstLine="360"/>
        <w:rPr>
          <w:i/>
          <w:iCs/>
          <w:lang w:val="sr-Cyrl-RS"/>
        </w:rPr>
      </w:pPr>
      <w:r>
        <w:rPr>
          <w:lang w:val="sr-Cyrl-RS"/>
        </w:rPr>
        <w:t xml:space="preserve">Ако погледамо слику изнад, видимо да унутар </w:t>
      </w:r>
      <w:r w:rsidRPr="00E4772D">
        <w:rPr>
          <w:i/>
          <w:iCs/>
        </w:rPr>
        <w:t>Image view</w:t>
      </w:r>
      <w:r>
        <w:rPr>
          <w:i/>
          <w:iCs/>
          <w:lang w:val="sr-Cyrl-RS"/>
        </w:rPr>
        <w:t xml:space="preserve"> </w:t>
      </w:r>
      <w:r w:rsidRPr="00E4772D">
        <w:rPr>
          <w:lang w:val="sr-Cyrl-RS"/>
        </w:rPr>
        <w:t>(1)</w:t>
      </w:r>
      <w:r>
        <w:rPr>
          <w:i/>
          <w:iCs/>
        </w:rPr>
        <w:t xml:space="preserve"> </w:t>
      </w:r>
      <w:r>
        <w:rPr>
          <w:lang w:val="sr-Cyrl-RS"/>
        </w:rPr>
        <w:t>простора, постоје правоуганици који служе за одређивање тачака од интереса. Ако претпоставимо да радимо у неком режиму рада, уз сваку слику се асоцира константан број правоуганика, односно константан број координата на слици. Да би омогућили</w:t>
      </w:r>
      <w:r w:rsidR="004B4A34">
        <w:rPr>
          <w:lang w:val="sr-Cyrl-RS"/>
        </w:rPr>
        <w:t xml:space="preserve"> да се те координате чувају у меморији и</w:t>
      </w:r>
      <w:r w:rsidR="009B1B6B">
        <w:rPr>
          <w:lang w:val="sr-Cyrl-RS"/>
        </w:rPr>
        <w:t xml:space="preserve"> да би оне</w:t>
      </w:r>
      <w:r w:rsidR="004B4A34">
        <w:rPr>
          <w:lang w:val="sr-Cyrl-RS"/>
        </w:rPr>
        <w:t xml:space="preserve"> биле лако доступне у сваком тренутку, уводимо две класе: </w:t>
      </w:r>
      <w:r w:rsidR="004B4A34" w:rsidRPr="004B4A34">
        <w:rPr>
          <w:i/>
          <w:iCs/>
        </w:rPr>
        <w:t>RectangleContainer</w:t>
      </w:r>
      <w:r w:rsidR="004B4A34">
        <w:rPr>
          <w:i/>
          <w:iCs/>
        </w:rPr>
        <w:t xml:space="preserve"> </w:t>
      </w:r>
      <w:r w:rsidR="004B4A34" w:rsidRPr="004B4A34">
        <w:rPr>
          <w:lang w:val="sr-Cyrl-RS"/>
        </w:rPr>
        <w:t>и</w:t>
      </w:r>
      <w:r w:rsidR="004B4A34">
        <w:t xml:space="preserve"> </w:t>
      </w:r>
      <w:r w:rsidR="004B4A34" w:rsidRPr="004B4A34">
        <w:rPr>
          <w:i/>
          <w:iCs/>
        </w:rPr>
        <w:t>CoordinatesContainer&lt;T&gt;</w:t>
      </w:r>
      <w:r w:rsidR="004B4A34">
        <w:rPr>
          <w:i/>
          <w:iCs/>
          <w:lang w:val="sr-Cyrl-RS"/>
        </w:rPr>
        <w:t xml:space="preserve">. </w:t>
      </w:r>
    </w:p>
    <w:p w14:paraId="225CA5D7" w14:textId="4E0B1104" w:rsidR="00664073" w:rsidRDefault="004B4A34" w:rsidP="00D51494">
      <w:pPr>
        <w:spacing w:after="120"/>
        <w:ind w:firstLine="360"/>
        <w:rPr>
          <w:rFonts w:cstheme="minorHAnsi"/>
          <w:i/>
          <w:iCs/>
          <w:color w:val="000000"/>
        </w:rPr>
      </w:pPr>
      <w:r>
        <w:rPr>
          <w:lang w:val="sr-Cyrl-RS"/>
        </w:rPr>
        <w:t xml:space="preserve">Класа </w:t>
      </w:r>
      <w:r w:rsidRPr="004B4A34">
        <w:rPr>
          <w:i/>
          <w:iCs/>
        </w:rPr>
        <w:t>RectangleContainer</w:t>
      </w:r>
      <w:r>
        <w:rPr>
          <w:i/>
          <w:iCs/>
          <w:lang w:val="sr-Cyrl-RS"/>
        </w:rPr>
        <w:t xml:space="preserve"> </w:t>
      </w:r>
      <w:r>
        <w:rPr>
          <w:lang w:val="sr-Cyrl-RS"/>
        </w:rPr>
        <w:t>нам омогућава да конструишемо објекат ове класе који садржи онолико правоуганика, колико то захтева режим рада</w:t>
      </w:r>
      <w:r w:rsidR="00664073">
        <w:rPr>
          <w:lang w:val="sr-Cyrl-RS"/>
        </w:rPr>
        <w:t xml:space="preserve">. Поља ове класе су листа правоуганика и листа </w:t>
      </w:r>
      <w:r w:rsidR="00664073" w:rsidRPr="00664073">
        <w:rPr>
          <w:i/>
          <w:iCs/>
        </w:rPr>
        <w:t>True/False</w:t>
      </w:r>
      <w:r w:rsidR="00664073">
        <w:t xml:space="preserve"> </w:t>
      </w:r>
      <w:r w:rsidR="00664073">
        <w:rPr>
          <w:lang w:val="sr-Cyrl-RS"/>
        </w:rPr>
        <w:t>вредности које представљају информацију да ли је одређени правоуганик фокусиран</w:t>
      </w:r>
      <w:r>
        <w:rPr>
          <w:lang w:val="sr-Cyrl-RS"/>
        </w:rPr>
        <w:t xml:space="preserve">. Класа имплементира све потребне методе за брзо и ефикасно манипулисање правоуганицима над једном сликом. </w:t>
      </w:r>
      <w:r w:rsidR="009B1B6B">
        <w:rPr>
          <w:lang w:val="sr-Cyrl-RS"/>
        </w:rPr>
        <w:t>Методе</w:t>
      </w:r>
      <w:r w:rsidR="00857041">
        <w:rPr>
          <w:lang w:val="sr-Cyrl-RS"/>
        </w:rPr>
        <w:t xml:space="preserve"> које она имплементира су: </w:t>
      </w:r>
      <w:r w:rsidR="00857041" w:rsidRPr="00857041">
        <w:rPr>
          <w:rFonts w:cstheme="minorHAnsi"/>
          <w:color w:val="000000"/>
        </w:rPr>
        <w:t>getRectangles</w:t>
      </w:r>
      <w:r w:rsidR="00857041" w:rsidRPr="00857041">
        <w:rPr>
          <w:rFonts w:cstheme="minorHAnsi"/>
          <w:i/>
          <w:iCs/>
          <w:color w:val="000000"/>
          <w:lang w:val="sr-Cyrl-RS"/>
        </w:rPr>
        <w:t xml:space="preserve">, </w:t>
      </w:r>
      <w:r w:rsidR="00857041" w:rsidRPr="00857041">
        <w:rPr>
          <w:rFonts w:cstheme="minorHAnsi"/>
          <w:i/>
          <w:iCs/>
          <w:color w:val="000000"/>
        </w:rPr>
        <w:t>getSize</w:t>
      </w:r>
      <w:r w:rsidR="00857041" w:rsidRPr="00857041">
        <w:rPr>
          <w:rFonts w:cstheme="minorHAnsi"/>
          <w:i/>
          <w:iCs/>
          <w:color w:val="000000"/>
          <w:lang w:val="sr-Cyrl-RS"/>
        </w:rPr>
        <w:t xml:space="preserve">, </w:t>
      </w:r>
      <w:r w:rsidR="00857041" w:rsidRPr="00857041">
        <w:rPr>
          <w:rFonts w:cstheme="minorHAnsi"/>
          <w:i/>
          <w:iCs/>
          <w:color w:val="000000"/>
        </w:rPr>
        <w:t>setRectSize</w:t>
      </w:r>
      <w:r w:rsidR="00857041" w:rsidRPr="00857041">
        <w:rPr>
          <w:rFonts w:cstheme="minorHAnsi"/>
          <w:i/>
          <w:iCs/>
          <w:color w:val="000000"/>
          <w:lang w:val="sr-Cyrl-RS"/>
        </w:rPr>
        <w:t xml:space="preserve">, </w:t>
      </w:r>
      <w:r w:rsidR="00857041" w:rsidRPr="00857041">
        <w:rPr>
          <w:rFonts w:cstheme="minorHAnsi"/>
          <w:i/>
          <w:iCs/>
          <w:color w:val="000000"/>
        </w:rPr>
        <w:t>getAllRectCoordinates</w:t>
      </w:r>
      <w:r w:rsidR="00857041" w:rsidRPr="00857041">
        <w:rPr>
          <w:rFonts w:cstheme="minorHAnsi"/>
          <w:i/>
          <w:iCs/>
          <w:color w:val="000000"/>
          <w:lang w:val="sr-Cyrl-RS"/>
        </w:rPr>
        <w:t xml:space="preserve">, </w:t>
      </w:r>
      <w:r w:rsidR="00857041" w:rsidRPr="00857041">
        <w:rPr>
          <w:rFonts w:cstheme="minorHAnsi"/>
          <w:i/>
          <w:iCs/>
          <w:color w:val="000000"/>
        </w:rPr>
        <w:t>setRectCoordinates</w:t>
      </w:r>
      <w:r w:rsidR="00857041" w:rsidRPr="00857041">
        <w:rPr>
          <w:rFonts w:cstheme="minorHAnsi"/>
          <w:i/>
          <w:iCs/>
          <w:color w:val="000000"/>
          <w:lang w:val="sr-Cyrl-RS"/>
        </w:rPr>
        <w:t xml:space="preserve">, </w:t>
      </w:r>
      <w:r w:rsidR="00857041" w:rsidRPr="00857041">
        <w:rPr>
          <w:rFonts w:cstheme="minorHAnsi"/>
          <w:i/>
          <w:iCs/>
          <w:color w:val="000000"/>
        </w:rPr>
        <w:t>setAllRectCoordinates</w:t>
      </w:r>
      <w:r w:rsidR="00857041" w:rsidRPr="00857041">
        <w:rPr>
          <w:rFonts w:cstheme="minorHAnsi"/>
          <w:i/>
          <w:iCs/>
          <w:color w:val="000000"/>
          <w:lang w:val="sr-Cyrl-RS"/>
        </w:rPr>
        <w:t xml:space="preserve">, </w:t>
      </w:r>
      <w:r w:rsidR="00857041" w:rsidRPr="00857041">
        <w:rPr>
          <w:rFonts w:cstheme="minorHAnsi"/>
          <w:i/>
          <w:iCs/>
          <w:color w:val="000000"/>
        </w:rPr>
        <w:t>isInFocus</w:t>
      </w:r>
      <w:r w:rsidR="00857041" w:rsidRPr="00857041">
        <w:rPr>
          <w:rFonts w:cstheme="minorHAnsi"/>
          <w:i/>
          <w:iCs/>
          <w:color w:val="000000"/>
          <w:lang w:val="sr-Cyrl-RS"/>
        </w:rPr>
        <w:t xml:space="preserve">, </w:t>
      </w:r>
      <w:r w:rsidR="00857041" w:rsidRPr="00857041">
        <w:rPr>
          <w:rFonts w:cstheme="minorHAnsi"/>
          <w:i/>
          <w:iCs/>
          <w:color w:val="000000"/>
        </w:rPr>
        <w:t>setFocus</w:t>
      </w:r>
      <w:r w:rsidR="00857041" w:rsidRPr="00857041">
        <w:rPr>
          <w:rFonts w:cstheme="minorHAnsi"/>
          <w:i/>
          <w:iCs/>
          <w:color w:val="000000"/>
          <w:lang w:val="sr-Cyrl-RS"/>
        </w:rPr>
        <w:t xml:space="preserve">, </w:t>
      </w:r>
      <w:r w:rsidR="00857041" w:rsidRPr="00857041">
        <w:rPr>
          <w:rFonts w:cstheme="minorHAnsi"/>
          <w:i/>
          <w:iCs/>
          <w:color w:val="000000"/>
        </w:rPr>
        <w:t>contains</w:t>
      </w:r>
      <w:r w:rsidR="00857041" w:rsidRPr="00857041">
        <w:rPr>
          <w:rFonts w:cstheme="minorHAnsi"/>
          <w:i/>
          <w:iCs/>
          <w:color w:val="000000"/>
          <w:lang w:val="sr-Cyrl-RS"/>
        </w:rPr>
        <w:t xml:space="preserve">, </w:t>
      </w:r>
      <w:r w:rsidR="00857041" w:rsidRPr="00857041">
        <w:rPr>
          <w:rFonts w:cstheme="minorHAnsi"/>
          <w:i/>
          <w:iCs/>
          <w:color w:val="000000"/>
        </w:rPr>
        <w:t>findInFocus</w:t>
      </w:r>
      <w:r w:rsidR="00857041" w:rsidRPr="00857041">
        <w:rPr>
          <w:rFonts w:cstheme="minorHAnsi"/>
          <w:i/>
          <w:iCs/>
          <w:color w:val="000000"/>
          <w:lang w:val="sr-Cyrl-RS"/>
        </w:rPr>
        <w:t xml:space="preserve">, </w:t>
      </w:r>
      <w:r w:rsidR="00857041" w:rsidRPr="00857041">
        <w:rPr>
          <w:rFonts w:cstheme="minorHAnsi"/>
          <w:i/>
          <w:iCs/>
          <w:color w:val="000000"/>
        </w:rPr>
        <w:t>inFocusIndex</w:t>
      </w:r>
      <w:r w:rsidR="00857041" w:rsidRPr="00857041">
        <w:rPr>
          <w:rFonts w:cstheme="minorHAnsi"/>
          <w:i/>
          <w:iCs/>
          <w:color w:val="000000"/>
          <w:lang w:val="sr-Cyrl-RS"/>
        </w:rPr>
        <w:t xml:space="preserve">, </w:t>
      </w:r>
      <w:r w:rsidR="00857041" w:rsidRPr="00857041">
        <w:rPr>
          <w:rFonts w:cstheme="minorHAnsi"/>
          <w:i/>
          <w:iCs/>
          <w:color w:val="000000"/>
        </w:rPr>
        <w:t>addToFocused</w:t>
      </w:r>
      <w:r w:rsidR="00857041" w:rsidRPr="00857041">
        <w:rPr>
          <w:rFonts w:cstheme="minorHAnsi"/>
          <w:i/>
          <w:iCs/>
          <w:color w:val="000000"/>
          <w:lang w:val="sr-Cyrl-RS"/>
        </w:rPr>
        <w:t xml:space="preserve">, </w:t>
      </w:r>
      <w:r w:rsidR="00857041" w:rsidRPr="00857041">
        <w:rPr>
          <w:rFonts w:cstheme="minorHAnsi"/>
          <w:i/>
          <w:iCs/>
          <w:color w:val="000000"/>
        </w:rPr>
        <w:t>resetFocusList</w:t>
      </w:r>
      <w:r w:rsidR="00857041" w:rsidRPr="00857041">
        <w:rPr>
          <w:rFonts w:cstheme="minorHAnsi"/>
          <w:i/>
          <w:iCs/>
          <w:color w:val="000000"/>
          <w:lang w:val="sr-Cyrl-RS"/>
        </w:rPr>
        <w:t xml:space="preserve">, </w:t>
      </w:r>
      <w:r w:rsidR="00857041" w:rsidRPr="00857041">
        <w:rPr>
          <w:rFonts w:cstheme="minorHAnsi"/>
          <w:i/>
          <w:iCs/>
          <w:color w:val="000000"/>
        </w:rPr>
        <w:t>addToRectSize</w:t>
      </w:r>
      <w:r w:rsidR="00857041" w:rsidRPr="00857041">
        <w:rPr>
          <w:rFonts w:cstheme="minorHAnsi"/>
          <w:i/>
          <w:iCs/>
          <w:color w:val="000000"/>
          <w:lang w:val="sr-Cyrl-RS"/>
        </w:rPr>
        <w:t xml:space="preserve">, </w:t>
      </w:r>
      <w:r w:rsidR="00857041" w:rsidRPr="00857041">
        <w:rPr>
          <w:rFonts w:cstheme="minorHAnsi"/>
          <w:i/>
          <w:iCs/>
          <w:color w:val="000000"/>
        </w:rPr>
        <w:t>rescaleRect</w:t>
      </w:r>
      <w:r w:rsidR="00857041" w:rsidRPr="00857041">
        <w:rPr>
          <w:rFonts w:cstheme="minorHAnsi"/>
          <w:i/>
          <w:iCs/>
          <w:color w:val="000000"/>
          <w:lang w:val="sr-Cyrl-RS"/>
        </w:rPr>
        <w:t xml:space="preserve">, </w:t>
      </w:r>
      <w:r w:rsidR="00857041" w:rsidRPr="00857041">
        <w:rPr>
          <w:rFonts w:cstheme="minorHAnsi"/>
          <w:i/>
          <w:iCs/>
          <w:color w:val="000000"/>
        </w:rPr>
        <w:t>resetState</w:t>
      </w:r>
      <w:r w:rsidR="00857041">
        <w:rPr>
          <w:rFonts w:cstheme="minorHAnsi"/>
          <w:i/>
          <w:iCs/>
          <w:color w:val="000000"/>
        </w:rPr>
        <w:t xml:space="preserve">. </w:t>
      </w:r>
    </w:p>
    <w:p w14:paraId="0A125706" w14:textId="067A3362" w:rsidR="00857041" w:rsidRDefault="00857041" w:rsidP="00D51494">
      <w:pPr>
        <w:spacing w:after="120"/>
        <w:ind w:firstLine="360"/>
        <w:rPr>
          <w:rFonts w:cstheme="minorHAnsi"/>
          <w:color w:val="000000"/>
          <w:lang w:val="sr-Cyrl-RS"/>
        </w:rPr>
      </w:pPr>
      <w:r w:rsidRPr="00857041">
        <w:rPr>
          <w:rFonts w:cstheme="minorHAnsi"/>
          <w:color w:val="000000"/>
          <w:lang w:val="sr-Cyrl-RS"/>
        </w:rPr>
        <w:t>Метода</w:t>
      </w:r>
      <w:r>
        <w:rPr>
          <w:rFonts w:cstheme="minorHAnsi"/>
          <w:i/>
          <w:iCs/>
          <w:color w:val="000000"/>
        </w:rPr>
        <w:t xml:space="preserve"> </w:t>
      </w:r>
      <w:r w:rsidRPr="00857041">
        <w:rPr>
          <w:rFonts w:cstheme="minorHAnsi"/>
          <w:i/>
          <w:iCs/>
          <w:color w:val="000000"/>
        </w:rPr>
        <w:t>getRectangles</w:t>
      </w:r>
      <w:r>
        <w:rPr>
          <w:rFonts w:cstheme="minorHAnsi"/>
          <w:i/>
          <w:iCs/>
          <w:color w:val="000000"/>
          <w:lang w:val="sr-Cyrl-RS"/>
        </w:rPr>
        <w:t xml:space="preserve"> </w:t>
      </w:r>
      <w:r>
        <w:rPr>
          <w:rFonts w:cstheme="minorHAnsi"/>
          <w:color w:val="000000"/>
          <w:lang w:val="sr-Cyrl-RS"/>
        </w:rPr>
        <w:t>као повратну вредност даје све правоугаонике из објекта типа ове класе у облику низа или листе</w:t>
      </w:r>
      <w:r w:rsidR="00077F9C">
        <w:rPr>
          <w:rFonts w:cstheme="minorHAnsi"/>
          <w:color w:val="000000"/>
        </w:rPr>
        <w:t xml:space="preserve">, </w:t>
      </w:r>
      <w:r w:rsidR="00077F9C">
        <w:rPr>
          <w:rFonts w:cstheme="minorHAnsi"/>
          <w:color w:val="000000"/>
          <w:lang w:val="sr-Cyrl-RS"/>
        </w:rPr>
        <w:t xml:space="preserve">док метода </w:t>
      </w:r>
      <w:r w:rsidR="00077F9C" w:rsidRPr="00857041">
        <w:rPr>
          <w:rFonts w:cstheme="minorHAnsi"/>
          <w:i/>
          <w:iCs/>
          <w:color w:val="000000"/>
        </w:rPr>
        <w:t>getSize</w:t>
      </w:r>
      <w:r w:rsidR="00077F9C">
        <w:rPr>
          <w:rFonts w:cstheme="minorHAnsi"/>
          <w:i/>
          <w:iCs/>
          <w:color w:val="000000"/>
          <w:lang w:val="sr-Cyrl-RS"/>
        </w:rPr>
        <w:t xml:space="preserve"> </w:t>
      </w:r>
      <w:r w:rsidR="00077F9C">
        <w:rPr>
          <w:rFonts w:cstheme="minorHAnsi"/>
          <w:color w:val="000000"/>
          <w:lang w:val="sr-Cyrl-RS"/>
        </w:rPr>
        <w:t>као повратну вредност носи информацију о броју правоуганика коју објекат садржи.</w:t>
      </w:r>
      <w:r w:rsidR="00077F9C" w:rsidRPr="00077F9C">
        <w:rPr>
          <w:rFonts w:cstheme="minorHAnsi"/>
          <w:i/>
          <w:iCs/>
          <w:color w:val="000000"/>
        </w:rPr>
        <w:t xml:space="preserve"> </w:t>
      </w:r>
      <w:r w:rsidR="00077F9C" w:rsidRPr="00857041">
        <w:rPr>
          <w:rFonts w:cstheme="minorHAnsi"/>
          <w:i/>
          <w:iCs/>
          <w:color w:val="000000"/>
        </w:rPr>
        <w:t>setRectSize</w:t>
      </w:r>
      <w:r w:rsidR="00077F9C">
        <w:rPr>
          <w:rFonts w:cstheme="minorHAnsi"/>
          <w:color w:val="000000"/>
          <w:lang w:val="sr-Cyrl-RS"/>
        </w:rPr>
        <w:t xml:space="preserve"> поставља </w:t>
      </w:r>
      <w:r w:rsidR="00077F9C">
        <w:rPr>
          <w:rFonts w:cstheme="minorHAnsi"/>
          <w:color w:val="000000"/>
          <w:lang w:val="sr-Cyrl-RS"/>
        </w:rPr>
        <w:lastRenderedPageBreak/>
        <w:t xml:space="preserve">правоуганик одређеног индекса на произвољну величину, која је заједно са индексом прослеђена као параметар ове методе. </w:t>
      </w:r>
      <w:r w:rsidR="00077F9C" w:rsidRPr="00857041">
        <w:rPr>
          <w:rFonts w:cstheme="minorHAnsi"/>
          <w:i/>
          <w:iCs/>
          <w:color w:val="000000"/>
        </w:rPr>
        <w:t>getAllRectCoordinates</w:t>
      </w:r>
      <w:r w:rsidR="00077F9C">
        <w:rPr>
          <w:rFonts w:cstheme="minorHAnsi"/>
          <w:i/>
          <w:iCs/>
          <w:color w:val="000000"/>
          <w:lang w:val="sr-Cyrl-RS"/>
        </w:rPr>
        <w:t>,</w:t>
      </w:r>
      <w:r w:rsidR="00077F9C">
        <w:rPr>
          <w:rFonts w:cstheme="minorHAnsi"/>
          <w:color w:val="000000"/>
          <w:lang w:val="sr-Cyrl-RS"/>
        </w:rPr>
        <w:t xml:space="preserve"> </w:t>
      </w:r>
      <w:r w:rsidR="00077F9C" w:rsidRPr="00857041">
        <w:rPr>
          <w:rFonts w:cstheme="minorHAnsi"/>
          <w:i/>
          <w:iCs/>
          <w:color w:val="000000"/>
        </w:rPr>
        <w:t>setRectCoordinates</w:t>
      </w:r>
      <w:r w:rsidR="00077F9C">
        <w:rPr>
          <w:rFonts w:cstheme="minorHAnsi"/>
          <w:i/>
          <w:iCs/>
          <w:color w:val="000000"/>
          <w:lang w:val="sr-Cyrl-RS"/>
        </w:rPr>
        <w:t xml:space="preserve"> </w:t>
      </w:r>
      <w:r w:rsidR="00077F9C">
        <w:rPr>
          <w:rFonts w:cstheme="minorHAnsi"/>
          <w:color w:val="000000"/>
          <w:lang w:val="sr-Cyrl-RS"/>
        </w:rPr>
        <w:t xml:space="preserve">и </w:t>
      </w:r>
      <w:r w:rsidR="00077F9C" w:rsidRPr="00857041">
        <w:rPr>
          <w:rFonts w:cstheme="minorHAnsi"/>
          <w:i/>
          <w:iCs/>
          <w:color w:val="000000"/>
        </w:rPr>
        <w:t>setAllRectCoordinates</w:t>
      </w:r>
      <w:r w:rsidR="00077F9C">
        <w:rPr>
          <w:rFonts w:cstheme="minorHAnsi"/>
          <w:i/>
          <w:iCs/>
          <w:color w:val="000000"/>
          <w:lang w:val="sr-Cyrl-RS"/>
        </w:rPr>
        <w:t xml:space="preserve"> </w:t>
      </w:r>
      <w:r w:rsidR="00077F9C">
        <w:rPr>
          <w:rFonts w:cstheme="minorHAnsi"/>
          <w:color w:val="000000"/>
          <w:lang w:val="sr-Cyrl-RS"/>
        </w:rPr>
        <w:t>служе, респективно, за добављање свих координата правоуганика у виду листе целобројних вредности, за постављање координата правоуганика</w:t>
      </w:r>
      <w:r w:rsidR="00077F9C" w:rsidRPr="00077F9C">
        <w:rPr>
          <w:rFonts w:cstheme="minorHAnsi"/>
          <w:color w:val="000000"/>
          <w:lang w:val="sr-Cyrl-RS"/>
        </w:rPr>
        <w:t xml:space="preserve"> </w:t>
      </w:r>
      <w:r w:rsidR="00077F9C">
        <w:rPr>
          <w:rFonts w:cstheme="minorHAnsi"/>
          <w:color w:val="000000"/>
          <w:lang w:val="sr-Cyrl-RS"/>
        </w:rPr>
        <w:t xml:space="preserve">одеређеног индексом и постављање координата свих правоуганика који су садржани у објекту типа ове класе уз помоћ листе целобројних вредности које представљају жељене координате, а прослеђују се као параметар функције. </w:t>
      </w:r>
      <w:r w:rsidR="00077F9C" w:rsidRPr="00857041">
        <w:rPr>
          <w:rFonts w:cstheme="minorHAnsi"/>
          <w:i/>
          <w:iCs/>
          <w:color w:val="000000"/>
        </w:rPr>
        <w:t>isInFocus</w:t>
      </w:r>
      <w:r w:rsidR="00077F9C">
        <w:rPr>
          <w:rFonts w:cstheme="minorHAnsi"/>
          <w:i/>
          <w:iCs/>
          <w:color w:val="000000"/>
          <w:lang w:val="sr-Cyrl-RS"/>
        </w:rPr>
        <w:t xml:space="preserve"> </w:t>
      </w:r>
      <w:r w:rsidR="00077F9C">
        <w:rPr>
          <w:rFonts w:cstheme="minorHAnsi"/>
          <w:color w:val="000000"/>
          <w:lang w:val="sr-Cyrl-RS"/>
        </w:rPr>
        <w:t xml:space="preserve">врши проверу да ли је неки правоуганик тренутно фокусиран, </w:t>
      </w:r>
      <w:r w:rsidR="00077F9C" w:rsidRPr="00857041">
        <w:rPr>
          <w:rFonts w:cstheme="minorHAnsi"/>
          <w:i/>
          <w:iCs/>
          <w:color w:val="000000"/>
        </w:rPr>
        <w:t>setFocus</w:t>
      </w:r>
      <w:r w:rsidR="00077F9C">
        <w:rPr>
          <w:rFonts w:cstheme="minorHAnsi"/>
          <w:i/>
          <w:iCs/>
          <w:color w:val="000000"/>
          <w:lang w:val="sr-Cyrl-RS"/>
        </w:rPr>
        <w:t xml:space="preserve"> </w:t>
      </w:r>
      <w:r w:rsidR="00077F9C">
        <w:rPr>
          <w:rFonts w:cstheme="minorHAnsi"/>
          <w:color w:val="000000"/>
          <w:lang w:val="sr-Cyrl-RS"/>
        </w:rPr>
        <w:t xml:space="preserve">поставља фокус на правоуганик неког индекса, </w:t>
      </w:r>
      <w:r w:rsidR="00077F9C" w:rsidRPr="00857041">
        <w:rPr>
          <w:rFonts w:cstheme="minorHAnsi"/>
          <w:i/>
          <w:iCs/>
          <w:color w:val="000000"/>
        </w:rPr>
        <w:t>findInFocus</w:t>
      </w:r>
      <w:r w:rsidR="00077F9C">
        <w:rPr>
          <w:rFonts w:cstheme="minorHAnsi"/>
          <w:i/>
          <w:iCs/>
          <w:color w:val="000000"/>
          <w:lang w:val="sr-Cyrl-RS"/>
        </w:rPr>
        <w:t xml:space="preserve"> </w:t>
      </w:r>
      <w:r w:rsidR="00077F9C">
        <w:rPr>
          <w:rFonts w:cstheme="minorHAnsi"/>
          <w:color w:val="000000"/>
          <w:lang w:val="sr-Cyrl-RS"/>
        </w:rPr>
        <w:t xml:space="preserve">претражује листу правоуганика и враћа онај правоганик који је у фокусу ако он постоји. </w:t>
      </w:r>
      <w:r w:rsidR="00077F9C" w:rsidRPr="00857041">
        <w:rPr>
          <w:rFonts w:cstheme="minorHAnsi"/>
          <w:i/>
          <w:iCs/>
          <w:color w:val="000000"/>
        </w:rPr>
        <w:t>inFocusIndex</w:t>
      </w:r>
      <w:r w:rsidR="00077F9C">
        <w:rPr>
          <w:rFonts w:cstheme="minorHAnsi"/>
          <w:i/>
          <w:iCs/>
          <w:color w:val="000000"/>
          <w:lang w:val="sr-Cyrl-RS"/>
        </w:rPr>
        <w:t xml:space="preserve"> </w:t>
      </w:r>
      <w:r w:rsidR="00077F9C">
        <w:rPr>
          <w:rFonts w:cstheme="minorHAnsi"/>
          <w:color w:val="000000"/>
          <w:lang w:val="sr-Cyrl-RS"/>
        </w:rPr>
        <w:t>налази индекс фокусиран</w:t>
      </w:r>
      <w:r w:rsidR="009B1B6B">
        <w:rPr>
          <w:rFonts w:cstheme="minorHAnsi"/>
          <w:color w:val="000000"/>
          <w:lang w:val="sr-Cyrl-RS"/>
        </w:rPr>
        <w:t>ог</w:t>
      </w:r>
      <w:r w:rsidR="00077F9C">
        <w:rPr>
          <w:rFonts w:cstheme="minorHAnsi"/>
          <w:color w:val="000000"/>
          <w:lang w:val="sr-Cyrl-RS"/>
        </w:rPr>
        <w:t xml:space="preserve"> правоуганика, </w:t>
      </w:r>
      <w:r w:rsidR="00077F9C" w:rsidRPr="00857041">
        <w:rPr>
          <w:rFonts w:cstheme="minorHAnsi"/>
          <w:i/>
          <w:iCs/>
          <w:color w:val="000000"/>
        </w:rPr>
        <w:t>addToFocused</w:t>
      </w:r>
      <w:r w:rsidR="00077F9C">
        <w:rPr>
          <w:rFonts w:cstheme="minorHAnsi"/>
          <w:i/>
          <w:iCs/>
          <w:color w:val="000000"/>
          <w:lang w:val="sr-Cyrl-RS"/>
        </w:rPr>
        <w:t xml:space="preserve"> </w:t>
      </w:r>
      <w:r w:rsidR="00077F9C">
        <w:rPr>
          <w:rFonts w:cstheme="minorHAnsi"/>
          <w:color w:val="000000"/>
          <w:lang w:val="sr-Cyrl-RS"/>
        </w:rPr>
        <w:t>додаје на</w:t>
      </w:r>
      <w:r w:rsidR="00664073">
        <w:rPr>
          <w:rFonts w:cstheme="minorHAnsi"/>
          <w:color w:val="000000"/>
          <w:lang w:val="sr-Cyrl-RS"/>
        </w:rPr>
        <w:t xml:space="preserve"> координате</w:t>
      </w:r>
      <w:r w:rsidR="00077F9C">
        <w:rPr>
          <w:rFonts w:cstheme="minorHAnsi"/>
          <w:color w:val="000000"/>
          <w:lang w:val="sr-Cyrl-RS"/>
        </w:rPr>
        <w:t xml:space="preserve"> фокусиран</w:t>
      </w:r>
      <w:r w:rsidR="00664073">
        <w:rPr>
          <w:rFonts w:cstheme="minorHAnsi"/>
          <w:color w:val="000000"/>
          <w:lang w:val="sr-Cyrl-RS"/>
        </w:rPr>
        <w:t>ог</w:t>
      </w:r>
      <w:r w:rsidR="00077F9C">
        <w:rPr>
          <w:rFonts w:cstheme="minorHAnsi"/>
          <w:color w:val="000000"/>
          <w:lang w:val="sr-Cyrl-RS"/>
        </w:rPr>
        <w:t xml:space="preserve"> правоуганик</w:t>
      </w:r>
      <w:r w:rsidR="00664073">
        <w:rPr>
          <w:rFonts w:cstheme="minorHAnsi"/>
          <w:color w:val="000000"/>
          <w:lang w:val="sr-Cyrl-RS"/>
        </w:rPr>
        <w:t>а</w:t>
      </w:r>
      <w:r w:rsidR="00077F9C">
        <w:rPr>
          <w:rFonts w:cstheme="minorHAnsi"/>
          <w:color w:val="000000"/>
          <w:lang w:val="sr-Cyrl-RS"/>
        </w:rPr>
        <w:t xml:space="preserve"> целобројне вредности</w:t>
      </w:r>
      <w:r w:rsidR="00664073">
        <w:rPr>
          <w:rFonts w:cstheme="minorHAnsi"/>
          <w:color w:val="000000"/>
          <w:lang w:val="sr-Cyrl-RS"/>
        </w:rPr>
        <w:t xml:space="preserve">, </w:t>
      </w:r>
      <w:r w:rsidR="00664073" w:rsidRPr="00857041">
        <w:rPr>
          <w:rFonts w:cstheme="minorHAnsi"/>
          <w:i/>
          <w:iCs/>
          <w:color w:val="000000"/>
        </w:rPr>
        <w:t>resetFocusList</w:t>
      </w:r>
      <w:r w:rsidR="00664073">
        <w:rPr>
          <w:rFonts w:cstheme="minorHAnsi"/>
          <w:i/>
          <w:iCs/>
          <w:color w:val="000000"/>
          <w:lang w:val="sr-Cyrl-RS"/>
        </w:rPr>
        <w:t xml:space="preserve"> </w:t>
      </w:r>
      <w:r w:rsidR="00664073">
        <w:rPr>
          <w:rFonts w:cstheme="minorHAnsi"/>
          <w:color w:val="000000"/>
          <w:lang w:val="sr-Cyrl-RS"/>
        </w:rPr>
        <w:t xml:space="preserve">доводи објекат у стање у коме нити један правоуганик није фокусиран. </w:t>
      </w:r>
      <w:r w:rsidR="00664073" w:rsidRPr="00857041">
        <w:rPr>
          <w:rFonts w:cstheme="minorHAnsi"/>
          <w:i/>
          <w:iCs/>
          <w:color w:val="000000"/>
        </w:rPr>
        <w:t>contains</w:t>
      </w:r>
      <w:r w:rsidR="00664073">
        <w:rPr>
          <w:rFonts w:cstheme="minorHAnsi"/>
          <w:i/>
          <w:iCs/>
          <w:color w:val="000000"/>
          <w:lang w:val="sr-Cyrl-RS"/>
        </w:rPr>
        <w:t xml:space="preserve"> </w:t>
      </w:r>
      <w:r w:rsidR="00664073">
        <w:rPr>
          <w:rFonts w:cstheme="minorHAnsi"/>
          <w:color w:val="000000"/>
          <w:lang w:val="sr-Cyrl-RS"/>
        </w:rPr>
        <w:t xml:space="preserve">проверава да ли се некаква тачка налази унутар било којег правоуганика. </w:t>
      </w:r>
      <w:r w:rsidR="00664073" w:rsidRPr="00857041">
        <w:rPr>
          <w:rFonts w:cstheme="minorHAnsi"/>
          <w:i/>
          <w:iCs/>
          <w:color w:val="000000"/>
        </w:rPr>
        <w:t>addToRectSize</w:t>
      </w:r>
      <w:r w:rsidR="00664073">
        <w:rPr>
          <w:rFonts w:cstheme="minorHAnsi"/>
          <w:i/>
          <w:iCs/>
          <w:color w:val="000000"/>
          <w:lang w:val="sr-Cyrl-RS"/>
        </w:rPr>
        <w:t xml:space="preserve"> </w:t>
      </w:r>
      <w:r w:rsidR="00664073">
        <w:rPr>
          <w:rFonts w:cstheme="minorHAnsi"/>
          <w:color w:val="000000"/>
          <w:lang w:val="sr-Cyrl-RS"/>
        </w:rPr>
        <w:t xml:space="preserve">правоуганику жељеног индекса додаје или одузима целобројну вредност од његове величине, </w:t>
      </w:r>
      <w:r w:rsidR="00664073" w:rsidRPr="00857041">
        <w:rPr>
          <w:rFonts w:cstheme="minorHAnsi"/>
          <w:i/>
          <w:iCs/>
          <w:color w:val="000000"/>
        </w:rPr>
        <w:t>rescaleRect</w:t>
      </w:r>
      <w:r w:rsidR="00664073">
        <w:rPr>
          <w:rFonts w:cstheme="minorHAnsi"/>
          <w:i/>
          <w:iCs/>
          <w:color w:val="000000"/>
          <w:lang w:val="sr-Cyrl-RS"/>
        </w:rPr>
        <w:t xml:space="preserve"> </w:t>
      </w:r>
      <w:r w:rsidR="00664073">
        <w:rPr>
          <w:rFonts w:cstheme="minorHAnsi"/>
          <w:color w:val="000000"/>
          <w:lang w:val="sr-Cyrl-RS"/>
        </w:rPr>
        <w:t xml:space="preserve">скалира правоуганик одређеног индекса на константан омер ширине и висине уз произвољан фактор. </w:t>
      </w:r>
      <w:r w:rsidR="00664073" w:rsidRPr="00857041">
        <w:rPr>
          <w:rFonts w:cstheme="minorHAnsi"/>
          <w:i/>
          <w:iCs/>
          <w:color w:val="000000"/>
        </w:rPr>
        <w:t>resetState</w:t>
      </w:r>
      <w:r w:rsidR="00664073">
        <w:rPr>
          <w:rFonts w:cstheme="minorHAnsi"/>
          <w:i/>
          <w:iCs/>
          <w:color w:val="000000"/>
          <w:lang w:val="sr-Cyrl-RS"/>
        </w:rPr>
        <w:t xml:space="preserve"> </w:t>
      </w:r>
      <w:r w:rsidR="00664073">
        <w:rPr>
          <w:rFonts w:cstheme="minorHAnsi"/>
          <w:color w:val="000000"/>
          <w:lang w:val="sr-Cyrl-RS"/>
        </w:rPr>
        <w:t xml:space="preserve">враћа објекат у иницијално стање, тако што ресетује листу фокусираних правоуганика и поставља координате правоуганика на </w:t>
      </w:r>
      <w:r w:rsidR="000C230E">
        <w:rPr>
          <w:rFonts w:cstheme="minorHAnsi"/>
          <w:color w:val="000000"/>
          <w:lang w:val="sr-Cyrl-RS"/>
        </w:rPr>
        <w:t xml:space="preserve">жељене позиције. </w:t>
      </w:r>
    </w:p>
    <w:p w14:paraId="1A82509D" w14:textId="47E7B311" w:rsidR="000C230E" w:rsidRDefault="000C230E" w:rsidP="00D51494">
      <w:pPr>
        <w:spacing w:after="120"/>
        <w:ind w:firstLine="360"/>
        <w:rPr>
          <w:rFonts w:cstheme="minorHAnsi"/>
          <w:lang w:val="sr-Cyrl-RS"/>
        </w:rPr>
      </w:pPr>
      <w:r w:rsidRPr="004B4A34">
        <w:rPr>
          <w:i/>
          <w:iCs/>
        </w:rPr>
        <w:t>CoordinatesContainer&lt;T&gt;</w:t>
      </w:r>
      <w:r>
        <w:rPr>
          <w:i/>
          <w:iCs/>
          <w:lang w:val="sr-Cyrl-RS"/>
        </w:rPr>
        <w:t xml:space="preserve"> </w:t>
      </w:r>
      <w:r>
        <w:rPr>
          <w:lang w:val="sr-Cyrl-RS"/>
        </w:rPr>
        <w:t>јесте генеричка класа чије једино поље је</w:t>
      </w:r>
      <w:r w:rsidR="00582B24">
        <w:rPr>
          <w:lang w:val="sr-Cyrl-RS"/>
        </w:rPr>
        <w:t xml:space="preserve"> приватно и</w:t>
      </w:r>
      <w:r>
        <w:rPr>
          <w:lang w:val="sr-Cyrl-RS"/>
        </w:rPr>
        <w:t xml:space="preserve"> типа </w:t>
      </w:r>
      <w:r w:rsidRPr="000C230E">
        <w:rPr>
          <w:rFonts w:cstheme="minorHAnsi"/>
          <w:i/>
          <w:iCs/>
          <w:color w:val="000000"/>
        </w:rPr>
        <w:t>List&lt;List&lt;T&gt;&gt;</w:t>
      </w:r>
      <w:r>
        <w:rPr>
          <w:rFonts w:cstheme="minorHAnsi"/>
          <w:i/>
          <w:iCs/>
          <w:color w:val="000000"/>
          <w:lang w:val="sr-Cyrl-RS"/>
        </w:rPr>
        <w:t xml:space="preserve">. </w:t>
      </w:r>
      <w:r>
        <w:rPr>
          <w:rFonts w:cstheme="minorHAnsi"/>
          <w:color w:val="000000"/>
          <w:lang w:val="sr-Cyrl-RS"/>
        </w:rPr>
        <w:t xml:space="preserve">Ова класа имплементира </w:t>
      </w:r>
      <w:r w:rsidR="009C6F2E">
        <w:rPr>
          <w:rFonts w:cstheme="minorHAnsi"/>
          <w:color w:val="000000"/>
          <w:lang w:val="sr-Cyrl-RS"/>
        </w:rPr>
        <w:t>очување</w:t>
      </w:r>
      <w:r>
        <w:rPr>
          <w:rFonts w:cstheme="minorHAnsi"/>
          <w:color w:val="000000"/>
          <w:lang w:val="sr-Cyrl-RS"/>
        </w:rPr>
        <w:t xml:space="preserve"> вредности координата правоуганика за сваку учитану фотографију у апликацију за лабелирање. Замислимо то овако: уместо да у меморији имамо, за сваку фотографију, број правоуганика који је одређен режимом рада, са свим својим атрибутима који нам нису потребни, ми ћемо за сваку слику очувати само оне информације које су нам од значаја</w:t>
      </w:r>
      <w:r w:rsidR="00582B24">
        <w:rPr>
          <w:rFonts w:cstheme="minorHAnsi"/>
          <w:color w:val="000000"/>
          <w:lang w:val="sr-Cyrl-RS"/>
        </w:rPr>
        <w:t xml:space="preserve">, </w:t>
      </w:r>
      <w:r>
        <w:rPr>
          <w:rFonts w:cstheme="minorHAnsi"/>
          <w:color w:val="000000"/>
          <w:lang w:val="sr-Cyrl-RS"/>
        </w:rPr>
        <w:t xml:space="preserve">углавном координате правоуганика. </w:t>
      </w:r>
      <w:r w:rsidR="00582B24">
        <w:rPr>
          <w:rFonts w:cstheme="minorHAnsi"/>
          <w:color w:val="000000"/>
          <w:lang w:val="sr-Cyrl-RS"/>
        </w:rPr>
        <w:t>Т</w:t>
      </w:r>
      <w:r>
        <w:rPr>
          <w:rFonts w:cstheme="minorHAnsi"/>
          <w:color w:val="000000"/>
          <w:lang w:val="sr-Cyrl-RS"/>
        </w:rPr>
        <w:t>ако ова класа имплементира неколико метода, које ће нам омогућити да што лакше приступамо тим координатама и вршимо потребну обраду. Методе које ова класа имплементира су: конструктор, констр</w:t>
      </w:r>
      <w:r w:rsidR="009C6F2E">
        <w:rPr>
          <w:rFonts w:cstheme="minorHAnsi"/>
          <w:color w:val="000000"/>
          <w:lang w:val="sr-Cyrl-RS"/>
        </w:rPr>
        <w:t>у</w:t>
      </w:r>
      <w:r>
        <w:rPr>
          <w:rFonts w:cstheme="minorHAnsi"/>
          <w:color w:val="000000"/>
          <w:lang w:val="sr-Cyrl-RS"/>
        </w:rPr>
        <w:t>ктор са п</w:t>
      </w:r>
      <w:r w:rsidR="009C6F2E">
        <w:rPr>
          <w:rFonts w:cstheme="minorHAnsi"/>
          <w:color w:val="000000"/>
          <w:lang w:val="sr-Cyrl-RS"/>
        </w:rPr>
        <w:t>а</w:t>
      </w:r>
      <w:r>
        <w:rPr>
          <w:rFonts w:cstheme="minorHAnsi"/>
          <w:color w:val="000000"/>
          <w:lang w:val="sr-Cyrl-RS"/>
        </w:rPr>
        <w:t>раметрима, констр</w:t>
      </w:r>
      <w:r w:rsidR="009C6F2E">
        <w:rPr>
          <w:rFonts w:cstheme="minorHAnsi"/>
          <w:color w:val="000000"/>
          <w:lang w:val="sr-Cyrl-RS"/>
        </w:rPr>
        <w:t>у</w:t>
      </w:r>
      <w:r>
        <w:rPr>
          <w:rFonts w:cstheme="minorHAnsi"/>
          <w:color w:val="000000"/>
          <w:lang w:val="sr-Cyrl-RS"/>
        </w:rPr>
        <w:t xml:space="preserve">ктор копије, </w:t>
      </w:r>
      <w:r w:rsidR="00582B24" w:rsidRPr="00582B24">
        <w:rPr>
          <w:rFonts w:cstheme="minorHAnsi"/>
          <w:color w:val="000000"/>
        </w:rPr>
        <w:t>addRow</w:t>
      </w:r>
      <w:r w:rsidR="00582B24">
        <w:rPr>
          <w:rFonts w:cstheme="minorHAnsi"/>
          <w:i/>
          <w:iCs/>
          <w:color w:val="000000"/>
          <w:lang w:val="sr-Cyrl-RS"/>
        </w:rPr>
        <w:t xml:space="preserve">, </w:t>
      </w:r>
      <w:r w:rsidRPr="00582B24">
        <w:rPr>
          <w:rFonts w:cstheme="minorHAnsi"/>
          <w:i/>
          <w:iCs/>
          <w:color w:val="000000"/>
        </w:rPr>
        <w:t>replaceRow</w:t>
      </w:r>
      <w:r w:rsidRPr="00582B24">
        <w:rPr>
          <w:rFonts w:cstheme="minorHAnsi"/>
          <w:i/>
          <w:iCs/>
          <w:color w:val="000000"/>
          <w:lang w:val="sr-Cyrl-RS"/>
        </w:rPr>
        <w:t xml:space="preserve">, </w:t>
      </w:r>
      <w:r w:rsidRPr="00582B24">
        <w:rPr>
          <w:rFonts w:cstheme="minorHAnsi"/>
          <w:i/>
          <w:iCs/>
          <w:color w:val="000000"/>
        </w:rPr>
        <w:t>getRow</w:t>
      </w:r>
      <w:r w:rsidRPr="00582B24">
        <w:rPr>
          <w:rFonts w:cstheme="minorHAnsi"/>
          <w:i/>
          <w:iCs/>
          <w:color w:val="000000"/>
          <w:lang w:val="sr-Cyrl-RS"/>
        </w:rPr>
        <w:t xml:space="preserve">, </w:t>
      </w:r>
      <w:r w:rsidRPr="00582B24">
        <w:rPr>
          <w:rFonts w:cstheme="minorHAnsi"/>
          <w:i/>
          <w:iCs/>
          <w:color w:val="000000"/>
        </w:rPr>
        <w:t>getSize</w:t>
      </w:r>
      <w:r w:rsidRPr="00582B24">
        <w:rPr>
          <w:rFonts w:cstheme="minorHAnsi"/>
          <w:i/>
          <w:iCs/>
          <w:color w:val="000000"/>
          <w:lang w:val="sr-Cyrl-RS"/>
        </w:rPr>
        <w:t xml:space="preserve">, </w:t>
      </w:r>
      <w:r w:rsidRPr="00582B24">
        <w:rPr>
          <w:rFonts w:cstheme="minorHAnsi"/>
          <w:i/>
          <w:iCs/>
          <w:color w:val="000000"/>
        </w:rPr>
        <w:t>setRowZero</w:t>
      </w:r>
      <w:r w:rsidRPr="00582B24">
        <w:rPr>
          <w:rFonts w:cstheme="minorHAnsi"/>
          <w:i/>
          <w:iCs/>
          <w:color w:val="000000"/>
          <w:lang w:val="sr-Cyrl-RS"/>
        </w:rPr>
        <w:t xml:space="preserve">, </w:t>
      </w:r>
      <w:r w:rsidRPr="00582B24">
        <w:rPr>
          <w:rFonts w:cstheme="minorHAnsi"/>
          <w:i/>
          <w:iCs/>
          <w:color w:val="000000"/>
        </w:rPr>
        <w:t>getCoordinates</w:t>
      </w:r>
      <w:r w:rsidRPr="00582B24">
        <w:rPr>
          <w:rFonts w:cstheme="minorHAnsi"/>
          <w:i/>
          <w:iCs/>
          <w:color w:val="000000"/>
          <w:lang w:val="sr-Cyrl-RS"/>
        </w:rPr>
        <w:t xml:space="preserve">, </w:t>
      </w:r>
      <w:r w:rsidRPr="00582B24">
        <w:rPr>
          <w:rFonts w:cstheme="minorHAnsi"/>
          <w:i/>
          <w:iCs/>
          <w:color w:val="000000"/>
        </w:rPr>
        <w:t>ConvertTo</w:t>
      </w:r>
      <w:r w:rsidRPr="00582B24">
        <w:rPr>
          <w:rFonts w:cstheme="minorHAnsi"/>
          <w:i/>
          <w:iCs/>
        </w:rPr>
        <w:t>&lt;U&gt;</w:t>
      </w:r>
      <w:r w:rsidRPr="00582B24">
        <w:rPr>
          <w:rFonts w:cstheme="minorHAnsi"/>
          <w:i/>
          <w:iCs/>
          <w:lang w:val="sr-Cyrl-RS"/>
        </w:rPr>
        <w:t>.</w:t>
      </w:r>
      <w:r w:rsidR="00582B24">
        <w:rPr>
          <w:rFonts w:cstheme="minorHAnsi"/>
          <w:lang w:val="sr-Cyrl-RS"/>
        </w:rPr>
        <w:t xml:space="preserve"> </w:t>
      </w:r>
    </w:p>
    <w:p w14:paraId="530D85B2" w14:textId="1ECD6693" w:rsidR="00582B24" w:rsidRDefault="00285549" w:rsidP="00D51494">
      <w:pPr>
        <w:spacing w:after="120"/>
        <w:ind w:firstLine="360"/>
        <w:rPr>
          <w:rFonts w:cstheme="minorHAnsi"/>
          <w:lang w:val="sr-Cyrl-RS"/>
        </w:rPr>
      </w:pPr>
      <w:r>
        <w:rPr>
          <w:rFonts w:cstheme="minorHAnsi"/>
          <w:color w:val="000000"/>
          <w:lang w:val="sr-Cyrl-RS"/>
        </w:rPr>
        <w:t>Метода</w:t>
      </w:r>
      <w:r>
        <w:rPr>
          <w:rFonts w:cstheme="minorHAnsi"/>
          <w:i/>
          <w:iCs/>
          <w:color w:val="000000"/>
          <w:lang w:val="sr-Cyrl-RS"/>
        </w:rPr>
        <w:t xml:space="preserve"> </w:t>
      </w:r>
      <w:r w:rsidR="00582B24" w:rsidRPr="00582B24">
        <w:rPr>
          <w:rFonts w:cstheme="minorHAnsi"/>
          <w:i/>
          <w:iCs/>
          <w:color w:val="000000"/>
        </w:rPr>
        <w:t>addRow</w:t>
      </w:r>
      <w:r w:rsidR="00582B24">
        <w:rPr>
          <w:rFonts w:cstheme="minorHAnsi"/>
          <w:i/>
          <w:iCs/>
          <w:color w:val="000000"/>
          <w:lang w:val="sr-Cyrl-RS"/>
        </w:rPr>
        <w:t xml:space="preserve"> </w:t>
      </w:r>
      <w:r w:rsidR="00582B24">
        <w:rPr>
          <w:rFonts w:cstheme="minorHAnsi"/>
          <w:color w:val="000000"/>
          <w:lang w:val="sr-Cyrl-RS"/>
        </w:rPr>
        <w:t xml:space="preserve">додаје нову врсту на зачеље листе са координатама у виду листе координата, </w:t>
      </w:r>
      <w:r w:rsidR="00582B24" w:rsidRPr="00582B24">
        <w:rPr>
          <w:rFonts w:cstheme="minorHAnsi"/>
          <w:i/>
          <w:iCs/>
          <w:color w:val="000000"/>
        </w:rPr>
        <w:t>replaceRow</w:t>
      </w:r>
      <w:r w:rsidR="00582B24">
        <w:rPr>
          <w:rFonts w:cstheme="minorHAnsi"/>
          <w:i/>
          <w:iCs/>
          <w:color w:val="000000"/>
          <w:lang w:val="sr-Cyrl-RS"/>
        </w:rPr>
        <w:t xml:space="preserve"> </w:t>
      </w:r>
      <w:r w:rsidR="00582B24">
        <w:rPr>
          <w:rFonts w:cstheme="minorHAnsi"/>
          <w:color w:val="000000"/>
          <w:lang w:val="sr-Cyrl-RS"/>
        </w:rPr>
        <w:t xml:space="preserve">мења врсту у листи на жељеној позицији, врстом која јој се проследи.  </w:t>
      </w:r>
      <w:r w:rsidR="00582B24" w:rsidRPr="00582B24">
        <w:rPr>
          <w:rFonts w:cstheme="minorHAnsi"/>
          <w:i/>
          <w:iCs/>
          <w:color w:val="000000"/>
        </w:rPr>
        <w:t>getRow</w:t>
      </w:r>
      <w:r w:rsidR="00582B24">
        <w:rPr>
          <w:rFonts w:cstheme="minorHAnsi"/>
          <w:i/>
          <w:iCs/>
          <w:color w:val="000000"/>
          <w:lang w:val="sr-Cyrl-RS"/>
        </w:rPr>
        <w:t xml:space="preserve"> </w:t>
      </w:r>
      <w:r w:rsidR="00582B24">
        <w:rPr>
          <w:rFonts w:cstheme="minorHAnsi"/>
          <w:color w:val="000000"/>
          <w:lang w:val="sr-Cyrl-RS"/>
        </w:rPr>
        <w:t xml:space="preserve">враћа врсту координата на жељеном индексу. </w:t>
      </w:r>
      <w:r w:rsidR="00582B24" w:rsidRPr="00582B24">
        <w:rPr>
          <w:rFonts w:cstheme="minorHAnsi"/>
          <w:i/>
          <w:iCs/>
          <w:color w:val="000000"/>
        </w:rPr>
        <w:t>getSize</w:t>
      </w:r>
      <w:r w:rsidR="00582B24">
        <w:rPr>
          <w:rFonts w:cstheme="minorHAnsi"/>
          <w:i/>
          <w:iCs/>
          <w:color w:val="000000"/>
          <w:lang w:val="sr-Cyrl-RS"/>
        </w:rPr>
        <w:t xml:space="preserve"> </w:t>
      </w:r>
      <w:r w:rsidR="00582B24">
        <w:rPr>
          <w:rFonts w:cstheme="minorHAnsi"/>
          <w:color w:val="000000"/>
          <w:lang w:val="sr-Cyrl-RS"/>
        </w:rPr>
        <w:t xml:space="preserve">враћа број врста, односно број елемената поља </w:t>
      </w:r>
      <w:r w:rsidR="00582B24" w:rsidRPr="000C230E">
        <w:rPr>
          <w:rFonts w:cstheme="minorHAnsi"/>
          <w:i/>
          <w:iCs/>
          <w:color w:val="000000"/>
        </w:rPr>
        <w:t>List&lt;List&lt;T&gt;&gt;</w:t>
      </w:r>
      <w:r w:rsidR="00582B24">
        <w:rPr>
          <w:rFonts w:cstheme="minorHAnsi"/>
          <w:i/>
          <w:iCs/>
          <w:color w:val="000000"/>
          <w:lang w:val="sr-Cyrl-RS"/>
        </w:rPr>
        <w:t xml:space="preserve">. </w:t>
      </w:r>
      <w:r w:rsidR="00582B24" w:rsidRPr="00582B24">
        <w:rPr>
          <w:rFonts w:cstheme="minorHAnsi"/>
          <w:i/>
          <w:iCs/>
          <w:color w:val="000000"/>
        </w:rPr>
        <w:t>setRowZero</w:t>
      </w:r>
      <w:r w:rsidR="00582B24">
        <w:rPr>
          <w:rFonts w:cstheme="minorHAnsi"/>
          <w:i/>
          <w:iCs/>
          <w:color w:val="000000"/>
          <w:lang w:val="sr-Cyrl-RS"/>
        </w:rPr>
        <w:t xml:space="preserve"> </w:t>
      </w:r>
      <w:r w:rsidR="00582B24">
        <w:rPr>
          <w:rFonts w:cstheme="minorHAnsi"/>
          <w:color w:val="000000"/>
          <w:lang w:val="sr-Cyrl-RS"/>
        </w:rPr>
        <w:t xml:space="preserve">поставља жељену врсту на нулте вредности. </w:t>
      </w:r>
      <w:r w:rsidR="00582B24" w:rsidRPr="00582B24">
        <w:rPr>
          <w:rFonts w:cstheme="minorHAnsi"/>
          <w:i/>
          <w:iCs/>
          <w:color w:val="000000"/>
        </w:rPr>
        <w:t>getCoordinates</w:t>
      </w:r>
      <w:r w:rsidR="00582B24">
        <w:rPr>
          <w:rFonts w:cstheme="minorHAnsi"/>
          <w:i/>
          <w:iCs/>
          <w:color w:val="000000"/>
          <w:lang w:val="sr-Cyrl-RS"/>
        </w:rPr>
        <w:t xml:space="preserve"> </w:t>
      </w:r>
      <w:r w:rsidR="00582B24">
        <w:rPr>
          <w:rFonts w:cstheme="minorHAnsi"/>
          <w:color w:val="000000"/>
          <w:lang w:val="sr-Cyrl-RS"/>
        </w:rPr>
        <w:t xml:space="preserve">повратна вредност јој је поље ове класе. </w:t>
      </w:r>
      <w:r w:rsidR="00582B24" w:rsidRPr="00582B24">
        <w:rPr>
          <w:rFonts w:cstheme="minorHAnsi"/>
          <w:i/>
          <w:iCs/>
          <w:color w:val="000000"/>
        </w:rPr>
        <w:t>ConvertTo</w:t>
      </w:r>
      <w:r w:rsidR="00582B24" w:rsidRPr="00582B24">
        <w:rPr>
          <w:rFonts w:cstheme="minorHAnsi"/>
          <w:i/>
          <w:iCs/>
        </w:rPr>
        <w:t>&lt;U&gt;</w:t>
      </w:r>
      <w:r w:rsidR="00582B24">
        <w:rPr>
          <w:rFonts w:cstheme="minorHAnsi"/>
          <w:i/>
          <w:iCs/>
          <w:lang w:val="sr-Cyrl-RS"/>
        </w:rPr>
        <w:t xml:space="preserve"> </w:t>
      </w:r>
      <w:r w:rsidR="00582B24">
        <w:rPr>
          <w:rFonts w:cstheme="minorHAnsi"/>
          <w:lang w:val="sr-Cyrl-RS"/>
        </w:rPr>
        <w:lastRenderedPageBreak/>
        <w:t>је метода која омогућава да се све вредности унутар свих врста ко</w:t>
      </w:r>
      <w:r w:rsidR="009C6F2E">
        <w:rPr>
          <w:rFonts w:cstheme="minorHAnsi"/>
          <w:lang w:val="sr-Cyrl-RS"/>
        </w:rPr>
        <w:t>н</w:t>
      </w:r>
      <w:r w:rsidR="00582B24">
        <w:rPr>
          <w:rFonts w:cstheme="minorHAnsi"/>
          <w:lang w:val="sr-Cyrl-RS"/>
        </w:rPr>
        <w:t xml:space="preserve">вертују у жељени тип (на програмеру је да буде обазрив приликом кориштења ове функције). </w:t>
      </w:r>
    </w:p>
    <w:p w14:paraId="0937ACD3" w14:textId="333CE824" w:rsidR="00285549" w:rsidRDefault="00285549" w:rsidP="00D51494">
      <w:pPr>
        <w:spacing w:after="120"/>
        <w:ind w:firstLine="360"/>
        <w:rPr>
          <w:rFonts w:cstheme="minorHAnsi"/>
          <w:color w:val="000000"/>
        </w:rPr>
      </w:pPr>
      <w:r>
        <w:rPr>
          <w:rFonts w:cstheme="minorHAnsi"/>
          <w:lang w:val="sr-Cyrl-RS"/>
        </w:rPr>
        <w:t xml:space="preserve">Како смо уз помоћ ове две класе омогућили очување свих вредности које су нам интересантне, сада имамо све елементе који су нам потребни да би </w:t>
      </w:r>
      <w:r w:rsidR="00B253B6">
        <w:rPr>
          <w:rFonts w:cstheme="minorHAnsi"/>
          <w:lang w:val="sr-Cyrl-RS"/>
        </w:rPr>
        <w:t xml:space="preserve">се решио проблем лабелирања података. Класа </w:t>
      </w:r>
      <w:r w:rsidR="00B253B6" w:rsidRPr="00B253B6">
        <w:rPr>
          <w:rFonts w:cstheme="minorHAnsi"/>
          <w:i/>
          <w:iCs/>
        </w:rPr>
        <w:t>CaptureLabel</w:t>
      </w:r>
      <w:r w:rsidR="00B253B6">
        <w:rPr>
          <w:rFonts w:cstheme="minorHAnsi"/>
          <w:i/>
          <w:iCs/>
        </w:rPr>
        <w:t xml:space="preserve"> </w:t>
      </w:r>
      <w:r w:rsidR="00B253B6">
        <w:rPr>
          <w:rFonts w:cstheme="minorHAnsi"/>
          <w:lang w:val="sr-Cyrl-RS"/>
        </w:rPr>
        <w:t>описује понашање свих елемената апликације за лабелирање података. Па тако неке од најбитниј</w:t>
      </w:r>
      <w:r w:rsidR="00B253B6">
        <w:rPr>
          <w:rFonts w:cstheme="minorHAnsi"/>
        </w:rPr>
        <w:t>i</w:t>
      </w:r>
      <w:r w:rsidR="00B253B6">
        <w:rPr>
          <w:rFonts w:cstheme="minorHAnsi"/>
          <w:lang w:val="sr-Cyrl-RS"/>
        </w:rPr>
        <w:t xml:space="preserve">х метода које ова класа имплементира су: </w:t>
      </w:r>
      <w:r w:rsidR="00B253B6" w:rsidRPr="00B253B6">
        <w:rPr>
          <w:rFonts w:cstheme="minorHAnsi"/>
          <w:i/>
          <w:iCs/>
          <w:color w:val="000000"/>
        </w:rPr>
        <w:t>importButton_Click, cleanUp, initMode, loadCoordinates, saveCoordinates, scrollUp, scrollDown, save, exportNormalized</w:t>
      </w:r>
      <w:r w:rsidR="00B253B6">
        <w:rPr>
          <w:rFonts w:cstheme="minorHAnsi"/>
          <w:color w:val="000000"/>
        </w:rPr>
        <w:t>.</w:t>
      </w:r>
    </w:p>
    <w:p w14:paraId="42A26C78" w14:textId="5075D7F6" w:rsidR="00B253B6" w:rsidRDefault="00910908" w:rsidP="00D51494">
      <w:pPr>
        <w:spacing w:after="120"/>
        <w:ind w:firstLine="360"/>
        <w:rPr>
          <w:rFonts w:cstheme="minorHAnsi"/>
          <w:color w:val="000000"/>
          <w:lang w:val="sr-Cyrl-RS"/>
        </w:rPr>
      </w:pPr>
      <w:r w:rsidRPr="00910908">
        <w:rPr>
          <w:rFonts w:cstheme="minorHAnsi"/>
          <w:color w:val="000000"/>
          <w:lang w:val="sr-Cyrl-RS"/>
        </w:rPr>
        <w:t>Метода</w:t>
      </w:r>
      <w:r>
        <w:rPr>
          <w:rFonts w:cstheme="minorHAnsi"/>
          <w:i/>
          <w:iCs/>
          <w:color w:val="000000"/>
          <w:lang w:val="sr-Cyrl-RS"/>
        </w:rPr>
        <w:t xml:space="preserve"> </w:t>
      </w:r>
      <w:r w:rsidR="00B253B6" w:rsidRPr="00B253B6">
        <w:rPr>
          <w:rFonts w:cstheme="minorHAnsi"/>
          <w:i/>
          <w:iCs/>
          <w:color w:val="000000"/>
        </w:rPr>
        <w:t>importButton_Click</w:t>
      </w:r>
      <w:r w:rsidR="00B253B6">
        <w:rPr>
          <w:rFonts w:cstheme="minorHAnsi"/>
          <w:i/>
          <w:iCs/>
          <w:color w:val="000000"/>
        </w:rPr>
        <w:t xml:space="preserve"> </w:t>
      </w:r>
      <w:r w:rsidR="00B253B6">
        <w:rPr>
          <w:rFonts w:cstheme="minorHAnsi"/>
          <w:color w:val="000000"/>
          <w:lang w:val="sr-Cyrl-RS"/>
        </w:rPr>
        <w:t>представља улаз</w:t>
      </w:r>
      <w:r w:rsidR="00A768F4">
        <w:rPr>
          <w:rFonts w:cstheme="minorHAnsi"/>
          <w:color w:val="000000"/>
          <w:lang w:val="sr-Cyrl-RS"/>
        </w:rPr>
        <w:t xml:space="preserve"> у </w:t>
      </w:r>
      <w:r w:rsidR="00B253B6">
        <w:rPr>
          <w:rFonts w:cstheme="minorHAnsi"/>
          <w:color w:val="000000"/>
          <w:lang w:val="sr-Cyrl-RS"/>
        </w:rPr>
        <w:t>сам програм и на основу свих информација подешених и унетих од стране корисника програм ће се иницијали</w:t>
      </w:r>
      <w:r w:rsidR="00833700">
        <w:rPr>
          <w:rFonts w:cstheme="minorHAnsi"/>
          <w:color w:val="000000"/>
          <w:lang w:val="sr-Cyrl-RS"/>
        </w:rPr>
        <w:t>з</w:t>
      </w:r>
      <w:r w:rsidR="00B253B6">
        <w:rPr>
          <w:rFonts w:cstheme="minorHAnsi"/>
          <w:color w:val="000000"/>
          <w:lang w:val="sr-Cyrl-RS"/>
        </w:rPr>
        <w:t>овати у оном режиму</w:t>
      </w:r>
      <w:r>
        <w:rPr>
          <w:rFonts w:cstheme="minorHAnsi"/>
          <w:color w:val="000000"/>
          <w:lang w:val="sr-Cyrl-RS"/>
        </w:rPr>
        <w:t xml:space="preserve"> који је тражен од њега. Такође, ово је функција из које се позивају функције за учитавање фотографија и учитавање информација из </w:t>
      </w:r>
      <w:r w:rsidRPr="00910908">
        <w:rPr>
          <w:rFonts w:cstheme="minorHAnsi"/>
          <w:i/>
          <w:iCs/>
          <w:color w:val="000000"/>
          <w:lang w:val="sr-Cyrl-RS"/>
        </w:rPr>
        <w:t>.</w:t>
      </w:r>
      <w:r w:rsidRPr="00910908">
        <w:rPr>
          <w:rFonts w:cstheme="minorHAnsi"/>
          <w:i/>
          <w:iCs/>
          <w:color w:val="000000"/>
        </w:rPr>
        <w:t>csv</w:t>
      </w:r>
      <w:r>
        <w:rPr>
          <w:rFonts w:cstheme="minorHAnsi"/>
          <w:color w:val="000000"/>
        </w:rPr>
        <w:t xml:space="preserve"> </w:t>
      </w:r>
      <w:r>
        <w:rPr>
          <w:rFonts w:cstheme="minorHAnsi"/>
          <w:color w:val="000000"/>
          <w:lang w:val="sr-Cyrl-RS"/>
        </w:rPr>
        <w:t xml:space="preserve">датотеке, уколико је она прослеђена самој апликацији. </w:t>
      </w:r>
      <w:r w:rsidRPr="00B253B6">
        <w:rPr>
          <w:rFonts w:cstheme="minorHAnsi"/>
          <w:i/>
          <w:iCs/>
          <w:color w:val="000000"/>
        </w:rPr>
        <w:t>cleanUp</w:t>
      </w:r>
      <w:r>
        <w:rPr>
          <w:rFonts w:cstheme="minorHAnsi"/>
          <w:i/>
          <w:iCs/>
          <w:color w:val="000000"/>
          <w:lang w:val="sr-Cyrl-RS"/>
        </w:rPr>
        <w:t xml:space="preserve"> </w:t>
      </w:r>
      <w:r>
        <w:rPr>
          <w:rFonts w:cstheme="minorHAnsi"/>
          <w:color w:val="000000"/>
          <w:lang w:val="sr-Cyrl-RS"/>
        </w:rPr>
        <w:t>функција нам омогућава да несметано обављамо више учитавања у апликацију за лабелирање, без да морамо затварати и поново отварати апликацију за лабелирање. Она</w:t>
      </w:r>
      <w:r w:rsidR="00833700">
        <w:rPr>
          <w:rFonts w:cstheme="minorHAnsi"/>
          <w:color w:val="000000"/>
          <w:lang w:val="sr-Cyrl-RS"/>
        </w:rPr>
        <w:t xml:space="preserve"> је</w:t>
      </w:r>
      <w:r>
        <w:rPr>
          <w:rFonts w:cstheme="minorHAnsi"/>
          <w:color w:val="000000"/>
          <w:lang w:val="sr-Cyrl-RS"/>
        </w:rPr>
        <w:t xml:space="preserve"> доводи у стање пре првог учитавања. </w:t>
      </w:r>
      <w:r w:rsidRPr="00B253B6">
        <w:rPr>
          <w:rFonts w:cstheme="minorHAnsi"/>
          <w:i/>
          <w:iCs/>
          <w:color w:val="000000"/>
        </w:rPr>
        <w:t>initMode</w:t>
      </w:r>
      <w:r>
        <w:rPr>
          <w:rFonts w:cstheme="minorHAnsi"/>
          <w:i/>
          <w:iCs/>
          <w:color w:val="000000"/>
          <w:lang w:val="sr-Cyrl-RS"/>
        </w:rPr>
        <w:t xml:space="preserve"> </w:t>
      </w:r>
      <w:r>
        <w:rPr>
          <w:rFonts w:cstheme="minorHAnsi"/>
          <w:color w:val="000000"/>
          <w:lang w:val="sr-Cyrl-RS"/>
        </w:rPr>
        <w:t xml:space="preserve">инцијализује потребне промењиве и доводи </w:t>
      </w:r>
      <w:r w:rsidR="00833700">
        <w:rPr>
          <w:rFonts w:cstheme="minorHAnsi"/>
          <w:color w:val="000000"/>
          <w:lang w:val="sr-Cyrl-RS"/>
        </w:rPr>
        <w:t>апликацију</w:t>
      </w:r>
      <w:r>
        <w:rPr>
          <w:rFonts w:cstheme="minorHAnsi"/>
          <w:color w:val="000000"/>
          <w:lang w:val="sr-Cyrl-RS"/>
        </w:rPr>
        <w:t xml:space="preserve"> у стање одабраног режима рада, констр</w:t>
      </w:r>
      <w:r w:rsidR="00A768F4">
        <w:rPr>
          <w:rFonts w:cstheme="minorHAnsi"/>
          <w:color w:val="000000"/>
          <w:lang w:val="sr-Cyrl-RS"/>
        </w:rPr>
        <w:t>у</w:t>
      </w:r>
      <w:r>
        <w:rPr>
          <w:rFonts w:cstheme="minorHAnsi"/>
          <w:color w:val="000000"/>
          <w:lang w:val="sr-Cyrl-RS"/>
        </w:rPr>
        <w:t>ише правоуганике за лабелирање и поставља информације од значаја које се приписују одређеној фотографији, а одређене су режимом рада.</w:t>
      </w:r>
      <w:r w:rsidRPr="00910908">
        <w:rPr>
          <w:rFonts w:cstheme="minorHAnsi"/>
          <w:i/>
          <w:iCs/>
          <w:color w:val="000000"/>
        </w:rPr>
        <w:t xml:space="preserve"> </w:t>
      </w:r>
      <w:r w:rsidRPr="00910908">
        <w:rPr>
          <w:rFonts w:cstheme="minorHAnsi"/>
          <w:color w:val="000000"/>
          <w:lang w:val="sr-Cyrl-RS"/>
        </w:rPr>
        <w:t>Метода</w:t>
      </w:r>
      <w:r>
        <w:rPr>
          <w:rFonts w:cstheme="minorHAnsi"/>
          <w:i/>
          <w:iCs/>
          <w:color w:val="000000"/>
          <w:lang w:val="sr-Cyrl-RS"/>
        </w:rPr>
        <w:t xml:space="preserve"> </w:t>
      </w:r>
      <w:r w:rsidRPr="00B253B6">
        <w:rPr>
          <w:rFonts w:cstheme="minorHAnsi"/>
          <w:i/>
          <w:iCs/>
          <w:color w:val="000000"/>
        </w:rPr>
        <w:t>loadCoordinates</w:t>
      </w:r>
      <w:r>
        <w:rPr>
          <w:rFonts w:cstheme="minorHAnsi"/>
          <w:i/>
          <w:iCs/>
          <w:color w:val="000000"/>
          <w:lang w:val="sr-Cyrl-RS"/>
        </w:rPr>
        <w:t xml:space="preserve"> </w:t>
      </w:r>
      <w:r>
        <w:rPr>
          <w:rFonts w:cstheme="minorHAnsi"/>
          <w:color w:val="000000"/>
          <w:lang w:val="sr-Cyrl-RS"/>
        </w:rPr>
        <w:t xml:space="preserve"> омогућава учитавање координата правоуганика за лабелирање и припрема их за приказ кориснику, а </w:t>
      </w:r>
      <w:r w:rsidRPr="00B253B6">
        <w:rPr>
          <w:rFonts w:cstheme="minorHAnsi"/>
          <w:i/>
          <w:iCs/>
          <w:color w:val="000000"/>
        </w:rPr>
        <w:t>saveCoordinates</w:t>
      </w:r>
      <w:r>
        <w:rPr>
          <w:rFonts w:cstheme="minorHAnsi"/>
          <w:i/>
          <w:iCs/>
          <w:color w:val="000000"/>
          <w:lang w:val="sr-Cyrl-RS"/>
        </w:rPr>
        <w:t xml:space="preserve"> </w:t>
      </w:r>
      <w:r>
        <w:rPr>
          <w:rFonts w:cstheme="minorHAnsi"/>
          <w:color w:val="000000"/>
          <w:lang w:val="sr-Cyrl-RS"/>
        </w:rPr>
        <w:t xml:space="preserve">похрањује координате правоугаоника за лабелирање. </w:t>
      </w:r>
      <w:r w:rsidRPr="00B253B6">
        <w:rPr>
          <w:rFonts w:cstheme="minorHAnsi"/>
          <w:i/>
          <w:iCs/>
          <w:color w:val="000000"/>
        </w:rPr>
        <w:t>scrollUp</w:t>
      </w:r>
      <w:r>
        <w:rPr>
          <w:rFonts w:cstheme="minorHAnsi"/>
          <w:i/>
          <w:iCs/>
          <w:color w:val="000000"/>
          <w:lang w:val="sr-Cyrl-RS"/>
        </w:rPr>
        <w:t xml:space="preserve"> </w:t>
      </w:r>
      <w:r>
        <w:rPr>
          <w:rFonts w:cstheme="minorHAnsi"/>
          <w:color w:val="000000"/>
          <w:lang w:val="sr-Cyrl-RS"/>
        </w:rPr>
        <w:t xml:space="preserve">и </w:t>
      </w:r>
      <w:r w:rsidRPr="00B253B6">
        <w:rPr>
          <w:rFonts w:cstheme="minorHAnsi"/>
          <w:i/>
          <w:iCs/>
          <w:color w:val="000000"/>
        </w:rPr>
        <w:t>scrollDown</w:t>
      </w:r>
      <w:r>
        <w:rPr>
          <w:rFonts w:cstheme="minorHAnsi"/>
          <w:i/>
          <w:iCs/>
          <w:color w:val="000000"/>
          <w:lang w:val="sr-Cyrl-RS"/>
        </w:rPr>
        <w:t xml:space="preserve"> </w:t>
      </w:r>
      <w:r>
        <w:rPr>
          <w:rFonts w:cstheme="minorHAnsi"/>
          <w:color w:val="000000"/>
          <w:lang w:val="sr-Cyrl-RS"/>
        </w:rPr>
        <w:t>су функције које заједно уз помоћ претходно две описане</w:t>
      </w:r>
      <w:r w:rsidR="00A768F4">
        <w:rPr>
          <w:rFonts w:cstheme="minorHAnsi"/>
          <w:color w:val="000000"/>
          <w:lang w:val="sr-Cyrl-RS"/>
        </w:rPr>
        <w:t xml:space="preserve"> функције</w:t>
      </w:r>
      <w:r>
        <w:rPr>
          <w:rFonts w:cstheme="minorHAnsi"/>
          <w:color w:val="000000"/>
          <w:lang w:val="sr-Cyrl-RS"/>
        </w:rPr>
        <w:t xml:space="preserve"> омогућавају кориснику да несметано пролази кроз фотографије унутар неког директоријума и да му се при томе приказују правоуганици за лабелирање на позицијама које је већ излабелирао или на позицијама које су стартне позиције пре него што корисник лабелира одређену фотографију. Метода </w:t>
      </w:r>
      <w:r w:rsidRPr="00B253B6">
        <w:rPr>
          <w:rFonts w:cstheme="minorHAnsi"/>
          <w:i/>
          <w:iCs/>
          <w:color w:val="000000"/>
        </w:rPr>
        <w:t>save</w:t>
      </w:r>
      <w:r>
        <w:rPr>
          <w:rFonts w:cstheme="minorHAnsi"/>
          <w:i/>
          <w:iCs/>
          <w:color w:val="000000"/>
          <w:lang w:val="sr-Cyrl-RS"/>
        </w:rPr>
        <w:t xml:space="preserve"> </w:t>
      </w:r>
      <w:r>
        <w:rPr>
          <w:rFonts w:cstheme="minorHAnsi"/>
          <w:color w:val="000000"/>
          <w:lang w:val="sr-Cyrl-RS"/>
        </w:rPr>
        <w:t>је</w:t>
      </w:r>
      <w:r w:rsidR="00B63EDB">
        <w:rPr>
          <w:rFonts w:cstheme="minorHAnsi"/>
          <w:color w:val="000000"/>
          <w:lang w:val="sr-Cyrl-RS"/>
        </w:rPr>
        <w:t xml:space="preserve"> метода уз помоћ које се позивају методе за конструисање и похрањивање </w:t>
      </w:r>
      <w:r w:rsidR="00B63EDB" w:rsidRPr="00910908">
        <w:rPr>
          <w:rFonts w:cstheme="minorHAnsi"/>
          <w:i/>
          <w:iCs/>
          <w:color w:val="000000"/>
          <w:lang w:val="sr-Cyrl-RS"/>
        </w:rPr>
        <w:t>.</w:t>
      </w:r>
      <w:r w:rsidR="00B63EDB" w:rsidRPr="00910908">
        <w:rPr>
          <w:rFonts w:cstheme="minorHAnsi"/>
          <w:i/>
          <w:iCs/>
          <w:color w:val="000000"/>
        </w:rPr>
        <w:t>csv</w:t>
      </w:r>
      <w:r w:rsidR="00B63EDB">
        <w:rPr>
          <w:rFonts w:cstheme="minorHAnsi"/>
          <w:color w:val="000000"/>
        </w:rPr>
        <w:t xml:space="preserve"> </w:t>
      </w:r>
      <w:r w:rsidR="00B63EDB">
        <w:rPr>
          <w:rFonts w:cstheme="minorHAnsi"/>
          <w:color w:val="000000"/>
          <w:lang w:val="sr-Cyrl-RS"/>
        </w:rPr>
        <w:t xml:space="preserve">датотеке у коју ће бити уписане позиције у пикселима свих лабелираних фотографија, а </w:t>
      </w:r>
      <w:r w:rsidR="00B63EDB" w:rsidRPr="00B253B6">
        <w:rPr>
          <w:rFonts w:cstheme="minorHAnsi"/>
          <w:i/>
          <w:iCs/>
          <w:color w:val="000000"/>
        </w:rPr>
        <w:t>exportNormalized</w:t>
      </w:r>
      <w:r w:rsidR="00B63EDB">
        <w:rPr>
          <w:rFonts w:cstheme="minorHAnsi"/>
          <w:i/>
          <w:iCs/>
          <w:color w:val="000000"/>
          <w:lang w:val="sr-Cyrl-RS"/>
        </w:rPr>
        <w:t xml:space="preserve"> </w:t>
      </w:r>
      <w:r w:rsidR="00B63EDB">
        <w:rPr>
          <w:rFonts w:cstheme="minorHAnsi"/>
          <w:color w:val="000000"/>
          <w:lang w:val="sr-Cyrl-RS"/>
        </w:rPr>
        <w:t>омогућава да се</w:t>
      </w:r>
      <w:r w:rsidR="00006C2C">
        <w:rPr>
          <w:rFonts w:cstheme="minorHAnsi"/>
          <w:color w:val="000000"/>
          <w:lang w:val="sr-Cyrl-RS"/>
        </w:rPr>
        <w:t xml:space="preserve"> подаци припреме и позову методе које</w:t>
      </w:r>
      <w:r w:rsidR="00B63EDB">
        <w:rPr>
          <w:rFonts w:cstheme="minorHAnsi"/>
          <w:color w:val="000000"/>
          <w:lang w:val="sr-Cyrl-RS"/>
        </w:rPr>
        <w:t xml:space="preserve"> ко</w:t>
      </w:r>
      <w:r w:rsidR="00A768F4">
        <w:rPr>
          <w:rFonts w:cstheme="minorHAnsi"/>
          <w:color w:val="000000"/>
          <w:lang w:val="sr-Cyrl-RS"/>
        </w:rPr>
        <w:t>н</w:t>
      </w:r>
      <w:r w:rsidR="00B63EDB">
        <w:rPr>
          <w:rFonts w:cstheme="minorHAnsi"/>
          <w:color w:val="000000"/>
          <w:lang w:val="sr-Cyrl-RS"/>
        </w:rPr>
        <w:t xml:space="preserve">струишу и </w:t>
      </w:r>
      <w:r w:rsidR="00006C2C">
        <w:rPr>
          <w:rFonts w:cstheme="minorHAnsi"/>
          <w:color w:val="000000"/>
          <w:lang w:val="sr-Cyrl-RS"/>
        </w:rPr>
        <w:t>похрањују</w:t>
      </w:r>
      <w:r w:rsidR="00B63EDB">
        <w:rPr>
          <w:rFonts w:cstheme="minorHAnsi"/>
          <w:color w:val="000000"/>
          <w:lang w:val="sr-Cyrl-RS"/>
        </w:rPr>
        <w:t xml:space="preserve"> преостале две </w:t>
      </w:r>
      <w:r w:rsidR="00B63EDB" w:rsidRPr="00910908">
        <w:rPr>
          <w:rFonts w:cstheme="minorHAnsi"/>
          <w:i/>
          <w:iCs/>
          <w:color w:val="000000"/>
          <w:lang w:val="sr-Cyrl-RS"/>
        </w:rPr>
        <w:t>.</w:t>
      </w:r>
      <w:r w:rsidR="00B63EDB" w:rsidRPr="00910908">
        <w:rPr>
          <w:rFonts w:cstheme="minorHAnsi"/>
          <w:i/>
          <w:iCs/>
          <w:color w:val="000000"/>
        </w:rPr>
        <w:t>csv</w:t>
      </w:r>
      <w:r w:rsidR="00B63EDB">
        <w:rPr>
          <w:rFonts w:cstheme="minorHAnsi"/>
          <w:color w:val="000000"/>
        </w:rPr>
        <w:t xml:space="preserve"> </w:t>
      </w:r>
      <w:r w:rsidR="00B63EDB">
        <w:rPr>
          <w:rFonts w:cstheme="minorHAnsi"/>
          <w:color w:val="000000"/>
          <w:lang w:val="sr-Cyrl-RS"/>
        </w:rPr>
        <w:t xml:space="preserve">датотеке које чине излаз из апликације за лабелирање, а у које су уписане нормализоване вредности координата у пикселима и вредности потребне за денормализацију нормализованих вредности. </w:t>
      </w:r>
    </w:p>
    <w:p w14:paraId="79FF63DD" w14:textId="1CE300E0" w:rsidR="00D64203" w:rsidRDefault="00D64203" w:rsidP="00D51494">
      <w:pPr>
        <w:spacing w:after="120"/>
        <w:ind w:firstLine="360"/>
        <w:rPr>
          <w:rFonts w:cstheme="minorHAnsi"/>
          <w:lang w:val="sr-Cyrl-RS"/>
        </w:rPr>
      </w:pPr>
      <w:r>
        <w:rPr>
          <w:rFonts w:cstheme="minorHAnsi"/>
          <w:color w:val="000000"/>
          <w:lang w:val="sr-Cyrl-RS"/>
        </w:rPr>
        <w:t xml:space="preserve">Статичка класа </w:t>
      </w:r>
      <w:r w:rsidRPr="00D64203">
        <w:rPr>
          <w:rFonts w:cstheme="minorHAnsi"/>
          <w:i/>
          <w:iCs/>
          <w:color w:val="000000"/>
        </w:rPr>
        <w:t>Utilities</w:t>
      </w:r>
      <w:r>
        <w:rPr>
          <w:rFonts w:cstheme="minorHAnsi"/>
          <w:color w:val="000000"/>
        </w:rPr>
        <w:t xml:space="preserve"> </w:t>
      </w:r>
      <w:r w:rsidR="00364ED7">
        <w:rPr>
          <w:rFonts w:cstheme="minorHAnsi"/>
          <w:color w:val="000000"/>
          <w:lang w:val="sr-Cyrl-RS"/>
        </w:rPr>
        <w:t xml:space="preserve">имплементира све функционалности које су хијерархијски ниже целине у односу на функционалности имплементиране у класи </w:t>
      </w:r>
      <w:r w:rsidR="00364ED7" w:rsidRPr="00B253B6">
        <w:rPr>
          <w:rFonts w:cstheme="minorHAnsi"/>
          <w:i/>
          <w:iCs/>
        </w:rPr>
        <w:t>CaptureLabel</w:t>
      </w:r>
      <w:r w:rsidR="00364ED7">
        <w:rPr>
          <w:rFonts w:cstheme="minorHAnsi"/>
          <w:i/>
          <w:iCs/>
          <w:lang w:val="sr-Cyrl-RS"/>
        </w:rPr>
        <w:t xml:space="preserve">, </w:t>
      </w:r>
      <w:r w:rsidR="00364ED7">
        <w:rPr>
          <w:rFonts w:cstheme="minorHAnsi"/>
          <w:color w:val="000000"/>
          <w:lang w:val="sr-Cyrl-RS"/>
        </w:rPr>
        <w:t xml:space="preserve">и </w:t>
      </w:r>
      <w:r w:rsidR="00364ED7">
        <w:rPr>
          <w:rFonts w:cstheme="minorHAnsi"/>
          <w:color w:val="000000"/>
          <w:lang w:val="sr-Cyrl-RS"/>
        </w:rPr>
        <w:lastRenderedPageBreak/>
        <w:t xml:space="preserve">чине ситније целине које се позивају више пута током једне сесије аликације за лабелирање података. Па тако имамо методе као што су: </w:t>
      </w:r>
      <w:r w:rsidR="00364ED7" w:rsidRPr="00364ED7">
        <w:rPr>
          <w:rFonts w:cstheme="minorHAnsi"/>
          <w:i/>
          <w:iCs/>
        </w:rPr>
        <w:t>parseImagesToList</w:t>
      </w:r>
      <w:r w:rsidR="00364ED7" w:rsidRPr="00364ED7">
        <w:rPr>
          <w:rFonts w:cstheme="minorHAnsi"/>
          <w:i/>
          <w:iCs/>
          <w:lang w:val="sr-Cyrl-RS"/>
        </w:rPr>
        <w:t xml:space="preserve">, </w:t>
      </w:r>
      <w:r w:rsidR="00364ED7" w:rsidRPr="00364ED7">
        <w:rPr>
          <w:rFonts w:cstheme="minorHAnsi"/>
          <w:i/>
          <w:iCs/>
        </w:rPr>
        <w:t>writeToCSV</w:t>
      </w:r>
      <w:r w:rsidR="00364ED7" w:rsidRPr="00364ED7">
        <w:rPr>
          <w:rFonts w:cstheme="minorHAnsi"/>
          <w:i/>
          <w:iCs/>
          <w:lang w:val="sr-Cyrl-RS"/>
        </w:rPr>
        <w:t xml:space="preserve">, </w:t>
      </w:r>
      <w:r w:rsidR="00364ED7" w:rsidRPr="00364ED7">
        <w:rPr>
          <w:rFonts w:cstheme="minorHAnsi"/>
          <w:i/>
          <w:iCs/>
        </w:rPr>
        <w:t>writeMinMax</w:t>
      </w:r>
      <w:r w:rsidR="00364ED7" w:rsidRPr="00364ED7">
        <w:rPr>
          <w:rFonts w:cstheme="minorHAnsi"/>
          <w:i/>
          <w:iCs/>
          <w:lang w:val="sr-Cyrl-RS"/>
        </w:rPr>
        <w:t xml:space="preserve">, </w:t>
      </w:r>
      <w:r w:rsidR="00364ED7" w:rsidRPr="00364ED7">
        <w:rPr>
          <w:rFonts w:cstheme="minorHAnsi"/>
          <w:i/>
          <w:iCs/>
        </w:rPr>
        <w:t>parseCSV</w:t>
      </w:r>
      <w:r w:rsidR="00364ED7" w:rsidRPr="00364ED7">
        <w:rPr>
          <w:rFonts w:cstheme="minorHAnsi"/>
          <w:i/>
          <w:iCs/>
          <w:lang w:val="sr-Cyrl-RS"/>
        </w:rPr>
        <w:t xml:space="preserve">, </w:t>
      </w:r>
      <w:r w:rsidR="00364ED7" w:rsidRPr="00364ED7">
        <w:rPr>
          <w:rFonts w:cstheme="minorHAnsi"/>
          <w:i/>
          <w:iCs/>
        </w:rPr>
        <w:t>normalizeOutput</w:t>
      </w:r>
      <w:r w:rsidR="00364ED7" w:rsidRPr="00364ED7">
        <w:rPr>
          <w:rFonts w:cstheme="minorHAnsi"/>
          <w:i/>
          <w:iCs/>
          <w:lang w:val="sr-Cyrl-RS"/>
        </w:rPr>
        <w:t xml:space="preserve">, </w:t>
      </w:r>
      <w:r w:rsidR="00364ED7" w:rsidRPr="00364ED7">
        <w:rPr>
          <w:rFonts w:cstheme="minorHAnsi"/>
          <w:i/>
          <w:iCs/>
        </w:rPr>
        <w:t>correctFaceCoordinates</w:t>
      </w:r>
      <w:r w:rsidR="00364ED7" w:rsidRPr="00364ED7">
        <w:rPr>
          <w:rFonts w:cstheme="minorHAnsi"/>
          <w:lang w:val="sr-Cyrl-RS"/>
        </w:rPr>
        <w:t>.</w:t>
      </w:r>
    </w:p>
    <w:p w14:paraId="5D13AB22" w14:textId="11E1B858" w:rsidR="00364ED7" w:rsidRPr="00540E05" w:rsidRDefault="00364ED7" w:rsidP="00D51494">
      <w:pPr>
        <w:spacing w:after="120"/>
        <w:ind w:firstLine="360"/>
        <w:rPr>
          <w:rFonts w:cstheme="minorHAnsi"/>
          <w:color w:val="000000"/>
          <w:lang w:val="sr-Cyrl-RS"/>
        </w:rPr>
      </w:pPr>
      <w:r>
        <w:rPr>
          <w:rFonts w:cstheme="minorHAnsi"/>
          <w:lang w:val="sr-Cyrl-RS"/>
        </w:rPr>
        <w:t xml:space="preserve">Метода </w:t>
      </w:r>
      <w:r w:rsidRPr="00364ED7">
        <w:rPr>
          <w:rFonts w:cstheme="minorHAnsi"/>
          <w:i/>
          <w:iCs/>
        </w:rPr>
        <w:t>parseImagesToList</w:t>
      </w:r>
      <w:r>
        <w:rPr>
          <w:rFonts w:cstheme="minorHAnsi"/>
          <w:lang w:val="sr-Cyrl-RS"/>
        </w:rPr>
        <w:t xml:space="preserve"> омогућава да се из директоријума који је прослеђен апликацији за лабелирање ишчитају путање до фотографија подржаног формата и врате као повратна вредност ове методе. </w:t>
      </w:r>
      <w:r w:rsidR="005A73E4" w:rsidRPr="00364ED7">
        <w:rPr>
          <w:rFonts w:cstheme="minorHAnsi"/>
          <w:i/>
          <w:iCs/>
        </w:rPr>
        <w:t>writeToCSV</w:t>
      </w:r>
      <w:r w:rsidR="005A73E4">
        <w:rPr>
          <w:rFonts w:cstheme="minorHAnsi"/>
          <w:i/>
          <w:iCs/>
          <w:lang w:val="sr-Cyrl-RS"/>
        </w:rPr>
        <w:t xml:space="preserve"> </w:t>
      </w:r>
      <w:r w:rsidR="005A73E4">
        <w:rPr>
          <w:rFonts w:cstheme="minorHAnsi"/>
          <w:lang w:val="sr-Cyrl-RS"/>
        </w:rPr>
        <w:t xml:space="preserve">је генеричка метода, која омогућава конструисање </w:t>
      </w:r>
      <w:r w:rsidR="005A73E4" w:rsidRPr="005A73E4">
        <w:rPr>
          <w:rFonts w:cstheme="minorHAnsi"/>
          <w:i/>
          <w:iCs/>
          <w:lang w:val="sr-Cyrl-RS"/>
        </w:rPr>
        <w:t>.</w:t>
      </w:r>
      <w:r w:rsidR="005A73E4" w:rsidRPr="005A73E4">
        <w:rPr>
          <w:rFonts w:cstheme="minorHAnsi"/>
          <w:i/>
          <w:iCs/>
        </w:rPr>
        <w:t>csv</w:t>
      </w:r>
      <w:r w:rsidR="005A73E4">
        <w:rPr>
          <w:rFonts w:cstheme="minorHAnsi"/>
        </w:rPr>
        <w:t xml:space="preserve"> </w:t>
      </w:r>
      <w:r w:rsidR="005A73E4">
        <w:rPr>
          <w:rFonts w:cstheme="minorHAnsi"/>
          <w:lang w:val="sr-Cyrl-RS"/>
        </w:rPr>
        <w:t>датотеке на основу свих потребних података који су јој прослеђени, а чији тип може да</w:t>
      </w:r>
      <w:r w:rsidR="005A73E4">
        <w:rPr>
          <w:rFonts w:cstheme="minorHAnsi"/>
        </w:rPr>
        <w:t xml:space="preserve"> </w:t>
      </w:r>
      <w:r w:rsidR="005A73E4">
        <w:rPr>
          <w:rFonts w:cstheme="minorHAnsi"/>
          <w:lang w:val="sr-Cyrl-RS"/>
        </w:rPr>
        <w:t>буде промењив</w:t>
      </w:r>
      <w:r w:rsidR="005A73E4">
        <w:rPr>
          <w:rFonts w:cstheme="minorHAnsi"/>
        </w:rPr>
        <w:t xml:space="preserve"> </w:t>
      </w:r>
      <w:r w:rsidR="005A73E4">
        <w:rPr>
          <w:rFonts w:cstheme="minorHAnsi"/>
          <w:lang w:val="sr-Cyrl-RS"/>
        </w:rPr>
        <w:t xml:space="preserve">у зависности од тога да ли се конструише </w:t>
      </w:r>
      <w:r w:rsidR="005A73E4" w:rsidRPr="005A73E4">
        <w:rPr>
          <w:rFonts w:cstheme="minorHAnsi"/>
          <w:i/>
          <w:iCs/>
          <w:lang w:val="sr-Cyrl-RS"/>
        </w:rPr>
        <w:t>.</w:t>
      </w:r>
      <w:r w:rsidR="005A73E4" w:rsidRPr="005A73E4">
        <w:rPr>
          <w:rFonts w:cstheme="minorHAnsi"/>
          <w:i/>
          <w:iCs/>
        </w:rPr>
        <w:t>csv</w:t>
      </w:r>
      <w:r w:rsidR="005A73E4">
        <w:rPr>
          <w:rFonts w:cstheme="minorHAnsi"/>
        </w:rPr>
        <w:t xml:space="preserve"> </w:t>
      </w:r>
      <w:r w:rsidR="005A73E4">
        <w:rPr>
          <w:rFonts w:cstheme="minorHAnsi"/>
          <w:lang w:val="sr-Cyrl-RS"/>
        </w:rPr>
        <w:t xml:space="preserve">датотека са вредностима у пикселима или нормализованим вредностима. </w:t>
      </w:r>
      <w:r w:rsidR="005A73E4" w:rsidRPr="00364ED7">
        <w:rPr>
          <w:rFonts w:cstheme="minorHAnsi"/>
          <w:i/>
          <w:iCs/>
        </w:rPr>
        <w:t>writeMinMax</w:t>
      </w:r>
      <w:r w:rsidR="005A73E4">
        <w:rPr>
          <w:rFonts w:cstheme="minorHAnsi"/>
          <w:i/>
          <w:iCs/>
          <w:lang w:val="sr-Cyrl-RS"/>
        </w:rPr>
        <w:t xml:space="preserve"> </w:t>
      </w:r>
      <w:r w:rsidR="005A73E4">
        <w:rPr>
          <w:rFonts w:cstheme="minorHAnsi"/>
          <w:lang w:val="sr-Cyrl-RS"/>
        </w:rPr>
        <w:t xml:space="preserve">такође је генеричка метода којом се констурише конструисање </w:t>
      </w:r>
      <w:r w:rsidR="005A73E4" w:rsidRPr="005A73E4">
        <w:rPr>
          <w:rFonts w:cstheme="minorHAnsi"/>
          <w:i/>
          <w:iCs/>
          <w:lang w:val="sr-Cyrl-RS"/>
        </w:rPr>
        <w:t>.</w:t>
      </w:r>
      <w:r w:rsidR="005A73E4" w:rsidRPr="005A73E4">
        <w:rPr>
          <w:rFonts w:cstheme="minorHAnsi"/>
          <w:i/>
          <w:iCs/>
        </w:rPr>
        <w:t>csv</w:t>
      </w:r>
      <w:r w:rsidR="005A73E4">
        <w:rPr>
          <w:rFonts w:cstheme="minorHAnsi"/>
        </w:rPr>
        <w:t xml:space="preserve"> </w:t>
      </w:r>
      <w:r w:rsidR="005A73E4">
        <w:rPr>
          <w:rFonts w:cstheme="minorHAnsi"/>
          <w:lang w:val="sr-Cyrl-RS"/>
        </w:rPr>
        <w:t xml:space="preserve">датотека у коју ће бити уписане вредности потребне за нормализацију и денормализацију података. Уз помоћ </w:t>
      </w:r>
      <w:r w:rsidR="005A73E4" w:rsidRPr="00364ED7">
        <w:rPr>
          <w:rFonts w:cstheme="minorHAnsi"/>
          <w:i/>
          <w:iCs/>
        </w:rPr>
        <w:t>parseCSV</w:t>
      </w:r>
      <w:r w:rsidR="005A73E4">
        <w:rPr>
          <w:rFonts w:cstheme="minorHAnsi"/>
          <w:i/>
          <w:iCs/>
          <w:lang w:val="sr-Cyrl-RS"/>
        </w:rPr>
        <w:t xml:space="preserve"> </w:t>
      </w:r>
      <w:r w:rsidR="005A73E4">
        <w:rPr>
          <w:rFonts w:cstheme="minorHAnsi"/>
          <w:lang w:val="sr-Cyrl-RS"/>
        </w:rPr>
        <w:t>методе учитавају се координате правоуганика из претходно конструисане</w:t>
      </w:r>
      <w:r w:rsidR="00A768F4">
        <w:rPr>
          <w:rFonts w:cstheme="minorHAnsi"/>
          <w:lang w:val="sr-Cyrl-RS"/>
        </w:rPr>
        <w:t xml:space="preserve"> </w:t>
      </w:r>
      <w:r w:rsidR="005A73E4" w:rsidRPr="005A73E4">
        <w:rPr>
          <w:rFonts w:cstheme="minorHAnsi"/>
          <w:i/>
          <w:iCs/>
          <w:lang w:val="sr-Cyrl-RS"/>
        </w:rPr>
        <w:t>.</w:t>
      </w:r>
      <w:r w:rsidR="005A73E4" w:rsidRPr="005A73E4">
        <w:rPr>
          <w:rFonts w:cstheme="minorHAnsi"/>
          <w:i/>
          <w:iCs/>
        </w:rPr>
        <w:t>csv</w:t>
      </w:r>
      <w:r w:rsidR="005A73E4">
        <w:rPr>
          <w:rFonts w:cstheme="minorHAnsi"/>
        </w:rPr>
        <w:t xml:space="preserve"> </w:t>
      </w:r>
      <w:r w:rsidR="005A73E4">
        <w:rPr>
          <w:rFonts w:cstheme="minorHAnsi"/>
          <w:lang w:val="sr-Cyrl-RS"/>
        </w:rPr>
        <w:t>датотеке од стране апликације за лабелирање, а која јој је прослеђена као улаз.</w:t>
      </w:r>
      <w:r w:rsidR="005A73E4" w:rsidRPr="005A73E4">
        <w:rPr>
          <w:rFonts w:cstheme="minorHAnsi"/>
          <w:i/>
          <w:iCs/>
        </w:rPr>
        <w:t xml:space="preserve"> </w:t>
      </w:r>
      <w:r w:rsidR="005A73E4" w:rsidRPr="00364ED7">
        <w:rPr>
          <w:rFonts w:cstheme="minorHAnsi"/>
          <w:i/>
          <w:iCs/>
        </w:rPr>
        <w:t>normalizeOutput</w:t>
      </w:r>
      <w:r w:rsidR="00010014">
        <w:rPr>
          <w:rFonts w:cstheme="minorHAnsi"/>
          <w:i/>
          <w:iCs/>
          <w:lang w:val="sr-Cyrl-RS"/>
        </w:rPr>
        <w:t xml:space="preserve"> </w:t>
      </w:r>
      <w:r w:rsidR="00010014">
        <w:rPr>
          <w:rFonts w:cstheme="minorHAnsi"/>
          <w:lang w:val="sr-Cyrl-RS"/>
        </w:rPr>
        <w:t xml:space="preserve">служи са нормализовање вредности свих лабелираних правоуганика, а позива се на захтев корисника да се вредности упишу у нормализовану </w:t>
      </w:r>
      <w:r w:rsidR="00010014" w:rsidRPr="005A73E4">
        <w:rPr>
          <w:rFonts w:cstheme="minorHAnsi"/>
          <w:i/>
          <w:iCs/>
          <w:lang w:val="sr-Cyrl-RS"/>
        </w:rPr>
        <w:t>.</w:t>
      </w:r>
      <w:r w:rsidR="00010014" w:rsidRPr="005A73E4">
        <w:rPr>
          <w:rFonts w:cstheme="minorHAnsi"/>
          <w:i/>
          <w:iCs/>
        </w:rPr>
        <w:t>csv</w:t>
      </w:r>
      <w:r w:rsidR="00010014">
        <w:rPr>
          <w:rFonts w:cstheme="minorHAnsi"/>
        </w:rPr>
        <w:t xml:space="preserve"> </w:t>
      </w:r>
      <w:r w:rsidR="00010014">
        <w:rPr>
          <w:rFonts w:cstheme="minorHAnsi"/>
          <w:lang w:val="sr-Cyrl-RS"/>
        </w:rPr>
        <w:t xml:space="preserve">датотеку. </w:t>
      </w:r>
      <w:r w:rsidR="00540E05">
        <w:rPr>
          <w:rFonts w:cstheme="minorHAnsi"/>
          <w:lang w:val="sr-Cyrl-RS"/>
        </w:rPr>
        <w:t xml:space="preserve">Пошто се у меморији чувају координате горње леве тачке сваког правоуганика, а у </w:t>
      </w:r>
      <w:r w:rsidR="00540E05" w:rsidRPr="00540E05">
        <w:rPr>
          <w:rFonts w:cstheme="minorHAnsi"/>
          <w:i/>
          <w:iCs/>
        </w:rPr>
        <w:t xml:space="preserve">Face mode </w:t>
      </w:r>
      <w:r w:rsidR="00010014">
        <w:rPr>
          <w:rFonts w:cstheme="minorHAnsi"/>
          <w:lang w:val="sr-Cyrl-RS"/>
        </w:rPr>
        <w:t xml:space="preserve">режиму рада </w:t>
      </w:r>
      <w:r w:rsidR="00540E05">
        <w:rPr>
          <w:rFonts w:cstheme="minorHAnsi"/>
        </w:rPr>
        <w:t>j</w:t>
      </w:r>
      <w:r w:rsidR="00540E05">
        <w:rPr>
          <w:rFonts w:cstheme="minorHAnsi"/>
          <w:lang w:val="sr-Cyrl-RS"/>
        </w:rPr>
        <w:t xml:space="preserve">е потребно имати средишњу тачку лица, користимо методу </w:t>
      </w:r>
      <w:r w:rsidR="00540E05" w:rsidRPr="00364ED7">
        <w:rPr>
          <w:rFonts w:cstheme="minorHAnsi"/>
          <w:i/>
          <w:iCs/>
        </w:rPr>
        <w:t>correctFaceCoordinates</w:t>
      </w:r>
      <w:r w:rsidR="00540E05">
        <w:rPr>
          <w:rFonts w:cstheme="minorHAnsi"/>
          <w:i/>
          <w:iCs/>
          <w:lang w:val="sr-Cyrl-RS"/>
        </w:rPr>
        <w:t xml:space="preserve"> </w:t>
      </w:r>
      <w:r w:rsidR="00540E05">
        <w:rPr>
          <w:rFonts w:cstheme="minorHAnsi"/>
          <w:lang w:val="sr-Cyrl-RS"/>
        </w:rPr>
        <w:t xml:space="preserve">која има способност да конвертује те координате једне у друге и обратно. </w:t>
      </w:r>
    </w:p>
    <w:p w14:paraId="1D494E88" w14:textId="72CAF914" w:rsidR="00676788" w:rsidRDefault="00010014" w:rsidP="00D51494">
      <w:pPr>
        <w:spacing w:after="120"/>
        <w:ind w:firstLine="360"/>
        <w:rPr>
          <w:rFonts w:cstheme="minorHAnsi"/>
          <w:lang w:val="sr-Cyrl-RS"/>
        </w:rPr>
      </w:pPr>
      <w:r>
        <w:rPr>
          <w:rFonts w:cstheme="minorHAnsi"/>
          <w:color w:val="000000"/>
          <w:lang w:val="sr-Cyrl-RS"/>
        </w:rPr>
        <w:t xml:space="preserve">Као део апликације за лабелирање налази се </w:t>
      </w:r>
      <w:r w:rsidR="00D64203">
        <w:rPr>
          <w:rFonts w:cstheme="minorHAnsi"/>
          <w:color w:val="000000"/>
          <w:lang w:val="sr-Cyrl-RS"/>
        </w:rPr>
        <w:t xml:space="preserve">и статичка класа </w:t>
      </w:r>
      <w:r w:rsidR="00D64203" w:rsidRPr="00D64203">
        <w:rPr>
          <w:rFonts w:cstheme="minorHAnsi"/>
          <w:i/>
          <w:iCs/>
          <w:color w:val="000000"/>
        </w:rPr>
        <w:t>Constants</w:t>
      </w:r>
      <w:r w:rsidR="00D64203">
        <w:rPr>
          <w:rFonts w:cstheme="minorHAnsi"/>
          <w:i/>
          <w:iCs/>
          <w:color w:val="000000"/>
        </w:rPr>
        <w:t xml:space="preserve"> </w:t>
      </w:r>
      <w:r w:rsidR="00D64203">
        <w:rPr>
          <w:rFonts w:cstheme="minorHAnsi"/>
          <w:color w:val="000000"/>
          <w:lang w:val="sr-Cyrl-RS"/>
        </w:rPr>
        <w:t>у којој су похрањене све константе од значаја</w:t>
      </w:r>
      <w:r>
        <w:rPr>
          <w:rFonts w:cstheme="minorHAnsi"/>
          <w:color w:val="000000"/>
          <w:lang w:val="sr-Cyrl-RS"/>
        </w:rPr>
        <w:t xml:space="preserve">, као што су стартне позиције правоугаоника за лабелирање када нису учитане вредности из претходно конструисаних </w:t>
      </w:r>
      <w:r w:rsidRPr="005A73E4">
        <w:rPr>
          <w:rFonts w:cstheme="minorHAnsi"/>
          <w:i/>
          <w:iCs/>
          <w:lang w:val="sr-Cyrl-RS"/>
        </w:rPr>
        <w:t>.</w:t>
      </w:r>
      <w:r w:rsidRPr="005A73E4">
        <w:rPr>
          <w:rFonts w:cstheme="minorHAnsi"/>
          <w:i/>
          <w:iCs/>
        </w:rPr>
        <w:t>csv</w:t>
      </w:r>
      <w:r>
        <w:rPr>
          <w:rFonts w:cstheme="minorHAnsi"/>
        </w:rPr>
        <w:t xml:space="preserve"> </w:t>
      </w:r>
      <w:r>
        <w:rPr>
          <w:rFonts w:cstheme="minorHAnsi"/>
          <w:lang w:val="sr-Cyrl-RS"/>
        </w:rPr>
        <w:t xml:space="preserve">датотека, </w:t>
      </w:r>
      <w:r w:rsidR="00540E05">
        <w:rPr>
          <w:rFonts w:cstheme="minorHAnsi"/>
          <w:lang w:val="sr-Cyrl-RS"/>
        </w:rPr>
        <w:t>константне вредности тастера којима се фокусирају различити правоуганици путем тастатуре, итд.</w:t>
      </w:r>
    </w:p>
    <w:p w14:paraId="57E12165" w14:textId="103D6550" w:rsidR="00540E05" w:rsidRPr="00540E05" w:rsidRDefault="00676788" w:rsidP="00A667E7">
      <w:pPr>
        <w:spacing w:after="120"/>
        <w:rPr>
          <w:rFonts w:cstheme="minorHAnsi"/>
          <w:lang w:val="sr-Cyrl-RS"/>
        </w:rPr>
      </w:pPr>
      <w:r>
        <w:rPr>
          <w:rFonts w:cstheme="minorHAnsi"/>
          <w:lang w:val="sr-Cyrl-RS"/>
        </w:rPr>
        <w:br w:type="page"/>
      </w:r>
    </w:p>
    <w:p w14:paraId="2E3D3879" w14:textId="556790AF" w:rsidR="00572410" w:rsidRDefault="00572410" w:rsidP="00A667E7">
      <w:pPr>
        <w:pStyle w:val="Heading2"/>
        <w:spacing w:after="120"/>
        <w:rPr>
          <w:lang w:val="sr-Cyrl-RS"/>
        </w:rPr>
      </w:pPr>
      <w:r>
        <w:rPr>
          <w:lang w:val="sr-Cyrl-RS"/>
        </w:rPr>
        <w:lastRenderedPageBreak/>
        <w:t xml:space="preserve"> </w:t>
      </w:r>
      <w:bookmarkStart w:id="80" w:name="_Toc47347546"/>
      <w:r>
        <w:rPr>
          <w:lang w:val="sr-Cyrl-RS"/>
        </w:rPr>
        <w:t>Апликација за праћење пажње возача</w:t>
      </w:r>
      <w:bookmarkEnd w:id="80"/>
    </w:p>
    <w:p w14:paraId="17AA6CE5" w14:textId="7A0E885E" w:rsidR="003F78D9" w:rsidRPr="007B3FBD" w:rsidRDefault="003F78D9" w:rsidP="00D51494">
      <w:pPr>
        <w:spacing w:after="120"/>
        <w:ind w:firstLine="576"/>
        <w:rPr>
          <w:i/>
          <w:iCs/>
        </w:rPr>
      </w:pPr>
      <w:r>
        <w:rPr>
          <w:lang w:val="sr-Cyrl-RS"/>
        </w:rPr>
        <w:t xml:space="preserve">Апликација за праћење пажње возача имплементирана је уз помоћ </w:t>
      </w:r>
      <w:r w:rsidRPr="007B3FBD">
        <w:rPr>
          <w:i/>
          <w:iCs/>
        </w:rPr>
        <w:t xml:space="preserve">Anaconda </w:t>
      </w:r>
      <w:r w:rsidR="007B3FBD" w:rsidRPr="007B3FBD">
        <w:t>4.8.2</w:t>
      </w:r>
      <w:r w:rsidR="007B3FBD">
        <w:t xml:space="preserve"> </w:t>
      </w:r>
      <w:r w:rsidR="007B3FBD">
        <w:rPr>
          <w:lang w:val="sr-Cyrl-RS"/>
        </w:rPr>
        <w:t xml:space="preserve">дистрибуције отвореног кода </w:t>
      </w:r>
      <w:r w:rsidR="007B3FBD" w:rsidRPr="007B3FBD">
        <w:rPr>
          <w:i/>
          <w:iCs/>
        </w:rPr>
        <w:t xml:space="preserve">Python </w:t>
      </w:r>
      <w:r w:rsidR="007B3FBD" w:rsidRPr="007B3FBD">
        <w:t>3.7</w:t>
      </w:r>
      <w:r w:rsidR="007B3FBD">
        <w:t xml:space="preserve"> </w:t>
      </w:r>
      <w:r w:rsidR="007B3FBD">
        <w:rPr>
          <w:lang w:val="sr-Cyrl-RS"/>
        </w:rPr>
        <w:t xml:space="preserve">програмског језика, која се често користи за развој апликација Машинског учења. Такође, користе се и друге библиотеке које су од значаја за развој таквих апликација: </w:t>
      </w:r>
      <w:r w:rsidR="007B3FBD">
        <w:rPr>
          <w:i/>
          <w:iCs/>
        </w:rPr>
        <w:t xml:space="preserve">Tensorflow </w:t>
      </w:r>
      <w:r w:rsidR="007B3FBD" w:rsidRPr="007B3FBD">
        <w:t>2.1</w:t>
      </w:r>
      <w:r w:rsidR="007B3FBD">
        <w:rPr>
          <w:i/>
          <w:iCs/>
        </w:rPr>
        <w:t>, numpy, pandas, OpenCV, pillow.</w:t>
      </w:r>
    </w:p>
    <w:p w14:paraId="64782A45" w14:textId="77777777" w:rsidR="00D6329E" w:rsidRDefault="003F78D9" w:rsidP="00A667E7">
      <w:pPr>
        <w:keepNext/>
        <w:spacing w:after="120"/>
        <w:ind w:firstLine="0"/>
        <w:jc w:val="center"/>
      </w:pPr>
      <w:r>
        <w:rPr>
          <w:noProof/>
          <w:lang w:val="en-GB" w:eastAsia="en-GB"/>
        </w:rPr>
        <w:drawing>
          <wp:inline distT="0" distB="0" distL="0" distR="0" wp14:anchorId="095C195A" wp14:editId="49E0B6E7">
            <wp:extent cx="5731510" cy="2733040"/>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1510" cy="2733040"/>
                    </a:xfrm>
                    <a:prstGeom prst="rect">
                      <a:avLst/>
                    </a:prstGeom>
                  </pic:spPr>
                </pic:pic>
              </a:graphicData>
            </a:graphic>
          </wp:inline>
        </w:drawing>
      </w:r>
    </w:p>
    <w:p w14:paraId="6261ADF8" w14:textId="6FB35C92" w:rsidR="003F78D9" w:rsidRDefault="00D6329E" w:rsidP="00A667E7">
      <w:pPr>
        <w:pStyle w:val="Caption"/>
      </w:pPr>
      <w:bookmarkStart w:id="81" w:name="_Toc47347650"/>
      <w:r>
        <w:t xml:space="preserve">Слика </w:t>
      </w:r>
      <w:r w:rsidR="00CF708A">
        <w:fldChar w:fldCharType="begin"/>
      </w:r>
      <w:r w:rsidR="00CF708A">
        <w:instrText xml:space="preserve"> STYLEREF 1 \s </w:instrText>
      </w:r>
      <w:r w:rsidR="00CF708A">
        <w:fldChar w:fldCharType="separate"/>
      </w:r>
      <w:r w:rsidR="00CF708A">
        <w:rPr>
          <w:noProof/>
        </w:rPr>
        <w:t>4</w:t>
      </w:r>
      <w:r w:rsidR="00CF708A">
        <w:fldChar w:fldCharType="end"/>
      </w:r>
      <w:r w:rsidR="00CF708A">
        <w:t>.</w:t>
      </w:r>
      <w:r w:rsidR="00CF708A">
        <w:fldChar w:fldCharType="begin"/>
      </w:r>
      <w:r w:rsidR="00CF708A">
        <w:instrText xml:space="preserve"> SEQ Слика \* ARABIC \s 1 </w:instrText>
      </w:r>
      <w:r w:rsidR="00CF708A">
        <w:fldChar w:fldCharType="separate"/>
      </w:r>
      <w:r w:rsidR="00CF708A">
        <w:rPr>
          <w:noProof/>
        </w:rPr>
        <w:t>2</w:t>
      </w:r>
      <w:r w:rsidR="00CF708A">
        <w:fldChar w:fldCharType="end"/>
      </w:r>
      <w:r w:rsidRPr="00D6329E">
        <w:rPr>
          <w:lang w:val="sr-Cyrl-RS"/>
        </w:rPr>
        <w:t xml:space="preserve"> </w:t>
      </w:r>
      <w:r>
        <w:rPr>
          <w:lang w:val="sr-Cyrl-RS"/>
        </w:rPr>
        <w:t>Апликација за праћење пажње возача</w:t>
      </w:r>
      <w:bookmarkEnd w:id="81"/>
    </w:p>
    <w:p w14:paraId="6A5FB96A" w14:textId="33B7337F" w:rsidR="007B3FBD" w:rsidRDefault="002605F6" w:rsidP="00D51494">
      <w:pPr>
        <w:spacing w:after="120"/>
        <w:ind w:firstLine="720"/>
        <w:rPr>
          <w:lang w:val="sr-Cyrl-RS"/>
        </w:rPr>
      </w:pPr>
      <w:r>
        <w:rPr>
          <w:lang w:val="sr-Cyrl-RS"/>
        </w:rPr>
        <w:t xml:space="preserve">Пре него што апликација за праћење пажње возача уђе у петљу којој се фотографије обрађују потребно је да </w:t>
      </w:r>
      <w:r w:rsidR="000C1B34">
        <w:rPr>
          <w:lang w:val="sr-Cyrl-RS"/>
        </w:rPr>
        <w:t>се у њу саму учитају обучени модели неуронских мрежа. Након тога к</w:t>
      </w:r>
      <w:r>
        <w:rPr>
          <w:lang w:val="sr-Cyrl-RS"/>
        </w:rPr>
        <w:t>ада извор фотографија проследи фотографију која је на реду за обраду, она пролази кроз неколико фаза пре него што се она класифицира као фотографија на којој је код возача присутан одређени степен пажње:</w:t>
      </w:r>
    </w:p>
    <w:p w14:paraId="29CB4B23" w14:textId="02747AC7" w:rsidR="002605F6" w:rsidRDefault="002605F6" w:rsidP="00861442">
      <w:pPr>
        <w:pStyle w:val="ListParagraph"/>
        <w:numPr>
          <w:ilvl w:val="0"/>
          <w:numId w:val="22"/>
        </w:numPr>
        <w:spacing w:after="120"/>
        <w:rPr>
          <w:lang w:val="sr-Cyrl-RS"/>
        </w:rPr>
      </w:pPr>
      <w:r w:rsidRPr="000C1B34">
        <w:rPr>
          <w:b/>
          <w:bCs/>
          <w:lang w:val="sr-Cyrl-RS"/>
        </w:rPr>
        <w:t>Обрада фотографије</w:t>
      </w:r>
      <w:r>
        <w:rPr>
          <w:lang w:val="sr-Cyrl-RS"/>
        </w:rPr>
        <w:t xml:space="preserve"> </w:t>
      </w:r>
      <w:r w:rsidR="000C1B34">
        <w:rPr>
          <w:lang w:val="sr-Cyrl-RS"/>
        </w:rPr>
        <w:t>–</w:t>
      </w:r>
      <w:r>
        <w:rPr>
          <w:lang w:val="sr-Cyrl-RS"/>
        </w:rPr>
        <w:t xml:space="preserve"> </w:t>
      </w:r>
      <w:r w:rsidR="000C1B34">
        <w:rPr>
          <w:lang w:val="sr-Cyrl-RS"/>
        </w:rPr>
        <w:t xml:space="preserve">прослеђена фотографија се припрема за улазе неуронске мреже уз помоћ </w:t>
      </w:r>
      <w:r w:rsidR="000C1B34">
        <w:rPr>
          <w:i/>
          <w:iCs/>
        </w:rPr>
        <w:t>OpenCV</w:t>
      </w:r>
      <w:r w:rsidR="000C1B34">
        <w:rPr>
          <w:i/>
          <w:iCs/>
          <w:lang w:val="sr-Cyrl-RS"/>
        </w:rPr>
        <w:t xml:space="preserve"> </w:t>
      </w:r>
      <w:r w:rsidR="000C1B34">
        <w:rPr>
          <w:lang w:val="sr-Cyrl-RS"/>
        </w:rPr>
        <w:t xml:space="preserve">библиотеке, која имплементира функцију уз чију помоћ фотографија прелази из РГБ простора боја у сиву слику. Таква сива фотографија се уз помоћ функције </w:t>
      </w:r>
      <w:r w:rsidR="000C1B34" w:rsidRPr="000C1B34">
        <w:rPr>
          <w:rFonts w:cstheme="minorHAnsi"/>
          <w:i/>
          <w:iCs/>
          <w:color w:val="000000"/>
        </w:rPr>
        <w:t>resizeAndNormalizeImage</w:t>
      </w:r>
      <w:r w:rsidR="000C1B34">
        <w:rPr>
          <w:rFonts w:cstheme="minorHAnsi"/>
          <w:i/>
          <w:iCs/>
          <w:color w:val="000000"/>
          <w:lang w:val="sr-Cyrl-RS"/>
        </w:rPr>
        <w:t xml:space="preserve"> </w:t>
      </w:r>
      <w:r w:rsidR="000C1B34">
        <w:rPr>
          <w:rFonts w:cstheme="minorHAnsi"/>
          <w:color w:val="000000"/>
          <w:lang w:val="sr-Cyrl-RS"/>
        </w:rPr>
        <w:t>скалира на димензије 100</w:t>
      </w:r>
      <w:r w:rsidR="000C1B34">
        <w:rPr>
          <w:rFonts w:cstheme="minorHAnsi"/>
          <w:color w:val="000000"/>
        </w:rPr>
        <w:t>x100</w:t>
      </w:r>
      <w:r w:rsidR="000C1B34">
        <w:rPr>
          <w:rFonts w:cstheme="minorHAnsi"/>
          <w:color w:val="000000"/>
          <w:lang w:val="sr-Cyrl-RS"/>
        </w:rPr>
        <w:t xml:space="preserve">, а вредност сваког пиксела се нормализује у опсег вредности </w:t>
      </w:r>
      <w:r w:rsidR="000C1B34">
        <w:rPr>
          <w:rFonts w:cstheme="minorHAnsi"/>
          <w:color w:val="000000"/>
        </w:rPr>
        <w:t>[0, 1].</w:t>
      </w:r>
      <w:r w:rsidR="000C1B34">
        <w:rPr>
          <w:rFonts w:cstheme="minorHAnsi"/>
          <w:color w:val="000000"/>
          <w:lang w:val="sr-Cyrl-RS"/>
        </w:rPr>
        <w:t xml:space="preserve"> </w:t>
      </w:r>
      <w:r w:rsidR="000C1B34">
        <w:rPr>
          <w:rFonts w:cstheme="minorHAnsi"/>
          <w:color w:val="000000"/>
        </w:rPr>
        <w:t xml:space="preserve"> </w:t>
      </w:r>
      <w:r w:rsidR="000C1B34">
        <w:rPr>
          <w:rFonts w:cstheme="minorHAnsi"/>
          <w:color w:val="000000"/>
          <w:lang w:val="sr-Cyrl-RS"/>
        </w:rPr>
        <w:t xml:space="preserve">Над таквом скалираном и нормализованом фотографијом ради се предикција уз помоћ првог модела неуронске мреже и ако се установи да се на слици налази лице, обрада </w:t>
      </w:r>
      <w:r w:rsidR="00A11FD5">
        <w:rPr>
          <w:rFonts w:cstheme="minorHAnsi"/>
          <w:color w:val="000000"/>
          <w:lang w:val="sr-Cyrl-RS"/>
        </w:rPr>
        <w:t xml:space="preserve">се преноси у следећу фазу. У супротном, поступак се понавља све док са извора фотографије не пристигне фотографија на којој неуронска мрежа успе да пронађе лице. </w:t>
      </w:r>
    </w:p>
    <w:p w14:paraId="3F2EC676" w14:textId="19D41133" w:rsidR="002605F6" w:rsidRDefault="002605F6" w:rsidP="00861442">
      <w:pPr>
        <w:pStyle w:val="ListParagraph"/>
        <w:numPr>
          <w:ilvl w:val="0"/>
          <w:numId w:val="22"/>
        </w:numPr>
        <w:spacing w:after="120"/>
        <w:rPr>
          <w:lang w:val="sr-Cyrl-RS"/>
        </w:rPr>
      </w:pPr>
      <w:r w:rsidRPr="00A11FD5">
        <w:rPr>
          <w:b/>
          <w:bCs/>
          <w:lang w:val="sr-Cyrl-RS"/>
        </w:rPr>
        <w:lastRenderedPageBreak/>
        <w:t>Обрада лица</w:t>
      </w:r>
      <w:r>
        <w:rPr>
          <w:lang w:val="sr-Cyrl-RS"/>
        </w:rPr>
        <w:t xml:space="preserve"> </w:t>
      </w:r>
      <w:r w:rsidR="00A11FD5">
        <w:rPr>
          <w:lang w:val="sr-Cyrl-RS"/>
        </w:rPr>
        <w:t xml:space="preserve">– уколико је у претходној фази модел прве неуронске мреже пронашао лице, са сиве фотографије оригиналних димензија исеца се део са лицем уз помоћ денормализованих предикција првог модела. Ово је обезбеђено кроз имплементацију функције </w:t>
      </w:r>
      <w:r w:rsidR="00A11FD5" w:rsidRPr="00A11FD5">
        <w:rPr>
          <w:rFonts w:cstheme="minorHAnsi"/>
          <w:i/>
          <w:iCs/>
          <w:color w:val="000000"/>
        </w:rPr>
        <w:t>cropFace</w:t>
      </w:r>
      <w:r w:rsidR="00A11FD5">
        <w:rPr>
          <w:rFonts w:cstheme="minorHAnsi"/>
          <w:color w:val="000000"/>
          <w:lang w:val="sr-Cyrl-RS"/>
        </w:rPr>
        <w:t xml:space="preserve"> којој се прослеђује оригинална сива фотографија, али и предикције првог модела. Унутар ње денормализују се вредности ширине и централних координата лица и врши се се исецање. </w:t>
      </w:r>
      <w:r w:rsidR="00984A9A">
        <w:rPr>
          <w:rFonts w:cstheme="minorHAnsi"/>
          <w:color w:val="000000"/>
          <w:lang w:val="sr-Cyrl-RS"/>
        </w:rPr>
        <w:t>Она</w:t>
      </w:r>
      <w:r w:rsidR="00A11FD5">
        <w:rPr>
          <w:rFonts w:cstheme="minorHAnsi"/>
          <w:color w:val="000000"/>
          <w:lang w:val="sr-Cyrl-RS"/>
        </w:rPr>
        <w:t xml:space="preserve"> као повратну вредност враћа </w:t>
      </w:r>
      <w:r w:rsidR="00984A9A">
        <w:rPr>
          <w:rFonts w:cstheme="minorHAnsi"/>
          <w:color w:val="000000"/>
          <w:lang w:val="sr-Cyrl-RS"/>
        </w:rPr>
        <w:t>фотографију</w:t>
      </w:r>
      <w:r w:rsidR="00A11FD5">
        <w:rPr>
          <w:rFonts w:cstheme="minorHAnsi"/>
          <w:color w:val="000000"/>
          <w:lang w:val="sr-Cyrl-RS"/>
        </w:rPr>
        <w:t xml:space="preserve"> ли</w:t>
      </w:r>
      <w:r w:rsidR="00984A9A">
        <w:rPr>
          <w:rFonts w:cstheme="minorHAnsi"/>
          <w:color w:val="000000"/>
          <w:lang w:val="sr-Cyrl-RS"/>
        </w:rPr>
        <w:t xml:space="preserve">ца. </w:t>
      </w:r>
      <w:r w:rsidR="00A11FD5">
        <w:rPr>
          <w:rFonts w:cstheme="minorHAnsi"/>
          <w:color w:val="000000"/>
          <w:lang w:val="sr-Cyrl-RS"/>
        </w:rPr>
        <w:t xml:space="preserve"> </w:t>
      </w:r>
      <w:r w:rsidR="001267D5">
        <w:rPr>
          <w:rFonts w:cstheme="minorHAnsi"/>
          <w:color w:val="000000"/>
          <w:lang w:val="sr-Cyrl-RS"/>
        </w:rPr>
        <w:t xml:space="preserve">По узору на претходну фазу, уз помоћ функције </w:t>
      </w:r>
      <w:r w:rsidR="001267D5" w:rsidRPr="000C1B34">
        <w:rPr>
          <w:rFonts w:cstheme="minorHAnsi"/>
          <w:i/>
          <w:iCs/>
          <w:color w:val="000000"/>
        </w:rPr>
        <w:t>resizeAndNormalizeImage</w:t>
      </w:r>
      <w:r w:rsidR="001267D5">
        <w:rPr>
          <w:rFonts w:cstheme="minorHAnsi"/>
          <w:i/>
          <w:iCs/>
          <w:color w:val="000000"/>
          <w:lang w:val="sr-Cyrl-RS"/>
        </w:rPr>
        <w:t xml:space="preserve">, </w:t>
      </w:r>
      <w:r w:rsidR="001267D5">
        <w:rPr>
          <w:rFonts w:cstheme="minorHAnsi"/>
          <w:color w:val="000000"/>
          <w:lang w:val="sr-Cyrl-RS"/>
        </w:rPr>
        <w:t>лице се скалира на димензије 100</w:t>
      </w:r>
      <w:r w:rsidR="001267D5">
        <w:rPr>
          <w:rFonts w:cstheme="minorHAnsi"/>
          <w:color w:val="000000"/>
        </w:rPr>
        <w:t>x100</w:t>
      </w:r>
      <w:r w:rsidR="001267D5">
        <w:rPr>
          <w:rFonts w:cstheme="minorHAnsi"/>
          <w:color w:val="000000"/>
          <w:lang w:val="sr-Cyrl-RS"/>
        </w:rPr>
        <w:t xml:space="preserve">, а вредност сваког пиксела се нормализује у опсег вредности </w:t>
      </w:r>
      <w:r w:rsidR="001267D5">
        <w:rPr>
          <w:rFonts w:cstheme="minorHAnsi"/>
          <w:color w:val="000000"/>
        </w:rPr>
        <w:t>[0, 1]</w:t>
      </w:r>
      <w:r w:rsidR="001267D5">
        <w:rPr>
          <w:rFonts w:cstheme="minorHAnsi"/>
          <w:color w:val="000000"/>
          <w:lang w:val="sr-Cyrl-RS"/>
        </w:rPr>
        <w:t xml:space="preserve">. Тек тада </w:t>
      </w:r>
      <w:r w:rsidR="00A768F4">
        <w:rPr>
          <w:rFonts w:cstheme="minorHAnsi"/>
          <w:color w:val="000000"/>
          <w:lang w:val="sr-Cyrl-RS"/>
        </w:rPr>
        <w:t xml:space="preserve">се </w:t>
      </w:r>
      <w:r w:rsidR="001267D5">
        <w:rPr>
          <w:rFonts w:cstheme="minorHAnsi"/>
          <w:color w:val="000000"/>
          <w:lang w:val="sr-Cyrl-RS"/>
        </w:rPr>
        <w:t>могу вршити предикције уз помоћ модела друге неуронске мреже. Уколико модел друге неуронске мреже врати предикције, које одговарају на питање да ли на фотографији лица постоје очи, да бар једно око постоји, прелази се у следећеу фазу. У супротном интерпретација података се ослања само на предикције првог модела.</w:t>
      </w:r>
    </w:p>
    <w:p w14:paraId="6B174B57" w14:textId="0F4C1BF4" w:rsidR="002605F6" w:rsidRDefault="002605F6" w:rsidP="00861442">
      <w:pPr>
        <w:pStyle w:val="ListParagraph"/>
        <w:numPr>
          <w:ilvl w:val="0"/>
          <w:numId w:val="22"/>
        </w:numPr>
        <w:spacing w:after="120"/>
        <w:rPr>
          <w:lang w:val="sr-Cyrl-RS"/>
        </w:rPr>
      </w:pPr>
      <w:r w:rsidRPr="006D7316">
        <w:rPr>
          <w:b/>
          <w:bCs/>
          <w:lang w:val="sr-Cyrl-RS"/>
        </w:rPr>
        <w:t>Обрада елемената лица</w:t>
      </w:r>
      <w:r>
        <w:rPr>
          <w:lang w:val="sr-Cyrl-RS"/>
        </w:rPr>
        <w:t xml:space="preserve"> </w:t>
      </w:r>
      <w:r w:rsidR="001267D5">
        <w:rPr>
          <w:lang w:val="sr-Cyrl-RS"/>
        </w:rPr>
        <w:t xml:space="preserve">– сада када знамо да се на фотографији лица налази бар једно око, уз помоћ имплементиране функције </w:t>
      </w:r>
      <w:r w:rsidR="001267D5" w:rsidRPr="001267D5">
        <w:rPr>
          <w:rFonts w:cstheme="minorHAnsi"/>
          <w:i/>
          <w:iCs/>
          <w:color w:val="000000"/>
        </w:rPr>
        <w:t>cropEyes</w:t>
      </w:r>
      <w:r w:rsidR="001267D5">
        <w:rPr>
          <w:rFonts w:cstheme="minorHAnsi"/>
          <w:i/>
          <w:iCs/>
          <w:color w:val="000000"/>
          <w:lang w:val="sr-Cyrl-RS"/>
        </w:rPr>
        <w:t xml:space="preserve"> </w:t>
      </w:r>
      <w:r w:rsidR="001267D5">
        <w:rPr>
          <w:rFonts w:cstheme="minorHAnsi"/>
          <w:color w:val="000000"/>
          <w:lang w:val="sr-Cyrl-RS"/>
        </w:rPr>
        <w:t>врши се припрема фотографија очију по узору на претходну фазу. Ова функција ће уз помоћ денормализованих предикција другог модела неуронске мреже</w:t>
      </w:r>
      <w:r w:rsidR="006D7316">
        <w:rPr>
          <w:rFonts w:cstheme="minorHAnsi"/>
          <w:color w:val="000000"/>
          <w:lang w:val="sr-Cyrl-RS"/>
        </w:rPr>
        <w:t>, са фотографије лица</w:t>
      </w:r>
      <w:r w:rsidR="001267D5">
        <w:rPr>
          <w:rFonts w:cstheme="minorHAnsi"/>
          <w:color w:val="000000"/>
          <w:lang w:val="sr-Cyrl-RS"/>
        </w:rPr>
        <w:t xml:space="preserve"> </w:t>
      </w:r>
      <w:r w:rsidR="006D7316">
        <w:rPr>
          <w:rFonts w:cstheme="minorHAnsi"/>
          <w:color w:val="000000"/>
          <w:lang w:val="sr-Cyrl-RS"/>
        </w:rPr>
        <w:t xml:space="preserve">исећи делове на којима се претпоставља да садрже очи и вратити их као своју повратну вредност. </w:t>
      </w:r>
      <w:r w:rsidR="00607CF0">
        <w:rPr>
          <w:rFonts w:cstheme="minorHAnsi"/>
          <w:color w:val="000000"/>
          <w:lang w:val="sr-Cyrl-RS"/>
        </w:rPr>
        <w:t>Сада се те фотографије очију, такође, по узо</w:t>
      </w:r>
      <w:r w:rsidR="00A768F4">
        <w:rPr>
          <w:rFonts w:cstheme="minorHAnsi"/>
          <w:color w:val="000000"/>
          <w:lang w:val="sr-Cyrl-RS"/>
        </w:rPr>
        <w:t>р</w:t>
      </w:r>
      <w:r w:rsidR="00607CF0">
        <w:rPr>
          <w:rFonts w:cstheme="minorHAnsi"/>
          <w:color w:val="000000"/>
          <w:lang w:val="sr-Cyrl-RS"/>
        </w:rPr>
        <w:t>у на претходне две фазе, скалирају на димензије 100</w:t>
      </w:r>
      <w:r w:rsidR="00607CF0">
        <w:rPr>
          <w:rFonts w:cstheme="minorHAnsi"/>
          <w:color w:val="000000"/>
        </w:rPr>
        <w:t>x100</w:t>
      </w:r>
      <w:r w:rsidR="00607CF0">
        <w:rPr>
          <w:rFonts w:cstheme="minorHAnsi"/>
          <w:color w:val="000000"/>
          <w:lang w:val="sr-Cyrl-RS"/>
        </w:rPr>
        <w:t xml:space="preserve">, а вредност сваког пиксела се нормализује у опсег вредности </w:t>
      </w:r>
      <w:r w:rsidR="00607CF0">
        <w:rPr>
          <w:rFonts w:cstheme="minorHAnsi"/>
          <w:color w:val="000000"/>
        </w:rPr>
        <w:t>[0, 1]</w:t>
      </w:r>
      <w:r w:rsidR="00607CF0">
        <w:rPr>
          <w:rFonts w:cstheme="minorHAnsi"/>
          <w:color w:val="000000"/>
          <w:lang w:val="sr-Cyrl-RS"/>
        </w:rPr>
        <w:t xml:space="preserve"> уз помоћ фунцкије </w:t>
      </w:r>
      <w:r w:rsidR="00607CF0" w:rsidRPr="000C1B34">
        <w:rPr>
          <w:rFonts w:cstheme="minorHAnsi"/>
          <w:i/>
          <w:iCs/>
          <w:color w:val="000000"/>
        </w:rPr>
        <w:t>resizeAndNormalizeImage</w:t>
      </w:r>
      <w:r w:rsidR="00607CF0">
        <w:rPr>
          <w:rFonts w:cstheme="minorHAnsi"/>
          <w:i/>
          <w:iCs/>
          <w:color w:val="000000"/>
          <w:lang w:val="sr-Cyrl-RS"/>
        </w:rPr>
        <w:t xml:space="preserve">. </w:t>
      </w:r>
      <w:r w:rsidR="00607CF0">
        <w:rPr>
          <w:rFonts w:cstheme="minorHAnsi"/>
          <w:color w:val="000000"/>
          <w:lang w:val="sr-Cyrl-RS"/>
        </w:rPr>
        <w:t>Модел треће неуронске мреже сада има све што му је потребно да врши пред</w:t>
      </w:r>
      <w:r w:rsidR="00A768F4">
        <w:rPr>
          <w:rFonts w:cstheme="minorHAnsi"/>
          <w:color w:val="000000"/>
          <w:lang w:val="sr-Cyrl-RS"/>
        </w:rPr>
        <w:t>и</w:t>
      </w:r>
      <w:r w:rsidR="00607CF0">
        <w:rPr>
          <w:rFonts w:cstheme="minorHAnsi"/>
          <w:color w:val="000000"/>
          <w:lang w:val="sr-Cyrl-RS"/>
        </w:rPr>
        <w:t xml:space="preserve">кције и одреди да ли је око отворено или затворено. </w:t>
      </w:r>
    </w:p>
    <w:p w14:paraId="6E44C846" w14:textId="54EEA5C7" w:rsidR="002605F6" w:rsidRDefault="002605F6" w:rsidP="00861442">
      <w:pPr>
        <w:pStyle w:val="ListParagraph"/>
        <w:numPr>
          <w:ilvl w:val="0"/>
          <w:numId w:val="22"/>
        </w:numPr>
        <w:spacing w:after="120"/>
        <w:rPr>
          <w:lang w:val="sr-Cyrl-RS"/>
        </w:rPr>
      </w:pPr>
      <w:r w:rsidRPr="00607CF0">
        <w:rPr>
          <w:b/>
          <w:bCs/>
          <w:lang w:val="sr-Cyrl-RS"/>
        </w:rPr>
        <w:t>Интерпретација</w:t>
      </w:r>
      <w:r>
        <w:rPr>
          <w:lang w:val="sr-Cyrl-RS"/>
        </w:rPr>
        <w:t xml:space="preserve"> </w:t>
      </w:r>
      <w:r w:rsidR="00607CF0">
        <w:rPr>
          <w:lang w:val="sr-Cyrl-RS"/>
        </w:rPr>
        <w:t>–</w:t>
      </w:r>
      <w:r w:rsidR="001267D5">
        <w:rPr>
          <w:lang w:val="sr-Cyrl-RS"/>
        </w:rPr>
        <w:t xml:space="preserve"> </w:t>
      </w:r>
      <w:r w:rsidR="003D17F8">
        <w:rPr>
          <w:lang w:val="sr-Cyrl-RS"/>
        </w:rPr>
        <w:t xml:space="preserve">током рада апликације, унутар временског интервала од 2.5 секунде, сакупљају се све предикције и уз помоћ функције </w:t>
      </w:r>
      <w:r w:rsidR="003D17F8" w:rsidRPr="003D17F8">
        <w:rPr>
          <w:i/>
          <w:lang w:val="en-GB"/>
        </w:rPr>
        <w:t>checkAttention</w:t>
      </w:r>
      <w:r w:rsidR="003D17F8">
        <w:rPr>
          <w:i/>
          <w:lang w:val="sr-Cyrl-RS"/>
        </w:rPr>
        <w:t>,</w:t>
      </w:r>
      <w:r w:rsidR="003D17F8">
        <w:rPr>
          <w:lang w:val="en-GB"/>
        </w:rPr>
        <w:t xml:space="preserve"> </w:t>
      </w:r>
      <w:r w:rsidR="003D17F8">
        <w:rPr>
          <w:lang w:val="sr-Cyrl-RS"/>
        </w:rPr>
        <w:t>која се извршава у посебној нити, процењује се да ли је код возача присутно одсуство пажње. Таква процена врши се на основу вредности поља првог модела која се односе на то да ли је лице под углом и поља из трећег модела која се односе да ли су очи отворене.</w:t>
      </w:r>
      <w:r w:rsidR="00F610B0">
        <w:rPr>
          <w:lang w:val="sr-Cyrl-RS"/>
        </w:rPr>
        <w:t xml:space="preserve"> Уколико се у у том временском интервалу пронађе 40 предикција које указују да лице има било који угао или таквих да је унутар 35 обрађених фотографија бар једно око затворено, сматра се да је в</w:t>
      </w:r>
      <w:r w:rsidR="00FD7E8A">
        <w:rPr>
          <w:lang w:val="sr-Cyrl-RS"/>
        </w:rPr>
        <w:t>озачев ниво пажње опао.</w:t>
      </w:r>
    </w:p>
    <w:p w14:paraId="7CBBE8FE" w14:textId="6FC58CA0" w:rsidR="002605F6" w:rsidRDefault="002605F6" w:rsidP="00861442">
      <w:pPr>
        <w:pStyle w:val="ListParagraph"/>
        <w:numPr>
          <w:ilvl w:val="0"/>
          <w:numId w:val="22"/>
        </w:numPr>
        <w:spacing w:after="120"/>
        <w:rPr>
          <w:lang w:val="sr-Cyrl-RS"/>
        </w:rPr>
      </w:pPr>
      <w:r w:rsidRPr="00607CF0">
        <w:rPr>
          <w:b/>
          <w:bCs/>
          <w:lang w:val="sr-Cyrl-RS"/>
        </w:rPr>
        <w:t>Обавештење</w:t>
      </w:r>
      <w:r w:rsidR="001267D5">
        <w:rPr>
          <w:lang w:val="sr-Cyrl-RS"/>
        </w:rPr>
        <w:t xml:space="preserve"> </w:t>
      </w:r>
      <w:r w:rsidR="00607CF0">
        <w:rPr>
          <w:lang w:val="sr-Cyrl-RS"/>
        </w:rPr>
        <w:t>–</w:t>
      </w:r>
      <w:r w:rsidR="001267D5">
        <w:rPr>
          <w:lang w:val="sr-Cyrl-RS"/>
        </w:rPr>
        <w:t xml:space="preserve"> </w:t>
      </w:r>
      <w:r w:rsidR="00607CF0">
        <w:rPr>
          <w:lang w:val="sr-Cyrl-RS"/>
        </w:rPr>
        <w:t>о стању система корисник се обавештава у два вида:</w:t>
      </w:r>
    </w:p>
    <w:p w14:paraId="08B0DAAD" w14:textId="4752CDAD" w:rsidR="00607CF0" w:rsidRDefault="00607CF0" w:rsidP="00861442">
      <w:pPr>
        <w:pStyle w:val="ListParagraph"/>
        <w:numPr>
          <w:ilvl w:val="1"/>
          <w:numId w:val="22"/>
        </w:numPr>
        <w:spacing w:after="120"/>
        <w:rPr>
          <w:lang w:val="sr-Cyrl-RS"/>
        </w:rPr>
      </w:pPr>
      <w:r w:rsidRPr="00676788">
        <w:rPr>
          <w:i/>
          <w:iCs/>
          <w:lang w:val="sr-Cyrl-RS"/>
        </w:rPr>
        <w:lastRenderedPageBreak/>
        <w:t>Аудио обавештење</w:t>
      </w:r>
      <w:r>
        <w:rPr>
          <w:lang w:val="sr-Cyrl-RS"/>
        </w:rPr>
        <w:t xml:space="preserve"> – аудио обавештење представља примаран вид обавештења унутар самог возила и врши се праводобно на основу интерпретираних података.</w:t>
      </w:r>
    </w:p>
    <w:p w14:paraId="0254BC35" w14:textId="79984FAF" w:rsidR="00607CF0" w:rsidRPr="00676788" w:rsidRDefault="00607CF0" w:rsidP="00861442">
      <w:pPr>
        <w:pStyle w:val="ListParagraph"/>
        <w:numPr>
          <w:ilvl w:val="1"/>
          <w:numId w:val="22"/>
        </w:numPr>
        <w:spacing w:after="120"/>
        <w:rPr>
          <w:lang w:val="sr-Cyrl-RS"/>
        </w:rPr>
      </w:pPr>
      <w:r w:rsidRPr="00676788">
        <w:rPr>
          <w:i/>
          <w:iCs/>
          <w:lang w:val="sr-Cyrl-RS"/>
        </w:rPr>
        <w:t>Видео обавештење</w:t>
      </w:r>
      <w:r>
        <w:rPr>
          <w:lang w:val="sr-Cyrl-RS"/>
        </w:rPr>
        <w:t xml:space="preserve"> – видео обавештење је демонстартивног карактера и служи нам како би боље разумели понашање целокупног система кроз све фазе обраде. На оригиналној РГБ фотографији, која је прослеђена на обраду од стране извора фотографија, исцртава се гранични правоуганик који је одређен предикцијама првог модела и означава део у коме се према тим предикцијама налази лице. Унутар њега налази се и по пет тачака које представљају четири рубне тачке ока и центар зенице, а које се исцртавају на основу денормализованих вредности модела треће мреже. </w:t>
      </w:r>
      <w:r w:rsidR="00676788">
        <w:rPr>
          <w:lang w:val="sr-Cyrl-RS"/>
        </w:rPr>
        <w:t xml:space="preserve">Уколико је дошло до спознаје да су очи затворене, те тачке мењају боју из зелене у црвену. Ову функционалност имплементира функција </w:t>
      </w:r>
      <w:r w:rsidR="00676788" w:rsidRPr="00676788">
        <w:rPr>
          <w:rFonts w:cstheme="minorHAnsi"/>
          <w:i/>
          <w:iCs/>
          <w:color w:val="000000"/>
        </w:rPr>
        <w:t>drawPredictionOnImage</w:t>
      </w:r>
      <w:r w:rsidR="00676788">
        <w:rPr>
          <w:rFonts w:cstheme="minorHAnsi"/>
          <w:color w:val="000000"/>
          <w:lang w:val="sr-Cyrl-RS"/>
        </w:rPr>
        <w:t xml:space="preserve">. Такође, позива се и функција </w:t>
      </w:r>
      <w:r w:rsidR="00676788" w:rsidRPr="00676788">
        <w:rPr>
          <w:rFonts w:cstheme="minorHAnsi"/>
          <w:i/>
          <w:iCs/>
          <w:color w:val="000000"/>
        </w:rPr>
        <w:t>showInfo</w:t>
      </w:r>
      <w:r w:rsidR="00676788">
        <w:rPr>
          <w:rFonts w:cstheme="minorHAnsi"/>
          <w:i/>
          <w:iCs/>
          <w:color w:val="000000"/>
          <w:lang w:val="sr-Cyrl-RS"/>
        </w:rPr>
        <w:t xml:space="preserve">, </w:t>
      </w:r>
      <w:r w:rsidR="00676788">
        <w:rPr>
          <w:rFonts w:cstheme="minorHAnsi"/>
          <w:color w:val="000000"/>
          <w:lang w:val="sr-Cyrl-RS"/>
        </w:rPr>
        <w:t xml:space="preserve">која на оригиналну фотографију исписује корисне информације као што су: просечан број обрађених фотографија у секунди, денормализоване предикције координата центра лица, левог и десног ока. </w:t>
      </w:r>
    </w:p>
    <w:p w14:paraId="775D6FBE" w14:textId="1866180F" w:rsidR="00604DC9" w:rsidRDefault="00615422" w:rsidP="00A667E7">
      <w:pPr>
        <w:pStyle w:val="Heading2"/>
        <w:spacing w:after="120"/>
        <w:rPr>
          <w:lang w:val="sr-Cyrl-RS"/>
        </w:rPr>
      </w:pPr>
      <w:bookmarkStart w:id="82" w:name="_Toc47347547"/>
      <w:r>
        <w:rPr>
          <w:lang w:val="sr-Cyrl-RS"/>
        </w:rPr>
        <w:t>Концепт модела</w:t>
      </w:r>
      <w:r w:rsidR="00604DC9">
        <w:rPr>
          <w:lang w:val="sr-Cyrl-RS"/>
        </w:rPr>
        <w:t xml:space="preserve"> фокусиране пажње</w:t>
      </w:r>
      <w:bookmarkEnd w:id="82"/>
    </w:p>
    <w:p w14:paraId="07201F52" w14:textId="4FE124F0" w:rsidR="00604DC9" w:rsidRDefault="00C313A5" w:rsidP="00D51494">
      <w:pPr>
        <w:spacing w:after="120"/>
        <w:rPr>
          <w:lang w:val="sr-Cyrl-RS"/>
        </w:rPr>
      </w:pPr>
      <w:r>
        <w:rPr>
          <w:lang w:val="sr-Cyrl-RS"/>
        </w:rPr>
        <w:t>Фокусирана пажња представља</w:t>
      </w:r>
      <w:r w:rsidR="003671B1">
        <w:rPr>
          <w:lang w:val="sr-Cyrl-RS"/>
        </w:rPr>
        <w:t xml:space="preserve"> ко</w:t>
      </w:r>
      <w:r w:rsidR="00A768F4">
        <w:rPr>
          <w:lang w:val="sr-Cyrl-RS"/>
        </w:rPr>
        <w:t>гн</w:t>
      </w:r>
      <w:r w:rsidR="003671B1">
        <w:rPr>
          <w:lang w:val="sr-Cyrl-RS"/>
        </w:rPr>
        <w:t>итивну</w:t>
      </w:r>
      <w:r>
        <w:rPr>
          <w:lang w:val="sr-Cyrl-RS"/>
        </w:rPr>
        <w:t xml:space="preserve"> могућност мозга да се усмери на детаље, односно на некакав стимулус током неког временског периода. Као таква, та способност се разликује од човека до човека и уколико је она на већем ниову </w:t>
      </w:r>
      <w:r w:rsidR="00D040D4">
        <w:rPr>
          <w:lang w:val="sr-Cyrl-RS"/>
        </w:rPr>
        <w:t>то је и човекова способност ефикасног обављана разноразних свакодневних активности</w:t>
      </w:r>
      <w:r w:rsidR="00855325">
        <w:rPr>
          <w:lang w:val="sr-Cyrl-RS"/>
        </w:rPr>
        <w:t xml:space="preserve"> већа</w:t>
      </w:r>
      <w:r w:rsidR="00D040D4">
        <w:rPr>
          <w:lang w:val="sr-Cyrl-RS"/>
        </w:rPr>
        <w:t xml:space="preserve">. Као пример фокусиране пажње можемо узети студента који седи у читаоници, учи и занемарује све остале факторе који му се природно намећу. Његова усмереност ка градиву и неусмереност ка свему осталом јесте баш фокусирана пажња. Другим речима његовом стимулус током времена представља градиво, док све остало су супресовани стимулуси који нису од значаја. Једна од одлика, </w:t>
      </w:r>
      <w:r w:rsidR="003671B1">
        <w:rPr>
          <w:lang w:val="sr-Cyrl-RS"/>
        </w:rPr>
        <w:t>али и мана фокусиране пажње јесте да она м</w:t>
      </w:r>
      <w:r w:rsidR="00855325">
        <w:rPr>
          <w:lang w:val="sr-Cyrl-RS"/>
        </w:rPr>
        <w:t xml:space="preserve">оже, адекватним тренингом конгитивне стимулације, да се побољша, али исто тако, </w:t>
      </w:r>
      <w:r w:rsidR="009B162A">
        <w:rPr>
          <w:lang w:val="sr-Cyrl-RS"/>
        </w:rPr>
        <w:t>уроковано траумом или болешћу</w:t>
      </w:r>
      <w:r w:rsidR="00855325">
        <w:rPr>
          <w:lang w:val="sr-Cyrl-RS"/>
        </w:rPr>
        <w:t xml:space="preserve"> да се погорша.</w:t>
      </w:r>
      <w:r w:rsidR="001A19B4">
        <w:rPr>
          <w:lang w:val="sr-Cyrl-RS"/>
        </w:rPr>
        <w:t xml:space="preserve"> </w:t>
      </w:r>
      <w:r w:rsidR="001A19B4">
        <w:rPr>
          <w:lang w:val="sr-Cyrl-RS"/>
        </w:rPr>
        <w:fldChar w:fldCharType="begin" w:fldLock="1"/>
      </w:r>
      <w:r w:rsidR="00A025BC">
        <w:rPr>
          <w:lang w:val="sr-Cyrl-RS"/>
        </w:rPr>
        <w:instrText>ADDIN CSL_CITATION {"citationItems":[{"id":"ITEM-1","itemData":{"DOI":"10.1176/appi.ajp.2015.14121578","ISSN":"15357228","abstract":"Objective: Attention allocation to threat is perturbed in patients with posttraumatic stress disorder (PTSD), with some studies indicatingexcessattentiontothreatandothersindicatingfluctuations between threat vigilance and threat avoidance. The authors tested the efficacy of two alternative computerized protocols, attention biasmodification and attention control training, for rectifying threat attendance patterns and reducing PTSD symptoms. Method:Tworandomizedcontrolled trialscomparedtheefficacy of attention bias modification and attention control training for PTSD:onein IsraelDefenseForcesveteransandoneinU.S.military veterans.Bothutilizedvariantsof thedot-probetask,withattention bias modification designed to shift attention away fromthreat and attention control training balancing attention allocation between threat and neutral stimuli. PTSD symptoms, attention bias, and attentionbiasvariabilityweremeasuredbeforeandaftertreatment. Results: Both studies indicated significant symptom improvement after treatment, favoring attention control training. Additionally, both studies found that attention control training, but not attention bias modification, significantly reduced attention bias variability. Finally, a combined analysis of the two samples suggested that reductions in attention bias variability partially mediated improvement in PTSD symptoms. Conclusions: Attention control training may address aberrant fluctuations in attention allocation in PTSD, thereby reducing PTSD symptoms. Further study of treatment efficacy and its underlying neurocognitive mechanisms is warranted.","author":[{"dropping-particle":"","family":"Badura-Brack","given":"Amy S.","non-dropping-particle":"","parse-names":false,"suffix":""},{"dropping-particle":"","family":"Naim","given":"Reut","non-dropping-particle":"","parse-names":false,"suffix":""},{"dropping-particle":"","family":"Ryan","given":"Tara J.","non-dropping-particle":"","parse-names":false,"suffix":""},{"dropping-particle":"","family":"Levy","given":"Ofir","non-dropping-particle":"","parse-names":false,"suffix":""},{"dropping-particle":"","family":"Abend","given":"Rany","non-dropping-particle":"","parse-names":false,"suffix":""},{"dropping-particle":"","family":"Khanna","given":"Maya M.","non-dropping-particle":"","parse-names":false,"suffix":""},{"dropping-particle":"","family":"McDermott","given":"Timothy J.","non-dropping-particle":"","parse-names":false,"suffix":""},{"dropping-particle":"","family":"Pine","given":"Daniel S.","non-dropping-particle":"","parse-names":false,"suffix":""},{"dropping-particle":"","family":"Bar-Haim","given":"Yair","non-dropping-particle":"","parse-names":false,"suffix":""}],"container-title":"American Journal of Psychiatry","id":"ITEM-1","issue":"12","issued":{"date-parts":[["2015"]]},"page":"1233-1241","title":"Effect of attention training on attention bias variability and PTSD symptoms: Randomized controlled trials in Israeli and U.S. Combat Veterans","type":"article-journal","volume":"172"},"uris":["http://www.mendeley.com/documents/?uuid=78d91606-9c6a-4dee-9ab9-893729e3e810"]},{"id":"ITEM-2","itemData":{"ISSN":"12321966","PMID":"23540216","abstract":"Introduction. Schizophrenic patients present cognitive dysfunctions which are regarded to be one of endophenotypical markers predisposing to schizophrenia. Currently, schizophrenia can be treated as a neurodegenerative and neurodeveloping disease with genetic background. Objective. Assessment of the possible positive effect of neuropsychological rehabilitation in schizophrenia, in patients presenting cognitive dysfunctions. An additional aim was to verify the hypothesis that some genetic polymorphisms can be a prognostic factor for success in neuropsychological rehabilitation. Material and methods. 41 participants and 40 control subjects were randomly selected. Both groups had the diagnosis of paranoid schizophrenia. Cognitive functions were checked with the Wisconsin Card Sorting Test, Trail Making Test, and Stroop Test at the beginning and end of the experiment. In the research group, each patient trained with the rehabilitation programme RehaCom, whereas the control group did not receive such training. Genes COMT rs4680 and BDNF rs6265 were analysed in the genetic part of study. Results. RehaCom procedures appear to be useful in the neuropsychological rehabilitation of cognitive dysfunctions in patients diagnosed with schizophrenia. The research group showed a moderate improvement in the training programmes. Analysis of parameters obtained in the neuropsychological tests showed a slight improvement in both groups. At the present time, analysis of the polymorphisms of genes cannot be treated as a prognostic factor for the success of neuropsychological rehabilitation because statistical analyses showed few dependences with little statistical significance. Conclusions. Cognitive rehabilitation produces moderate improvement in cognitive functioning.","author":[{"dropping-particle":"","family":"Mak","given":"Monika","non-dropping-particle":"","parse-names":false,"suffix":""},{"dropping-particle":"","family":"Samochowiec","given":"Jerzy","non-dropping-particle":"","parse-names":false,"suffix":""},{"dropping-particle":"","family":"Tybura","given":"Piotr","non-dropping-particle":"","parse-names":false,"suffix":""},{"dropping-particle":"","family":"Bieńkowski","given":"Przemyslaw","non-dropping-particle":"","parse-names":false,"suffix":""},{"dropping-particle":"","family":"Karakiewicz","given":"Beata","non-dropping-particle":"","parse-names":false,"suffix":""},{"dropping-particle":"","family":"Zaremba-Pechmann","given":"Liliana","non-dropping-particle":"","parse-names":false,"suffix":""},{"dropping-particle":"","family":"Mroczek","given":"Bozena","non-dropping-particle":"","parse-names":false,"suffix":""}],"container-title":"Annals of Agricultural and Environmental Medicine","id":"ITEM-2","issue":"1","issued":{"date-parts":[["2013"]]},"page":"77-81","title":"The efficacy of cognitive rehabilitation with RehaCom programme in schizophrenia patients. the role of selected genetic polymorphisms in successful cognitive rehabilitation","type":"article-journal","volume":"20"},"uris":["http://www.mendeley.com/documents/?uuid=63662b60-c5c1-407d-840e-06ed4d7d97ff"]}],"mendeley":{"formattedCitation":"[16], [17]","plainTextFormattedCitation":"[16], [17]","previouslyFormattedCitation":"[16], [17]"},"properties":{"noteIndex":0},"schema":"https://github.com/citation-style-language/schema/raw/master/csl-citation.json"}</w:instrText>
      </w:r>
      <w:r w:rsidR="001A19B4">
        <w:rPr>
          <w:lang w:val="sr-Cyrl-RS"/>
        </w:rPr>
        <w:fldChar w:fldCharType="separate"/>
      </w:r>
      <w:r w:rsidR="009279FD" w:rsidRPr="009279FD">
        <w:rPr>
          <w:noProof/>
          <w:lang w:val="sr-Cyrl-RS"/>
        </w:rPr>
        <w:t>[16], [17]</w:t>
      </w:r>
      <w:r w:rsidR="001A19B4">
        <w:rPr>
          <w:lang w:val="sr-Cyrl-RS"/>
        </w:rPr>
        <w:fldChar w:fldCharType="end"/>
      </w:r>
      <w:r w:rsidR="005241BE">
        <w:t>,</w:t>
      </w:r>
      <w:r w:rsidR="00D51494">
        <w:rPr>
          <w:lang w:val="sr-Cyrl-RS"/>
        </w:rPr>
        <w:t xml:space="preserve"> </w:t>
      </w:r>
      <w:r w:rsidR="001A19B4">
        <w:rPr>
          <w:lang w:val="sr-Cyrl-RS"/>
        </w:rPr>
        <w:fldChar w:fldCharType="begin" w:fldLock="1"/>
      </w:r>
      <w:r w:rsidR="00A025BC">
        <w:rPr>
          <w:lang w:val="sr-Cyrl-RS"/>
        </w:rPr>
        <w:instrText>ADDIN CSL_CITATION {"citationItems":[{"id":"ITEM-1","itemData":{"DOI":"10.1080/00140139.2011.607245","ISSN":"00140139","abstract":"Several studies have documented that the failure of drivers to attend to the forward roadway for a period lasting longer than 2-3 s is a major cause of highway crashes. Moreover, several studies have demonstrated that novice drivers are more likely to glance away from the roadway than the experienced drivers for extended periods when attempting to do a task inside the vehicle. The present study examines the efficacy of a PC-based training programme (FOrward Concentration and Attention Learning, FOCAL) designed to teach novice drivers not to glance away for these extended periods of time. A FOCAL-trained group was compared with a placebo-trained group in an on-road test, and the FOCAL-trained group made significantly fewer glances away from the roadway that were more than 2 s than the placebo-trained group. Other measures indicated an advantage for the FOCAL-trained group as well. Statement of relevance: Distracted driving is increasingly a problem, as cell phones, navigation systems, and other in-vehicle devices are introduced into the cabin of the automobile. A training programme is described that has been tested on the open road and can reduce the behaviours that lead to crashes caused by the distracted driving. © 2011 Taylor &amp; Francis.","author":[{"dropping-particle":"","family":"Pradhan","given":"A. K.","non-dropping-particle":"","parse-names":false,"suffix":""},{"dropping-particle":"","family":"Divekar","given":"G.","non-dropping-particle":"","parse-names":false,"suffix":""},{"dropping-particle":"","family":"Masserang","given":"K.","non-dropping-particle":"","parse-names":false,"suffix":""},{"dropping-particle":"","family":"Romoser","given":"M.","non-dropping-particle":"","parse-names":false,"suffix":""},{"dropping-particle":"","family":"Zafian","given":"T.","non-dropping-particle":"","parse-names":false,"suffix":""},{"dropping-particle":"","family":"Blomberg","given":"R. D.","non-dropping-particle":"","parse-names":false,"suffix":""},{"dropping-particle":"","family":"Thomas","given":"F. D.","non-dropping-particle":"","parse-names":false,"suffix":""},{"dropping-particle":"","family":"Reagan","given":"I.","non-dropping-particle":"","parse-names":false,"suffix":""},{"dropping-particle":"","family":"Knodler","given":"M.","non-dropping-particle":"","parse-names":false,"suffix":""},{"dropping-particle":"","family":"Pollatsek","given":"A.","non-dropping-particle":"","parse-names":false,"suffix":""},{"dropping-particle":"","family":"Fisher","given":"D. L.","non-dropping-particle":"","parse-names":false,"suffix":""}],"container-title":"Ergonomics","id":"ITEM-1","issue":"10","issued":{"date-parts":[["2011"]]},"page":"917-931","title":"The effects of focused attention training on the duration of novice drivers' glances inside the vehicle","type":"article-journal","volume":"54"},"uris":["http://www.mendeley.com/documents/?uuid=dd5e5377-39dd-43f1-9cb3-d7084868d3af"]}],"mendeley":{"formattedCitation":"[18]","plainTextFormattedCitation":"[18]","previouslyFormattedCitation":"[18]"},"properties":{"noteIndex":0},"schema":"https://github.com/citation-style-language/schema/raw/master/csl-citation.json"}</w:instrText>
      </w:r>
      <w:r w:rsidR="001A19B4">
        <w:rPr>
          <w:lang w:val="sr-Cyrl-RS"/>
        </w:rPr>
        <w:fldChar w:fldCharType="separate"/>
      </w:r>
      <w:r w:rsidR="009279FD" w:rsidRPr="009279FD">
        <w:rPr>
          <w:noProof/>
          <w:lang w:val="sr-Cyrl-RS"/>
        </w:rPr>
        <w:t>[18]</w:t>
      </w:r>
      <w:r w:rsidR="001A19B4">
        <w:rPr>
          <w:lang w:val="sr-Cyrl-RS"/>
        </w:rPr>
        <w:fldChar w:fldCharType="end"/>
      </w:r>
      <w:r w:rsidR="00265B3E">
        <w:rPr>
          <w:lang w:val="sr-Cyrl-RS"/>
        </w:rPr>
        <w:t xml:space="preserve"> </w:t>
      </w:r>
    </w:p>
    <w:p w14:paraId="4B6A030A" w14:textId="6DD0EF77" w:rsidR="009B3AE5" w:rsidRDefault="00855325" w:rsidP="00D51494">
      <w:pPr>
        <w:spacing w:after="120"/>
      </w:pPr>
      <w:r>
        <w:rPr>
          <w:lang w:val="sr-Cyrl-RS"/>
        </w:rPr>
        <w:t>Модели фокусиране пажње нису стран појам, како у пољу рачунарског вида, тако и у неким другим пољима</w:t>
      </w:r>
      <w:r w:rsidR="00265B3E">
        <w:rPr>
          <w:lang w:val="sr-Cyrl-RS"/>
        </w:rPr>
        <w:t xml:space="preserve"> и </w:t>
      </w:r>
      <w:r w:rsidR="009B3AE5">
        <w:rPr>
          <w:lang w:val="sr-Cyrl-RS"/>
        </w:rPr>
        <w:t xml:space="preserve">за </w:t>
      </w:r>
      <w:r w:rsidR="00265B3E">
        <w:rPr>
          <w:lang w:val="sr-Cyrl-RS"/>
        </w:rPr>
        <w:t>пример тога може се пронаћи модел за препознавање аутомобилских таблица.</w:t>
      </w:r>
      <w:r w:rsidR="00623B20">
        <w:t xml:space="preserve"> </w:t>
      </w:r>
      <w:r w:rsidR="00623B20">
        <w:fldChar w:fldCharType="begin" w:fldLock="1"/>
      </w:r>
      <w:r w:rsidR="00A025BC">
        <w:instrText>ADDIN CSL_CITATION {"citationItems":[{"id":"ITEM-1","itemData":{"DOI":"10.1117/1.jei.24.3.033001","ISSN":"1017-9909","abstract":"A vehicle's license plate is the unique feature by which to identify each individual vehicle. As an important research area of an intelligent transportation system, the recognition of vehicle license plates has been investigated for some decades. An approach based on a visual attention model and deep learning is proposed to handle the problem of Chinese car license plate recognition for traffic videos. We first use a modified visual attention model to locate the license plate, and then the license plate is segmented into seven blocks using a projection method. Two classifiers, which combine the advantages of convolutional neural network-based feature learning and support vector machine for multichannel processing, are designed to recognize Chinese characters, numbers, and alphabet letters, respectively. Experimental results demonstrate that the presented method can achieve high recognition accuracy and works robustly even under the conditions of illumination change and noise contamination.","author":[{"dropping-particle":"","family":"Zang","given":"Di","non-dropping-particle":"","parse-names":false,"suffix":""},{"dropping-particle":"","family":"Chai","given":"Zhenliang","non-dropping-particle":"","parse-names":false,"suffix":""},{"dropping-particle":"","family":"Zhang","given":"Junqi","non-dropping-particle":"","parse-names":false,"suffix":""},{"dropping-particle":"","family":"Zhang","given":"Dongdong","non-dropping-particle":"","parse-names":false,"suffix":""},{"dropping-particle":"","family":"Cheng","given":"Jiujun","non-dropping-particle":"","parse-names":false,"suffix":""}],"container-title":"Journal of Electronic Imaging","id":"ITEM-1","issue":"3","issued":{"date-parts":[["2015"]]},"page":"033001","title":"Vehicle license plate recognition using visual attention model and deep learning","type":"article-journal","volume":"24"},"uris":["http://www.mendeley.com/documents/?uuid=d5e23db6-d7b3-4167-bfe1-cdcf5dda4719"]}],"mendeley":{"formattedCitation":"[19]","plainTextFormattedCitation":"[19]","previouslyFormattedCitation":"[19]"},"properties":{"noteIndex":0},"schema":"https://github.com/citation-style-language/schema/raw/master/csl-citation.json"}</w:instrText>
      </w:r>
      <w:r w:rsidR="00623B20">
        <w:fldChar w:fldCharType="separate"/>
      </w:r>
      <w:r w:rsidR="009279FD" w:rsidRPr="009279FD">
        <w:rPr>
          <w:noProof/>
        </w:rPr>
        <w:t>[19]</w:t>
      </w:r>
      <w:r w:rsidR="00623B20">
        <w:fldChar w:fldCharType="end"/>
      </w:r>
      <w:r>
        <w:rPr>
          <w:lang w:val="sr-Cyrl-RS"/>
        </w:rPr>
        <w:t xml:space="preserve"> </w:t>
      </w:r>
    </w:p>
    <w:p w14:paraId="6335E9B4" w14:textId="7803AC55" w:rsidR="00676788" w:rsidRDefault="00265B3E" w:rsidP="00D51494">
      <w:pPr>
        <w:spacing w:after="120"/>
        <w:rPr>
          <w:lang w:val="sr-Cyrl-RS"/>
        </w:rPr>
      </w:pPr>
      <w:r>
        <w:rPr>
          <w:lang w:val="sr-Cyrl-RS"/>
        </w:rPr>
        <w:lastRenderedPageBreak/>
        <w:t xml:space="preserve">Интересантно је да ако се програмско решење апликације за праћење пажње возача посматра као црна кутија од које тражимо да </w:t>
      </w:r>
      <w:r w:rsidR="007536A6">
        <w:rPr>
          <w:lang w:val="sr-Cyrl-RS"/>
        </w:rPr>
        <w:t xml:space="preserve">на основу улазне фотографије на којој се налази мноштво информација процени степен пажње неког лица, имамо модел фокусиране пажње. Његове стимулусе, пре свега, представљају они делови фотографије на којима се налази лице, чиме он своју пажњу усмерује на те регије, док све остало одбацује. </w:t>
      </w:r>
      <w:r w:rsidR="00795903">
        <w:rPr>
          <w:lang w:val="sr-Cyrl-RS"/>
        </w:rPr>
        <w:t>Надаље, он своју пажњу усмерава на све ситније детаље, као што су очи и детаљи на њима и заједно уз атрибуте као што су</w:t>
      </w:r>
      <w:r w:rsidR="00C501E2">
        <w:t>:</w:t>
      </w:r>
      <w:r w:rsidR="00795903">
        <w:rPr>
          <w:lang w:val="sr-Cyrl-RS"/>
        </w:rPr>
        <w:t xml:space="preserve"> у којем правцу је лице окренуто, у ком правцу је усмерен поглед, да ли су очи отворене или затворене</w:t>
      </w:r>
      <w:r w:rsidR="00C501E2">
        <w:t>;</w:t>
      </w:r>
      <w:r w:rsidR="00795903">
        <w:rPr>
          <w:lang w:val="sr-Cyrl-RS"/>
        </w:rPr>
        <w:t xml:space="preserve"> даје процену пажње. Другим речима, на основу датог контекста, модел је способан да </w:t>
      </w:r>
      <w:r w:rsidR="00615422">
        <w:rPr>
          <w:lang w:val="sr-Cyrl-RS"/>
        </w:rPr>
        <w:t xml:space="preserve">да процену чији је ниво комплексности еквивалентан комплексности процене човековог мозга. </w:t>
      </w:r>
      <w:r w:rsidR="005C1AA3">
        <w:rPr>
          <w:lang w:val="sr-Cyrl-RS"/>
        </w:rPr>
        <w:t>Такође, анализирањем резултата тог модела и обучавањем по целинама, значајно се могу унапредити његов</w:t>
      </w:r>
      <w:r w:rsidR="009878D7">
        <w:t>e</w:t>
      </w:r>
      <w:r w:rsidR="005C1AA3">
        <w:rPr>
          <w:lang w:val="sr-Cyrl-RS"/>
        </w:rPr>
        <w:t xml:space="preserve"> способности. </w:t>
      </w:r>
    </w:p>
    <w:p w14:paraId="0FD6CC69" w14:textId="77777777" w:rsidR="00CF708A" w:rsidRDefault="00CF708A" w:rsidP="00CF708A">
      <w:pPr>
        <w:keepNext/>
        <w:spacing w:after="120"/>
      </w:pPr>
      <w:r>
        <w:rPr>
          <w:noProof/>
          <w:lang w:val="en-GB" w:eastAsia="en-GB"/>
        </w:rPr>
        <w:drawing>
          <wp:inline distT="0" distB="0" distL="0" distR="0" wp14:anchorId="6EEA4CAF" wp14:editId="12D8538E">
            <wp:extent cx="4886872" cy="365760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886872" cy="3657600"/>
                    </a:xfrm>
                    <a:prstGeom prst="rect">
                      <a:avLst/>
                    </a:prstGeom>
                    <a:noFill/>
                    <a:ln>
                      <a:noFill/>
                    </a:ln>
                  </pic:spPr>
                </pic:pic>
              </a:graphicData>
            </a:graphic>
          </wp:inline>
        </w:drawing>
      </w:r>
    </w:p>
    <w:p w14:paraId="7577944E" w14:textId="4FCAB9F3" w:rsidR="00CF708A" w:rsidRDefault="00CF708A" w:rsidP="00CF708A">
      <w:pPr>
        <w:pStyle w:val="Caption"/>
        <w:rPr>
          <w:noProof/>
          <w:lang w:val="sr-Cyrl-RS"/>
        </w:rPr>
      </w:pPr>
      <w:bookmarkStart w:id="83" w:name="_Toc47347651"/>
      <w:r>
        <w:t xml:space="preserve">Слика </w:t>
      </w:r>
      <w:r>
        <w:fldChar w:fldCharType="begin"/>
      </w:r>
      <w:r>
        <w:instrText xml:space="preserve"> STYLEREF 1 \s </w:instrText>
      </w:r>
      <w:r>
        <w:fldChar w:fldCharType="separate"/>
      </w:r>
      <w:r>
        <w:rPr>
          <w:noProof/>
        </w:rPr>
        <w:t>4</w:t>
      </w:r>
      <w:r>
        <w:fldChar w:fldCharType="end"/>
      </w:r>
      <w:r>
        <w:t>.</w:t>
      </w:r>
      <w:r>
        <w:fldChar w:fldCharType="begin"/>
      </w:r>
      <w:r>
        <w:instrText xml:space="preserve"> SEQ Слика \* ARABIC \s 1 </w:instrText>
      </w:r>
      <w:r>
        <w:fldChar w:fldCharType="separate"/>
      </w:r>
      <w:r>
        <w:rPr>
          <w:noProof/>
        </w:rPr>
        <w:t>3</w:t>
      </w:r>
      <w:r>
        <w:fldChar w:fldCharType="end"/>
      </w:r>
      <w:r>
        <w:rPr>
          <w:noProof/>
          <w:lang w:val="sr-Cyrl-RS"/>
        </w:rPr>
        <w:t xml:space="preserve"> Концепт модела фокусиране пажње</w:t>
      </w:r>
      <w:bookmarkEnd w:id="83"/>
    </w:p>
    <w:p w14:paraId="2F4C70E0" w14:textId="229313CC" w:rsidR="00CF708A" w:rsidRDefault="00CF708A">
      <w:pPr>
        <w:spacing w:after="200" w:line="276" w:lineRule="auto"/>
        <w:ind w:firstLine="0"/>
        <w:jc w:val="left"/>
        <w:rPr>
          <w:lang w:val="sr-Cyrl-RS"/>
        </w:rPr>
      </w:pPr>
      <w:r>
        <w:rPr>
          <w:lang w:val="sr-Cyrl-RS"/>
        </w:rPr>
        <w:br w:type="page"/>
      </w:r>
    </w:p>
    <w:p w14:paraId="7F6B4B74" w14:textId="77777777" w:rsidR="00CF708A" w:rsidRPr="00CF708A" w:rsidRDefault="00CF708A" w:rsidP="00CF708A">
      <w:pPr>
        <w:rPr>
          <w:lang w:val="sr-Cyrl-RS"/>
        </w:rPr>
      </w:pPr>
    </w:p>
    <w:p w14:paraId="79B708DB" w14:textId="7E8E75EC" w:rsidR="00DB4C67" w:rsidRDefault="00F2003A" w:rsidP="00A667E7">
      <w:pPr>
        <w:pStyle w:val="Heading1"/>
        <w:spacing w:after="120"/>
      </w:pPr>
      <w:bookmarkStart w:id="84" w:name="_Ref46530279"/>
      <w:bookmarkStart w:id="85" w:name="_Ref46530485"/>
      <w:bookmarkStart w:id="86" w:name="_Toc47347548"/>
      <w:r w:rsidRPr="000A7224">
        <w:t>Евалуација</w:t>
      </w:r>
      <w:bookmarkEnd w:id="84"/>
      <w:bookmarkEnd w:id="85"/>
      <w:bookmarkEnd w:id="86"/>
      <w:r w:rsidR="00676788">
        <w:t xml:space="preserve"> </w:t>
      </w:r>
    </w:p>
    <w:p w14:paraId="3A4ECF47" w14:textId="7B11A72B" w:rsidR="000A7224" w:rsidRPr="000A7224" w:rsidRDefault="000A7224" w:rsidP="00D51494">
      <w:pPr>
        <w:spacing w:after="120"/>
        <w:ind w:firstLine="432"/>
        <w:rPr>
          <w:lang w:val="sr-Cyrl-RS"/>
        </w:rPr>
      </w:pPr>
      <w:r>
        <w:rPr>
          <w:lang w:val="sr-Cyrl-RS"/>
        </w:rPr>
        <w:t>У овом поглављу дат је осврт на постигнуте резултате апликације за лабелирање и апликације за праћење пажње возача.</w:t>
      </w:r>
    </w:p>
    <w:p w14:paraId="0073D63E" w14:textId="19BCB4E7" w:rsidR="00B47DCC" w:rsidRDefault="00B47DCC" w:rsidP="00A667E7">
      <w:pPr>
        <w:pStyle w:val="Heading2"/>
        <w:spacing w:after="120"/>
        <w:rPr>
          <w:lang w:val="sr-Cyrl-RS"/>
        </w:rPr>
      </w:pPr>
      <w:bookmarkStart w:id="87" w:name="_Toc47347549"/>
      <w:r>
        <w:rPr>
          <w:lang w:val="sr-Cyrl-RS"/>
        </w:rPr>
        <w:t>Евалуација апликације за лабелирање података</w:t>
      </w:r>
      <w:bookmarkEnd w:id="87"/>
    </w:p>
    <w:p w14:paraId="56FDC186" w14:textId="0B52E973" w:rsidR="00294F8D" w:rsidRPr="00294F8D" w:rsidRDefault="00833700" w:rsidP="00D51494">
      <w:pPr>
        <w:spacing w:after="120"/>
        <w:rPr>
          <w:lang w:val="sr-Cyrl-RS"/>
        </w:rPr>
      </w:pPr>
      <w:r>
        <w:rPr>
          <w:lang w:val="sr-Cyrl-RS"/>
        </w:rPr>
        <w:t xml:space="preserve">Као што је споменуто у 3.1.2. апликација за лабелирање података током свог рада не чува стварне вредности координата већ их прерачунава онда када се од ње затражи уписивање у </w:t>
      </w:r>
      <w:r w:rsidRPr="00833700">
        <w:rPr>
          <w:i/>
          <w:iCs/>
          <w:lang w:val="sr-Cyrl-RS"/>
        </w:rPr>
        <w:t>.</w:t>
      </w:r>
      <w:r w:rsidRPr="00833700">
        <w:rPr>
          <w:i/>
          <w:iCs/>
        </w:rPr>
        <w:t>csv</w:t>
      </w:r>
      <w:r>
        <w:t xml:space="preserve"> </w:t>
      </w:r>
      <w:r>
        <w:rPr>
          <w:lang w:val="sr-Cyrl-RS"/>
        </w:rPr>
        <w:t xml:space="preserve">датотеку или када се таква датотека учитава (како би се наставио прекинути процес лабелирања).  </w:t>
      </w:r>
      <w:r w:rsidR="00294F8D">
        <w:rPr>
          <w:lang w:val="sr-Cyrl-RS"/>
        </w:rPr>
        <w:t xml:space="preserve">С обзиром на ово и на карактеристику да је у тренутку лабелирања одређене фотографије само она учитана у апликацију, критични кандидати за њену евалуацију су време потребно да се учитају подаци из </w:t>
      </w:r>
      <w:r w:rsidR="00294F8D" w:rsidRPr="00833700">
        <w:rPr>
          <w:i/>
          <w:iCs/>
          <w:lang w:val="sr-Cyrl-RS"/>
        </w:rPr>
        <w:t>.</w:t>
      </w:r>
      <w:r w:rsidR="00294F8D" w:rsidRPr="00833700">
        <w:rPr>
          <w:i/>
          <w:iCs/>
        </w:rPr>
        <w:t>csv</w:t>
      </w:r>
      <w:r w:rsidR="00294F8D">
        <w:rPr>
          <w:i/>
          <w:iCs/>
          <w:lang w:val="sr-Cyrl-RS"/>
        </w:rPr>
        <w:t xml:space="preserve"> </w:t>
      </w:r>
      <w:r w:rsidR="00294F8D" w:rsidRPr="00771AFA">
        <w:rPr>
          <w:lang w:val="sr-Cyrl-RS"/>
        </w:rPr>
        <w:t>датотек</w:t>
      </w:r>
      <w:r w:rsidR="00294F8D">
        <w:rPr>
          <w:lang w:val="sr-Cyrl-RS"/>
        </w:rPr>
        <w:t xml:space="preserve">е, време потребно за упис и конструкцију </w:t>
      </w:r>
      <w:r w:rsidR="00294F8D" w:rsidRPr="00833700">
        <w:rPr>
          <w:i/>
          <w:iCs/>
          <w:lang w:val="sr-Cyrl-RS"/>
        </w:rPr>
        <w:t>.</w:t>
      </w:r>
      <w:r w:rsidR="00294F8D" w:rsidRPr="00833700">
        <w:rPr>
          <w:i/>
          <w:iCs/>
        </w:rPr>
        <w:t>csv</w:t>
      </w:r>
      <w:r w:rsidR="00294F8D">
        <w:rPr>
          <w:i/>
          <w:iCs/>
          <w:lang w:val="sr-Cyrl-RS"/>
        </w:rPr>
        <w:t xml:space="preserve"> </w:t>
      </w:r>
      <w:r w:rsidR="00294F8D" w:rsidRPr="00771AFA">
        <w:rPr>
          <w:lang w:val="sr-Cyrl-RS"/>
        </w:rPr>
        <w:t>датотека</w:t>
      </w:r>
      <w:r w:rsidR="00294F8D">
        <w:rPr>
          <w:lang w:val="sr-Cyrl-RS"/>
        </w:rPr>
        <w:t xml:space="preserve"> и </w:t>
      </w:r>
      <w:r w:rsidR="00865390">
        <w:rPr>
          <w:lang w:val="sr-Cyrl-RS"/>
        </w:rPr>
        <w:t>потрошња радне меморије</w:t>
      </w:r>
      <w:r w:rsidR="00294F8D">
        <w:rPr>
          <w:lang w:val="sr-Cyrl-RS"/>
        </w:rPr>
        <w:t>.</w:t>
      </w:r>
    </w:p>
    <w:p w14:paraId="06437179" w14:textId="06D2A797" w:rsidR="000D2396" w:rsidRDefault="003A6A06" w:rsidP="00D51494">
      <w:pPr>
        <w:spacing w:after="120"/>
        <w:rPr>
          <w:lang w:val="sr-Cyrl-RS"/>
        </w:rPr>
      </w:pPr>
      <w:r>
        <w:rPr>
          <w:lang w:val="sr-Cyrl-RS"/>
        </w:rPr>
        <w:t xml:space="preserve">Сва мерења су обављена приликом првог покретања апликације уз помоћ </w:t>
      </w:r>
      <w:r w:rsidRPr="003A6A06">
        <w:rPr>
          <w:i/>
          <w:iCs/>
          <w:lang w:val="sr-Cyrl-RS"/>
        </w:rPr>
        <w:t>Stopwatch</w:t>
      </w:r>
      <w:r w:rsidRPr="003A6A06">
        <w:rPr>
          <w:lang w:val="sr-Cyrl-RS"/>
        </w:rPr>
        <w:t xml:space="preserve"> </w:t>
      </w:r>
      <w:r>
        <w:rPr>
          <w:lang w:val="sr-Cyrl-RS"/>
        </w:rPr>
        <w:t xml:space="preserve">класе која је препоручена за мерење времена извршавања делова кода. </w:t>
      </w:r>
      <w:r w:rsidR="004A2EB5">
        <w:rPr>
          <w:lang w:val="sr-Cyrl-RS"/>
        </w:rPr>
        <w:t xml:space="preserve">Испитивања су се вршила на </w:t>
      </w:r>
      <w:r w:rsidR="004A2EB5">
        <w:t xml:space="preserve">Intel i7-6700hq </w:t>
      </w:r>
      <w:r w:rsidR="004A2EB5">
        <w:rPr>
          <w:lang w:val="sr-Cyrl-RS"/>
        </w:rPr>
        <w:t>процесору са 16ГБ радне меморије.</w:t>
      </w:r>
    </w:p>
    <w:p w14:paraId="362D272C" w14:textId="159FFCA5" w:rsidR="00E058CA" w:rsidRDefault="00E058CA" w:rsidP="00D51494">
      <w:pPr>
        <w:spacing w:after="120"/>
        <w:rPr>
          <w:lang w:val="sr-Cyrl-RS"/>
        </w:rPr>
      </w:pPr>
      <w:r>
        <w:rPr>
          <w:lang w:val="sr-Cyrl-RS"/>
        </w:rPr>
        <w:t xml:space="preserve">Следећи графикони приказују време потребно за читање координата из </w:t>
      </w:r>
      <w:r w:rsidRPr="00833700">
        <w:rPr>
          <w:i/>
          <w:iCs/>
          <w:lang w:val="sr-Cyrl-RS"/>
        </w:rPr>
        <w:t>.</w:t>
      </w:r>
      <w:r w:rsidRPr="00833700">
        <w:rPr>
          <w:i/>
          <w:iCs/>
        </w:rPr>
        <w:t>csv</w:t>
      </w:r>
      <w:r>
        <w:rPr>
          <w:i/>
          <w:iCs/>
          <w:lang w:val="sr-Cyrl-RS"/>
        </w:rPr>
        <w:t xml:space="preserve"> </w:t>
      </w:r>
      <w:r>
        <w:rPr>
          <w:lang w:val="sr-Cyrl-RS"/>
        </w:rPr>
        <w:t>датотеке</w:t>
      </w:r>
      <w:r>
        <w:t xml:space="preserve"> </w:t>
      </w:r>
      <w:r>
        <w:rPr>
          <w:lang w:val="sr-Cyrl-RS"/>
        </w:rPr>
        <w:t>до тренутка када је апликација спремна за рад</w:t>
      </w:r>
      <w:r w:rsidR="00683E7A">
        <w:t xml:space="preserve">; </w:t>
      </w:r>
      <w:r w:rsidR="00683E7A">
        <w:rPr>
          <w:lang w:val="sr-Cyrl-RS"/>
        </w:rPr>
        <w:t>за 100, 1 000, 5 000 и 10 000 лабелираних фотографија</w:t>
      </w:r>
      <w:r>
        <w:rPr>
          <w:lang w:val="sr-Cyrl-RS"/>
        </w:rPr>
        <w:t>.</w:t>
      </w:r>
    </w:p>
    <w:p w14:paraId="44630800" w14:textId="77777777" w:rsidR="00D6329E" w:rsidRDefault="006B12C9" w:rsidP="00A667E7">
      <w:pPr>
        <w:keepNext/>
        <w:spacing w:after="120"/>
        <w:ind w:firstLine="0"/>
        <w:jc w:val="center"/>
      </w:pPr>
      <w:r>
        <w:rPr>
          <w:noProof/>
          <w:lang w:val="en-GB" w:eastAsia="en-GB"/>
        </w:rPr>
        <w:lastRenderedPageBreak/>
        <w:drawing>
          <wp:inline distT="0" distB="0" distL="0" distR="0" wp14:anchorId="6A82BA97" wp14:editId="068FBE25">
            <wp:extent cx="5731510" cy="3537585"/>
            <wp:effectExtent l="0" t="0" r="2540" b="5715"/>
            <wp:docPr id="24" name="Chart 24">
              <a:extLst xmlns:a="http://schemas.openxmlformats.org/drawingml/2006/main">
                <a:ext uri="{FF2B5EF4-FFF2-40B4-BE49-F238E27FC236}">
                  <a16:creationId xmlns:a16="http://schemas.microsoft.com/office/drawing/2014/main" id="{E67C8CFD-8040-4010-858C-951701A3D40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6821D9B3" w14:textId="3777C469" w:rsidR="00962244" w:rsidRPr="00D6329E" w:rsidRDefault="00BC4B54" w:rsidP="00BC4B54">
      <w:pPr>
        <w:pStyle w:val="Caption"/>
        <w:rPr>
          <w:lang w:val="sr-Cyrl-RS"/>
        </w:rPr>
      </w:pPr>
      <w:bookmarkStart w:id="88" w:name="_Toc47186101"/>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w:t>
      </w:r>
      <w:r w:rsidR="003B70B1">
        <w:fldChar w:fldCharType="end"/>
      </w:r>
      <w:r>
        <w:rPr>
          <w:lang w:val="sr-Cyrl-RS"/>
        </w:rPr>
        <w:t xml:space="preserve"> Просечно време читања </w:t>
      </w:r>
      <w:r>
        <w:t>.</w:t>
      </w:r>
      <w:r w:rsidRPr="00D6329E">
        <w:rPr>
          <w:i/>
          <w:iCs/>
        </w:rPr>
        <w:t>csv</w:t>
      </w:r>
      <w:r>
        <w:t xml:space="preserve"> </w:t>
      </w:r>
      <w:r>
        <w:rPr>
          <w:lang w:val="sr-Cyrl-RS"/>
        </w:rPr>
        <w:t>датотеке свхи режима рада</w:t>
      </w:r>
      <w:bookmarkEnd w:id="88"/>
    </w:p>
    <w:p w14:paraId="618999F3" w14:textId="66004337" w:rsidR="00E058CA" w:rsidRDefault="00E058CA" w:rsidP="00D51494">
      <w:pPr>
        <w:spacing w:after="120"/>
        <w:ind w:firstLine="720"/>
        <w:rPr>
          <w:lang w:val="sr-Cyrl-RS"/>
        </w:rPr>
      </w:pPr>
      <w:r>
        <w:rPr>
          <w:lang w:val="sr-Cyrl-RS"/>
        </w:rPr>
        <w:t xml:space="preserve">Следећи графикони приказују време потребно за конструкцију и упис координата у </w:t>
      </w:r>
      <w:r w:rsidRPr="00833700">
        <w:rPr>
          <w:i/>
          <w:iCs/>
          <w:lang w:val="sr-Cyrl-RS"/>
        </w:rPr>
        <w:t>.</w:t>
      </w:r>
      <w:r w:rsidRPr="00833700">
        <w:rPr>
          <w:i/>
          <w:iCs/>
        </w:rPr>
        <w:t>csv</w:t>
      </w:r>
      <w:r>
        <w:rPr>
          <w:i/>
          <w:iCs/>
          <w:lang w:val="sr-Cyrl-RS"/>
        </w:rPr>
        <w:t xml:space="preserve"> </w:t>
      </w:r>
      <w:r>
        <w:rPr>
          <w:lang w:val="sr-Cyrl-RS"/>
        </w:rPr>
        <w:t>датотеке</w:t>
      </w:r>
      <w:r w:rsidR="00175635">
        <w:t xml:space="preserve"> </w:t>
      </w:r>
      <w:r w:rsidR="00175635">
        <w:rPr>
          <w:lang w:val="sr-Cyrl-RS"/>
        </w:rPr>
        <w:t>за 100, 1 000, 5 000 и 10 000 лабелираних фотографија</w:t>
      </w:r>
      <w:r>
        <w:rPr>
          <w:lang w:val="sr-Cyrl-RS"/>
        </w:rPr>
        <w:t>.</w:t>
      </w:r>
    </w:p>
    <w:p w14:paraId="1B22862F" w14:textId="77777777" w:rsidR="00D6329E" w:rsidRDefault="006B12C9" w:rsidP="00EA362F">
      <w:pPr>
        <w:keepNext/>
        <w:spacing w:after="120"/>
        <w:ind w:firstLine="0"/>
        <w:jc w:val="center"/>
      </w:pPr>
      <w:r>
        <w:rPr>
          <w:noProof/>
          <w:lang w:val="en-GB" w:eastAsia="en-GB"/>
        </w:rPr>
        <w:drawing>
          <wp:inline distT="0" distB="0" distL="0" distR="0" wp14:anchorId="049DEDB4" wp14:editId="43211CCF">
            <wp:extent cx="5731510" cy="3537585"/>
            <wp:effectExtent l="0" t="0" r="2540" b="5715"/>
            <wp:docPr id="22" name="Chart 22">
              <a:extLst xmlns:a="http://schemas.openxmlformats.org/drawingml/2006/main">
                <a:ext uri="{FF2B5EF4-FFF2-40B4-BE49-F238E27FC236}">
                  <a16:creationId xmlns:a16="http://schemas.microsoft.com/office/drawing/2014/main" id="{BFF9B5ED-EEDE-4E6E-BE25-8E1EA562B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7DE75EA7" w14:textId="11BB89B2" w:rsidR="00962244" w:rsidRPr="00D6329E" w:rsidRDefault="00D6329E" w:rsidP="00A667E7">
      <w:pPr>
        <w:pStyle w:val="Caption"/>
        <w:rPr>
          <w:lang w:val="sr-Cyrl-RS"/>
        </w:rPr>
      </w:pPr>
      <w:bookmarkStart w:id="89" w:name="_Toc47186102"/>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2</w:t>
      </w:r>
      <w:r w:rsidR="003B70B1">
        <w:fldChar w:fldCharType="end"/>
      </w:r>
      <w:r>
        <w:t xml:space="preserve"> </w:t>
      </w:r>
      <w:r>
        <w:rPr>
          <w:lang w:val="sr-Cyrl-RS"/>
        </w:rPr>
        <w:t>Време уписа у .</w:t>
      </w:r>
      <w:r w:rsidRPr="00D6329E">
        <w:rPr>
          <w:i/>
          <w:iCs/>
        </w:rPr>
        <w:t>csv</w:t>
      </w:r>
      <w:r>
        <w:t xml:space="preserve"> </w:t>
      </w:r>
      <w:r>
        <w:rPr>
          <w:lang w:val="sr-Cyrl-RS"/>
        </w:rPr>
        <w:t>датотеке</w:t>
      </w:r>
      <w:bookmarkEnd w:id="89"/>
    </w:p>
    <w:p w14:paraId="3804A565" w14:textId="77777777" w:rsidR="009449DC" w:rsidRDefault="006B12C9" w:rsidP="00A667E7">
      <w:pPr>
        <w:keepNext/>
        <w:spacing w:after="120"/>
      </w:pPr>
      <w:r>
        <w:rPr>
          <w:noProof/>
          <w:lang w:val="en-GB" w:eastAsia="en-GB"/>
        </w:rPr>
        <w:lastRenderedPageBreak/>
        <w:drawing>
          <wp:inline distT="0" distB="0" distL="0" distR="0" wp14:anchorId="5E00FC31" wp14:editId="614AF934">
            <wp:extent cx="5731510" cy="3537585"/>
            <wp:effectExtent l="0" t="0" r="2540" b="5715"/>
            <wp:docPr id="23" name="Chart 23">
              <a:extLst xmlns:a="http://schemas.openxmlformats.org/drawingml/2006/main">
                <a:ext uri="{FF2B5EF4-FFF2-40B4-BE49-F238E27FC236}">
                  <a16:creationId xmlns:a16="http://schemas.microsoft.com/office/drawing/2014/main" id="{04A3491B-B21D-4B8B-899F-5FF96C5168F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74B20E66" w14:textId="7E6770D0" w:rsidR="00683E7A" w:rsidRPr="009449DC" w:rsidRDefault="009449DC" w:rsidP="00A667E7">
      <w:pPr>
        <w:pStyle w:val="Caption"/>
        <w:rPr>
          <w:lang w:val="sr-Cyrl-RS"/>
        </w:rPr>
      </w:pPr>
      <w:bookmarkStart w:id="90" w:name="_Toc47186103"/>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3</w:t>
      </w:r>
      <w:r w:rsidR="003B70B1">
        <w:fldChar w:fldCharType="end"/>
      </w:r>
      <w:r>
        <w:rPr>
          <w:lang w:val="sr-Cyrl-RS"/>
        </w:rPr>
        <w:t xml:space="preserve"> Време уписа у нормализоване .</w:t>
      </w:r>
      <w:r w:rsidRPr="00D6329E">
        <w:rPr>
          <w:i/>
          <w:iCs/>
        </w:rPr>
        <w:t>csv</w:t>
      </w:r>
      <w:r>
        <w:rPr>
          <w:i/>
          <w:iCs/>
          <w:lang w:val="sr-Cyrl-RS"/>
        </w:rPr>
        <w:t xml:space="preserve"> </w:t>
      </w:r>
      <w:r w:rsidRPr="001E2B6C">
        <w:rPr>
          <w:lang w:val="sr-Cyrl-RS"/>
        </w:rPr>
        <w:t>датотеке</w:t>
      </w:r>
      <w:bookmarkEnd w:id="90"/>
    </w:p>
    <w:p w14:paraId="7439F72F" w14:textId="5A73F1EB" w:rsidR="00343A14" w:rsidRPr="00343A14" w:rsidRDefault="00930378" w:rsidP="00D51494">
      <w:pPr>
        <w:spacing w:after="120"/>
        <w:ind w:firstLine="576"/>
      </w:pPr>
      <w:r>
        <w:rPr>
          <w:lang w:val="sr-Cyrl-RS"/>
        </w:rPr>
        <w:t xml:space="preserve">Потрошњна радне меморије апликације за лабелирање података, када у њу није учитан нити један податак је 17МБ, а када се у њу учита највећа </w:t>
      </w:r>
      <w:r w:rsidRPr="00833700">
        <w:rPr>
          <w:i/>
          <w:iCs/>
          <w:lang w:val="sr-Cyrl-RS"/>
        </w:rPr>
        <w:t>.</w:t>
      </w:r>
      <w:r w:rsidRPr="00833700">
        <w:rPr>
          <w:i/>
          <w:iCs/>
        </w:rPr>
        <w:t>csv</w:t>
      </w:r>
      <w:r>
        <w:rPr>
          <w:i/>
          <w:iCs/>
          <w:lang w:val="sr-Cyrl-RS"/>
        </w:rPr>
        <w:t xml:space="preserve"> </w:t>
      </w:r>
      <w:r>
        <w:rPr>
          <w:lang w:val="sr-Cyrl-RS"/>
        </w:rPr>
        <w:t xml:space="preserve">датотека, која чува информације </w:t>
      </w:r>
      <w:r w:rsidR="00BC3FDF">
        <w:rPr>
          <w:lang w:val="sr-Cyrl-RS"/>
        </w:rPr>
        <w:t xml:space="preserve">за око 10 000 фотографија износи </w:t>
      </w:r>
      <w:r w:rsidR="00BC3FDF">
        <w:t>29</w:t>
      </w:r>
      <w:r w:rsidR="00BC3FDF">
        <w:rPr>
          <w:lang w:val="sr-Cyrl-RS"/>
        </w:rPr>
        <w:t>МБ.</w:t>
      </w:r>
    </w:p>
    <w:p w14:paraId="2E154138" w14:textId="3C714F0F" w:rsidR="00B47DCC" w:rsidRDefault="00B47DCC" w:rsidP="00A667E7">
      <w:pPr>
        <w:pStyle w:val="Heading2"/>
        <w:spacing w:after="120"/>
        <w:rPr>
          <w:lang w:val="sr-Cyrl-RS"/>
        </w:rPr>
      </w:pPr>
      <w:bookmarkStart w:id="91" w:name="_Toc47347550"/>
      <w:r>
        <w:rPr>
          <w:lang w:val="sr-Cyrl-RS"/>
        </w:rPr>
        <w:t>Евалуација апликације за праћење пажње возача</w:t>
      </w:r>
      <w:bookmarkEnd w:id="91"/>
    </w:p>
    <w:p w14:paraId="61F2BBCD" w14:textId="7D7FB04E" w:rsidR="005E6577" w:rsidRDefault="005E6577" w:rsidP="005E6577">
      <w:pPr>
        <w:rPr>
          <w:lang w:val="sr-Cyrl-RS"/>
        </w:rPr>
      </w:pPr>
      <w:r>
        <w:rPr>
          <w:lang w:val="sr-Cyrl-RS"/>
        </w:rPr>
        <w:t>У овом поглављу дат је осврт на резултате апликације за праћење пажње возача попраћене графиконима који представљају резултате обучавања неуронских мрежа на основу очекиваних лабелираних података и предикција над тест сетом. Дат је осврт на временску потрошњу појединих делова програмског кода и одговор на питање да ли је било потребно уводити три неуронске мреже.</w:t>
      </w:r>
    </w:p>
    <w:p w14:paraId="7F77528B" w14:textId="06B125DE" w:rsidR="00F16E70" w:rsidRDefault="005E6577" w:rsidP="005E6577">
      <w:pPr>
        <w:rPr>
          <w:lang w:val="sr-Cyrl-RS"/>
        </w:rPr>
      </w:pPr>
      <w:r>
        <w:rPr>
          <w:lang w:val="sr-Cyrl-RS"/>
        </w:rPr>
        <w:t>Ради смањења опширности рада издвојени су најзанимљивији резултати обучавања.</w:t>
      </w:r>
    </w:p>
    <w:p w14:paraId="31EDB122" w14:textId="743D884D" w:rsidR="005E6577" w:rsidRDefault="00F16E70" w:rsidP="00F16E70">
      <w:pPr>
        <w:spacing w:after="200" w:line="276" w:lineRule="auto"/>
        <w:ind w:firstLine="0"/>
        <w:jc w:val="left"/>
        <w:rPr>
          <w:lang w:val="sr-Cyrl-RS"/>
        </w:rPr>
      </w:pPr>
      <w:r>
        <w:rPr>
          <w:lang w:val="sr-Cyrl-RS"/>
        </w:rPr>
        <w:br w:type="page"/>
      </w:r>
    </w:p>
    <w:p w14:paraId="24C8C7E3" w14:textId="7C9D6ABF" w:rsidR="005E6577" w:rsidRDefault="005E6577" w:rsidP="005E6577">
      <w:pPr>
        <w:pStyle w:val="Heading3"/>
        <w:rPr>
          <w:lang w:val="sr-Cyrl-RS"/>
        </w:rPr>
      </w:pPr>
      <w:bookmarkStart w:id="92" w:name="_Toc47347551"/>
      <w:r>
        <w:rPr>
          <w:lang w:val="sr-Cyrl-RS"/>
        </w:rPr>
        <w:lastRenderedPageBreak/>
        <w:t>Евалуација првог модела неуронске мреже</w:t>
      </w:r>
      <w:bookmarkEnd w:id="92"/>
    </w:p>
    <w:p w14:paraId="4B0FB71A" w14:textId="796EBD0E" w:rsidR="006F5309" w:rsidRDefault="006F5309" w:rsidP="006F5309">
      <w:pPr>
        <w:rPr>
          <w:noProof/>
          <w:lang w:val="sr-Cyrl-RS"/>
        </w:rPr>
      </w:pPr>
      <w:r>
        <w:rPr>
          <w:noProof/>
          <w:lang w:val="sr-Cyrl-RS"/>
        </w:rPr>
        <w:t>На следећим графиконима приказани су тачности обучавања и валидације модела</w:t>
      </w:r>
      <w:r w:rsidR="00381050">
        <w:rPr>
          <w:noProof/>
        </w:rPr>
        <w:t xml:space="preserve">, </w:t>
      </w:r>
      <w:r w:rsidR="00381050">
        <w:rPr>
          <w:noProof/>
          <w:lang w:val="sr-Cyrl-RS"/>
        </w:rPr>
        <w:t xml:space="preserve">као и </w:t>
      </w:r>
      <w:r>
        <w:rPr>
          <w:noProof/>
          <w:lang w:val="sr-Cyrl-RS"/>
        </w:rPr>
        <w:t>губици током процеса обучавања.</w:t>
      </w:r>
    </w:p>
    <w:p w14:paraId="7DC47183" w14:textId="77777777" w:rsidR="00F16E70" w:rsidRDefault="00F16E70" w:rsidP="00F16E70">
      <w:pPr>
        <w:keepNext/>
        <w:ind w:firstLine="0"/>
        <w:jc w:val="center"/>
      </w:pPr>
      <w:r>
        <w:rPr>
          <w:noProof/>
          <w:lang w:val="en-GB" w:eastAsia="en-GB"/>
        </w:rPr>
        <w:drawing>
          <wp:inline distT="0" distB="0" distL="0" distR="0" wp14:anchorId="6E9447EA" wp14:editId="3D411692">
            <wp:extent cx="4755056" cy="356616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3E151D3E" w14:textId="3D7ABC14" w:rsidR="006F5309" w:rsidRDefault="00F16E70" w:rsidP="00F16E70">
      <w:pPr>
        <w:pStyle w:val="Caption"/>
        <w:rPr>
          <w:lang w:val="sr-Cyrl-RS"/>
        </w:rPr>
      </w:pPr>
      <w:bookmarkStart w:id="93" w:name="_Toc47186104"/>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4</w:t>
      </w:r>
      <w:r w:rsidR="003B70B1">
        <w:fldChar w:fldCharType="end"/>
      </w:r>
      <w:r>
        <w:rPr>
          <w:noProof/>
          <w:lang w:val="sr-Cyrl-RS"/>
        </w:rPr>
        <w:t xml:space="preserve"> Тачност обучавања и валидације првог модела</w:t>
      </w:r>
      <w:bookmarkEnd w:id="93"/>
    </w:p>
    <w:p w14:paraId="7D795623" w14:textId="77777777" w:rsidR="00F16E70" w:rsidRDefault="00F16E70" w:rsidP="00F16E70">
      <w:pPr>
        <w:keepNext/>
        <w:ind w:firstLine="0"/>
        <w:jc w:val="center"/>
      </w:pPr>
      <w:r>
        <w:rPr>
          <w:noProof/>
          <w:lang w:val="en-GB" w:eastAsia="en-GB"/>
        </w:rPr>
        <w:drawing>
          <wp:inline distT="0" distB="0" distL="0" distR="0" wp14:anchorId="6F142C73" wp14:editId="22ECA526">
            <wp:extent cx="4755056" cy="3566160"/>
            <wp:effectExtent l="0" t="0" r="762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233E4374" w14:textId="26C58F17" w:rsidR="00F16E70" w:rsidRDefault="00F16E70" w:rsidP="00F16E70">
      <w:pPr>
        <w:pStyle w:val="Caption"/>
        <w:rPr>
          <w:lang w:val="sr-Cyrl-RS"/>
        </w:rPr>
      </w:pPr>
      <w:bookmarkStart w:id="94" w:name="_Toc47186105"/>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5</w:t>
      </w:r>
      <w:r w:rsidR="003B70B1">
        <w:fldChar w:fldCharType="end"/>
      </w:r>
      <w:r>
        <w:rPr>
          <w:lang w:val="sr-Cyrl-RS"/>
        </w:rPr>
        <w:t xml:space="preserve"> Губици првог модела</w:t>
      </w:r>
      <w:bookmarkEnd w:id="94"/>
    </w:p>
    <w:p w14:paraId="70B8DE65" w14:textId="1EEB45C7" w:rsidR="00F16E70" w:rsidRDefault="00F16E70" w:rsidP="00F16E70">
      <w:pPr>
        <w:rPr>
          <w:lang w:val="sr-Cyrl-RS"/>
        </w:rPr>
      </w:pPr>
      <w:r>
        <w:rPr>
          <w:lang w:val="sr-Cyrl-RS"/>
        </w:rPr>
        <w:lastRenderedPageBreak/>
        <w:t xml:space="preserve">Са првог графикона може се видети да постигнута тачност валидације износи 0.8949. </w:t>
      </w:r>
    </w:p>
    <w:p w14:paraId="40438FDD" w14:textId="2BE8D13B" w:rsidR="004B5A7C" w:rsidRDefault="004B5A7C" w:rsidP="004B5A7C">
      <w:pPr>
        <w:rPr>
          <w:lang w:val="sr-Cyrl-RS"/>
        </w:rPr>
      </w:pPr>
      <w:r>
        <w:rPr>
          <w:lang w:val="sr-Cyrl-RS"/>
        </w:rPr>
        <w:t xml:space="preserve">У наставку су дати неки случајеви поређења очекиваних и добијених резултата над тест сетом. </w:t>
      </w:r>
    </w:p>
    <w:p w14:paraId="68830263" w14:textId="77777777" w:rsidR="00CA700C" w:rsidRDefault="00CA700C" w:rsidP="00794FEB">
      <w:pPr>
        <w:keepNext/>
        <w:ind w:firstLine="0"/>
        <w:jc w:val="center"/>
      </w:pPr>
      <w:r>
        <w:rPr>
          <w:noProof/>
          <w:lang w:val="en-GB" w:eastAsia="en-GB"/>
        </w:rPr>
        <w:drawing>
          <wp:inline distT="0" distB="0" distL="0" distR="0" wp14:anchorId="131C2B57" wp14:editId="7B1F74E7">
            <wp:extent cx="5120640" cy="3291840"/>
            <wp:effectExtent l="0" t="0" r="3810" b="3810"/>
            <wp:docPr id="27" name="Chart 27">
              <a:extLst xmlns:a="http://schemas.openxmlformats.org/drawingml/2006/main">
                <a:ext uri="{FF2B5EF4-FFF2-40B4-BE49-F238E27FC236}">
                  <a16:creationId xmlns:a16="http://schemas.microsoft.com/office/drawing/2014/main" id="{E31C02D7-8AAB-4382-802F-E8941186949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143A6B49" w14:textId="3C5315D2" w:rsidR="00794FEB" w:rsidRDefault="00CA700C" w:rsidP="00794FEB">
      <w:pPr>
        <w:pStyle w:val="Caption"/>
        <w:rPr>
          <w:noProof/>
          <w:lang w:val="sr-Cyrl-RS"/>
        </w:rPr>
      </w:pPr>
      <w:bookmarkStart w:id="95" w:name="_Toc47186106"/>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6</w:t>
      </w:r>
      <w:r w:rsidR="003B70B1">
        <w:fldChar w:fldCharType="end"/>
      </w:r>
      <w:r>
        <w:rPr>
          <w:noProof/>
        </w:rPr>
        <w:t xml:space="preserve"> </w:t>
      </w:r>
      <w:r w:rsidRPr="00CA700C">
        <w:rPr>
          <w:i/>
          <w:iCs/>
          <w:noProof/>
        </w:rPr>
        <w:t>x</w:t>
      </w:r>
      <w:r>
        <w:rPr>
          <w:noProof/>
        </w:rPr>
        <w:t xml:space="preserve"> </w:t>
      </w:r>
      <w:r>
        <w:rPr>
          <w:noProof/>
          <w:lang w:val="sr-Cyrl-RS"/>
        </w:rPr>
        <w:t>координата центра ли</w:t>
      </w:r>
      <w:bookmarkEnd w:id="95"/>
      <w:r w:rsidR="00794FEB">
        <w:rPr>
          <w:noProof/>
          <w:lang w:val="sr-Cyrl-RS"/>
        </w:rPr>
        <w:t xml:space="preserve">ца </w:t>
      </w:r>
    </w:p>
    <w:p w14:paraId="7E9DA031" w14:textId="77777777" w:rsidR="00794FEB" w:rsidRDefault="00794FEB" w:rsidP="00794FEB">
      <w:pPr>
        <w:pStyle w:val="Caption"/>
        <w:rPr>
          <w:noProof/>
          <w:lang w:val="sr-Cyrl-RS"/>
        </w:rPr>
      </w:pPr>
    </w:p>
    <w:p w14:paraId="2EC243E2" w14:textId="00D4CBDD" w:rsidR="00CA700C" w:rsidRPr="00794FEB" w:rsidRDefault="00CA700C" w:rsidP="00794FEB">
      <w:pPr>
        <w:pStyle w:val="Caption"/>
        <w:rPr>
          <w:noProof/>
          <w:lang w:val="sr-Cyrl-RS"/>
        </w:rPr>
      </w:pPr>
      <w:r>
        <w:rPr>
          <w:noProof/>
          <w:lang w:val="en-GB" w:eastAsia="en-GB"/>
        </w:rPr>
        <w:drawing>
          <wp:inline distT="0" distB="0" distL="0" distR="0" wp14:anchorId="20ECE877" wp14:editId="4B9F5138">
            <wp:extent cx="5120640" cy="3291840"/>
            <wp:effectExtent l="0" t="0" r="3810" b="3810"/>
            <wp:docPr id="28" name="Chart 28">
              <a:extLst xmlns:a="http://schemas.openxmlformats.org/drawingml/2006/main">
                <a:ext uri="{FF2B5EF4-FFF2-40B4-BE49-F238E27FC236}">
                  <a16:creationId xmlns:a16="http://schemas.microsoft.com/office/drawing/2014/main" id="{E15A4424-EC13-4FF2-9037-CCF1B6E1953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42E0AC6C" w14:textId="38AA78BE" w:rsidR="004B5A7C" w:rsidRDefault="00CA700C" w:rsidP="00CA700C">
      <w:pPr>
        <w:pStyle w:val="Caption"/>
        <w:rPr>
          <w:lang w:val="sr-Cyrl-RS"/>
        </w:rPr>
      </w:pPr>
      <w:bookmarkStart w:id="96" w:name="_Toc47186107"/>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7</w:t>
      </w:r>
      <w:r w:rsidR="003B70B1">
        <w:fldChar w:fldCharType="end"/>
      </w:r>
      <w:r>
        <w:rPr>
          <w:lang w:val="sr-Cyrl-RS"/>
        </w:rPr>
        <w:t xml:space="preserve"> Ширина лица</w:t>
      </w:r>
      <w:bookmarkEnd w:id="96"/>
    </w:p>
    <w:p w14:paraId="20916DFF" w14:textId="1A310558" w:rsidR="00794FEB" w:rsidRPr="00BA74D9" w:rsidRDefault="00794FEB" w:rsidP="00794FEB">
      <w:pPr>
        <w:rPr>
          <w:lang w:val="sr-Cyrl-RS"/>
        </w:rPr>
      </w:pPr>
      <w:r>
        <w:rPr>
          <w:lang w:val="sr-Cyrl-RS"/>
        </w:rPr>
        <w:lastRenderedPageBreak/>
        <w:t xml:space="preserve">На основу горњих графикона може се видети са коликом презиношћу први модел проналази центар лица по </w:t>
      </w:r>
      <w:r w:rsidRPr="00794FEB">
        <w:rPr>
          <w:i/>
          <w:iCs/>
        </w:rPr>
        <w:t>x</w:t>
      </w:r>
      <w:r>
        <w:t xml:space="preserve"> </w:t>
      </w:r>
      <w:r>
        <w:rPr>
          <w:lang w:val="sr-Cyrl-RS"/>
        </w:rPr>
        <w:t>координати и ширину лица над тест сетом података које није видела приликом обучавања. Разлика у предикцијама мреже у односу на лабелиране податке</w:t>
      </w:r>
      <w:r w:rsidR="00BA74D9">
        <w:rPr>
          <w:lang w:val="sr-Cyrl-RS"/>
        </w:rPr>
        <w:t xml:space="preserve"> у неким случајевима,</w:t>
      </w:r>
      <w:r>
        <w:rPr>
          <w:lang w:val="sr-Cyrl-RS"/>
        </w:rPr>
        <w:t xml:space="preserve"> на основу графикона износи</w:t>
      </w:r>
      <w:r w:rsidR="00BA74D9">
        <w:rPr>
          <w:lang w:val="sr-Cyrl-RS"/>
        </w:rPr>
        <w:t xml:space="preserve"> до</w:t>
      </w:r>
      <w:r>
        <w:rPr>
          <w:lang w:val="sr-Cyrl-RS"/>
        </w:rPr>
        <w:t xml:space="preserve"> ~10%.</w:t>
      </w:r>
      <w:r w:rsidR="00BA74D9">
        <w:rPr>
          <w:lang w:val="sr-Cyrl-RS"/>
        </w:rPr>
        <w:t xml:space="preserve"> Код интерпретације ових вредности треба водити рачуна о људској процени и грешци приликом лабелирања. Приликом лабелирања даје се оквирна процена где се налази центар лица, али и информација о његовој ширини, према томе није искључена могућност да је неуронска мрежа заправо дала бољу процену него што је то урадио човек. </w:t>
      </w:r>
      <w:r w:rsidR="00B51C6A">
        <w:rPr>
          <w:lang w:val="sr-Cyrl-RS"/>
        </w:rPr>
        <w:t>Чак и ако то није тако, проблем за даљу обраду не представља и ако се исече пар пиксела више или мање.</w:t>
      </w:r>
    </w:p>
    <w:p w14:paraId="46C16581" w14:textId="4B083061" w:rsidR="005E6577" w:rsidRDefault="005E6577" w:rsidP="005E6577">
      <w:pPr>
        <w:pStyle w:val="Heading3"/>
        <w:rPr>
          <w:lang w:val="sr-Cyrl-RS"/>
        </w:rPr>
      </w:pPr>
      <w:bookmarkStart w:id="97" w:name="_Toc47347552"/>
      <w:r>
        <w:rPr>
          <w:lang w:val="sr-Cyrl-RS"/>
        </w:rPr>
        <w:t>Евалуација другог модела неуронске мреже</w:t>
      </w:r>
      <w:bookmarkEnd w:id="97"/>
    </w:p>
    <w:p w14:paraId="1434DC26" w14:textId="179A94E6" w:rsidR="005E6577" w:rsidRDefault="00381050" w:rsidP="00381050">
      <w:pPr>
        <w:rPr>
          <w:noProof/>
          <w:lang w:val="sr-Cyrl-RS"/>
        </w:rPr>
      </w:pPr>
      <w:r>
        <w:rPr>
          <w:noProof/>
          <w:lang w:val="sr-Cyrl-RS"/>
        </w:rPr>
        <w:t>На следећим графиконима приказани су тачности обучавања и валидације модела</w:t>
      </w:r>
      <w:r>
        <w:rPr>
          <w:noProof/>
        </w:rPr>
        <w:t xml:space="preserve">, </w:t>
      </w:r>
      <w:r>
        <w:rPr>
          <w:noProof/>
          <w:lang w:val="sr-Cyrl-RS"/>
        </w:rPr>
        <w:t>као и губици током процеса обучавања.</w:t>
      </w:r>
    </w:p>
    <w:p w14:paraId="39A894AD" w14:textId="77777777" w:rsidR="006F5309" w:rsidRDefault="006F5309" w:rsidP="002C51CA">
      <w:pPr>
        <w:keepNext/>
        <w:ind w:firstLine="0"/>
        <w:jc w:val="center"/>
      </w:pPr>
      <w:r>
        <w:rPr>
          <w:noProof/>
          <w:lang w:val="en-GB" w:eastAsia="en-GB"/>
        </w:rPr>
        <w:drawing>
          <wp:inline distT="0" distB="0" distL="0" distR="0" wp14:anchorId="4BDA4CD8" wp14:editId="22103BFA">
            <wp:extent cx="4755056" cy="3566160"/>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08B8318A" w14:textId="001B565B" w:rsidR="00A87770" w:rsidRDefault="006F5309" w:rsidP="00B97CAB">
      <w:pPr>
        <w:pStyle w:val="Caption"/>
        <w:rPr>
          <w:noProof/>
          <w:lang w:val="sr-Cyrl-RS"/>
        </w:rPr>
      </w:pPr>
      <w:bookmarkStart w:id="98" w:name="_Toc47186108"/>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8</w:t>
      </w:r>
      <w:r w:rsidR="003B70B1">
        <w:fldChar w:fldCharType="end"/>
      </w:r>
      <w:r>
        <w:rPr>
          <w:noProof/>
          <w:lang w:val="sr-Cyrl-RS"/>
        </w:rPr>
        <w:t xml:space="preserve"> Тачност обучавања и валидације другог модела</w:t>
      </w:r>
      <w:bookmarkEnd w:id="98"/>
    </w:p>
    <w:p w14:paraId="6BD17BFC" w14:textId="5484E0FD" w:rsidR="006F5309" w:rsidRPr="00B97CAB" w:rsidRDefault="006F5309" w:rsidP="00B97CAB">
      <w:pPr>
        <w:pStyle w:val="Caption"/>
        <w:rPr>
          <w:lang w:val="sr-Cyrl-RS"/>
        </w:rPr>
      </w:pPr>
      <w:r>
        <w:rPr>
          <w:noProof/>
          <w:lang w:val="en-GB" w:eastAsia="en-GB"/>
        </w:rPr>
        <w:lastRenderedPageBreak/>
        <w:drawing>
          <wp:inline distT="0" distB="0" distL="0" distR="0" wp14:anchorId="73FD4784" wp14:editId="5E723DD0">
            <wp:extent cx="4755056" cy="3566160"/>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4D87E0EB" w14:textId="6867F1CC" w:rsidR="006F5309" w:rsidRDefault="006F5309" w:rsidP="006F5309">
      <w:pPr>
        <w:pStyle w:val="Caption"/>
        <w:rPr>
          <w:lang w:val="sr-Cyrl-RS"/>
        </w:rPr>
      </w:pPr>
      <w:bookmarkStart w:id="99" w:name="_Toc47186109"/>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9</w:t>
      </w:r>
      <w:r w:rsidR="003B70B1">
        <w:fldChar w:fldCharType="end"/>
      </w:r>
      <w:r>
        <w:rPr>
          <w:lang w:val="sr-Cyrl-RS"/>
        </w:rPr>
        <w:t xml:space="preserve"> Губици другог модела</w:t>
      </w:r>
      <w:bookmarkEnd w:id="99"/>
    </w:p>
    <w:p w14:paraId="56F9B124" w14:textId="45D85800" w:rsidR="00931F5D" w:rsidRDefault="00931F5D" w:rsidP="00931F5D">
      <w:pPr>
        <w:rPr>
          <w:lang w:val="sr-Cyrl-RS"/>
        </w:rPr>
      </w:pPr>
      <w:r>
        <w:rPr>
          <w:lang w:val="sr-Cyrl-RS"/>
        </w:rPr>
        <w:t xml:space="preserve">Са првог графикона може се видети да је постигнута тачност валидације око 0.8, прецизније 0.80759. </w:t>
      </w:r>
      <w:r w:rsidR="00C76636">
        <w:rPr>
          <w:lang w:val="sr-Cyrl-RS"/>
        </w:rPr>
        <w:t xml:space="preserve">Експериментално, а и поређењем очекиваних и добијених резултата над тест сетом, је утврђено да се уклањањем вредности унутар сета за обучавање које носе информацију да ли је поглед усмерен горе, доле, лево или десно постижу много боље тачности ~0.9. На основу тога, долазимо до закључка да би сет за обучавање могао бити бољи у смислу проширивања са случајевима у којима доминирају такве вредности и њихове комбинације. </w:t>
      </w:r>
    </w:p>
    <w:p w14:paraId="17B4CCF9" w14:textId="250478C6" w:rsidR="00C76636" w:rsidRDefault="00C76636" w:rsidP="00931F5D">
      <w:pPr>
        <w:rPr>
          <w:lang w:val="sr-Cyrl-RS"/>
        </w:rPr>
      </w:pPr>
      <w:r>
        <w:rPr>
          <w:lang w:val="sr-Cyrl-RS"/>
        </w:rPr>
        <w:t xml:space="preserve">У наставку су дати неки случајеви поређења очекиваних и добијених резултата над тест сетом. </w:t>
      </w:r>
    </w:p>
    <w:p w14:paraId="0BC7795E" w14:textId="0122095D" w:rsidR="00D33C46" w:rsidRDefault="00D33C46" w:rsidP="00D33C46">
      <w:pPr>
        <w:keepNext/>
        <w:ind w:firstLine="0"/>
        <w:jc w:val="center"/>
      </w:pPr>
    </w:p>
    <w:p w14:paraId="19678722" w14:textId="3FF72CE1" w:rsidR="00D07A37" w:rsidRDefault="00D07A37" w:rsidP="00D07A37">
      <w:pPr>
        <w:keepNext/>
        <w:ind w:firstLine="0"/>
        <w:jc w:val="center"/>
      </w:pPr>
      <w:r>
        <w:rPr>
          <w:noProof/>
          <w:lang w:val="en-GB" w:eastAsia="en-GB"/>
        </w:rPr>
        <w:drawing>
          <wp:inline distT="0" distB="0" distL="0" distR="0" wp14:anchorId="08817D9F" wp14:editId="75D9A9C6">
            <wp:extent cx="5120640" cy="3291840"/>
            <wp:effectExtent l="0" t="0" r="3810" b="3810"/>
            <wp:docPr id="31" name="Chart 31">
              <a:extLst xmlns:a="http://schemas.openxmlformats.org/drawingml/2006/main">
                <a:ext uri="{FF2B5EF4-FFF2-40B4-BE49-F238E27FC236}">
                  <a16:creationId xmlns:a16="http://schemas.microsoft.com/office/drawing/2014/main" id="{45EB81A6-A439-404B-B223-3FFFF594A3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473C506C" w14:textId="1299D5B8" w:rsidR="00D33C46" w:rsidRDefault="00D07A37" w:rsidP="00D07A37">
      <w:pPr>
        <w:pStyle w:val="Caption"/>
        <w:rPr>
          <w:lang w:val="sr-Cyrl-RS"/>
        </w:rPr>
      </w:pPr>
      <w:bookmarkStart w:id="100" w:name="_Toc47186110"/>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0</w:t>
      </w:r>
      <w:r w:rsidR="003B70B1">
        <w:fldChar w:fldCharType="end"/>
      </w:r>
      <w:r>
        <w:rPr>
          <w:lang w:val="sr-Cyrl-RS"/>
        </w:rPr>
        <w:t xml:space="preserve"> </w:t>
      </w:r>
      <w:r w:rsidRPr="00D07A37">
        <w:rPr>
          <w:i/>
          <w:iCs/>
        </w:rPr>
        <w:t>x</w:t>
      </w:r>
      <w:r>
        <w:t xml:space="preserve"> </w:t>
      </w:r>
      <w:r>
        <w:rPr>
          <w:lang w:val="sr-Cyrl-RS"/>
        </w:rPr>
        <w:t>координата носа</w:t>
      </w:r>
      <w:bookmarkEnd w:id="100"/>
    </w:p>
    <w:p w14:paraId="23CFFB94" w14:textId="095EB07D" w:rsidR="00D07A37" w:rsidRPr="00B97CAB" w:rsidRDefault="00D07A37" w:rsidP="00D07A37">
      <w:pPr>
        <w:rPr>
          <w:lang w:val="sr-Cyrl-RS"/>
        </w:rPr>
      </w:pPr>
      <w:r>
        <w:rPr>
          <w:lang w:val="sr-Cyrl-RS"/>
        </w:rPr>
        <w:t>На графикону изнад мо</w:t>
      </w:r>
      <w:r w:rsidR="00B97CAB">
        <w:rPr>
          <w:lang w:val="sr-Cyrl-RS"/>
        </w:rPr>
        <w:t xml:space="preserve">же се видети са колико малом грешком мрежа одређује </w:t>
      </w:r>
      <w:r w:rsidR="00B97CAB" w:rsidRPr="00B97CAB">
        <w:rPr>
          <w:i/>
          <w:iCs/>
        </w:rPr>
        <w:t>x</w:t>
      </w:r>
      <w:r w:rsidR="00B97CAB">
        <w:t xml:space="preserve"> </w:t>
      </w:r>
      <w:r w:rsidR="00B97CAB">
        <w:rPr>
          <w:lang w:val="sr-Cyrl-RS"/>
        </w:rPr>
        <w:t>координату носа на тест сетом података. С обзиром да је тест сет део сета података који мрежа никада није видела, може се рећи да је мрежа успела јако добро да генерализује специфичности сигнала и обезбеди поуздане резултате. Наравно, како нити један реалан систем није идеалан, у некаквим екстремним случајевима предикције мреже могу знатно да одскачу од жељених резултата.</w:t>
      </w:r>
    </w:p>
    <w:p w14:paraId="6CD41C56" w14:textId="77777777" w:rsidR="00D07A37" w:rsidRPr="00D07A37" w:rsidRDefault="00D07A37" w:rsidP="00D07A37">
      <w:pPr>
        <w:rPr>
          <w:lang w:val="sr-Cyrl-RS"/>
        </w:rPr>
      </w:pPr>
    </w:p>
    <w:p w14:paraId="766C5942" w14:textId="77777777" w:rsidR="00D33C46" w:rsidRDefault="00D33C46" w:rsidP="00D33C46">
      <w:pPr>
        <w:keepNext/>
        <w:ind w:firstLine="0"/>
        <w:jc w:val="center"/>
      </w:pPr>
      <w:r>
        <w:rPr>
          <w:noProof/>
          <w:lang w:val="en-GB" w:eastAsia="en-GB"/>
        </w:rPr>
        <w:lastRenderedPageBreak/>
        <w:drawing>
          <wp:inline distT="0" distB="0" distL="0" distR="0" wp14:anchorId="796D7E76" wp14:editId="7F4EB13C">
            <wp:extent cx="5120640" cy="3291840"/>
            <wp:effectExtent l="0" t="0" r="3810" b="3810"/>
            <wp:docPr id="29" name="Chart 29">
              <a:extLst xmlns:a="http://schemas.openxmlformats.org/drawingml/2006/main">
                <a:ext uri="{FF2B5EF4-FFF2-40B4-BE49-F238E27FC236}">
                  <a16:creationId xmlns:a16="http://schemas.microsoft.com/office/drawing/2014/main" id="{8A47484A-B6BF-4E1B-8948-6D27707818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54B282C0" w14:textId="64B09360" w:rsidR="00D33C46" w:rsidRDefault="00D33C46" w:rsidP="00D33C46">
      <w:pPr>
        <w:pStyle w:val="Caption"/>
        <w:rPr>
          <w:lang w:val="sr-Cyrl-RS"/>
        </w:rPr>
      </w:pPr>
      <w:bookmarkStart w:id="101" w:name="_Toc47186111"/>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1</w:t>
      </w:r>
      <w:r w:rsidR="003B70B1">
        <w:fldChar w:fldCharType="end"/>
      </w:r>
      <w:r>
        <w:rPr>
          <w:lang w:val="sr-Cyrl-RS"/>
        </w:rPr>
        <w:t xml:space="preserve"> Модел 2 - поглед усмерен лево</w:t>
      </w:r>
      <w:bookmarkEnd w:id="101"/>
    </w:p>
    <w:p w14:paraId="7D446CA5" w14:textId="4DB17A07" w:rsidR="00BA74D9" w:rsidRDefault="00D07A37" w:rsidP="00D07A37">
      <w:pPr>
        <w:rPr>
          <w:lang w:val="sr-Cyrl-RS"/>
        </w:rPr>
      </w:pPr>
      <w:r>
        <w:rPr>
          <w:lang w:val="sr-Cyrl-RS"/>
        </w:rPr>
        <w:t>Вертикална оса горњег графикона представља вероватноћу да је поглед возача усмерен у лево. У случају да је та вероватноћа већа од 0.5 сматрамо да је поглед усмерен у том правцу. Као што се види, у неким случајевима резултати мреже одскачу од очекиваних резултата и ово би био добар пример када неуронска мрежа даје лажно позитивне резултате, такође може се приметити да она у одређеном распону индекса фотографија није успела да детектује да је поглед усмерен у лево. Решење оба проблема било би проширивање сета података са овакви</w:t>
      </w:r>
      <w:r w:rsidR="000F465A">
        <w:t>m</w:t>
      </w:r>
      <w:r>
        <w:rPr>
          <w:lang w:val="sr-Cyrl-RS"/>
        </w:rPr>
        <w:t xml:space="preserve"> случаје</w:t>
      </w:r>
      <w:r w:rsidR="0024284D">
        <w:rPr>
          <w:lang w:val="sr-Cyrl-RS"/>
        </w:rPr>
        <w:t>вима</w:t>
      </w:r>
      <w:r>
        <w:rPr>
          <w:lang w:val="sr-Cyrl-RS"/>
        </w:rPr>
        <w:t xml:space="preserve">. </w:t>
      </w:r>
    </w:p>
    <w:p w14:paraId="6CF35284" w14:textId="0E71855C" w:rsidR="00D07A37" w:rsidRPr="00D07A37" w:rsidRDefault="00BA74D9" w:rsidP="00BA74D9">
      <w:pPr>
        <w:spacing w:after="200" w:line="276" w:lineRule="auto"/>
        <w:ind w:firstLine="0"/>
        <w:jc w:val="left"/>
        <w:rPr>
          <w:lang w:val="sr-Cyrl-RS"/>
        </w:rPr>
      </w:pPr>
      <w:r>
        <w:rPr>
          <w:lang w:val="sr-Cyrl-RS"/>
        </w:rPr>
        <w:br w:type="page"/>
      </w:r>
    </w:p>
    <w:p w14:paraId="045FE8D9" w14:textId="4A376AC7" w:rsidR="005E6577" w:rsidRDefault="005E6577" w:rsidP="005E6577">
      <w:pPr>
        <w:pStyle w:val="Heading3"/>
        <w:rPr>
          <w:lang w:val="sr-Cyrl-RS"/>
        </w:rPr>
      </w:pPr>
      <w:bookmarkStart w:id="102" w:name="_Toc47347553"/>
      <w:r>
        <w:rPr>
          <w:lang w:val="sr-Cyrl-RS"/>
        </w:rPr>
        <w:lastRenderedPageBreak/>
        <w:t>Евалуација трећег модела неуронске мреже</w:t>
      </w:r>
      <w:bookmarkEnd w:id="102"/>
    </w:p>
    <w:p w14:paraId="204EF7B9" w14:textId="77777777" w:rsidR="00381050" w:rsidRDefault="00381050" w:rsidP="00381050">
      <w:pPr>
        <w:rPr>
          <w:noProof/>
          <w:lang w:val="sr-Cyrl-RS"/>
        </w:rPr>
      </w:pPr>
      <w:r>
        <w:rPr>
          <w:noProof/>
          <w:lang w:val="sr-Cyrl-RS"/>
        </w:rPr>
        <w:t>На следећим графиконима приказани су тачности обучавања и валидације модела</w:t>
      </w:r>
      <w:r>
        <w:rPr>
          <w:noProof/>
        </w:rPr>
        <w:t xml:space="preserve">, </w:t>
      </w:r>
      <w:r>
        <w:rPr>
          <w:noProof/>
          <w:lang w:val="sr-Cyrl-RS"/>
        </w:rPr>
        <w:t>као и губици током процеса обучавања.</w:t>
      </w:r>
    </w:p>
    <w:p w14:paraId="524B503E" w14:textId="77777777" w:rsidR="006F5309" w:rsidRDefault="006F5309" w:rsidP="006F5309">
      <w:pPr>
        <w:keepNext/>
        <w:ind w:firstLine="0"/>
        <w:jc w:val="center"/>
      </w:pPr>
      <w:r>
        <w:rPr>
          <w:noProof/>
          <w:lang w:val="en-GB" w:eastAsia="en-GB"/>
        </w:rPr>
        <w:drawing>
          <wp:inline distT="0" distB="0" distL="0" distR="0" wp14:anchorId="3A644C4E" wp14:editId="70AE7DC1">
            <wp:extent cx="4755056" cy="356616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70CE0C23" w14:textId="6E85BECE" w:rsidR="005E6577" w:rsidRDefault="006F5309" w:rsidP="006F5309">
      <w:pPr>
        <w:pStyle w:val="Caption"/>
        <w:rPr>
          <w:lang w:val="sr-Cyrl-RS"/>
        </w:rPr>
      </w:pPr>
      <w:bookmarkStart w:id="103" w:name="_Toc47186112"/>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2</w:t>
      </w:r>
      <w:r w:rsidR="003B70B1">
        <w:fldChar w:fldCharType="end"/>
      </w:r>
      <w:r>
        <w:rPr>
          <w:lang w:val="sr-Cyrl-RS"/>
        </w:rPr>
        <w:t xml:space="preserve"> Тачност обучавања и валидације трећег модела</w:t>
      </w:r>
      <w:bookmarkEnd w:id="103"/>
    </w:p>
    <w:p w14:paraId="2DC667B3" w14:textId="77777777" w:rsidR="006F5309" w:rsidRDefault="006F5309" w:rsidP="006F5309">
      <w:pPr>
        <w:keepNext/>
        <w:ind w:firstLine="0"/>
        <w:jc w:val="center"/>
      </w:pPr>
      <w:r>
        <w:rPr>
          <w:noProof/>
          <w:lang w:val="en-GB" w:eastAsia="en-GB"/>
        </w:rPr>
        <w:drawing>
          <wp:inline distT="0" distB="0" distL="0" distR="0" wp14:anchorId="7FFDBC4A" wp14:editId="4F906B36">
            <wp:extent cx="4755056" cy="3566160"/>
            <wp:effectExtent l="0" t="0" r="762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76B71A86" w14:textId="77777C10" w:rsidR="006F5309" w:rsidRDefault="006F5309" w:rsidP="006F5309">
      <w:pPr>
        <w:pStyle w:val="Caption"/>
        <w:rPr>
          <w:lang w:val="sr-Cyrl-RS"/>
        </w:rPr>
      </w:pPr>
      <w:bookmarkStart w:id="104" w:name="_Toc47186113"/>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3</w:t>
      </w:r>
      <w:r w:rsidR="003B70B1">
        <w:fldChar w:fldCharType="end"/>
      </w:r>
      <w:r>
        <w:rPr>
          <w:lang w:val="sr-Cyrl-RS"/>
        </w:rPr>
        <w:t xml:space="preserve"> Губици трећег модела</w:t>
      </w:r>
      <w:bookmarkEnd w:id="104"/>
    </w:p>
    <w:p w14:paraId="4A601E6D" w14:textId="2CC88E36" w:rsidR="005E6577" w:rsidRDefault="00C76636" w:rsidP="001B04A9">
      <w:pPr>
        <w:rPr>
          <w:lang w:val="sr-Cyrl-RS"/>
        </w:rPr>
      </w:pPr>
      <w:r>
        <w:rPr>
          <w:lang w:val="sr-Cyrl-RS"/>
        </w:rPr>
        <w:lastRenderedPageBreak/>
        <w:t xml:space="preserve">Са првог графикона може се видети да је постигнута тачност валидације </w:t>
      </w:r>
      <w:r w:rsidR="002F36BA">
        <w:rPr>
          <w:lang w:val="sr-Cyrl-RS"/>
        </w:rPr>
        <w:t>0.86426</w:t>
      </w:r>
      <w:r>
        <w:rPr>
          <w:lang w:val="sr-Cyrl-RS"/>
        </w:rPr>
        <w:t>.</w:t>
      </w:r>
      <w:r w:rsidR="002F36BA">
        <w:rPr>
          <w:lang w:val="sr-Cyrl-RS"/>
        </w:rPr>
        <w:t xml:space="preserve"> </w:t>
      </w:r>
      <w:r w:rsidR="001B04A9">
        <w:rPr>
          <w:lang w:val="sr-Cyrl-RS"/>
        </w:rPr>
        <w:t>У пракси се показало да, за потребе овог рада, ова тачност</w:t>
      </w:r>
      <w:r w:rsidR="00631616">
        <w:rPr>
          <w:lang w:val="sr-Cyrl-RS"/>
        </w:rPr>
        <w:t xml:space="preserve"> даје</w:t>
      </w:r>
      <w:r w:rsidR="001B04A9">
        <w:rPr>
          <w:lang w:val="sr-Cyrl-RS"/>
        </w:rPr>
        <w:t xml:space="preserve"> задовољавајућ</w:t>
      </w:r>
      <w:r w:rsidR="00631616">
        <w:rPr>
          <w:lang w:val="sr-Cyrl-RS"/>
        </w:rPr>
        <w:t xml:space="preserve">е резултате. </w:t>
      </w:r>
    </w:p>
    <w:p w14:paraId="5D011D5B" w14:textId="0ED00E71" w:rsidR="00C76636" w:rsidRDefault="00C76636" w:rsidP="005E6577">
      <w:pPr>
        <w:rPr>
          <w:lang w:val="sr-Cyrl-RS"/>
        </w:rPr>
      </w:pPr>
    </w:p>
    <w:p w14:paraId="149F8C15" w14:textId="77777777" w:rsidR="00157F35" w:rsidRDefault="00994735" w:rsidP="00157F35">
      <w:pPr>
        <w:keepNext/>
      </w:pPr>
      <w:r>
        <w:rPr>
          <w:noProof/>
          <w:lang w:val="en-GB" w:eastAsia="en-GB"/>
        </w:rPr>
        <w:drawing>
          <wp:inline distT="0" distB="0" distL="0" distR="0" wp14:anchorId="2D42ECA0" wp14:editId="0A4B38EE">
            <wp:extent cx="5120640" cy="3291840"/>
            <wp:effectExtent l="0" t="0" r="3810" b="3810"/>
            <wp:docPr id="32" name="Chart 32">
              <a:extLst xmlns:a="http://schemas.openxmlformats.org/drawingml/2006/main">
                <a:ext uri="{FF2B5EF4-FFF2-40B4-BE49-F238E27FC236}">
                  <a16:creationId xmlns:a16="http://schemas.microsoft.com/office/drawing/2014/main" id="{625F4113-D396-46D9-A3C0-B6BC307B3A2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4163463B" w14:textId="11971047" w:rsidR="00890286" w:rsidRPr="00BA74D9" w:rsidRDefault="00157F35" w:rsidP="00BA74D9">
      <w:pPr>
        <w:pStyle w:val="Caption"/>
      </w:pPr>
      <w:bookmarkStart w:id="105" w:name="_Toc47186114"/>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4</w:t>
      </w:r>
      <w:r w:rsidR="003B70B1">
        <w:fldChar w:fldCharType="end"/>
      </w:r>
      <w:r>
        <w:t xml:space="preserve"> </w:t>
      </w:r>
      <w:r w:rsidRPr="00157F35">
        <w:rPr>
          <w:i/>
          <w:iCs/>
        </w:rPr>
        <w:t>y</w:t>
      </w:r>
      <w:r>
        <w:t xml:space="preserve"> </w:t>
      </w:r>
      <w:r>
        <w:rPr>
          <w:lang w:val="sr-Cyrl-RS"/>
        </w:rPr>
        <w:t>координата центра зенице</w:t>
      </w:r>
      <w:bookmarkEnd w:id="105"/>
    </w:p>
    <w:p w14:paraId="5E6B6DC6" w14:textId="77777777" w:rsidR="00157F35" w:rsidRDefault="00994735" w:rsidP="00157F35">
      <w:pPr>
        <w:keepNext/>
        <w:spacing w:after="120"/>
      </w:pPr>
      <w:r>
        <w:rPr>
          <w:noProof/>
          <w:lang w:val="en-GB" w:eastAsia="en-GB"/>
        </w:rPr>
        <w:drawing>
          <wp:inline distT="0" distB="0" distL="0" distR="0" wp14:anchorId="63C477C7" wp14:editId="52A1F245">
            <wp:extent cx="5120640" cy="3291840"/>
            <wp:effectExtent l="0" t="0" r="3810" b="3810"/>
            <wp:docPr id="34" name="Chart 34">
              <a:extLst xmlns:a="http://schemas.openxmlformats.org/drawingml/2006/main">
                <a:ext uri="{FF2B5EF4-FFF2-40B4-BE49-F238E27FC236}">
                  <a16:creationId xmlns:a16="http://schemas.microsoft.com/office/drawing/2014/main" id="{AB4B5394-6E4D-4C2D-B13A-F052C3D9AAF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02FEB337" w14:textId="1C8023A4" w:rsidR="00890286" w:rsidRDefault="00157F35" w:rsidP="00157F35">
      <w:pPr>
        <w:pStyle w:val="Caption"/>
        <w:rPr>
          <w:lang w:val="sr-Cyrl-RS"/>
        </w:rPr>
      </w:pPr>
      <w:bookmarkStart w:id="106" w:name="_Toc47186115"/>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5</w:t>
      </w:r>
      <w:r w:rsidR="003B70B1">
        <w:fldChar w:fldCharType="end"/>
      </w:r>
      <w:r>
        <w:t xml:space="preserve"> </w:t>
      </w:r>
      <w:r w:rsidRPr="009619DE">
        <w:rPr>
          <w:i/>
          <w:iCs/>
        </w:rPr>
        <w:t>x</w:t>
      </w:r>
      <w:r>
        <w:t xml:space="preserve"> </w:t>
      </w:r>
      <w:r>
        <w:rPr>
          <w:lang w:val="sr-Cyrl-RS"/>
        </w:rPr>
        <w:t>координата централне горње тачке ока</w:t>
      </w:r>
      <w:bookmarkEnd w:id="106"/>
    </w:p>
    <w:p w14:paraId="11A12E34" w14:textId="2FEA3AC1" w:rsidR="009619DE" w:rsidRPr="009619DE" w:rsidRDefault="009619DE" w:rsidP="009619DE">
      <w:pPr>
        <w:rPr>
          <w:lang w:val="sr-Cyrl-RS"/>
        </w:rPr>
      </w:pPr>
      <w:r>
        <w:rPr>
          <w:lang w:val="sr-Cyrl-RS"/>
        </w:rPr>
        <w:t xml:space="preserve">Горња два графикона фино приказују како се мрежа понаша када је тест сет прошаран са екстремним очекиваним вредностима. Како до тих екстремних случајева </w:t>
      </w:r>
      <w:r>
        <w:rPr>
          <w:lang w:val="sr-Cyrl-RS"/>
        </w:rPr>
        <w:lastRenderedPageBreak/>
        <w:t xml:space="preserve">долази када други модел направи изразито лошу предикцију центра ока, овакви резултати су прихватљиви. Упркос томе, ваљало би у сет за обучавање додати и таквих примера.  </w:t>
      </w:r>
    </w:p>
    <w:p w14:paraId="030225F0" w14:textId="2AE06155" w:rsidR="00BA74D9" w:rsidRDefault="00BA74D9" w:rsidP="00BA74D9">
      <w:pPr>
        <w:pStyle w:val="Heading3"/>
        <w:rPr>
          <w:lang w:val="sr-Cyrl-RS"/>
        </w:rPr>
      </w:pPr>
      <w:bookmarkStart w:id="107" w:name="_Toc47347554"/>
      <w:r>
        <w:rPr>
          <w:lang w:val="sr-Cyrl-RS"/>
        </w:rPr>
        <w:t>Могућност искључивања другог модела</w:t>
      </w:r>
      <w:bookmarkEnd w:id="107"/>
    </w:p>
    <w:p w14:paraId="7D02C075" w14:textId="544DA709" w:rsidR="00BA74D9" w:rsidRPr="00BA74D9" w:rsidRDefault="00BA74D9" w:rsidP="00BA74D9">
      <w:pPr>
        <w:rPr>
          <w:lang w:val="sr-Cyrl-RS"/>
        </w:rPr>
      </w:pPr>
      <w:r>
        <w:rPr>
          <w:lang w:val="sr-Cyrl-RS"/>
        </w:rPr>
        <w:t>Раније је поменуто да су први и други модел неуронских мрежа обучени да претражују про</w:t>
      </w:r>
      <w:r w:rsidR="00F66A63">
        <w:rPr>
          <w:lang w:val="sr-Cyrl-RS"/>
        </w:rPr>
        <w:t>стор фотографије и проналазе исте елементе</w:t>
      </w:r>
      <w:r w:rsidR="0026365B">
        <w:rPr>
          <w:lang w:val="sr-Cyrl-RS"/>
        </w:rPr>
        <w:t>, централне тачке очију.</w:t>
      </w:r>
      <w:r w:rsidR="00F66A63">
        <w:rPr>
          <w:lang w:val="sr-Cyrl-RS"/>
        </w:rPr>
        <w:t xml:space="preserve"> У овом поглављу, на основу добијених резултата</w:t>
      </w:r>
      <w:r w:rsidR="008611F4">
        <w:rPr>
          <w:lang w:val="sr-Cyrl-RS"/>
        </w:rPr>
        <w:t>,</w:t>
      </w:r>
      <w:r w:rsidR="00F66A63">
        <w:rPr>
          <w:lang w:val="sr-Cyrl-RS"/>
        </w:rPr>
        <w:t xml:space="preserve"> разматра се могућност искључивања другог модела, односно врши се испитивање да ли очи представљају сувише ситне елементе унутар целе фотографије да би их први модел неуронске мреже пронашао са задовољавајућом прецизношћу.</w:t>
      </w:r>
    </w:p>
    <w:p w14:paraId="007A4065" w14:textId="77777777" w:rsidR="003B70B1" w:rsidRDefault="003B70B1" w:rsidP="003B70B1">
      <w:pPr>
        <w:keepNext/>
      </w:pPr>
      <w:r>
        <w:rPr>
          <w:noProof/>
          <w:lang w:val="en-GB" w:eastAsia="en-GB"/>
        </w:rPr>
        <w:drawing>
          <wp:inline distT="0" distB="0" distL="0" distR="0" wp14:anchorId="06E54B01" wp14:editId="3527B46B">
            <wp:extent cx="5120640" cy="3291840"/>
            <wp:effectExtent l="0" t="0" r="3810" b="3810"/>
            <wp:docPr id="35" name="Chart 35">
              <a:extLst xmlns:a="http://schemas.openxmlformats.org/drawingml/2006/main">
                <a:ext uri="{FF2B5EF4-FFF2-40B4-BE49-F238E27FC236}">
                  <a16:creationId xmlns:a16="http://schemas.microsoft.com/office/drawing/2014/main" id="{86D70561-A146-4AFF-A794-29C539DF82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6A25B17F" w14:textId="18A0EBDF" w:rsidR="00157F35" w:rsidRPr="003B70B1" w:rsidRDefault="003B70B1" w:rsidP="003B70B1">
      <w:pPr>
        <w:pStyle w:val="Caption"/>
      </w:pPr>
      <w:r>
        <w:t xml:space="preserve">Графикон </w:t>
      </w:r>
      <w:r>
        <w:fldChar w:fldCharType="begin"/>
      </w:r>
      <w:r>
        <w:instrText xml:space="preserve"> STYLEREF 1 \s </w:instrText>
      </w:r>
      <w:r>
        <w:fldChar w:fldCharType="separate"/>
      </w:r>
      <w:r>
        <w:rPr>
          <w:noProof/>
        </w:rPr>
        <w:t>5</w:t>
      </w:r>
      <w:r>
        <w:fldChar w:fldCharType="end"/>
      </w:r>
      <w:r>
        <w:t>.</w:t>
      </w:r>
      <w:r>
        <w:fldChar w:fldCharType="begin"/>
      </w:r>
      <w:r>
        <w:instrText xml:space="preserve"> SEQ Графикон \* ARABIC \s 1 </w:instrText>
      </w:r>
      <w:r>
        <w:fldChar w:fldCharType="separate"/>
      </w:r>
      <w:r>
        <w:rPr>
          <w:noProof/>
        </w:rPr>
        <w:t>16</w:t>
      </w:r>
      <w:r>
        <w:fldChar w:fldCharType="end"/>
      </w:r>
      <w:r>
        <w:rPr>
          <w:lang w:val="sr-Cyrl-RS"/>
        </w:rPr>
        <w:t xml:space="preserve"> Предикције првог и другог модела лево око - </w:t>
      </w:r>
      <w:r w:rsidRPr="003B70B1">
        <w:rPr>
          <w:i/>
          <w:iCs/>
        </w:rPr>
        <w:t>x</w:t>
      </w:r>
    </w:p>
    <w:p w14:paraId="71AB8D0D" w14:textId="5D4F1E70" w:rsidR="003B70B1" w:rsidRDefault="003B70B1" w:rsidP="00157F35"/>
    <w:p w14:paraId="76169AFD" w14:textId="77777777" w:rsidR="003B70B1" w:rsidRDefault="003B70B1" w:rsidP="003B70B1">
      <w:pPr>
        <w:keepNext/>
      </w:pPr>
      <w:r>
        <w:rPr>
          <w:noProof/>
          <w:lang w:val="en-GB" w:eastAsia="en-GB"/>
        </w:rPr>
        <w:lastRenderedPageBreak/>
        <w:drawing>
          <wp:inline distT="0" distB="0" distL="0" distR="0" wp14:anchorId="72A50E85" wp14:editId="0739245A">
            <wp:extent cx="5120640" cy="3291840"/>
            <wp:effectExtent l="0" t="0" r="3810" b="3810"/>
            <wp:docPr id="36" name="Chart 36">
              <a:extLst xmlns:a="http://schemas.openxmlformats.org/drawingml/2006/main">
                <a:ext uri="{FF2B5EF4-FFF2-40B4-BE49-F238E27FC236}">
                  <a16:creationId xmlns:a16="http://schemas.microsoft.com/office/drawing/2014/main" id="{74522D7E-C399-4AF7-8861-82C63AE54DF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3F4F8C20" w14:textId="154BD116" w:rsidR="003B70B1" w:rsidRPr="003B70B1" w:rsidRDefault="003B70B1" w:rsidP="003B70B1">
      <w:pPr>
        <w:pStyle w:val="Caption"/>
      </w:pPr>
      <w:r>
        <w:t xml:space="preserve">Графикон </w:t>
      </w:r>
      <w:r>
        <w:fldChar w:fldCharType="begin"/>
      </w:r>
      <w:r>
        <w:instrText xml:space="preserve"> STYLEREF 1 \s </w:instrText>
      </w:r>
      <w:r>
        <w:fldChar w:fldCharType="separate"/>
      </w:r>
      <w:r>
        <w:rPr>
          <w:noProof/>
        </w:rPr>
        <w:t>5</w:t>
      </w:r>
      <w:r>
        <w:fldChar w:fldCharType="end"/>
      </w:r>
      <w:r>
        <w:t>.</w:t>
      </w:r>
      <w:r>
        <w:fldChar w:fldCharType="begin"/>
      </w:r>
      <w:r>
        <w:instrText xml:space="preserve"> SEQ Графикон \* ARABIC \s 1 </w:instrText>
      </w:r>
      <w:r>
        <w:fldChar w:fldCharType="separate"/>
      </w:r>
      <w:r>
        <w:rPr>
          <w:noProof/>
        </w:rPr>
        <w:t>17</w:t>
      </w:r>
      <w:r>
        <w:fldChar w:fldCharType="end"/>
      </w:r>
      <w:r>
        <w:rPr>
          <w:lang w:val="sr-Cyrl-RS"/>
        </w:rPr>
        <w:t xml:space="preserve"> Предикције првог и другог модела лево око - </w:t>
      </w:r>
      <w:r w:rsidRPr="003B70B1">
        <w:rPr>
          <w:i/>
          <w:iCs/>
        </w:rPr>
        <w:t>y</w:t>
      </w:r>
    </w:p>
    <w:p w14:paraId="7BB0540F" w14:textId="58A3C0F7" w:rsidR="00890286" w:rsidRPr="003B70B1" w:rsidRDefault="003B70B1" w:rsidP="00A667E7">
      <w:pPr>
        <w:spacing w:after="120"/>
        <w:rPr>
          <w:lang w:val="sr-Cyrl-RS"/>
        </w:rPr>
      </w:pPr>
      <w:r>
        <w:rPr>
          <w:lang w:val="sr-Cyrl-RS"/>
        </w:rPr>
        <w:t xml:space="preserve">На основу горња два графикона, на први поглед рекло би се да није било потребе уводити другу мрежу у систем. Међутим, пажњу треба обратити да се овде ради о денормализованим вредностима оба модела у пикселима, тада разлика постаје очигледна. Други модел користи се унутар апликације за праћење пажње возача и на основу експерименталних резултата зна се да су предикције другог модела веома тачне. Разлике у предикцијама између ова два модела су у распону од 20 – 25 пиксела, што је неприхватљиво и грешка је изразито велика. Долази се до закључка да први модел мреже није способан да поуздано пронађе централне тачке </w:t>
      </w:r>
      <w:r w:rsidR="0026365B">
        <w:rPr>
          <w:lang w:val="sr-Cyrl-RS"/>
        </w:rPr>
        <w:t xml:space="preserve">левог </w:t>
      </w:r>
      <w:r>
        <w:rPr>
          <w:lang w:val="sr-Cyrl-RS"/>
        </w:rPr>
        <w:t xml:space="preserve">ока, односно имало је смисла уводити други модел у систем. </w:t>
      </w:r>
      <w:r w:rsidR="0026365B">
        <w:rPr>
          <w:lang w:val="sr-Cyrl-RS"/>
        </w:rPr>
        <w:t>Слични резултати се добијају и за десно око.</w:t>
      </w:r>
    </w:p>
    <w:p w14:paraId="61F05208" w14:textId="4975AECF" w:rsidR="003B70B1" w:rsidRDefault="003B70B1" w:rsidP="003B70B1">
      <w:pPr>
        <w:pStyle w:val="Heading3"/>
        <w:rPr>
          <w:lang w:val="sr-Cyrl-RS"/>
        </w:rPr>
      </w:pPr>
      <w:bookmarkStart w:id="108" w:name="_Toc47347555"/>
      <w:r>
        <w:rPr>
          <w:lang w:val="sr-Cyrl-RS"/>
        </w:rPr>
        <w:t xml:space="preserve">Временска потрошња појединих </w:t>
      </w:r>
      <w:r w:rsidR="00AB19CC">
        <w:rPr>
          <w:lang w:val="sr-Cyrl-RS"/>
        </w:rPr>
        <w:t>целина</w:t>
      </w:r>
      <w:r>
        <w:rPr>
          <w:lang w:val="sr-Cyrl-RS"/>
        </w:rPr>
        <w:t xml:space="preserve"> програмског кода</w:t>
      </w:r>
      <w:bookmarkEnd w:id="108"/>
    </w:p>
    <w:p w14:paraId="0BDAB13B" w14:textId="6755732D" w:rsidR="007B495B" w:rsidRDefault="00AB19CC" w:rsidP="00AB19CC">
      <w:pPr>
        <w:rPr>
          <w:lang w:val="sr-Cyrl-RS"/>
        </w:rPr>
      </w:pPr>
      <w:r>
        <w:rPr>
          <w:lang w:val="sr-Cyrl-RS"/>
        </w:rPr>
        <w:t>У наредном делу, табеларно је приказана временска потрошња појединих целина програмског кода апликације за праћење пажње возача. У зависности од тога о којим деловима је реч програмски код се делом извршава на графичком процесору, а делом на централној процесорској јединици. Делови који служе за обраду и припрему података за улазе неуронск</w:t>
      </w:r>
      <w:r w:rsidR="0026365B">
        <w:rPr>
          <w:lang w:val="sr-Cyrl-RS"/>
        </w:rPr>
        <w:t>их</w:t>
      </w:r>
      <w:r>
        <w:rPr>
          <w:lang w:val="sr-Cyrl-RS"/>
        </w:rPr>
        <w:t xml:space="preserve"> мреж</w:t>
      </w:r>
      <w:r w:rsidR="0026365B">
        <w:rPr>
          <w:lang w:val="sr-Cyrl-RS"/>
        </w:rPr>
        <w:t>а</w:t>
      </w:r>
      <w:r>
        <w:rPr>
          <w:lang w:val="sr-Cyrl-RS"/>
        </w:rPr>
        <w:t xml:space="preserve"> извршавају се на централној процесорској јединици, док се саме предикције извршавају на графичком процесору рачунара. </w:t>
      </w:r>
    </w:p>
    <w:p w14:paraId="75CA2760" w14:textId="62135FD4" w:rsidR="00AB19CC" w:rsidRPr="007B495B" w:rsidRDefault="007B495B" w:rsidP="007B495B">
      <w:pPr>
        <w:spacing w:after="200" w:line="276" w:lineRule="auto"/>
        <w:ind w:firstLine="0"/>
        <w:jc w:val="left"/>
        <w:rPr>
          <w:lang w:val="sr-Cyrl-RS"/>
        </w:rPr>
      </w:pPr>
      <w:r>
        <w:rPr>
          <w:lang w:val="sr-Cyrl-RS"/>
        </w:rPr>
        <w:br w:type="page"/>
      </w:r>
    </w:p>
    <w:tbl>
      <w:tblPr>
        <w:tblStyle w:val="TableGrid"/>
        <w:tblW w:w="0" w:type="auto"/>
        <w:jc w:val="center"/>
        <w:tblLook w:val="04A0" w:firstRow="1" w:lastRow="0" w:firstColumn="1" w:lastColumn="0" w:noHBand="0" w:noVBand="1"/>
      </w:tblPr>
      <w:tblGrid>
        <w:gridCol w:w="3005"/>
        <w:gridCol w:w="3005"/>
        <w:gridCol w:w="3006"/>
      </w:tblGrid>
      <w:tr w:rsidR="007B495B" w14:paraId="20A28C90" w14:textId="77777777" w:rsidTr="00F2072E">
        <w:trPr>
          <w:jc w:val="center"/>
        </w:trPr>
        <w:tc>
          <w:tcPr>
            <w:tcW w:w="3005" w:type="dxa"/>
            <w:vAlign w:val="center"/>
          </w:tcPr>
          <w:p w14:paraId="3EAFEC2A" w14:textId="77777777" w:rsidR="007B495B" w:rsidRPr="00F2072E" w:rsidRDefault="007B495B" w:rsidP="00F2072E">
            <w:pPr>
              <w:ind w:firstLine="0"/>
              <w:jc w:val="center"/>
              <w:rPr>
                <w:b/>
                <w:bCs/>
                <w:sz w:val="22"/>
                <w:szCs w:val="18"/>
              </w:rPr>
            </w:pPr>
          </w:p>
        </w:tc>
        <w:tc>
          <w:tcPr>
            <w:tcW w:w="3005" w:type="dxa"/>
            <w:vAlign w:val="center"/>
          </w:tcPr>
          <w:p w14:paraId="7E03DBA0" w14:textId="531F1B2B" w:rsidR="007B495B" w:rsidRPr="00F2072E" w:rsidRDefault="00F2072E" w:rsidP="00F2072E">
            <w:pPr>
              <w:ind w:firstLine="0"/>
              <w:jc w:val="center"/>
              <w:rPr>
                <w:b/>
                <w:bCs/>
                <w:sz w:val="22"/>
                <w:szCs w:val="18"/>
              </w:rPr>
            </w:pPr>
            <w:r w:rsidRPr="00D17EDF">
              <w:rPr>
                <w:b/>
                <w:bCs/>
                <w:iCs/>
                <w:sz w:val="22"/>
                <w:szCs w:val="18"/>
              </w:rPr>
              <w:t xml:space="preserve">Intel </w:t>
            </w:r>
            <w:r w:rsidRPr="00D17EDF">
              <w:rPr>
                <w:b/>
                <w:bCs/>
                <w:sz w:val="22"/>
                <w:szCs w:val="18"/>
              </w:rPr>
              <w:t>i</w:t>
            </w:r>
            <w:r w:rsidRPr="00F2072E">
              <w:rPr>
                <w:b/>
                <w:bCs/>
                <w:sz w:val="22"/>
                <w:szCs w:val="18"/>
              </w:rPr>
              <w:t>7-6700</w:t>
            </w:r>
            <w:r w:rsidRPr="00F2072E">
              <w:rPr>
                <w:b/>
                <w:bCs/>
                <w:i/>
                <w:iCs/>
                <w:sz w:val="22"/>
                <w:szCs w:val="18"/>
              </w:rPr>
              <w:t>hq</w:t>
            </w:r>
            <w:r>
              <w:rPr>
                <w:b/>
                <w:bCs/>
                <w:i/>
                <w:iCs/>
                <w:sz w:val="22"/>
                <w:szCs w:val="18"/>
              </w:rPr>
              <w:t xml:space="preserve"> </w:t>
            </w:r>
            <w:r>
              <w:rPr>
                <w:b/>
                <w:bCs/>
                <w:sz w:val="22"/>
                <w:szCs w:val="18"/>
              </w:rPr>
              <w:t>[</w:t>
            </w:r>
            <w:r w:rsidRPr="00F2072E">
              <w:rPr>
                <w:b/>
                <w:bCs/>
                <w:i/>
                <w:iCs/>
                <w:sz w:val="22"/>
                <w:szCs w:val="18"/>
              </w:rPr>
              <w:t>ms</w:t>
            </w:r>
            <w:r>
              <w:rPr>
                <w:b/>
                <w:bCs/>
                <w:sz w:val="22"/>
                <w:szCs w:val="18"/>
              </w:rPr>
              <w:t>]</w:t>
            </w:r>
          </w:p>
        </w:tc>
        <w:tc>
          <w:tcPr>
            <w:tcW w:w="3006" w:type="dxa"/>
            <w:vAlign w:val="center"/>
          </w:tcPr>
          <w:p w14:paraId="750D7731" w14:textId="77F6765F" w:rsidR="007B495B" w:rsidRPr="00F2072E" w:rsidRDefault="00D17EDF" w:rsidP="00F2072E">
            <w:pPr>
              <w:ind w:firstLine="0"/>
              <w:jc w:val="center"/>
              <w:rPr>
                <w:b/>
                <w:bCs/>
                <w:sz w:val="22"/>
                <w:szCs w:val="18"/>
              </w:rPr>
            </w:pPr>
            <w:r w:rsidRPr="00D17EDF">
              <w:rPr>
                <w:b/>
                <w:bCs/>
                <w:i/>
                <w:sz w:val="22"/>
                <w:szCs w:val="18"/>
              </w:rPr>
              <w:t>Intel</w:t>
            </w:r>
            <w:r>
              <w:rPr>
                <w:b/>
                <w:bCs/>
                <w:sz w:val="22"/>
                <w:szCs w:val="18"/>
              </w:rPr>
              <w:t xml:space="preserve"> </w:t>
            </w:r>
            <w:r w:rsidRPr="00D17EDF">
              <w:rPr>
                <w:b/>
                <w:bCs/>
                <w:i/>
                <w:sz w:val="22"/>
                <w:szCs w:val="18"/>
              </w:rPr>
              <w:t>i</w:t>
            </w:r>
            <w:r>
              <w:rPr>
                <w:b/>
                <w:bCs/>
                <w:sz w:val="22"/>
                <w:szCs w:val="18"/>
              </w:rPr>
              <w:t>7-8700</w:t>
            </w:r>
            <w:r w:rsidRPr="00D17EDF">
              <w:rPr>
                <w:b/>
                <w:bCs/>
                <w:i/>
                <w:sz w:val="22"/>
                <w:szCs w:val="18"/>
              </w:rPr>
              <w:t>K</w:t>
            </w:r>
            <w:r>
              <w:rPr>
                <w:b/>
                <w:bCs/>
                <w:sz w:val="22"/>
                <w:szCs w:val="18"/>
              </w:rPr>
              <w:t xml:space="preserve"> </w:t>
            </w:r>
            <w:r w:rsidR="00F2072E" w:rsidRPr="00F2072E">
              <w:rPr>
                <w:b/>
                <w:bCs/>
                <w:sz w:val="22"/>
                <w:szCs w:val="18"/>
              </w:rPr>
              <w:t>[</w:t>
            </w:r>
            <w:r w:rsidR="00F2072E" w:rsidRPr="00F2072E">
              <w:rPr>
                <w:b/>
                <w:bCs/>
                <w:i/>
                <w:iCs/>
                <w:sz w:val="22"/>
                <w:szCs w:val="18"/>
              </w:rPr>
              <w:t>ms</w:t>
            </w:r>
            <w:r w:rsidR="00F2072E" w:rsidRPr="00F2072E">
              <w:rPr>
                <w:b/>
                <w:bCs/>
                <w:sz w:val="22"/>
                <w:szCs w:val="18"/>
              </w:rPr>
              <w:t>]</w:t>
            </w:r>
          </w:p>
        </w:tc>
      </w:tr>
      <w:tr w:rsidR="007B495B" w14:paraId="7017AFFB" w14:textId="77777777" w:rsidTr="00F2072E">
        <w:trPr>
          <w:jc w:val="center"/>
        </w:trPr>
        <w:tc>
          <w:tcPr>
            <w:tcW w:w="3005" w:type="dxa"/>
            <w:vAlign w:val="center"/>
          </w:tcPr>
          <w:p w14:paraId="16F72A3C" w14:textId="20120E03" w:rsidR="007B495B" w:rsidRPr="00F2072E" w:rsidRDefault="00F2072E" w:rsidP="00F2072E">
            <w:pPr>
              <w:ind w:firstLine="0"/>
              <w:jc w:val="center"/>
              <w:rPr>
                <w:b/>
                <w:bCs/>
                <w:sz w:val="22"/>
                <w:szCs w:val="18"/>
                <w:lang w:val="sr-Cyrl-RS"/>
              </w:rPr>
            </w:pPr>
            <w:r w:rsidRPr="00F2072E">
              <w:rPr>
                <w:b/>
                <w:bCs/>
                <w:sz w:val="22"/>
                <w:szCs w:val="18"/>
                <w:lang w:val="sr-Cyrl-RS"/>
              </w:rPr>
              <w:t>Припрема фотографије</w:t>
            </w:r>
          </w:p>
        </w:tc>
        <w:tc>
          <w:tcPr>
            <w:tcW w:w="3005" w:type="dxa"/>
            <w:vAlign w:val="center"/>
          </w:tcPr>
          <w:p w14:paraId="231C02EF" w14:textId="24287862" w:rsidR="007B495B" w:rsidRPr="00F2072E" w:rsidRDefault="00D73AB3" w:rsidP="00F2072E">
            <w:pPr>
              <w:ind w:firstLine="0"/>
              <w:jc w:val="center"/>
              <w:rPr>
                <w:sz w:val="22"/>
                <w:szCs w:val="18"/>
              </w:rPr>
            </w:pPr>
            <w:r>
              <w:rPr>
                <w:sz w:val="22"/>
                <w:szCs w:val="18"/>
              </w:rPr>
              <w:t>0.</w:t>
            </w:r>
            <w:r w:rsidR="005B2485">
              <w:rPr>
                <w:sz w:val="22"/>
                <w:szCs w:val="18"/>
              </w:rPr>
              <w:t>3</w:t>
            </w:r>
          </w:p>
        </w:tc>
        <w:tc>
          <w:tcPr>
            <w:tcW w:w="3006" w:type="dxa"/>
            <w:vAlign w:val="center"/>
          </w:tcPr>
          <w:p w14:paraId="04A95B14" w14:textId="4D8C4C54" w:rsidR="007B495B" w:rsidRPr="00F2072E" w:rsidRDefault="00D17EDF" w:rsidP="00F2072E">
            <w:pPr>
              <w:ind w:firstLine="0"/>
              <w:jc w:val="center"/>
              <w:rPr>
                <w:sz w:val="22"/>
                <w:szCs w:val="18"/>
              </w:rPr>
            </w:pPr>
            <w:r>
              <w:rPr>
                <w:sz w:val="22"/>
                <w:szCs w:val="18"/>
              </w:rPr>
              <w:t>0.1</w:t>
            </w:r>
          </w:p>
        </w:tc>
      </w:tr>
      <w:tr w:rsidR="00F2072E" w14:paraId="512E00A6" w14:textId="77777777" w:rsidTr="00F2072E">
        <w:trPr>
          <w:jc w:val="center"/>
        </w:trPr>
        <w:tc>
          <w:tcPr>
            <w:tcW w:w="3005" w:type="dxa"/>
            <w:vAlign w:val="center"/>
          </w:tcPr>
          <w:p w14:paraId="05B94228" w14:textId="65ADF2B1" w:rsidR="00F2072E" w:rsidRPr="00F2072E" w:rsidRDefault="00F2072E" w:rsidP="00F2072E">
            <w:pPr>
              <w:ind w:firstLine="0"/>
              <w:jc w:val="center"/>
              <w:rPr>
                <w:b/>
                <w:bCs/>
                <w:sz w:val="22"/>
                <w:szCs w:val="18"/>
                <w:lang w:val="sr-Cyrl-RS"/>
              </w:rPr>
            </w:pPr>
            <w:r w:rsidRPr="00F2072E">
              <w:rPr>
                <w:b/>
                <w:bCs/>
                <w:sz w:val="22"/>
                <w:szCs w:val="18"/>
                <w:lang w:val="sr-Cyrl-RS"/>
              </w:rPr>
              <w:t>Припрема лица</w:t>
            </w:r>
          </w:p>
        </w:tc>
        <w:tc>
          <w:tcPr>
            <w:tcW w:w="3005" w:type="dxa"/>
            <w:vAlign w:val="center"/>
          </w:tcPr>
          <w:p w14:paraId="2F2BAFFB" w14:textId="1A0B1B24" w:rsidR="00F2072E" w:rsidRPr="00F2072E" w:rsidRDefault="00D73AB3" w:rsidP="00F2072E">
            <w:pPr>
              <w:ind w:firstLine="0"/>
              <w:jc w:val="center"/>
              <w:rPr>
                <w:sz w:val="22"/>
                <w:szCs w:val="18"/>
              </w:rPr>
            </w:pPr>
            <w:r>
              <w:rPr>
                <w:sz w:val="22"/>
                <w:szCs w:val="18"/>
              </w:rPr>
              <w:t>0.4</w:t>
            </w:r>
          </w:p>
        </w:tc>
        <w:tc>
          <w:tcPr>
            <w:tcW w:w="3006" w:type="dxa"/>
            <w:vAlign w:val="center"/>
          </w:tcPr>
          <w:p w14:paraId="3A0AF38B" w14:textId="014CF398" w:rsidR="00F2072E" w:rsidRPr="00F2072E" w:rsidRDefault="00D17EDF" w:rsidP="00F2072E">
            <w:pPr>
              <w:ind w:firstLine="0"/>
              <w:jc w:val="center"/>
              <w:rPr>
                <w:sz w:val="22"/>
                <w:szCs w:val="18"/>
              </w:rPr>
            </w:pPr>
            <w:r>
              <w:rPr>
                <w:sz w:val="22"/>
                <w:szCs w:val="18"/>
              </w:rPr>
              <w:t>0.3</w:t>
            </w:r>
          </w:p>
        </w:tc>
      </w:tr>
      <w:tr w:rsidR="007B495B" w14:paraId="64CBF440" w14:textId="77777777" w:rsidTr="00F2072E">
        <w:trPr>
          <w:jc w:val="center"/>
        </w:trPr>
        <w:tc>
          <w:tcPr>
            <w:tcW w:w="3005" w:type="dxa"/>
            <w:vAlign w:val="center"/>
          </w:tcPr>
          <w:p w14:paraId="57C72658" w14:textId="417B7B16" w:rsidR="007B495B" w:rsidRPr="00F2072E" w:rsidRDefault="00F2072E" w:rsidP="00F2072E">
            <w:pPr>
              <w:ind w:firstLine="0"/>
              <w:jc w:val="center"/>
              <w:rPr>
                <w:b/>
                <w:bCs/>
                <w:sz w:val="22"/>
                <w:szCs w:val="18"/>
                <w:lang w:val="sr-Cyrl-RS"/>
              </w:rPr>
            </w:pPr>
            <w:r w:rsidRPr="00F2072E">
              <w:rPr>
                <w:b/>
                <w:bCs/>
                <w:sz w:val="22"/>
                <w:szCs w:val="18"/>
                <w:lang w:val="sr-Cyrl-RS"/>
              </w:rPr>
              <w:t>Припрема елемената лица</w:t>
            </w:r>
          </w:p>
        </w:tc>
        <w:tc>
          <w:tcPr>
            <w:tcW w:w="3005" w:type="dxa"/>
            <w:vAlign w:val="center"/>
          </w:tcPr>
          <w:p w14:paraId="0E16E90B" w14:textId="013A4F9A" w:rsidR="007B495B" w:rsidRPr="00F2072E" w:rsidRDefault="00CA5FFD" w:rsidP="00F2072E">
            <w:pPr>
              <w:ind w:firstLine="0"/>
              <w:jc w:val="center"/>
              <w:rPr>
                <w:sz w:val="22"/>
                <w:szCs w:val="18"/>
              </w:rPr>
            </w:pPr>
            <w:r>
              <w:rPr>
                <w:sz w:val="22"/>
                <w:szCs w:val="18"/>
              </w:rPr>
              <w:t>0.5</w:t>
            </w:r>
          </w:p>
        </w:tc>
        <w:tc>
          <w:tcPr>
            <w:tcW w:w="3006" w:type="dxa"/>
            <w:vAlign w:val="center"/>
          </w:tcPr>
          <w:p w14:paraId="1FF71421" w14:textId="790F38D0" w:rsidR="007B495B" w:rsidRPr="00F2072E" w:rsidRDefault="0096668B" w:rsidP="00F2072E">
            <w:pPr>
              <w:ind w:firstLine="0"/>
              <w:jc w:val="center"/>
              <w:rPr>
                <w:sz w:val="22"/>
                <w:szCs w:val="18"/>
              </w:rPr>
            </w:pPr>
            <w:r>
              <w:rPr>
                <w:sz w:val="22"/>
                <w:szCs w:val="18"/>
              </w:rPr>
              <w:t>0.2</w:t>
            </w:r>
          </w:p>
        </w:tc>
      </w:tr>
      <w:tr w:rsidR="007B495B" w14:paraId="4298CEDB" w14:textId="77777777" w:rsidTr="00F2072E">
        <w:trPr>
          <w:jc w:val="center"/>
        </w:trPr>
        <w:tc>
          <w:tcPr>
            <w:tcW w:w="3005" w:type="dxa"/>
            <w:vAlign w:val="center"/>
          </w:tcPr>
          <w:p w14:paraId="7F663947" w14:textId="7E7C1205" w:rsidR="007B495B" w:rsidRPr="00F2072E" w:rsidRDefault="00F2072E" w:rsidP="00F2072E">
            <w:pPr>
              <w:ind w:firstLine="0"/>
              <w:jc w:val="center"/>
              <w:rPr>
                <w:b/>
                <w:bCs/>
                <w:sz w:val="22"/>
                <w:szCs w:val="18"/>
                <w:lang w:val="sr-Cyrl-RS"/>
              </w:rPr>
            </w:pPr>
            <w:r w:rsidRPr="00F2072E">
              <w:rPr>
                <w:b/>
                <w:bCs/>
                <w:sz w:val="22"/>
                <w:szCs w:val="18"/>
                <w:lang w:val="sr-Cyrl-RS"/>
              </w:rPr>
              <w:t>Интерпретација</w:t>
            </w:r>
          </w:p>
        </w:tc>
        <w:tc>
          <w:tcPr>
            <w:tcW w:w="3005" w:type="dxa"/>
            <w:vAlign w:val="center"/>
          </w:tcPr>
          <w:p w14:paraId="0FB04691" w14:textId="63D59B51" w:rsidR="007B495B" w:rsidRPr="00F2072E" w:rsidRDefault="00CB05F3" w:rsidP="00F2072E">
            <w:pPr>
              <w:ind w:firstLine="0"/>
              <w:jc w:val="center"/>
              <w:rPr>
                <w:sz w:val="22"/>
                <w:szCs w:val="18"/>
              </w:rPr>
            </w:pPr>
            <w:r>
              <w:rPr>
                <w:sz w:val="22"/>
                <w:szCs w:val="18"/>
              </w:rPr>
              <w:t>5</w:t>
            </w:r>
          </w:p>
        </w:tc>
        <w:tc>
          <w:tcPr>
            <w:tcW w:w="3006" w:type="dxa"/>
            <w:vAlign w:val="center"/>
          </w:tcPr>
          <w:p w14:paraId="788FE032" w14:textId="071CBB50" w:rsidR="007B495B" w:rsidRPr="00F2072E" w:rsidRDefault="00390077" w:rsidP="00F2072E">
            <w:pPr>
              <w:keepNext/>
              <w:ind w:firstLine="0"/>
              <w:jc w:val="center"/>
              <w:rPr>
                <w:sz w:val="22"/>
                <w:szCs w:val="18"/>
              </w:rPr>
            </w:pPr>
            <w:r>
              <w:rPr>
                <w:sz w:val="22"/>
                <w:szCs w:val="18"/>
              </w:rPr>
              <w:t>4</w:t>
            </w:r>
          </w:p>
        </w:tc>
      </w:tr>
    </w:tbl>
    <w:p w14:paraId="628D478D" w14:textId="0AA2F94A" w:rsidR="007B495B" w:rsidRPr="007B495B" w:rsidRDefault="00F2072E" w:rsidP="00F2072E">
      <w:pPr>
        <w:pStyle w:val="Caption"/>
      </w:pPr>
      <w:r>
        <w:t xml:space="preserve">Табела </w:t>
      </w:r>
      <w:r>
        <w:fldChar w:fldCharType="begin"/>
      </w:r>
      <w:r>
        <w:instrText xml:space="preserve"> STYLEREF 1 \s </w:instrText>
      </w:r>
      <w:r>
        <w:fldChar w:fldCharType="separate"/>
      </w:r>
      <w:r>
        <w:rPr>
          <w:noProof/>
        </w:rPr>
        <w:t>5</w:t>
      </w:r>
      <w:r>
        <w:fldChar w:fldCharType="end"/>
      </w:r>
      <w:r>
        <w:t>.</w:t>
      </w:r>
      <w:r>
        <w:fldChar w:fldCharType="begin"/>
      </w:r>
      <w:r>
        <w:instrText xml:space="preserve"> SEQ Табела \* ARABIC \s 1 </w:instrText>
      </w:r>
      <w:r>
        <w:fldChar w:fldCharType="separate"/>
      </w:r>
      <w:r>
        <w:rPr>
          <w:noProof/>
        </w:rPr>
        <w:t>1</w:t>
      </w:r>
      <w:r>
        <w:fldChar w:fldCharType="end"/>
      </w:r>
      <w:r>
        <w:rPr>
          <w:noProof/>
          <w:lang w:val="sr-Cyrl-RS"/>
        </w:rPr>
        <w:t xml:space="preserve"> Временска потрошња делова кода који се извршавају на централној процесорској јединици</w:t>
      </w:r>
    </w:p>
    <w:p w14:paraId="4849A1C2" w14:textId="77777777" w:rsidR="00F2072E" w:rsidRPr="00AB19CC" w:rsidRDefault="00AB19CC" w:rsidP="00AB19CC">
      <w:pPr>
        <w:ind w:firstLine="0"/>
        <w:rPr>
          <w:lang w:val="sr-Cyrl-RS"/>
        </w:rPr>
      </w:pPr>
      <w:r>
        <w:rPr>
          <w:lang w:val="sr-Cyrl-RS"/>
        </w:rPr>
        <w:t xml:space="preserve"> </w:t>
      </w:r>
    </w:p>
    <w:tbl>
      <w:tblPr>
        <w:tblStyle w:val="TableGrid"/>
        <w:tblW w:w="0" w:type="auto"/>
        <w:tblLook w:val="04A0" w:firstRow="1" w:lastRow="0" w:firstColumn="1" w:lastColumn="0" w:noHBand="0" w:noVBand="1"/>
      </w:tblPr>
      <w:tblGrid>
        <w:gridCol w:w="3005"/>
        <w:gridCol w:w="3005"/>
        <w:gridCol w:w="3006"/>
      </w:tblGrid>
      <w:tr w:rsidR="00F2072E" w14:paraId="7AD07CC5" w14:textId="77777777" w:rsidTr="00F2072E">
        <w:tc>
          <w:tcPr>
            <w:tcW w:w="3005" w:type="dxa"/>
            <w:vAlign w:val="center"/>
          </w:tcPr>
          <w:p w14:paraId="0F06DC0D" w14:textId="77777777" w:rsidR="00F2072E" w:rsidRPr="00F2072E" w:rsidRDefault="00F2072E" w:rsidP="00F2072E">
            <w:pPr>
              <w:ind w:firstLine="0"/>
              <w:jc w:val="center"/>
              <w:rPr>
                <w:sz w:val="22"/>
                <w:szCs w:val="18"/>
                <w:lang w:val="sr-Cyrl-RS"/>
              </w:rPr>
            </w:pPr>
          </w:p>
        </w:tc>
        <w:tc>
          <w:tcPr>
            <w:tcW w:w="3005" w:type="dxa"/>
            <w:vAlign w:val="center"/>
          </w:tcPr>
          <w:p w14:paraId="15348C22" w14:textId="377B7673" w:rsidR="00F2072E" w:rsidRPr="00F2072E" w:rsidRDefault="00F2072E" w:rsidP="00F2072E">
            <w:pPr>
              <w:ind w:firstLine="0"/>
              <w:jc w:val="center"/>
              <w:rPr>
                <w:b/>
                <w:bCs/>
                <w:sz w:val="22"/>
                <w:szCs w:val="18"/>
              </w:rPr>
            </w:pPr>
            <w:r w:rsidRPr="00F2072E">
              <w:rPr>
                <w:b/>
                <w:bCs/>
                <w:i/>
                <w:iCs/>
                <w:sz w:val="22"/>
                <w:szCs w:val="18"/>
              </w:rPr>
              <w:t xml:space="preserve">Nvidia </w:t>
            </w:r>
            <w:r w:rsidRPr="007A58E0">
              <w:rPr>
                <w:b/>
                <w:bCs/>
                <w:i/>
                <w:iCs/>
                <w:sz w:val="22"/>
                <w:szCs w:val="18"/>
              </w:rPr>
              <w:t>GTX</w:t>
            </w:r>
            <w:r w:rsidRPr="008D44C0">
              <w:rPr>
                <w:b/>
                <w:bCs/>
                <w:iCs/>
                <w:sz w:val="22"/>
                <w:szCs w:val="18"/>
              </w:rPr>
              <w:t>960</w:t>
            </w:r>
            <w:r w:rsidR="00DD29F4" w:rsidRPr="007A58E0">
              <w:rPr>
                <w:b/>
                <w:bCs/>
                <w:i/>
                <w:iCs/>
                <w:sz w:val="22"/>
                <w:szCs w:val="18"/>
              </w:rPr>
              <w:t>M</w:t>
            </w:r>
            <w:r w:rsidRPr="00F2072E">
              <w:rPr>
                <w:b/>
                <w:bCs/>
                <w:sz w:val="22"/>
                <w:szCs w:val="18"/>
              </w:rPr>
              <w:t xml:space="preserve"> </w:t>
            </w:r>
            <w:r w:rsidRPr="008D44C0">
              <w:rPr>
                <w:b/>
                <w:bCs/>
                <w:iCs/>
                <w:sz w:val="22"/>
                <w:szCs w:val="18"/>
              </w:rPr>
              <w:t>4</w:t>
            </w:r>
            <w:r w:rsidRPr="007A58E0">
              <w:rPr>
                <w:b/>
                <w:bCs/>
                <w:i/>
                <w:iCs/>
                <w:sz w:val="22"/>
                <w:szCs w:val="18"/>
              </w:rPr>
              <w:t>GB</w:t>
            </w:r>
            <w:r w:rsidRPr="00F2072E">
              <w:rPr>
                <w:b/>
                <w:bCs/>
                <w:sz w:val="22"/>
                <w:szCs w:val="18"/>
              </w:rPr>
              <w:t xml:space="preserve"> [</w:t>
            </w:r>
            <w:r w:rsidRPr="00F2072E">
              <w:rPr>
                <w:b/>
                <w:bCs/>
                <w:i/>
                <w:iCs/>
                <w:sz w:val="22"/>
                <w:szCs w:val="18"/>
              </w:rPr>
              <w:t>ms</w:t>
            </w:r>
            <w:r w:rsidRPr="00F2072E">
              <w:rPr>
                <w:b/>
                <w:bCs/>
                <w:sz w:val="22"/>
                <w:szCs w:val="18"/>
              </w:rPr>
              <w:t>]</w:t>
            </w:r>
          </w:p>
        </w:tc>
        <w:tc>
          <w:tcPr>
            <w:tcW w:w="3006" w:type="dxa"/>
            <w:vAlign w:val="center"/>
          </w:tcPr>
          <w:p w14:paraId="1BF0AAAD" w14:textId="18CC3B9E" w:rsidR="00F2072E" w:rsidRPr="00F2072E" w:rsidRDefault="002A0108" w:rsidP="002A0108">
            <w:pPr>
              <w:ind w:firstLine="0"/>
              <w:jc w:val="center"/>
              <w:rPr>
                <w:sz w:val="22"/>
                <w:szCs w:val="18"/>
                <w:lang w:val="sr-Cyrl-RS"/>
              </w:rPr>
            </w:pPr>
            <w:r w:rsidRPr="00F2072E">
              <w:rPr>
                <w:b/>
                <w:bCs/>
                <w:i/>
                <w:iCs/>
                <w:sz w:val="22"/>
                <w:szCs w:val="18"/>
              </w:rPr>
              <w:t xml:space="preserve">Nvidia </w:t>
            </w:r>
            <w:r>
              <w:rPr>
                <w:b/>
                <w:bCs/>
                <w:i/>
                <w:iCs/>
                <w:sz w:val="22"/>
                <w:szCs w:val="18"/>
              </w:rPr>
              <w:t>GTX</w:t>
            </w:r>
            <w:bookmarkStart w:id="109" w:name="_GoBack"/>
            <w:r w:rsidRPr="008D44C0">
              <w:rPr>
                <w:b/>
                <w:bCs/>
                <w:iCs/>
                <w:sz w:val="22"/>
                <w:szCs w:val="18"/>
              </w:rPr>
              <w:t>1050</w:t>
            </w:r>
            <w:r w:rsidRPr="008D44C0">
              <w:rPr>
                <w:b/>
                <w:bCs/>
                <w:sz w:val="22"/>
                <w:szCs w:val="18"/>
              </w:rPr>
              <w:t xml:space="preserve"> </w:t>
            </w:r>
            <w:r w:rsidRPr="008D44C0">
              <w:rPr>
                <w:b/>
                <w:bCs/>
                <w:sz w:val="22"/>
                <w:szCs w:val="18"/>
              </w:rPr>
              <w:t>2</w:t>
            </w:r>
            <w:bookmarkEnd w:id="109"/>
            <w:r w:rsidRPr="002A0108">
              <w:rPr>
                <w:b/>
                <w:bCs/>
                <w:i/>
                <w:iCs/>
                <w:sz w:val="22"/>
                <w:szCs w:val="18"/>
              </w:rPr>
              <w:t>GB</w:t>
            </w:r>
            <w:r w:rsidRPr="00F2072E">
              <w:rPr>
                <w:b/>
                <w:bCs/>
                <w:sz w:val="22"/>
                <w:szCs w:val="18"/>
              </w:rPr>
              <w:t xml:space="preserve"> </w:t>
            </w:r>
            <w:r w:rsidR="00F2072E" w:rsidRPr="00F2072E">
              <w:rPr>
                <w:b/>
                <w:bCs/>
                <w:sz w:val="22"/>
                <w:szCs w:val="18"/>
              </w:rPr>
              <w:t>[</w:t>
            </w:r>
            <w:r w:rsidR="00F2072E" w:rsidRPr="00F2072E">
              <w:rPr>
                <w:b/>
                <w:bCs/>
                <w:i/>
                <w:iCs/>
                <w:sz w:val="22"/>
                <w:szCs w:val="18"/>
              </w:rPr>
              <w:t>ms</w:t>
            </w:r>
            <w:r w:rsidR="00F2072E" w:rsidRPr="00F2072E">
              <w:rPr>
                <w:b/>
                <w:bCs/>
                <w:sz w:val="22"/>
                <w:szCs w:val="18"/>
              </w:rPr>
              <w:t>]</w:t>
            </w:r>
          </w:p>
        </w:tc>
      </w:tr>
      <w:tr w:rsidR="00F2072E" w14:paraId="09F35C9C" w14:textId="77777777" w:rsidTr="00F2072E">
        <w:tc>
          <w:tcPr>
            <w:tcW w:w="3005" w:type="dxa"/>
            <w:vAlign w:val="center"/>
          </w:tcPr>
          <w:p w14:paraId="2B4F8E2C" w14:textId="2C46CCE0" w:rsidR="00F2072E" w:rsidRPr="00F2072E" w:rsidRDefault="00F2072E" w:rsidP="00F2072E">
            <w:pPr>
              <w:ind w:firstLine="0"/>
              <w:jc w:val="center"/>
              <w:rPr>
                <w:b/>
                <w:bCs/>
                <w:sz w:val="22"/>
                <w:szCs w:val="18"/>
                <w:lang w:val="sr-Cyrl-RS"/>
              </w:rPr>
            </w:pPr>
            <w:r w:rsidRPr="00F2072E">
              <w:rPr>
                <w:b/>
                <w:bCs/>
                <w:sz w:val="22"/>
                <w:szCs w:val="18"/>
                <w:lang w:val="sr-Cyrl-RS"/>
              </w:rPr>
              <w:t>Предикције првог модела</w:t>
            </w:r>
          </w:p>
        </w:tc>
        <w:tc>
          <w:tcPr>
            <w:tcW w:w="3005" w:type="dxa"/>
            <w:vAlign w:val="center"/>
          </w:tcPr>
          <w:p w14:paraId="260E0A86" w14:textId="4CBD452A" w:rsidR="00F2072E" w:rsidRPr="005B2485" w:rsidRDefault="005B2485" w:rsidP="00F2072E">
            <w:pPr>
              <w:ind w:firstLine="0"/>
              <w:jc w:val="center"/>
              <w:rPr>
                <w:sz w:val="22"/>
                <w:szCs w:val="18"/>
              </w:rPr>
            </w:pPr>
            <w:r>
              <w:rPr>
                <w:sz w:val="22"/>
                <w:szCs w:val="18"/>
              </w:rPr>
              <w:t>16</w:t>
            </w:r>
          </w:p>
        </w:tc>
        <w:tc>
          <w:tcPr>
            <w:tcW w:w="3006" w:type="dxa"/>
            <w:vAlign w:val="center"/>
          </w:tcPr>
          <w:p w14:paraId="03B676AC" w14:textId="137A7EE2" w:rsidR="00F2072E" w:rsidRPr="00D17EDF" w:rsidRDefault="00D17EDF" w:rsidP="00F2072E">
            <w:pPr>
              <w:ind w:firstLine="0"/>
              <w:jc w:val="center"/>
              <w:rPr>
                <w:sz w:val="22"/>
                <w:szCs w:val="18"/>
                <w:lang w:val="en-GB"/>
              </w:rPr>
            </w:pPr>
            <w:r>
              <w:rPr>
                <w:sz w:val="22"/>
                <w:szCs w:val="18"/>
                <w:lang w:val="en-GB"/>
              </w:rPr>
              <w:t>10</w:t>
            </w:r>
          </w:p>
        </w:tc>
      </w:tr>
      <w:tr w:rsidR="00F2072E" w14:paraId="4D174190" w14:textId="77777777" w:rsidTr="00F2072E">
        <w:tc>
          <w:tcPr>
            <w:tcW w:w="3005" w:type="dxa"/>
            <w:vAlign w:val="center"/>
          </w:tcPr>
          <w:p w14:paraId="58348205" w14:textId="1F2E3D1D" w:rsidR="00F2072E" w:rsidRPr="00F2072E" w:rsidRDefault="00F2072E" w:rsidP="00F2072E">
            <w:pPr>
              <w:ind w:firstLine="0"/>
              <w:jc w:val="center"/>
              <w:rPr>
                <w:b/>
                <w:bCs/>
                <w:sz w:val="22"/>
                <w:szCs w:val="18"/>
                <w:lang w:val="sr-Cyrl-RS"/>
              </w:rPr>
            </w:pPr>
            <w:r w:rsidRPr="00F2072E">
              <w:rPr>
                <w:b/>
                <w:bCs/>
                <w:sz w:val="22"/>
                <w:szCs w:val="18"/>
                <w:lang w:val="sr-Cyrl-RS"/>
              </w:rPr>
              <w:t>Предикције другог модела</w:t>
            </w:r>
          </w:p>
        </w:tc>
        <w:tc>
          <w:tcPr>
            <w:tcW w:w="3005" w:type="dxa"/>
            <w:vAlign w:val="center"/>
          </w:tcPr>
          <w:p w14:paraId="716CE03E" w14:textId="6AFEA214" w:rsidR="00F2072E" w:rsidRPr="0093758C" w:rsidRDefault="0093758C" w:rsidP="00F2072E">
            <w:pPr>
              <w:ind w:firstLine="0"/>
              <w:jc w:val="center"/>
              <w:rPr>
                <w:sz w:val="22"/>
                <w:szCs w:val="18"/>
              </w:rPr>
            </w:pPr>
            <w:r>
              <w:rPr>
                <w:sz w:val="22"/>
                <w:szCs w:val="18"/>
              </w:rPr>
              <w:t>16</w:t>
            </w:r>
          </w:p>
        </w:tc>
        <w:tc>
          <w:tcPr>
            <w:tcW w:w="3006" w:type="dxa"/>
            <w:vAlign w:val="center"/>
          </w:tcPr>
          <w:p w14:paraId="78E38FF9" w14:textId="401BC5D7" w:rsidR="00F2072E" w:rsidRPr="00CF6A54" w:rsidRDefault="00CF6A54" w:rsidP="00F2072E">
            <w:pPr>
              <w:ind w:firstLine="0"/>
              <w:jc w:val="center"/>
              <w:rPr>
                <w:sz w:val="22"/>
                <w:szCs w:val="18"/>
                <w:lang w:val="en-GB"/>
              </w:rPr>
            </w:pPr>
            <w:r>
              <w:rPr>
                <w:sz w:val="22"/>
                <w:szCs w:val="18"/>
                <w:lang w:val="en-GB"/>
              </w:rPr>
              <w:t>10</w:t>
            </w:r>
          </w:p>
        </w:tc>
      </w:tr>
      <w:tr w:rsidR="00F2072E" w14:paraId="57E04C8A" w14:textId="77777777" w:rsidTr="00F2072E">
        <w:tc>
          <w:tcPr>
            <w:tcW w:w="3005" w:type="dxa"/>
            <w:vAlign w:val="center"/>
          </w:tcPr>
          <w:p w14:paraId="103AFFC4" w14:textId="3EBEC280" w:rsidR="00F2072E" w:rsidRPr="00F2072E" w:rsidRDefault="00F2072E" w:rsidP="00F2072E">
            <w:pPr>
              <w:ind w:firstLine="0"/>
              <w:jc w:val="center"/>
              <w:rPr>
                <w:b/>
                <w:bCs/>
                <w:sz w:val="22"/>
                <w:szCs w:val="18"/>
                <w:lang w:val="sr-Cyrl-RS"/>
              </w:rPr>
            </w:pPr>
            <w:r w:rsidRPr="00F2072E">
              <w:rPr>
                <w:b/>
                <w:bCs/>
                <w:sz w:val="22"/>
                <w:szCs w:val="18"/>
                <w:lang w:val="sr-Cyrl-RS"/>
              </w:rPr>
              <w:t>Предикције трећег модела</w:t>
            </w:r>
          </w:p>
        </w:tc>
        <w:tc>
          <w:tcPr>
            <w:tcW w:w="3005" w:type="dxa"/>
            <w:vAlign w:val="center"/>
          </w:tcPr>
          <w:p w14:paraId="4272BC7F" w14:textId="38688DF0" w:rsidR="00F2072E" w:rsidRPr="00CA5FFD" w:rsidRDefault="00CA5FFD" w:rsidP="00F2072E">
            <w:pPr>
              <w:ind w:firstLine="0"/>
              <w:jc w:val="center"/>
              <w:rPr>
                <w:sz w:val="22"/>
                <w:szCs w:val="18"/>
              </w:rPr>
            </w:pPr>
            <w:r>
              <w:rPr>
                <w:sz w:val="22"/>
                <w:szCs w:val="18"/>
              </w:rPr>
              <w:t>16</w:t>
            </w:r>
          </w:p>
        </w:tc>
        <w:tc>
          <w:tcPr>
            <w:tcW w:w="3006" w:type="dxa"/>
            <w:vAlign w:val="center"/>
          </w:tcPr>
          <w:p w14:paraId="46B63A1D" w14:textId="73E41A82" w:rsidR="00F2072E" w:rsidRPr="0096668B" w:rsidRDefault="0096668B" w:rsidP="00F2072E">
            <w:pPr>
              <w:keepNext/>
              <w:ind w:firstLine="0"/>
              <w:jc w:val="center"/>
              <w:rPr>
                <w:sz w:val="22"/>
                <w:szCs w:val="18"/>
                <w:lang w:val="en-GB"/>
              </w:rPr>
            </w:pPr>
            <w:r>
              <w:rPr>
                <w:sz w:val="22"/>
                <w:szCs w:val="18"/>
                <w:lang w:val="en-GB"/>
              </w:rPr>
              <w:t>10</w:t>
            </w:r>
          </w:p>
        </w:tc>
      </w:tr>
    </w:tbl>
    <w:p w14:paraId="0878E21B" w14:textId="05F093BE" w:rsidR="00AB19CC" w:rsidRPr="00AB19CC" w:rsidRDefault="00F2072E" w:rsidP="00F2072E">
      <w:pPr>
        <w:pStyle w:val="Caption"/>
        <w:rPr>
          <w:lang w:val="sr-Cyrl-RS"/>
        </w:rPr>
      </w:pPr>
      <w:r>
        <w:t xml:space="preserve">Табела </w:t>
      </w:r>
      <w:r>
        <w:fldChar w:fldCharType="begin"/>
      </w:r>
      <w:r>
        <w:instrText xml:space="preserve"> STYLEREF 1 \s </w:instrText>
      </w:r>
      <w:r>
        <w:fldChar w:fldCharType="separate"/>
      </w:r>
      <w:r>
        <w:rPr>
          <w:noProof/>
        </w:rPr>
        <w:t>5</w:t>
      </w:r>
      <w:r>
        <w:fldChar w:fldCharType="end"/>
      </w:r>
      <w:r>
        <w:t>.</w:t>
      </w:r>
      <w:r>
        <w:fldChar w:fldCharType="begin"/>
      </w:r>
      <w:r>
        <w:instrText xml:space="preserve"> SEQ Табела \* ARABIC \s 1 </w:instrText>
      </w:r>
      <w:r>
        <w:fldChar w:fldCharType="separate"/>
      </w:r>
      <w:r>
        <w:rPr>
          <w:noProof/>
        </w:rPr>
        <w:t>2</w:t>
      </w:r>
      <w:r>
        <w:fldChar w:fldCharType="end"/>
      </w:r>
      <w:r>
        <w:rPr>
          <w:lang w:val="sr-Cyrl-RS"/>
        </w:rPr>
        <w:t xml:space="preserve"> Временска потрошња делова кода који се изршавају на графичком процесору</w:t>
      </w:r>
    </w:p>
    <w:p w14:paraId="632B07AB" w14:textId="79609020" w:rsidR="00F2072E" w:rsidRDefault="00F2072E">
      <w:pPr>
        <w:spacing w:after="200" w:line="276" w:lineRule="auto"/>
        <w:ind w:firstLine="0"/>
        <w:jc w:val="left"/>
        <w:rPr>
          <w:highlight w:val="yellow"/>
        </w:rPr>
      </w:pPr>
      <w:r>
        <w:rPr>
          <w:highlight w:val="yellow"/>
        </w:rPr>
        <w:br w:type="page"/>
      </w:r>
    </w:p>
    <w:p w14:paraId="08860CFF" w14:textId="77777777" w:rsidR="00E157AE" w:rsidRPr="002B7D09" w:rsidRDefault="00E157AE" w:rsidP="002B7D09">
      <w:pPr>
        <w:spacing w:after="120"/>
        <w:ind w:firstLine="0"/>
        <w:rPr>
          <w:highlight w:val="yellow"/>
        </w:rPr>
      </w:pPr>
    </w:p>
    <w:p w14:paraId="70A28AC3" w14:textId="49FF106A" w:rsidR="00E75436" w:rsidRDefault="009E1AFF" w:rsidP="00A667E7">
      <w:pPr>
        <w:pStyle w:val="Heading1"/>
        <w:spacing w:after="120"/>
      </w:pPr>
      <w:bookmarkStart w:id="110" w:name="_Ref46530296"/>
      <w:bookmarkStart w:id="111" w:name="_Ref46530526"/>
      <w:bookmarkStart w:id="112" w:name="_Toc47347556"/>
      <w:r w:rsidRPr="000A7224">
        <w:t>Закључак</w:t>
      </w:r>
      <w:bookmarkEnd w:id="110"/>
      <w:bookmarkEnd w:id="111"/>
      <w:bookmarkEnd w:id="112"/>
    </w:p>
    <w:p w14:paraId="184219C2" w14:textId="57CC4C68" w:rsidR="004C2E6E" w:rsidRDefault="00E157AE" w:rsidP="00D51494">
      <w:pPr>
        <w:spacing w:after="120"/>
        <w:ind w:firstLine="360"/>
        <w:rPr>
          <w:lang w:val="sr-Cyrl-RS"/>
        </w:rPr>
      </w:pPr>
      <w:r>
        <w:rPr>
          <w:lang w:val="sr-Cyrl-RS"/>
        </w:rPr>
        <w:t>У овом раду описано је једно решење система за праћење пажње возача, које се као своје градивне целине, ослања на принципе Дубоког учења са сетом конволутивних неуронских мрежа</w:t>
      </w:r>
      <w:r w:rsidR="00B07F81">
        <w:rPr>
          <w:lang w:val="sr-Cyrl-RS"/>
        </w:rPr>
        <w:t xml:space="preserve"> и приступом надгледаног учења</w:t>
      </w:r>
      <w:r w:rsidR="00726A6C">
        <w:rPr>
          <w:lang w:val="sr-Cyrl-RS"/>
        </w:rPr>
        <w:t xml:space="preserve">. </w:t>
      </w:r>
      <w:r w:rsidR="00473EDC">
        <w:rPr>
          <w:lang w:val="sr-Cyrl-RS"/>
        </w:rPr>
        <w:t>Н</w:t>
      </w:r>
      <w:r w:rsidR="00726A6C">
        <w:rPr>
          <w:lang w:val="sr-Cyrl-RS"/>
        </w:rPr>
        <w:t xml:space="preserve">еуронске мреже показале су се као ефикасно и елегантно решење полазног проблема из разлога јер ако </w:t>
      </w:r>
      <w:r w:rsidR="0061721A">
        <w:rPr>
          <w:lang w:val="sr-Cyrl-RS"/>
        </w:rPr>
        <w:t>се располаже</w:t>
      </w:r>
      <w:r w:rsidR="00726A6C">
        <w:rPr>
          <w:lang w:val="sr-Cyrl-RS"/>
        </w:rPr>
        <w:t xml:space="preserve"> са довољно добрим сетом података </w:t>
      </w:r>
      <w:r w:rsidR="0061721A">
        <w:rPr>
          <w:lang w:val="sr-Cyrl-RS"/>
        </w:rPr>
        <w:t>може се</w:t>
      </w:r>
      <w:r w:rsidR="00726A6C">
        <w:rPr>
          <w:lang w:val="sr-Cyrl-RS"/>
        </w:rPr>
        <w:t xml:space="preserve"> много тога постићи. Оне су изузетно осетљиве и са</w:t>
      </w:r>
      <w:r w:rsidR="0061721A">
        <w:rPr>
          <w:lang w:val="sr-Cyrl-RS"/>
        </w:rPr>
        <w:t xml:space="preserve"> вештим руковањем могу са</w:t>
      </w:r>
      <w:r w:rsidR="00726A6C">
        <w:rPr>
          <w:lang w:val="sr-Cyrl-RS"/>
        </w:rPr>
        <w:t xml:space="preserve"> врло великом прецизношћу да обезбеде резултате који су потребни.</w:t>
      </w:r>
    </w:p>
    <w:p w14:paraId="2B6DB9E0" w14:textId="4640102F" w:rsidR="00B07F81" w:rsidRDefault="00E218C2" w:rsidP="00D51494">
      <w:pPr>
        <w:spacing w:after="120"/>
        <w:ind w:firstLine="360"/>
        <w:rPr>
          <w:lang w:val="sr-Cyrl-RS"/>
        </w:rPr>
      </w:pPr>
      <w:r>
        <w:rPr>
          <w:lang w:val="sr-Cyrl-RS"/>
        </w:rPr>
        <w:t xml:space="preserve">На основу приказаних резултата у поглављу Евалуација, може се закључити да </w:t>
      </w:r>
      <w:r w:rsidR="00726A6C">
        <w:rPr>
          <w:lang w:val="sr-Cyrl-RS"/>
        </w:rPr>
        <w:t xml:space="preserve">ово имплементација </w:t>
      </w:r>
      <w:r>
        <w:rPr>
          <w:lang w:val="sr-Cyrl-RS"/>
        </w:rPr>
        <w:t xml:space="preserve">никако не може представљати комерцијално решење, али може бити добра полазна референца. </w:t>
      </w:r>
      <w:r w:rsidR="00D806B2">
        <w:rPr>
          <w:lang w:val="sr-Cyrl-RS"/>
        </w:rPr>
        <w:t>Фактори</w:t>
      </w:r>
      <w:r>
        <w:rPr>
          <w:lang w:val="sr-Cyrl-RS"/>
        </w:rPr>
        <w:t xml:space="preserve"> који се користе за процену присутног нивоа пажње возача нису довољни за  потпуну процену, те постоји још много фактора који нису узети у обзир. Такође, проблем може представљати ноћна вожња, у којој би се морало пронаћи адекватно решење извора фотографија које би омогућило неуронским мрежама несметану обраду. </w:t>
      </w:r>
      <w:r w:rsidR="00726A6C">
        <w:rPr>
          <w:lang w:val="sr-Cyrl-RS"/>
        </w:rPr>
        <w:t>Важно је напоменути да</w:t>
      </w:r>
      <w:r w:rsidR="00CC4CA8">
        <w:rPr>
          <w:lang w:val="sr-Cyrl-RS"/>
        </w:rPr>
        <w:t xml:space="preserve"> су модели неуронских мрежа обучавани од почетка, односно нису претходно обучавани па само специјализовани за потребе рада. За њихово обучавање користили су се релативно мали сетови података. Око 10 хиљада фотографија кориштено је за обучавање првог модела и по око 5 хиљада фотографија за обучавање другог и трећег модела. </w:t>
      </w:r>
      <w:r w:rsidR="00473EDC">
        <w:rPr>
          <w:lang w:val="sr-Cyrl-RS"/>
        </w:rPr>
        <w:t>Показано је да и за такве, релативно мале сетове података, неуронске мреже могу да дају довољно добре</w:t>
      </w:r>
      <w:r w:rsidR="00FA1714">
        <w:rPr>
          <w:lang w:val="sr-Cyrl-RS"/>
        </w:rPr>
        <w:t xml:space="preserve"> и задовољавајуће</w:t>
      </w:r>
      <w:r w:rsidR="00473EDC">
        <w:rPr>
          <w:lang w:val="sr-Cyrl-RS"/>
        </w:rPr>
        <w:t xml:space="preserve"> резултате</w:t>
      </w:r>
      <w:r w:rsidR="00FA1714">
        <w:rPr>
          <w:lang w:val="sr-Cyrl-RS"/>
        </w:rPr>
        <w:t>.</w:t>
      </w:r>
      <w:r w:rsidR="00473EDC">
        <w:rPr>
          <w:lang w:val="sr-Cyrl-RS"/>
        </w:rPr>
        <w:t xml:space="preserve"> </w:t>
      </w:r>
    </w:p>
    <w:p w14:paraId="3496FFD8" w14:textId="3A474249" w:rsidR="00726A6C" w:rsidRDefault="00B07F81" w:rsidP="00D51494">
      <w:pPr>
        <w:spacing w:after="120"/>
        <w:ind w:firstLine="360"/>
        <w:rPr>
          <w:lang w:val="sr-Cyrl-RS"/>
        </w:rPr>
      </w:pPr>
      <w:r>
        <w:rPr>
          <w:lang w:val="sr-Cyrl-RS"/>
        </w:rPr>
        <w:t>Упркос свему томе, циљеви рада су испуњени. Омогућено је генерисање сетова података, имплементирана апликација за лабелирање и генерисање .</w:t>
      </w:r>
      <w:r w:rsidRPr="00D806B2">
        <w:rPr>
          <w:i/>
          <w:iCs/>
        </w:rPr>
        <w:t>csv</w:t>
      </w:r>
      <w:r>
        <w:t xml:space="preserve"> </w:t>
      </w:r>
      <w:r>
        <w:rPr>
          <w:lang w:val="sr-Cyrl-RS"/>
        </w:rPr>
        <w:t xml:space="preserve">датотека </w:t>
      </w:r>
      <w:r>
        <w:rPr>
          <w:lang w:val="sr-Cyrl-RS"/>
        </w:rPr>
        <w:lastRenderedPageBreak/>
        <w:t>жељеног и потребног формата, констурисани су модели конволутивних неуронских мрежа, обучени и примењени унутар финалне апликације. Стечено је практично искуство у раду са вештачким неуронским мрежама</w:t>
      </w:r>
      <w:r w:rsidR="004C2E6E">
        <w:rPr>
          <w:lang w:val="sr-Cyrl-RS"/>
        </w:rPr>
        <w:t xml:space="preserve"> и одговарајућим библиотекама</w:t>
      </w:r>
      <w:r w:rsidR="00B0624C">
        <w:rPr>
          <w:lang w:val="sr-Cyrl-RS"/>
        </w:rPr>
        <w:t>, манипулисањем и организацијом великих скупова података</w:t>
      </w:r>
      <w:r w:rsidR="00A04203">
        <w:rPr>
          <w:lang w:val="sr-Cyrl-RS"/>
        </w:rPr>
        <w:t xml:space="preserve">, </w:t>
      </w:r>
      <w:r>
        <w:rPr>
          <w:lang w:val="sr-Cyrl-RS"/>
        </w:rPr>
        <w:t>али и другим програмским алатима и усавршена већ постојећа знања</w:t>
      </w:r>
      <w:r w:rsidR="00B0624C">
        <w:rPr>
          <w:lang w:val="sr-Cyrl-RS"/>
        </w:rPr>
        <w:t xml:space="preserve"> у програмским језицима </w:t>
      </w:r>
      <w:r w:rsidR="00B0624C" w:rsidRPr="00B0624C">
        <w:rPr>
          <w:i/>
          <w:iCs/>
        </w:rPr>
        <w:t>Python</w:t>
      </w:r>
      <w:r w:rsidR="00B0624C">
        <w:t xml:space="preserve"> </w:t>
      </w:r>
      <w:r w:rsidR="00B0624C">
        <w:rPr>
          <w:lang w:val="sr-Cyrl-RS"/>
        </w:rPr>
        <w:t xml:space="preserve">и </w:t>
      </w:r>
      <w:r w:rsidR="00B0624C" w:rsidRPr="00B0624C">
        <w:rPr>
          <w:i/>
          <w:iCs/>
        </w:rPr>
        <w:t>C#</w:t>
      </w:r>
      <w:r>
        <w:rPr>
          <w:lang w:val="sr-Cyrl-RS"/>
        </w:rPr>
        <w:t>.</w:t>
      </w:r>
    </w:p>
    <w:p w14:paraId="1858EC7E" w14:textId="20C6435E" w:rsidR="002B7D09" w:rsidRDefault="00DD4FFF" w:rsidP="00D51494">
      <w:pPr>
        <w:spacing w:after="120"/>
        <w:ind w:firstLine="360"/>
        <w:rPr>
          <w:lang w:val="sr-Cyrl-RS"/>
        </w:rPr>
        <w:sectPr w:rsidR="002B7D09" w:rsidSect="002C454B">
          <w:headerReference w:type="default" r:id="rId57"/>
          <w:pgSz w:w="11906" w:h="16838"/>
          <w:pgMar w:top="1440" w:right="1440" w:bottom="1440" w:left="1440" w:header="708" w:footer="708" w:gutter="0"/>
          <w:cols w:space="708"/>
          <w:docGrid w:linePitch="360"/>
        </w:sectPr>
      </w:pPr>
      <w:r>
        <w:rPr>
          <w:lang w:val="sr-Cyrl-RS"/>
        </w:rPr>
        <w:t>Добра и</w:t>
      </w:r>
      <w:r w:rsidR="00726A6C">
        <w:rPr>
          <w:lang w:val="sr-Cyrl-RS"/>
        </w:rPr>
        <w:t xml:space="preserve">мплементација оваквог система у аутомобилској индустрији била би од великог значаја, чији резултати би се одразили и на многе друге учеснике у саобраћају и њихову безбедност, а не само на безбедност возила у коме је имплементирано. </w:t>
      </w:r>
      <w:r w:rsidR="00CC4CA8">
        <w:rPr>
          <w:lang w:val="sr-Cyrl-RS"/>
        </w:rPr>
        <w:t xml:space="preserve">Такође, уз минималне измене она би могла да се нађе у разним сферама, где као пример </w:t>
      </w:r>
      <w:r w:rsidR="00E43918">
        <w:rPr>
          <w:lang w:val="sr-Cyrl-RS"/>
        </w:rPr>
        <w:t>може да се узме</w:t>
      </w:r>
      <w:r w:rsidR="00CC4CA8">
        <w:rPr>
          <w:lang w:val="sr-Cyrl-RS"/>
        </w:rPr>
        <w:t xml:space="preserve"> присуство пажње студената у условима учења на даљину.</w:t>
      </w:r>
    </w:p>
    <w:p w14:paraId="6B48453B" w14:textId="1FDDBAED" w:rsidR="00E157AE" w:rsidRPr="00E157AE" w:rsidRDefault="00E157AE" w:rsidP="002B7D09">
      <w:pPr>
        <w:spacing w:after="120"/>
        <w:ind w:firstLine="0"/>
        <w:rPr>
          <w:lang w:val="sr-Cyrl-RS"/>
        </w:rPr>
      </w:pPr>
    </w:p>
    <w:p w14:paraId="26B23F05" w14:textId="77777777" w:rsidR="00E75436" w:rsidRPr="00CE3D52" w:rsidRDefault="00E75436" w:rsidP="00A667E7">
      <w:pPr>
        <w:pStyle w:val="Heading1"/>
        <w:spacing w:after="120"/>
      </w:pPr>
      <w:bookmarkStart w:id="113" w:name="_Ref46530310"/>
      <w:bookmarkStart w:id="114" w:name="_Toc47347557"/>
      <w:r w:rsidRPr="00CE3D52">
        <w:t>Референце</w:t>
      </w:r>
      <w:bookmarkEnd w:id="113"/>
      <w:bookmarkEnd w:id="114"/>
    </w:p>
    <w:p w14:paraId="00A26D31" w14:textId="315B8F44" w:rsidR="0053369E" w:rsidRPr="0053369E" w:rsidRDefault="00F45A36" w:rsidP="00A667E7">
      <w:pPr>
        <w:widowControl w:val="0"/>
        <w:autoSpaceDE w:val="0"/>
        <w:autoSpaceDN w:val="0"/>
        <w:adjustRightInd w:val="0"/>
        <w:spacing w:after="120" w:line="240" w:lineRule="auto"/>
        <w:ind w:left="640" w:hanging="640"/>
        <w:rPr>
          <w:rFonts w:ascii="Calibri" w:hAnsi="Calibri"/>
          <w:noProof/>
          <w:szCs w:val="24"/>
        </w:rPr>
      </w:pPr>
      <w:r w:rsidRPr="00CE3D52">
        <w:rPr>
          <w:lang w:val="sr-Cyrl-RS"/>
        </w:rPr>
        <w:fldChar w:fldCharType="begin" w:fldLock="1"/>
      </w:r>
      <w:r w:rsidRPr="00CE3D52">
        <w:rPr>
          <w:lang w:val="sr-Cyrl-RS"/>
        </w:rPr>
        <w:instrText xml:space="preserve">ADDIN Mendeley Bibliography CSL_BIBLIOGRAPHY </w:instrText>
      </w:r>
      <w:r w:rsidRPr="00CE3D52">
        <w:rPr>
          <w:lang w:val="sr-Cyrl-RS"/>
        </w:rPr>
        <w:fldChar w:fldCharType="separate"/>
      </w:r>
      <w:r w:rsidR="0053369E" w:rsidRPr="0053369E">
        <w:rPr>
          <w:rFonts w:ascii="Calibri" w:hAnsi="Calibri"/>
          <w:noProof/>
          <w:szCs w:val="24"/>
        </w:rPr>
        <w:t>[1]</w:t>
      </w:r>
      <w:r w:rsidR="0053369E" w:rsidRPr="0053369E">
        <w:rPr>
          <w:rFonts w:ascii="Calibri" w:hAnsi="Calibri"/>
          <w:noProof/>
          <w:szCs w:val="24"/>
        </w:rPr>
        <w:tab/>
        <w:t>K. B. Singh and M. A. Arat, “Deep Learning in the Automotive Industry: Recent Advances and Application Examples,” pp. 1–14, 2019, [Online]. Available: http://arxiv.org/abs/1906.08834.</w:t>
      </w:r>
    </w:p>
    <w:p w14:paraId="7243991C"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2]</w:t>
      </w:r>
      <w:r w:rsidRPr="0053369E">
        <w:rPr>
          <w:rFonts w:ascii="Calibri" w:hAnsi="Calibri"/>
          <w:noProof/>
          <w:szCs w:val="24"/>
        </w:rPr>
        <w:tab/>
        <w:t xml:space="preserve">A. Luckow, M. Cook, N. Ashcraft, E. Weill, E. Djerekarov, and B. Vorster, “Deep learning in the automotive industry: Applications and tools,” </w:t>
      </w:r>
      <w:r w:rsidRPr="0053369E">
        <w:rPr>
          <w:rFonts w:ascii="Calibri" w:hAnsi="Calibri"/>
          <w:i/>
          <w:iCs/>
          <w:noProof/>
          <w:szCs w:val="24"/>
        </w:rPr>
        <w:t>Proc. - 2016 IEEE Int. Conf. Big Data, Big Data 2016</w:t>
      </w:r>
      <w:r w:rsidRPr="0053369E">
        <w:rPr>
          <w:rFonts w:ascii="Calibri" w:hAnsi="Calibri"/>
          <w:noProof/>
          <w:szCs w:val="24"/>
        </w:rPr>
        <w:t>, no. December, pp. 3759–3768, 2016, doi: 10.1109/BigData.2016.7841045.</w:t>
      </w:r>
    </w:p>
    <w:p w14:paraId="2655BCBD"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3]</w:t>
      </w:r>
      <w:r w:rsidRPr="0053369E">
        <w:rPr>
          <w:rFonts w:ascii="Calibri" w:hAnsi="Calibri"/>
          <w:noProof/>
          <w:szCs w:val="24"/>
        </w:rPr>
        <w:tab/>
        <w:t>Y. C. A. P. Reddy, P. Viswanath, and B. E. Reddy, “Semi - supervised learning : a brief review,” vol. 7, pp. 81–85, 2018.</w:t>
      </w:r>
    </w:p>
    <w:p w14:paraId="42365D86"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4]</w:t>
      </w:r>
      <w:r w:rsidRPr="0053369E">
        <w:rPr>
          <w:rFonts w:ascii="Calibri" w:hAnsi="Calibri"/>
          <w:noProof/>
          <w:szCs w:val="24"/>
        </w:rPr>
        <w:tab/>
        <w:t xml:space="preserve">S. S. Mousavi, M. Schukat, and E. Howley, “Deep Reinforcement Learning: An Overview,” </w:t>
      </w:r>
      <w:r w:rsidRPr="0053369E">
        <w:rPr>
          <w:rFonts w:ascii="Calibri" w:hAnsi="Calibri"/>
          <w:i/>
          <w:iCs/>
          <w:noProof/>
          <w:szCs w:val="24"/>
        </w:rPr>
        <w:t>Lect. Notes Networks Syst.</w:t>
      </w:r>
      <w:r w:rsidRPr="0053369E">
        <w:rPr>
          <w:rFonts w:ascii="Calibri" w:hAnsi="Calibri"/>
          <w:noProof/>
          <w:szCs w:val="24"/>
        </w:rPr>
        <w:t>, vol. 16, pp. 426–440, 2018, doi: 10.1007/978-3-319-56991-8_32.</w:t>
      </w:r>
    </w:p>
    <w:p w14:paraId="3AAEC6BB"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5]</w:t>
      </w:r>
      <w:r w:rsidRPr="0053369E">
        <w:rPr>
          <w:rFonts w:ascii="Calibri" w:hAnsi="Calibri"/>
          <w:noProof/>
          <w:szCs w:val="24"/>
        </w:rPr>
        <w:tab/>
        <w:t xml:space="preserve">M. Z. Alom </w:t>
      </w:r>
      <w:r w:rsidRPr="0053369E">
        <w:rPr>
          <w:rFonts w:ascii="Calibri" w:hAnsi="Calibri"/>
          <w:i/>
          <w:iCs/>
          <w:noProof/>
          <w:szCs w:val="24"/>
        </w:rPr>
        <w:t>et al.</w:t>
      </w:r>
      <w:r w:rsidRPr="0053369E">
        <w:rPr>
          <w:rFonts w:ascii="Calibri" w:hAnsi="Calibri"/>
          <w:noProof/>
          <w:szCs w:val="24"/>
        </w:rPr>
        <w:t>, “The History Began from AlexNet: A Comprehensive Survey on Deep Learning Approaches,” 2018, [Online]. Available: http://arxiv.org/abs/1803.01164.</w:t>
      </w:r>
    </w:p>
    <w:p w14:paraId="5E0AC0BC"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6]</w:t>
      </w:r>
      <w:r w:rsidRPr="0053369E">
        <w:rPr>
          <w:rFonts w:ascii="Calibri" w:hAnsi="Calibri"/>
          <w:noProof/>
          <w:szCs w:val="24"/>
        </w:rPr>
        <w:tab/>
        <w:t xml:space="preserve">K. He, X. Zhang, S. Ren, and J. Sun, “Deep residual learning for image recognition,” </w:t>
      </w:r>
      <w:r w:rsidRPr="0053369E">
        <w:rPr>
          <w:rFonts w:ascii="Calibri" w:hAnsi="Calibri"/>
          <w:i/>
          <w:iCs/>
          <w:noProof/>
          <w:szCs w:val="24"/>
        </w:rPr>
        <w:t>Proc. IEEE Comput. Soc. Conf. Comput. Vis. Pattern Recognit.</w:t>
      </w:r>
      <w:r w:rsidRPr="0053369E">
        <w:rPr>
          <w:rFonts w:ascii="Calibri" w:hAnsi="Calibri"/>
          <w:noProof/>
          <w:szCs w:val="24"/>
        </w:rPr>
        <w:t>, vol. 2016-Decem, pp. 770–778, 2016, doi: 10.1109/CVPR.2016.90.</w:t>
      </w:r>
    </w:p>
    <w:p w14:paraId="5D90CD1A"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7]</w:t>
      </w:r>
      <w:r w:rsidRPr="0053369E">
        <w:rPr>
          <w:rFonts w:ascii="Calibri" w:hAnsi="Calibri"/>
          <w:noProof/>
          <w:szCs w:val="24"/>
        </w:rPr>
        <w:tab/>
        <w:t xml:space="preserve">M. Bahi and M. Batouche, “Deep Learning for Ligand-Based Virtual Screening in Drug Discovery,” </w:t>
      </w:r>
      <w:r w:rsidRPr="0053369E">
        <w:rPr>
          <w:rFonts w:ascii="Calibri" w:hAnsi="Calibri"/>
          <w:i/>
          <w:iCs/>
          <w:noProof/>
          <w:szCs w:val="24"/>
        </w:rPr>
        <w:t>Proc. - PAIS 2018 Int. Conf. Pattern Anal. Intell. Syst.</w:t>
      </w:r>
      <w:r w:rsidRPr="0053369E">
        <w:rPr>
          <w:rFonts w:ascii="Calibri" w:hAnsi="Calibri"/>
          <w:noProof/>
          <w:szCs w:val="24"/>
        </w:rPr>
        <w:t>, no. October 2018, 2018, doi: 10.1109/PAIS.2018.8598488.</w:t>
      </w:r>
    </w:p>
    <w:p w14:paraId="1719525D"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8]</w:t>
      </w:r>
      <w:r w:rsidRPr="0053369E">
        <w:rPr>
          <w:rFonts w:ascii="Calibri" w:hAnsi="Calibri"/>
          <w:noProof/>
          <w:szCs w:val="24"/>
        </w:rPr>
        <w:tab/>
        <w:t xml:space="preserve">V. Sze, Y. H. Chen, T. J. Yang, and J. S. Emer, “Efficient Processing of Deep Neural Networks: A Tutorial and Survey,” </w:t>
      </w:r>
      <w:r w:rsidRPr="0053369E">
        <w:rPr>
          <w:rFonts w:ascii="Calibri" w:hAnsi="Calibri"/>
          <w:i/>
          <w:iCs/>
          <w:noProof/>
          <w:szCs w:val="24"/>
        </w:rPr>
        <w:t>Proc. IEEE</w:t>
      </w:r>
      <w:r w:rsidRPr="0053369E">
        <w:rPr>
          <w:rFonts w:ascii="Calibri" w:hAnsi="Calibri"/>
          <w:noProof/>
          <w:szCs w:val="24"/>
        </w:rPr>
        <w:t>, vol. 105, no. 12, pp. 2295–2329, 2017, doi: 10.1109/JPROC.2017.2761740.</w:t>
      </w:r>
    </w:p>
    <w:p w14:paraId="41796D30"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9]</w:t>
      </w:r>
      <w:r w:rsidRPr="0053369E">
        <w:rPr>
          <w:rFonts w:ascii="Calibri" w:hAnsi="Calibri"/>
          <w:noProof/>
          <w:szCs w:val="24"/>
        </w:rPr>
        <w:tab/>
        <w:t xml:space="preserve">O. Russakovsky </w:t>
      </w:r>
      <w:r w:rsidRPr="0053369E">
        <w:rPr>
          <w:rFonts w:ascii="Calibri" w:hAnsi="Calibri"/>
          <w:i/>
          <w:iCs/>
          <w:noProof/>
          <w:szCs w:val="24"/>
        </w:rPr>
        <w:t>et al.</w:t>
      </w:r>
      <w:r w:rsidRPr="0053369E">
        <w:rPr>
          <w:rFonts w:ascii="Calibri" w:hAnsi="Calibri"/>
          <w:noProof/>
          <w:szCs w:val="24"/>
        </w:rPr>
        <w:t xml:space="preserve">, “ImageNet Large Scale Visual Recognition Challenge,” </w:t>
      </w:r>
      <w:r w:rsidRPr="0053369E">
        <w:rPr>
          <w:rFonts w:ascii="Calibri" w:hAnsi="Calibri"/>
          <w:i/>
          <w:iCs/>
          <w:noProof/>
          <w:szCs w:val="24"/>
        </w:rPr>
        <w:t>Int. J. Comput. Vis.</w:t>
      </w:r>
      <w:r w:rsidRPr="0053369E">
        <w:rPr>
          <w:rFonts w:ascii="Calibri" w:hAnsi="Calibri"/>
          <w:noProof/>
          <w:szCs w:val="24"/>
        </w:rPr>
        <w:t>, vol. 115, no. 3, pp. 211–252, 2015, doi: 10.1007/s11263-015-0816-y.</w:t>
      </w:r>
    </w:p>
    <w:p w14:paraId="6A5E9524"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0]</w:t>
      </w:r>
      <w:r w:rsidRPr="0053369E">
        <w:rPr>
          <w:rFonts w:ascii="Calibri" w:hAnsi="Calibri"/>
          <w:noProof/>
          <w:szCs w:val="24"/>
        </w:rPr>
        <w:tab/>
        <w:t xml:space="preserve">L. Tóth, “Phone recognition with hierarchical convolutional deep maxout networks,” </w:t>
      </w:r>
      <w:r w:rsidRPr="0053369E">
        <w:rPr>
          <w:rFonts w:ascii="Calibri" w:hAnsi="Calibri"/>
          <w:i/>
          <w:iCs/>
          <w:noProof/>
          <w:szCs w:val="24"/>
        </w:rPr>
        <w:lastRenderedPageBreak/>
        <w:t>Eurasip J. Audio, Speech, Music Process.</w:t>
      </w:r>
      <w:r w:rsidRPr="0053369E">
        <w:rPr>
          <w:rFonts w:ascii="Calibri" w:hAnsi="Calibri"/>
          <w:noProof/>
          <w:szCs w:val="24"/>
        </w:rPr>
        <w:t>, vol. 2015, no. 1, 2015, doi: 10.1186/s13636-015-0068-3.</w:t>
      </w:r>
    </w:p>
    <w:p w14:paraId="498C6397"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1]</w:t>
      </w:r>
      <w:r w:rsidRPr="0053369E">
        <w:rPr>
          <w:rFonts w:ascii="Calibri" w:hAnsi="Calibri"/>
          <w:noProof/>
          <w:szCs w:val="24"/>
        </w:rPr>
        <w:tab/>
        <w:t>I. Wallach, M. Dzamba, and A. Heifets, “AtomNet: A Deep Convolutional Neural Network for Bioactivity Prediction in Structure-based Drug Discovery,” pp. 1–11, 2015, [Online]. Available: http://arxiv.org/abs/1510.02855.</w:t>
      </w:r>
    </w:p>
    <w:p w14:paraId="29D565B5"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2]</w:t>
      </w:r>
      <w:r w:rsidRPr="0053369E">
        <w:rPr>
          <w:rFonts w:ascii="Calibri" w:hAnsi="Calibri"/>
          <w:noProof/>
          <w:szCs w:val="24"/>
        </w:rPr>
        <w:tab/>
        <w:t xml:space="preserve">M. Z. Alom </w:t>
      </w:r>
      <w:r w:rsidRPr="0053369E">
        <w:rPr>
          <w:rFonts w:ascii="Calibri" w:hAnsi="Calibri"/>
          <w:i/>
          <w:iCs/>
          <w:noProof/>
          <w:szCs w:val="24"/>
        </w:rPr>
        <w:t>et al.</w:t>
      </w:r>
      <w:r w:rsidRPr="0053369E">
        <w:rPr>
          <w:rFonts w:ascii="Calibri" w:hAnsi="Calibri"/>
          <w:noProof/>
          <w:szCs w:val="24"/>
        </w:rPr>
        <w:t xml:space="preserve">, “A state-of-the-art survey on deep learning theory and architectures,” </w:t>
      </w:r>
      <w:r w:rsidRPr="0053369E">
        <w:rPr>
          <w:rFonts w:ascii="Calibri" w:hAnsi="Calibri"/>
          <w:i/>
          <w:iCs/>
          <w:noProof/>
          <w:szCs w:val="24"/>
        </w:rPr>
        <w:t>Electron.</w:t>
      </w:r>
      <w:r w:rsidRPr="0053369E">
        <w:rPr>
          <w:rFonts w:ascii="Calibri" w:hAnsi="Calibri"/>
          <w:noProof/>
          <w:szCs w:val="24"/>
        </w:rPr>
        <w:t>, vol. 8, no. 3, pp. 1–67, 2019, doi: 10.3390/electronics8030292.</w:t>
      </w:r>
    </w:p>
    <w:p w14:paraId="7AABA006"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3]</w:t>
      </w:r>
      <w:r w:rsidRPr="0053369E">
        <w:rPr>
          <w:rFonts w:ascii="Calibri" w:hAnsi="Calibri"/>
          <w:noProof/>
          <w:szCs w:val="24"/>
        </w:rPr>
        <w:tab/>
        <w:t xml:space="preserve">J. Bergstra and Y. Bengio, “Random search for hyper-parameter optimization,” </w:t>
      </w:r>
      <w:r w:rsidRPr="0053369E">
        <w:rPr>
          <w:rFonts w:ascii="Calibri" w:hAnsi="Calibri"/>
          <w:i/>
          <w:iCs/>
          <w:noProof/>
          <w:szCs w:val="24"/>
        </w:rPr>
        <w:t>J. Mach. Learn. Res.</w:t>
      </w:r>
      <w:r w:rsidRPr="0053369E">
        <w:rPr>
          <w:rFonts w:ascii="Calibri" w:hAnsi="Calibri"/>
          <w:noProof/>
          <w:szCs w:val="24"/>
        </w:rPr>
        <w:t>, vol. 13, pp. 281–305, 2012.</w:t>
      </w:r>
    </w:p>
    <w:p w14:paraId="25270D21"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4]</w:t>
      </w:r>
      <w:r w:rsidRPr="0053369E">
        <w:rPr>
          <w:rFonts w:ascii="Calibri" w:hAnsi="Calibri"/>
          <w:noProof/>
          <w:szCs w:val="24"/>
        </w:rPr>
        <w:tab/>
        <w:t xml:space="preserve">Ó. Cobos, J. Munilla, A. M. Barbancho, I. Barbancho, and L. J. Tardón, “Facial activity detection to monitor attention and fatigue,” </w:t>
      </w:r>
      <w:r w:rsidRPr="0053369E">
        <w:rPr>
          <w:rFonts w:ascii="Calibri" w:hAnsi="Calibri"/>
          <w:i/>
          <w:iCs/>
          <w:noProof/>
          <w:szCs w:val="24"/>
        </w:rPr>
        <w:t>Proc. Sound Music Comput. Conf.</w:t>
      </w:r>
      <w:r w:rsidRPr="0053369E">
        <w:rPr>
          <w:rFonts w:ascii="Calibri" w:hAnsi="Calibri"/>
          <w:noProof/>
          <w:szCs w:val="24"/>
        </w:rPr>
        <w:t>, pp. 295–296, 2019.</w:t>
      </w:r>
    </w:p>
    <w:p w14:paraId="662F63B5"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5]</w:t>
      </w:r>
      <w:r w:rsidRPr="0053369E">
        <w:rPr>
          <w:rFonts w:ascii="Calibri" w:hAnsi="Calibri"/>
          <w:noProof/>
          <w:szCs w:val="24"/>
        </w:rPr>
        <w:tab/>
        <w:t xml:space="preserve">P. Smith, M. Shah, and N. da Vitoria Lobo, “Determining driver visual attention with one camera,” </w:t>
      </w:r>
      <w:r w:rsidRPr="0053369E">
        <w:rPr>
          <w:rFonts w:ascii="Calibri" w:hAnsi="Calibri"/>
          <w:i/>
          <w:iCs/>
          <w:noProof/>
          <w:szCs w:val="24"/>
        </w:rPr>
        <w:t>IEEE Trans. Intell. Transp. Syst.</w:t>
      </w:r>
      <w:r w:rsidRPr="0053369E">
        <w:rPr>
          <w:rFonts w:ascii="Calibri" w:hAnsi="Calibri"/>
          <w:noProof/>
          <w:szCs w:val="24"/>
        </w:rPr>
        <w:t>, vol. 4, no. 4, pp. 205–218, 2003, doi: 10.1109/TITS.2003.821342.</w:t>
      </w:r>
    </w:p>
    <w:p w14:paraId="431103DA"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6]</w:t>
      </w:r>
      <w:r w:rsidRPr="0053369E">
        <w:rPr>
          <w:rFonts w:ascii="Calibri" w:hAnsi="Calibri"/>
          <w:noProof/>
          <w:szCs w:val="24"/>
        </w:rPr>
        <w:tab/>
        <w:t xml:space="preserve">A. S. Badura-Brack </w:t>
      </w:r>
      <w:r w:rsidRPr="0053369E">
        <w:rPr>
          <w:rFonts w:ascii="Calibri" w:hAnsi="Calibri"/>
          <w:i/>
          <w:iCs/>
          <w:noProof/>
          <w:szCs w:val="24"/>
        </w:rPr>
        <w:t>et al.</w:t>
      </w:r>
      <w:r w:rsidRPr="0053369E">
        <w:rPr>
          <w:rFonts w:ascii="Calibri" w:hAnsi="Calibri"/>
          <w:noProof/>
          <w:szCs w:val="24"/>
        </w:rPr>
        <w:t xml:space="preserve">, “Effect of attention training on attention bias variability and PTSD symptoms: Randomized controlled trials in Israeli and U.S. Combat Veterans,” </w:t>
      </w:r>
      <w:r w:rsidRPr="0053369E">
        <w:rPr>
          <w:rFonts w:ascii="Calibri" w:hAnsi="Calibri"/>
          <w:i/>
          <w:iCs/>
          <w:noProof/>
          <w:szCs w:val="24"/>
        </w:rPr>
        <w:t>Am. J. Psychiatry</w:t>
      </w:r>
      <w:r w:rsidRPr="0053369E">
        <w:rPr>
          <w:rFonts w:ascii="Calibri" w:hAnsi="Calibri"/>
          <w:noProof/>
          <w:szCs w:val="24"/>
        </w:rPr>
        <w:t>, vol. 172, no. 12, pp. 1233–1241, 2015, doi: 10.1176/appi.ajp.2015.14121578.</w:t>
      </w:r>
    </w:p>
    <w:p w14:paraId="7ECD87A6"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7]</w:t>
      </w:r>
      <w:r w:rsidRPr="0053369E">
        <w:rPr>
          <w:rFonts w:ascii="Calibri" w:hAnsi="Calibri"/>
          <w:noProof/>
          <w:szCs w:val="24"/>
        </w:rPr>
        <w:tab/>
        <w:t xml:space="preserve">M. Mak </w:t>
      </w:r>
      <w:r w:rsidRPr="0053369E">
        <w:rPr>
          <w:rFonts w:ascii="Calibri" w:hAnsi="Calibri"/>
          <w:i/>
          <w:iCs/>
          <w:noProof/>
          <w:szCs w:val="24"/>
        </w:rPr>
        <w:t>et al.</w:t>
      </w:r>
      <w:r w:rsidRPr="0053369E">
        <w:rPr>
          <w:rFonts w:ascii="Calibri" w:hAnsi="Calibri"/>
          <w:noProof/>
          <w:szCs w:val="24"/>
        </w:rPr>
        <w:t xml:space="preserve">, “The efficacy of cognitive rehabilitation with RehaCom programme in schizophrenia patients. the role of selected genetic polymorphisms in successful cognitive rehabilitation,” </w:t>
      </w:r>
      <w:r w:rsidRPr="0053369E">
        <w:rPr>
          <w:rFonts w:ascii="Calibri" w:hAnsi="Calibri"/>
          <w:i/>
          <w:iCs/>
          <w:noProof/>
          <w:szCs w:val="24"/>
        </w:rPr>
        <w:t>Ann. Agric. Environ. Med.</w:t>
      </w:r>
      <w:r w:rsidRPr="0053369E">
        <w:rPr>
          <w:rFonts w:ascii="Calibri" w:hAnsi="Calibri"/>
          <w:noProof/>
          <w:szCs w:val="24"/>
        </w:rPr>
        <w:t>, vol. 20, no. 1, pp. 77–81, 2013.</w:t>
      </w:r>
    </w:p>
    <w:p w14:paraId="2DD9FA1F"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8]</w:t>
      </w:r>
      <w:r w:rsidRPr="0053369E">
        <w:rPr>
          <w:rFonts w:ascii="Calibri" w:hAnsi="Calibri"/>
          <w:noProof/>
          <w:szCs w:val="24"/>
        </w:rPr>
        <w:tab/>
        <w:t xml:space="preserve">A. K. Pradhan </w:t>
      </w:r>
      <w:r w:rsidRPr="0053369E">
        <w:rPr>
          <w:rFonts w:ascii="Calibri" w:hAnsi="Calibri"/>
          <w:i/>
          <w:iCs/>
          <w:noProof/>
          <w:szCs w:val="24"/>
        </w:rPr>
        <w:t>et al.</w:t>
      </w:r>
      <w:r w:rsidRPr="0053369E">
        <w:rPr>
          <w:rFonts w:ascii="Calibri" w:hAnsi="Calibri"/>
          <w:noProof/>
          <w:szCs w:val="24"/>
        </w:rPr>
        <w:t xml:space="preserve">, “The effects of focused attention training on the duration of novice drivers’ glances inside the vehicle,” </w:t>
      </w:r>
      <w:r w:rsidRPr="0053369E">
        <w:rPr>
          <w:rFonts w:ascii="Calibri" w:hAnsi="Calibri"/>
          <w:i/>
          <w:iCs/>
          <w:noProof/>
          <w:szCs w:val="24"/>
        </w:rPr>
        <w:t>Ergonomics</w:t>
      </w:r>
      <w:r w:rsidRPr="0053369E">
        <w:rPr>
          <w:rFonts w:ascii="Calibri" w:hAnsi="Calibri"/>
          <w:noProof/>
          <w:szCs w:val="24"/>
        </w:rPr>
        <w:t>, vol. 54, no. 10, pp. 917–931, 2011, doi: 10.1080/00140139.2011.607245.</w:t>
      </w:r>
    </w:p>
    <w:p w14:paraId="1E5D32D5"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rPr>
      </w:pPr>
      <w:r w:rsidRPr="0053369E">
        <w:rPr>
          <w:rFonts w:ascii="Calibri" w:hAnsi="Calibri"/>
          <w:noProof/>
          <w:szCs w:val="24"/>
        </w:rPr>
        <w:t>[19]</w:t>
      </w:r>
      <w:r w:rsidRPr="0053369E">
        <w:rPr>
          <w:rFonts w:ascii="Calibri" w:hAnsi="Calibri"/>
          <w:noProof/>
          <w:szCs w:val="24"/>
        </w:rPr>
        <w:tab/>
        <w:t xml:space="preserve">D. Zang, Z. Chai, J. Zhang, D. Zhang, and J. Cheng, “Vehicle license plate recognition using visual attention model and deep learning,” </w:t>
      </w:r>
      <w:r w:rsidRPr="0053369E">
        <w:rPr>
          <w:rFonts w:ascii="Calibri" w:hAnsi="Calibri"/>
          <w:i/>
          <w:iCs/>
          <w:noProof/>
          <w:szCs w:val="24"/>
        </w:rPr>
        <w:t>J. Electron. Imaging</w:t>
      </w:r>
      <w:r w:rsidRPr="0053369E">
        <w:rPr>
          <w:rFonts w:ascii="Calibri" w:hAnsi="Calibri"/>
          <w:noProof/>
          <w:szCs w:val="24"/>
        </w:rPr>
        <w:t>, vol. 24, no. 3, p. 033001, 2015, doi: 10.1117/1.jei.24.3.033001.</w:t>
      </w:r>
    </w:p>
    <w:p w14:paraId="31FC05D3" w14:textId="77777777" w:rsidR="00335508" w:rsidRPr="00335508" w:rsidRDefault="00F45A36" w:rsidP="00A667E7">
      <w:pPr>
        <w:spacing w:after="120"/>
        <w:rPr>
          <w:lang w:val="sr-Cyrl-RS"/>
        </w:rPr>
      </w:pPr>
      <w:r w:rsidRPr="00CE3D52">
        <w:rPr>
          <w:lang w:val="sr-Cyrl-RS"/>
        </w:rPr>
        <w:fldChar w:fldCharType="end"/>
      </w:r>
    </w:p>
    <w:sectPr w:rsidR="00335508" w:rsidRPr="00335508" w:rsidSect="002C454B">
      <w:headerReference w:type="default" r:id="rId5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1" w:author="Aleksa Arsic" w:date="2020-07-22T19:44:00Z" w:initials="AA">
    <w:p w14:paraId="3114625C" w14:textId="33188931" w:rsidR="00A827C6" w:rsidRPr="001867D2" w:rsidRDefault="00A827C6">
      <w:pPr>
        <w:pStyle w:val="CommentText"/>
        <w:rPr>
          <w:lang w:val="sr-Cyrl-RS"/>
        </w:rPr>
      </w:pPr>
      <w:r>
        <w:rPr>
          <w:rStyle w:val="CommentReference"/>
        </w:rPr>
        <w:annotationRef/>
      </w:r>
      <w:r>
        <w:rPr>
          <w:lang w:val="sr-Cyrl-RS"/>
        </w:rPr>
        <w:t>Слика или фотографија? Ако слика, да ли свуда у тексту слика?</w:t>
      </w:r>
    </w:p>
  </w:comment>
  <w:comment w:id="47" w:author="Velibor Ilic" w:date="2020-07-22T08:49:00Z" w:initials="VI">
    <w:p w14:paraId="7A5C7456" w14:textId="5C7E9A52" w:rsidR="00A827C6" w:rsidRDefault="00A827C6">
      <w:pPr>
        <w:pStyle w:val="CommentText"/>
      </w:pPr>
      <w:r>
        <w:rPr>
          <w:rStyle w:val="CommentReference"/>
        </w:rPr>
        <w:annotationRef/>
      </w:r>
      <w:r>
        <w:t>Ovo je tacno za overfit, underfit znaci da mreza nije dovoljno trenirana, u tom slucaju potrebno je nastaviti sa obucavanjem, kod underfita mreza nece imati precizne predikcije ni na podacima na kojima je trenirana</w:t>
      </w:r>
    </w:p>
  </w:comment>
  <w:comment w:id="69" w:author="Aleksa Arsic" w:date="2020-07-22T19:41:00Z" w:initials="AA">
    <w:p w14:paraId="67831FD3" w14:textId="21250937" w:rsidR="00A827C6" w:rsidRDefault="00A827C6">
      <w:pPr>
        <w:pStyle w:val="CommentText"/>
      </w:pPr>
      <w:r>
        <w:rPr>
          <w:rStyle w:val="CommentReference"/>
        </w:rPr>
        <w:annotationRef/>
      </w:r>
      <w:r>
        <w:rPr>
          <w:lang w:val="sr-Cyrl-RS"/>
        </w:rPr>
        <w:t>Нисам сигуран да ли Макс-пул димензије смем да назовем „Димензије кернела“</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114625C" w15:done="1"/>
  <w15:commentEx w15:paraId="7A5C7456" w15:done="1"/>
  <w15:commentEx w15:paraId="67831FD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3159C" w16cex:dateUtc="2020-07-22T17:44:00Z"/>
  <w16cex:commentExtensible w16cex:durableId="22C314E3" w16cex:dateUtc="2020-07-22T17: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114625C" w16cid:durableId="22C3159C"/>
  <w16cid:commentId w16cid:paraId="7A5C7456" w16cid:durableId="22C2C047"/>
  <w16cid:commentId w16cid:paraId="67831FD3" w16cid:durableId="22C314E3"/>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42AB6E5" w14:textId="77777777" w:rsidR="00F16102" w:rsidRDefault="00F16102" w:rsidP="00DF77BA">
      <w:pPr>
        <w:spacing w:line="240" w:lineRule="auto"/>
      </w:pPr>
      <w:r>
        <w:separator/>
      </w:r>
    </w:p>
  </w:endnote>
  <w:endnote w:type="continuationSeparator" w:id="0">
    <w:p w14:paraId="323A77EF" w14:textId="77777777" w:rsidR="00F16102" w:rsidRDefault="00F16102" w:rsidP="00DF77B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Mangal">
    <w:panose1 w:val="00000400000000000000"/>
    <w:charset w:val="00"/>
    <w:family w:val="roman"/>
    <w:pitch w:val="variable"/>
    <w:sig w:usb0="00008003" w:usb1="00000000" w:usb2="00000000" w:usb3="00000000" w:csb0="00000001" w:csb1="00000000"/>
  </w:font>
  <w:font w:name="OpenSymbol">
    <w:altName w:val="Arial Unicode MS"/>
    <w:panose1 w:val="05010000000000000000"/>
    <w:charset w:val="00"/>
    <w:family w:val="auto"/>
    <w:pitch w:val="variable"/>
    <w:sig w:usb0="800000AF" w:usb1="1001ECEA" w:usb2="00000000" w:usb3="00000000" w:csb0="00000001" w:csb1="00000000"/>
  </w:font>
  <w:font w:name="VogueBold">
    <w:altName w:val="Times New Roman"/>
    <w:charset w:val="00"/>
    <w:family w:val="auto"/>
    <w:pitch w:val="variable"/>
  </w:font>
  <w:font w:name="DengXian">
    <w:altName w:val="等线"/>
    <w:panose1 w:val="02010600030101010101"/>
    <w:charset w:val="86"/>
    <w:family w:val="auto"/>
    <w:pitch w:val="variable"/>
    <w:sig w:usb0="A00002BF" w:usb1="38CF7CFA" w:usb2="00000016" w:usb3="00000000" w:csb0="0004000F" w:csb1="00000000"/>
  </w:font>
  <w:font w:name="TimesRoman">
    <w:altName w:val="Times New Roman"/>
    <w:charset w:val="00"/>
    <w:family w:val="auto"/>
    <w:pitch w:val="variable"/>
  </w:font>
  <w:font w:name="Wingdings 2">
    <w:panose1 w:val="050201020105070707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75412655"/>
      <w:docPartObj>
        <w:docPartGallery w:val="Page Numbers (Bottom of Page)"/>
        <w:docPartUnique/>
      </w:docPartObj>
    </w:sdtPr>
    <w:sdtEndPr>
      <w:rPr>
        <w:noProof/>
      </w:rPr>
    </w:sdtEndPr>
    <w:sdtContent>
      <w:p w14:paraId="667C43F7" w14:textId="34F0C0A4" w:rsidR="00A827C6" w:rsidRDefault="00F16102">
        <w:pPr>
          <w:pStyle w:val="Footer"/>
          <w:jc w:val="right"/>
        </w:pPr>
      </w:p>
    </w:sdtContent>
  </w:sdt>
  <w:p w14:paraId="7FBD637A" w14:textId="1A13038F" w:rsidR="00A827C6" w:rsidRDefault="00A827C6">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33293202"/>
      <w:docPartObj>
        <w:docPartGallery w:val="Page Numbers (Bottom of Page)"/>
        <w:docPartUnique/>
      </w:docPartObj>
    </w:sdtPr>
    <w:sdtEndPr>
      <w:rPr>
        <w:noProof/>
      </w:rPr>
    </w:sdtEndPr>
    <w:sdtContent>
      <w:p w14:paraId="3F4801DE" w14:textId="67284A0C" w:rsidR="00A827C6" w:rsidRDefault="00A827C6">
        <w:pPr>
          <w:pStyle w:val="Footer"/>
          <w:jc w:val="right"/>
        </w:pPr>
        <w:r>
          <w:fldChar w:fldCharType="begin"/>
        </w:r>
        <w:r>
          <w:instrText xml:space="preserve"> PAGE   \* MERGEFORMAT </w:instrText>
        </w:r>
        <w:r>
          <w:fldChar w:fldCharType="separate"/>
        </w:r>
        <w:r w:rsidR="008D44C0">
          <w:rPr>
            <w:noProof/>
          </w:rPr>
          <w:t>38</w:t>
        </w:r>
        <w:r>
          <w:rPr>
            <w:noProof/>
          </w:rPr>
          <w:fldChar w:fldCharType="end"/>
        </w:r>
      </w:p>
    </w:sdtContent>
  </w:sdt>
  <w:p w14:paraId="487C7438" w14:textId="77777777" w:rsidR="00A827C6" w:rsidRDefault="00A827C6">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ABD3E4E" w14:textId="77777777" w:rsidR="00F16102" w:rsidRDefault="00F16102" w:rsidP="00DF77BA">
      <w:pPr>
        <w:spacing w:line="240" w:lineRule="auto"/>
      </w:pPr>
      <w:r>
        <w:separator/>
      </w:r>
    </w:p>
  </w:footnote>
  <w:footnote w:type="continuationSeparator" w:id="0">
    <w:p w14:paraId="4E14C8AF" w14:textId="77777777" w:rsidR="00F16102" w:rsidRDefault="00F16102" w:rsidP="00DF77B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9E617D" w14:textId="477887DC" w:rsidR="00A827C6" w:rsidRDefault="00A827C6" w:rsidP="007D766A">
    <w:pPr>
      <w:pStyle w:val="Header"/>
      <w:pBdr>
        <w:bottom w:val="single" w:sz="4" w:space="1" w:color="auto"/>
      </w:pBdr>
      <w:jc w:val="right"/>
    </w:pPr>
    <w:r>
      <w:fldChar w:fldCharType="begin"/>
    </w:r>
    <w:r>
      <w:instrText xml:space="preserve"> REF _Ref46529963 \h </w:instrText>
    </w:r>
    <w:r>
      <w:fldChar w:fldCharType="separate"/>
    </w:r>
    <w:r>
      <w:rPr>
        <w:rFonts w:eastAsiaTheme="minorHAnsi"/>
        <w:lang w:val="sr-Cyrl-RS"/>
      </w:rPr>
      <w:t>Садржај</w:t>
    </w:r>
    <w:r>
      <w:fldChar w:fldCharType="end"/>
    </w: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1604C6" w14:textId="230D5A2C" w:rsidR="00A827C6" w:rsidRDefault="00A827C6" w:rsidP="007D766A">
    <w:pPr>
      <w:pStyle w:val="Header"/>
      <w:pBdr>
        <w:bottom w:val="single" w:sz="4" w:space="1" w:color="auto"/>
      </w:pBdr>
      <w:jc w:val="right"/>
    </w:pPr>
    <w:r>
      <w:fldChar w:fldCharType="begin"/>
    </w:r>
    <w:r>
      <w:instrText xml:space="preserve"> REF _Ref46530310 \h </w:instrText>
    </w:r>
    <w:r>
      <w:fldChar w:fldCharType="separate"/>
    </w:r>
    <w:r w:rsidRPr="00CE3D52">
      <w:t>Референце</w:t>
    </w:r>
    <w: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6C309B" w14:textId="23C3E28E" w:rsidR="00A827C6" w:rsidRDefault="00A827C6" w:rsidP="007D766A">
    <w:pPr>
      <w:pStyle w:val="Header"/>
      <w:pBdr>
        <w:bottom w:val="single" w:sz="4" w:space="1" w:color="auto"/>
      </w:pBdr>
      <w:jc w:val="right"/>
    </w:pPr>
    <w:r>
      <w:fldChar w:fldCharType="begin"/>
    </w:r>
    <w:r>
      <w:instrText xml:space="preserve"> REF _Ref46529995 \h </w:instrText>
    </w:r>
    <w:r>
      <w:fldChar w:fldCharType="separate"/>
    </w:r>
    <w:r>
      <w:rPr>
        <w:lang w:val="sr-Cyrl-RS"/>
      </w:rPr>
      <w:t>Списак слика</w:t>
    </w:r>
    <w:r>
      <w:fldChar w:fldCharType="end"/>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EAAA9C" w14:textId="1CE43BE4" w:rsidR="00A827C6" w:rsidRDefault="00A827C6" w:rsidP="007D766A">
    <w:pPr>
      <w:pStyle w:val="Header"/>
      <w:pBdr>
        <w:bottom w:val="single" w:sz="4" w:space="1" w:color="auto"/>
      </w:pBdr>
      <w:jc w:val="right"/>
    </w:pPr>
    <w:r>
      <w:fldChar w:fldCharType="begin"/>
    </w:r>
    <w:r>
      <w:instrText xml:space="preserve"> REF _Ref46530009 \h </w:instrText>
    </w:r>
    <w:r>
      <w:fldChar w:fldCharType="separate"/>
    </w:r>
    <w:r>
      <w:rPr>
        <w:lang w:val="sr-Cyrl-RS"/>
      </w:rPr>
      <w:t>Списак табела</w:t>
    </w:r>
    <w:r>
      <w:fldChar w:fldCharType="end"/>
    </w:r>
    <w:r>
      <w:fldChar w:fldCharType="begin"/>
    </w:r>
    <w:r>
      <w:instrText xml:space="preserve"> REF _Ref46529995 \h </w:instrText>
    </w:r>
    <w:r>
      <w:fldChar w:fldCharType="end"/>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A71832" w14:textId="41B21F4B" w:rsidR="00A827C6" w:rsidRDefault="00A827C6" w:rsidP="007D766A">
    <w:pPr>
      <w:pStyle w:val="Header"/>
      <w:pBdr>
        <w:bottom w:val="single" w:sz="4" w:space="1" w:color="auto"/>
      </w:pBdr>
      <w:jc w:val="right"/>
    </w:pPr>
    <w:r>
      <w:fldChar w:fldCharType="begin"/>
    </w:r>
    <w:r>
      <w:instrText xml:space="preserve"> REF _Ref46530032 \h </w:instrText>
    </w:r>
    <w:r>
      <w:fldChar w:fldCharType="separate"/>
    </w:r>
    <w:r>
      <w:rPr>
        <w:lang w:val="sr-Cyrl-RS"/>
      </w:rPr>
      <w:t>Списак графикона</w:t>
    </w:r>
    <w:r>
      <w:fldChar w:fldCharType="end"/>
    </w:r>
    <w:r>
      <w:fldChar w:fldCharType="begin"/>
    </w:r>
    <w:r>
      <w:instrText xml:space="preserve"> REF _Ref46530009 \h </w:instrText>
    </w:r>
    <w:r>
      <w:fldChar w:fldCharType="end"/>
    </w:r>
    <w:r>
      <w:fldChar w:fldCharType="begin"/>
    </w:r>
    <w:r>
      <w:instrText xml:space="preserve"> REF _Ref46529995 \h </w:instrText>
    </w:r>
    <w:r>
      <w:fldChar w:fldCharType="end"/>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8769D6" w14:textId="018CA523" w:rsidR="00A827C6" w:rsidRDefault="00A827C6" w:rsidP="007D766A">
    <w:pPr>
      <w:pStyle w:val="Header"/>
      <w:pBdr>
        <w:bottom w:val="single" w:sz="4" w:space="1" w:color="auto"/>
      </w:pBdr>
      <w:jc w:val="right"/>
    </w:pPr>
    <w:r>
      <w:fldChar w:fldCharType="begin"/>
    </w:r>
    <w:r>
      <w:instrText xml:space="preserve"> REF _Ref46584899 \h </w:instrText>
    </w:r>
    <w:r>
      <w:fldChar w:fldCharType="separate"/>
    </w:r>
    <w:r>
      <w:rPr>
        <w:lang w:val="sr-Cyrl-RS"/>
      </w:rPr>
      <w:t>Списак формула</w:t>
    </w:r>
    <w:r>
      <w:fldChar w:fldCharType="end"/>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EF4ECB" w14:textId="77777777" w:rsidR="00A827C6" w:rsidRDefault="00A827C6" w:rsidP="007D766A">
    <w:pPr>
      <w:pStyle w:val="Header"/>
      <w:pBdr>
        <w:bottom w:val="single" w:sz="4" w:space="1" w:color="auto"/>
      </w:pBdr>
      <w:jc w:val="right"/>
    </w:pPr>
    <w:r>
      <w:fldChar w:fldCharType="begin"/>
    </w:r>
    <w:r>
      <w:instrText xml:space="preserve"> REF _Ref46530632 \h </w:instrText>
    </w:r>
    <w:r>
      <w:fldChar w:fldCharType="separate"/>
    </w:r>
    <w:r w:rsidRPr="00162E3D">
      <w:t>Увод</w:t>
    </w:r>
    <w:r>
      <w:fldChar w:fldCharType="end"/>
    </w: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3473DA" w14:textId="17F80913" w:rsidR="00A827C6" w:rsidRDefault="00A827C6" w:rsidP="007D766A">
    <w:pPr>
      <w:pStyle w:val="Header"/>
      <w:pBdr>
        <w:bottom w:val="single" w:sz="4" w:space="1" w:color="auto"/>
      </w:pBdr>
      <w:jc w:val="right"/>
    </w:pPr>
    <w:r>
      <w:fldChar w:fldCharType="begin"/>
    </w:r>
    <w:r>
      <w:instrText xml:space="preserve"> REF _Ref46530213 \h </w:instrText>
    </w:r>
    <w:r>
      <w:fldChar w:fldCharType="separate"/>
    </w:r>
    <w:r w:rsidRPr="002C2E96">
      <w:t>Теоријске</w:t>
    </w:r>
    <w:r>
      <w:rPr>
        <w:lang w:val="sr-Cyrl-RS"/>
      </w:rPr>
      <w:t xml:space="preserve"> основе</w:t>
    </w:r>
    <w:r>
      <w:fldChar w:fldCharType="end"/>
    </w: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BFAD55" w14:textId="77777777" w:rsidR="00A827C6" w:rsidRDefault="00A827C6" w:rsidP="007D766A">
    <w:pPr>
      <w:pStyle w:val="Header"/>
      <w:pBdr>
        <w:bottom w:val="single" w:sz="4" w:space="1" w:color="auto"/>
      </w:pBdr>
      <w:jc w:val="right"/>
    </w:pPr>
    <w:r>
      <w:fldChar w:fldCharType="begin"/>
    </w:r>
    <w:r>
      <w:instrText xml:space="preserve"> REF _Ref46530166 \h </w:instrText>
    </w:r>
    <w:r>
      <w:fldChar w:fldCharType="separate"/>
    </w:r>
    <w:r w:rsidRPr="002C2E96">
      <w:t>Концепт</w:t>
    </w:r>
    <w:r>
      <w:t xml:space="preserve"> решења</w:t>
    </w:r>
    <w:r>
      <w:fldChar w:fldCharType="end"/>
    </w: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98B6D7" w14:textId="3471A12B" w:rsidR="00A827C6" w:rsidRDefault="00A827C6" w:rsidP="007D766A">
    <w:pPr>
      <w:pStyle w:val="Header"/>
      <w:pBdr>
        <w:bottom w:val="single" w:sz="4" w:space="1" w:color="auto"/>
      </w:pBdr>
      <w:jc w:val="right"/>
    </w:pPr>
    <w:r>
      <w:fldChar w:fldCharType="begin"/>
    </w:r>
    <w:r>
      <w:instrText xml:space="preserve"> REF _Ref46530526 \h </w:instrText>
    </w:r>
    <w:r>
      <w:fldChar w:fldCharType="separate"/>
    </w:r>
    <w:r w:rsidRPr="000A7224">
      <w:t>Закључак</w:t>
    </w:r>
    <w: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CE7842"/>
    <w:multiLevelType w:val="hybridMultilevel"/>
    <w:tmpl w:val="85347FF8"/>
    <w:lvl w:ilvl="0" w:tplc="04090001">
      <w:start w:val="1"/>
      <w:numFmt w:val="bullet"/>
      <w:lvlText w:val=""/>
      <w:lvlJc w:val="left"/>
      <w:pPr>
        <w:ind w:left="1538" w:hanging="360"/>
      </w:pPr>
      <w:rPr>
        <w:rFonts w:ascii="Symbol" w:hAnsi="Symbol" w:hint="default"/>
      </w:rPr>
    </w:lvl>
    <w:lvl w:ilvl="1" w:tplc="04090003" w:tentative="1">
      <w:start w:val="1"/>
      <w:numFmt w:val="bullet"/>
      <w:lvlText w:val="o"/>
      <w:lvlJc w:val="left"/>
      <w:pPr>
        <w:ind w:left="2258" w:hanging="360"/>
      </w:pPr>
      <w:rPr>
        <w:rFonts w:ascii="Courier New" w:hAnsi="Courier New" w:cs="Courier New" w:hint="default"/>
      </w:rPr>
    </w:lvl>
    <w:lvl w:ilvl="2" w:tplc="04090005" w:tentative="1">
      <w:start w:val="1"/>
      <w:numFmt w:val="bullet"/>
      <w:lvlText w:val=""/>
      <w:lvlJc w:val="left"/>
      <w:pPr>
        <w:ind w:left="2978" w:hanging="360"/>
      </w:pPr>
      <w:rPr>
        <w:rFonts w:ascii="Wingdings" w:hAnsi="Wingdings" w:hint="default"/>
      </w:rPr>
    </w:lvl>
    <w:lvl w:ilvl="3" w:tplc="04090001" w:tentative="1">
      <w:start w:val="1"/>
      <w:numFmt w:val="bullet"/>
      <w:lvlText w:val=""/>
      <w:lvlJc w:val="left"/>
      <w:pPr>
        <w:ind w:left="3698" w:hanging="360"/>
      </w:pPr>
      <w:rPr>
        <w:rFonts w:ascii="Symbol" w:hAnsi="Symbol" w:hint="default"/>
      </w:rPr>
    </w:lvl>
    <w:lvl w:ilvl="4" w:tplc="04090003" w:tentative="1">
      <w:start w:val="1"/>
      <w:numFmt w:val="bullet"/>
      <w:lvlText w:val="o"/>
      <w:lvlJc w:val="left"/>
      <w:pPr>
        <w:ind w:left="4418" w:hanging="360"/>
      </w:pPr>
      <w:rPr>
        <w:rFonts w:ascii="Courier New" w:hAnsi="Courier New" w:cs="Courier New" w:hint="default"/>
      </w:rPr>
    </w:lvl>
    <w:lvl w:ilvl="5" w:tplc="04090005" w:tentative="1">
      <w:start w:val="1"/>
      <w:numFmt w:val="bullet"/>
      <w:lvlText w:val=""/>
      <w:lvlJc w:val="left"/>
      <w:pPr>
        <w:ind w:left="5138" w:hanging="360"/>
      </w:pPr>
      <w:rPr>
        <w:rFonts w:ascii="Wingdings" w:hAnsi="Wingdings" w:hint="default"/>
      </w:rPr>
    </w:lvl>
    <w:lvl w:ilvl="6" w:tplc="04090001" w:tentative="1">
      <w:start w:val="1"/>
      <w:numFmt w:val="bullet"/>
      <w:lvlText w:val=""/>
      <w:lvlJc w:val="left"/>
      <w:pPr>
        <w:ind w:left="5858" w:hanging="360"/>
      </w:pPr>
      <w:rPr>
        <w:rFonts w:ascii="Symbol" w:hAnsi="Symbol" w:hint="default"/>
      </w:rPr>
    </w:lvl>
    <w:lvl w:ilvl="7" w:tplc="04090003" w:tentative="1">
      <w:start w:val="1"/>
      <w:numFmt w:val="bullet"/>
      <w:lvlText w:val="o"/>
      <w:lvlJc w:val="left"/>
      <w:pPr>
        <w:ind w:left="6578" w:hanging="360"/>
      </w:pPr>
      <w:rPr>
        <w:rFonts w:ascii="Courier New" w:hAnsi="Courier New" w:cs="Courier New" w:hint="default"/>
      </w:rPr>
    </w:lvl>
    <w:lvl w:ilvl="8" w:tplc="04090005" w:tentative="1">
      <w:start w:val="1"/>
      <w:numFmt w:val="bullet"/>
      <w:lvlText w:val=""/>
      <w:lvlJc w:val="left"/>
      <w:pPr>
        <w:ind w:left="7298" w:hanging="360"/>
      </w:pPr>
      <w:rPr>
        <w:rFonts w:ascii="Wingdings" w:hAnsi="Wingdings" w:hint="default"/>
      </w:rPr>
    </w:lvl>
  </w:abstractNum>
  <w:abstractNum w:abstractNumId="1" w15:restartNumberingAfterBreak="0">
    <w:nsid w:val="07893609"/>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DA2429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F416373"/>
    <w:multiLevelType w:val="multilevel"/>
    <w:tmpl w:val="0409001D"/>
    <w:lvl w:ilvl="0">
      <w:start w:val="1"/>
      <w:numFmt w:val="decimal"/>
      <w:lvlText w:val="%1)"/>
      <w:lvlJc w:val="left"/>
      <w:pPr>
        <w:ind w:left="720" w:hanging="360"/>
      </w:p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4" w15:restartNumberingAfterBreak="0">
    <w:nsid w:val="14484F58"/>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57038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6DA63ED"/>
    <w:multiLevelType w:val="hybridMultilevel"/>
    <w:tmpl w:val="AAE6B7F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1C9D748A"/>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E3722B"/>
    <w:multiLevelType w:val="hybridMultilevel"/>
    <w:tmpl w:val="32D6BC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4A715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89D396C"/>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DF239CA"/>
    <w:multiLevelType w:val="hybridMultilevel"/>
    <w:tmpl w:val="898642A8"/>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2" w15:restartNumberingAfterBreak="0">
    <w:nsid w:val="404F6AE8"/>
    <w:multiLevelType w:val="hybridMultilevel"/>
    <w:tmpl w:val="1C46F9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2C37A1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3C3569A"/>
    <w:multiLevelType w:val="hybridMultilevel"/>
    <w:tmpl w:val="2D02F7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14E56EE"/>
    <w:multiLevelType w:val="multilevel"/>
    <w:tmpl w:val="2CAE83F2"/>
    <w:lvl w:ilvl="0">
      <w:start w:val="1"/>
      <w:numFmt w:val="decimal"/>
      <w:pStyle w:val="Heading1"/>
      <w:lvlText w:val="%1"/>
      <w:lvlJc w:val="left"/>
      <w:pPr>
        <w:ind w:left="432" w:hanging="432"/>
      </w:pPr>
      <w:rPr>
        <w:rFonts w:hint="default"/>
        <w:b/>
        <w:bCs w:val="0"/>
        <w:i w:val="0"/>
        <w:iCs w:val="0"/>
        <w: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6" w15:restartNumberingAfterBreak="0">
    <w:nsid w:val="51933AF2"/>
    <w:multiLevelType w:val="hybridMultilevel"/>
    <w:tmpl w:val="46628CF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7" w15:restartNumberingAfterBreak="0">
    <w:nsid w:val="52F96C72"/>
    <w:multiLevelType w:val="hybridMultilevel"/>
    <w:tmpl w:val="2526AF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02B2741"/>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770D7B03"/>
    <w:multiLevelType w:val="hybridMultilevel"/>
    <w:tmpl w:val="CC8E06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9AB6383"/>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C2A1892"/>
    <w:multiLevelType w:val="hybridMultilevel"/>
    <w:tmpl w:val="879861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7E07346D"/>
    <w:multiLevelType w:val="multilevel"/>
    <w:tmpl w:val="22568758"/>
    <w:lvl w:ilvl="0">
      <w:start w:val="1"/>
      <w:numFmt w:val="decimal"/>
      <w:lvlText w:val="%1."/>
      <w:lvlJc w:val="left"/>
      <w:pPr>
        <w:ind w:left="720" w:hanging="360"/>
      </w:pPr>
      <w:rPr>
        <w:rFonts w:hint="default"/>
      </w:rPr>
    </w:lvl>
    <w:lvl w:ilvl="1">
      <w:start w:val="3"/>
      <w:numFmt w:val="decimal"/>
      <w:isLgl/>
      <w:lvlText w:val="%1.%2."/>
      <w:lvlJc w:val="left"/>
      <w:pPr>
        <w:ind w:left="1140" w:hanging="600"/>
      </w:pPr>
      <w:rPr>
        <w:rFonts w:hint="default"/>
      </w:rPr>
    </w:lvl>
    <w:lvl w:ilvl="2">
      <w:start w:val="5"/>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num w:numId="1">
    <w:abstractNumId w:val="16"/>
  </w:num>
  <w:num w:numId="2">
    <w:abstractNumId w:val="11"/>
  </w:num>
  <w:num w:numId="3">
    <w:abstractNumId w:val="14"/>
  </w:num>
  <w:num w:numId="4">
    <w:abstractNumId w:val="12"/>
  </w:num>
  <w:num w:numId="5">
    <w:abstractNumId w:val="22"/>
  </w:num>
  <w:num w:numId="6">
    <w:abstractNumId w:val="8"/>
  </w:num>
  <w:num w:numId="7">
    <w:abstractNumId w:val="0"/>
  </w:num>
  <w:num w:numId="8">
    <w:abstractNumId w:val="21"/>
  </w:num>
  <w:num w:numId="9">
    <w:abstractNumId w:val="17"/>
  </w:num>
  <w:num w:numId="10">
    <w:abstractNumId w:val="3"/>
  </w:num>
  <w:num w:numId="11">
    <w:abstractNumId w:val="20"/>
  </w:num>
  <w:num w:numId="12">
    <w:abstractNumId w:val="10"/>
  </w:num>
  <w:num w:numId="13">
    <w:abstractNumId w:val="4"/>
  </w:num>
  <w:num w:numId="14">
    <w:abstractNumId w:val="7"/>
  </w:num>
  <w:num w:numId="15">
    <w:abstractNumId w:val="18"/>
  </w:num>
  <w:num w:numId="16">
    <w:abstractNumId w:val="2"/>
  </w:num>
  <w:num w:numId="17">
    <w:abstractNumId w:val="9"/>
  </w:num>
  <w:num w:numId="18">
    <w:abstractNumId w:val="13"/>
  </w:num>
  <w:num w:numId="19">
    <w:abstractNumId w:val="5"/>
  </w:num>
  <w:num w:numId="20">
    <w:abstractNumId w:val="1"/>
  </w:num>
  <w:num w:numId="21">
    <w:abstractNumId w:val="6"/>
  </w:num>
  <w:num w:numId="22">
    <w:abstractNumId w:val="19"/>
  </w:num>
  <w:num w:numId="23">
    <w:abstractNumId w:val="15"/>
  </w:num>
  <w:numIdMacAtCleanup w:val="23"/>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leksa Arsic">
    <w15:presenceInfo w15:providerId="Windows Live" w15:userId="3dd807f9fe277726"/>
  </w15:person>
  <w15:person w15:author="Velibor Ilic">
    <w15:presenceInfo w15:providerId="None" w15:userId="Velibor Ili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6" w:nlCheck="1" w:checkStyle="0"/>
  <w:activeWritingStyle w:appName="MSWord" w:lang="en-GB" w:vendorID="64" w:dllVersion="6" w:nlCheck="1" w:checkStyle="0"/>
  <w:activeWritingStyle w:appName="MSWord" w:lang="en-GB" w:vendorID="64" w:dllVersion="0" w:nlCheck="1" w:checkStyle="0"/>
  <w:activeWritingStyle w:appName="MSWord" w:lang="en-US" w:vendorID="64" w:dllVersion="0" w:nlCheck="1" w:checkStyle="0"/>
  <w:activeWritingStyle w:appName="MSWord" w:lang="en-US" w:vendorID="64" w:dllVersion="131078" w:nlCheck="1" w:checkStyle="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2003A"/>
    <w:rsid w:val="00006A38"/>
    <w:rsid w:val="00006C2C"/>
    <w:rsid w:val="00010014"/>
    <w:rsid w:val="000145B3"/>
    <w:rsid w:val="00016998"/>
    <w:rsid w:val="00023525"/>
    <w:rsid w:val="00026206"/>
    <w:rsid w:val="000318CA"/>
    <w:rsid w:val="00032B28"/>
    <w:rsid w:val="00043AEE"/>
    <w:rsid w:val="00044776"/>
    <w:rsid w:val="0006621A"/>
    <w:rsid w:val="00072CAD"/>
    <w:rsid w:val="00075FC3"/>
    <w:rsid w:val="00077E88"/>
    <w:rsid w:val="00077F9C"/>
    <w:rsid w:val="000820FF"/>
    <w:rsid w:val="000829F8"/>
    <w:rsid w:val="00082E33"/>
    <w:rsid w:val="00082FDF"/>
    <w:rsid w:val="00086F8F"/>
    <w:rsid w:val="000878C7"/>
    <w:rsid w:val="000A08A3"/>
    <w:rsid w:val="000A0B5B"/>
    <w:rsid w:val="000A7224"/>
    <w:rsid w:val="000B25F5"/>
    <w:rsid w:val="000B5DA9"/>
    <w:rsid w:val="000C1B34"/>
    <w:rsid w:val="000C230E"/>
    <w:rsid w:val="000C5680"/>
    <w:rsid w:val="000D225E"/>
    <w:rsid w:val="000D2396"/>
    <w:rsid w:val="000E0AAB"/>
    <w:rsid w:val="000E394D"/>
    <w:rsid w:val="000E6B71"/>
    <w:rsid w:val="000E6DCA"/>
    <w:rsid w:val="000F1E97"/>
    <w:rsid w:val="000F232B"/>
    <w:rsid w:val="000F465A"/>
    <w:rsid w:val="001023FE"/>
    <w:rsid w:val="0010500D"/>
    <w:rsid w:val="00113BC9"/>
    <w:rsid w:val="00113DC1"/>
    <w:rsid w:val="001168A1"/>
    <w:rsid w:val="00123EE2"/>
    <w:rsid w:val="00124101"/>
    <w:rsid w:val="001267D5"/>
    <w:rsid w:val="00130D23"/>
    <w:rsid w:val="00136F76"/>
    <w:rsid w:val="00140C9A"/>
    <w:rsid w:val="0014105B"/>
    <w:rsid w:val="00146364"/>
    <w:rsid w:val="001514CD"/>
    <w:rsid w:val="00151744"/>
    <w:rsid w:val="00157F35"/>
    <w:rsid w:val="001606B2"/>
    <w:rsid w:val="00162E3D"/>
    <w:rsid w:val="00170623"/>
    <w:rsid w:val="00172815"/>
    <w:rsid w:val="001750D7"/>
    <w:rsid w:val="00175635"/>
    <w:rsid w:val="001867D2"/>
    <w:rsid w:val="00186C80"/>
    <w:rsid w:val="001925F9"/>
    <w:rsid w:val="001A19B4"/>
    <w:rsid w:val="001A2175"/>
    <w:rsid w:val="001A6D3C"/>
    <w:rsid w:val="001A7814"/>
    <w:rsid w:val="001B04A9"/>
    <w:rsid w:val="001B068E"/>
    <w:rsid w:val="001B7456"/>
    <w:rsid w:val="001C0C69"/>
    <w:rsid w:val="001C4F52"/>
    <w:rsid w:val="001C6E25"/>
    <w:rsid w:val="001D0AEA"/>
    <w:rsid w:val="001D1C80"/>
    <w:rsid w:val="001E2B6C"/>
    <w:rsid w:val="001E3ECE"/>
    <w:rsid w:val="001F1426"/>
    <w:rsid w:val="001F2C54"/>
    <w:rsid w:val="001F3CB0"/>
    <w:rsid w:val="00200FCE"/>
    <w:rsid w:val="00202FF0"/>
    <w:rsid w:val="0020358B"/>
    <w:rsid w:val="00211407"/>
    <w:rsid w:val="002121D7"/>
    <w:rsid w:val="00212FB2"/>
    <w:rsid w:val="00213A6C"/>
    <w:rsid w:val="00214B57"/>
    <w:rsid w:val="00221A16"/>
    <w:rsid w:val="002269EF"/>
    <w:rsid w:val="00241355"/>
    <w:rsid w:val="00242600"/>
    <w:rsid w:val="0024284D"/>
    <w:rsid w:val="00242E65"/>
    <w:rsid w:val="002442A2"/>
    <w:rsid w:val="002444C3"/>
    <w:rsid w:val="00253F9C"/>
    <w:rsid w:val="002605F6"/>
    <w:rsid w:val="0026221C"/>
    <w:rsid w:val="00262A95"/>
    <w:rsid w:val="00263353"/>
    <w:rsid w:val="0026365B"/>
    <w:rsid w:val="00264565"/>
    <w:rsid w:val="00265B3E"/>
    <w:rsid w:val="002770C1"/>
    <w:rsid w:val="0028014E"/>
    <w:rsid w:val="0028110F"/>
    <w:rsid w:val="00285549"/>
    <w:rsid w:val="00292DC3"/>
    <w:rsid w:val="00294F8D"/>
    <w:rsid w:val="002963FB"/>
    <w:rsid w:val="002A0108"/>
    <w:rsid w:val="002A7560"/>
    <w:rsid w:val="002B6C54"/>
    <w:rsid w:val="002B7D09"/>
    <w:rsid w:val="002C0F8B"/>
    <w:rsid w:val="002C291B"/>
    <w:rsid w:val="002C2E96"/>
    <w:rsid w:val="002C454B"/>
    <w:rsid w:val="002C46A5"/>
    <w:rsid w:val="002C51CA"/>
    <w:rsid w:val="002C7045"/>
    <w:rsid w:val="002D229C"/>
    <w:rsid w:val="002D3D4E"/>
    <w:rsid w:val="002D7F82"/>
    <w:rsid w:val="002E4AF9"/>
    <w:rsid w:val="002F0EB2"/>
    <w:rsid w:val="002F16D6"/>
    <w:rsid w:val="002F1D4B"/>
    <w:rsid w:val="002F36BA"/>
    <w:rsid w:val="002F46E6"/>
    <w:rsid w:val="002F4861"/>
    <w:rsid w:val="0030527F"/>
    <w:rsid w:val="003055B3"/>
    <w:rsid w:val="0030615F"/>
    <w:rsid w:val="00307C74"/>
    <w:rsid w:val="00311393"/>
    <w:rsid w:val="00316E27"/>
    <w:rsid w:val="0032051E"/>
    <w:rsid w:val="00330E4D"/>
    <w:rsid w:val="00332146"/>
    <w:rsid w:val="00335508"/>
    <w:rsid w:val="003370BD"/>
    <w:rsid w:val="00343A14"/>
    <w:rsid w:val="003462FE"/>
    <w:rsid w:val="003468E1"/>
    <w:rsid w:val="003504E6"/>
    <w:rsid w:val="003512F5"/>
    <w:rsid w:val="003628AB"/>
    <w:rsid w:val="00364ED7"/>
    <w:rsid w:val="003671B1"/>
    <w:rsid w:val="00381050"/>
    <w:rsid w:val="00390077"/>
    <w:rsid w:val="003A6A06"/>
    <w:rsid w:val="003B0CF6"/>
    <w:rsid w:val="003B70B1"/>
    <w:rsid w:val="003B7172"/>
    <w:rsid w:val="003C30E8"/>
    <w:rsid w:val="003C3376"/>
    <w:rsid w:val="003C74C0"/>
    <w:rsid w:val="003D0934"/>
    <w:rsid w:val="003D17F8"/>
    <w:rsid w:val="003D223C"/>
    <w:rsid w:val="003E19E7"/>
    <w:rsid w:val="003F0F53"/>
    <w:rsid w:val="003F423D"/>
    <w:rsid w:val="003F5C83"/>
    <w:rsid w:val="003F78D9"/>
    <w:rsid w:val="003F7D90"/>
    <w:rsid w:val="0040531D"/>
    <w:rsid w:val="00406E47"/>
    <w:rsid w:val="00412A75"/>
    <w:rsid w:val="0041412C"/>
    <w:rsid w:val="00416B0F"/>
    <w:rsid w:val="004208DB"/>
    <w:rsid w:val="00422E09"/>
    <w:rsid w:val="00423D6C"/>
    <w:rsid w:val="00435A70"/>
    <w:rsid w:val="00441724"/>
    <w:rsid w:val="00444539"/>
    <w:rsid w:val="004502DE"/>
    <w:rsid w:val="00451A7D"/>
    <w:rsid w:val="00452F0C"/>
    <w:rsid w:val="0045357C"/>
    <w:rsid w:val="00453A59"/>
    <w:rsid w:val="00460BA5"/>
    <w:rsid w:val="00473EDC"/>
    <w:rsid w:val="00474BBC"/>
    <w:rsid w:val="004816DB"/>
    <w:rsid w:val="00483E17"/>
    <w:rsid w:val="00484D1E"/>
    <w:rsid w:val="004874EF"/>
    <w:rsid w:val="004906C8"/>
    <w:rsid w:val="004A2EB5"/>
    <w:rsid w:val="004A6C2A"/>
    <w:rsid w:val="004B1334"/>
    <w:rsid w:val="004B4A34"/>
    <w:rsid w:val="004B4C3A"/>
    <w:rsid w:val="004B5A7C"/>
    <w:rsid w:val="004C2E6E"/>
    <w:rsid w:val="004D5461"/>
    <w:rsid w:val="004E4EB8"/>
    <w:rsid w:val="004E6B88"/>
    <w:rsid w:val="004E7B4E"/>
    <w:rsid w:val="004F0863"/>
    <w:rsid w:val="004F2AC2"/>
    <w:rsid w:val="004F39F5"/>
    <w:rsid w:val="004F7009"/>
    <w:rsid w:val="00503C33"/>
    <w:rsid w:val="00506E91"/>
    <w:rsid w:val="0051136A"/>
    <w:rsid w:val="005134C2"/>
    <w:rsid w:val="005241BE"/>
    <w:rsid w:val="0053369E"/>
    <w:rsid w:val="00540E05"/>
    <w:rsid w:val="005506E1"/>
    <w:rsid w:val="0055094C"/>
    <w:rsid w:val="005552B8"/>
    <w:rsid w:val="005568D0"/>
    <w:rsid w:val="00570531"/>
    <w:rsid w:val="00572410"/>
    <w:rsid w:val="00574BA5"/>
    <w:rsid w:val="005811F9"/>
    <w:rsid w:val="00582A8A"/>
    <w:rsid w:val="00582B24"/>
    <w:rsid w:val="00582C34"/>
    <w:rsid w:val="005838A6"/>
    <w:rsid w:val="00585086"/>
    <w:rsid w:val="00585446"/>
    <w:rsid w:val="00595414"/>
    <w:rsid w:val="005A4621"/>
    <w:rsid w:val="005A73E4"/>
    <w:rsid w:val="005B2485"/>
    <w:rsid w:val="005C1AA3"/>
    <w:rsid w:val="005D009C"/>
    <w:rsid w:val="005D0AA3"/>
    <w:rsid w:val="005E6577"/>
    <w:rsid w:val="005E7F45"/>
    <w:rsid w:val="005F5688"/>
    <w:rsid w:val="005F678E"/>
    <w:rsid w:val="00604DC9"/>
    <w:rsid w:val="00605A93"/>
    <w:rsid w:val="00607CF0"/>
    <w:rsid w:val="00610539"/>
    <w:rsid w:val="00610675"/>
    <w:rsid w:val="00612309"/>
    <w:rsid w:val="00612327"/>
    <w:rsid w:val="0061382F"/>
    <w:rsid w:val="00615422"/>
    <w:rsid w:val="00615F16"/>
    <w:rsid w:val="0061721A"/>
    <w:rsid w:val="00623B20"/>
    <w:rsid w:val="006242F9"/>
    <w:rsid w:val="0062583A"/>
    <w:rsid w:val="00631616"/>
    <w:rsid w:val="00642953"/>
    <w:rsid w:val="00646445"/>
    <w:rsid w:val="00664073"/>
    <w:rsid w:val="00667E6E"/>
    <w:rsid w:val="00670E16"/>
    <w:rsid w:val="006729B5"/>
    <w:rsid w:val="006749C8"/>
    <w:rsid w:val="00674D7E"/>
    <w:rsid w:val="00675DA8"/>
    <w:rsid w:val="00676788"/>
    <w:rsid w:val="006814D3"/>
    <w:rsid w:val="00683E7A"/>
    <w:rsid w:val="00685859"/>
    <w:rsid w:val="00687DD5"/>
    <w:rsid w:val="00690C59"/>
    <w:rsid w:val="00694382"/>
    <w:rsid w:val="0069656A"/>
    <w:rsid w:val="006A3896"/>
    <w:rsid w:val="006B12C9"/>
    <w:rsid w:val="006B5B6F"/>
    <w:rsid w:val="006B5E89"/>
    <w:rsid w:val="006B6643"/>
    <w:rsid w:val="006D387F"/>
    <w:rsid w:val="006D3E33"/>
    <w:rsid w:val="006D7316"/>
    <w:rsid w:val="006E0A65"/>
    <w:rsid w:val="006E396A"/>
    <w:rsid w:val="006F3426"/>
    <w:rsid w:val="006F5309"/>
    <w:rsid w:val="0070060B"/>
    <w:rsid w:val="00706BD7"/>
    <w:rsid w:val="00706C5E"/>
    <w:rsid w:val="00711C7E"/>
    <w:rsid w:val="007120AC"/>
    <w:rsid w:val="00717DF2"/>
    <w:rsid w:val="00721F58"/>
    <w:rsid w:val="00724EF0"/>
    <w:rsid w:val="00726A6C"/>
    <w:rsid w:val="007322B9"/>
    <w:rsid w:val="00740806"/>
    <w:rsid w:val="007536A6"/>
    <w:rsid w:val="0075418F"/>
    <w:rsid w:val="007558B6"/>
    <w:rsid w:val="00756C40"/>
    <w:rsid w:val="00766E02"/>
    <w:rsid w:val="00771AFA"/>
    <w:rsid w:val="00774F2D"/>
    <w:rsid w:val="007828F8"/>
    <w:rsid w:val="00782EED"/>
    <w:rsid w:val="00794FEB"/>
    <w:rsid w:val="00795903"/>
    <w:rsid w:val="00796968"/>
    <w:rsid w:val="007A04EA"/>
    <w:rsid w:val="007A58E0"/>
    <w:rsid w:val="007A6A36"/>
    <w:rsid w:val="007A7705"/>
    <w:rsid w:val="007B35E5"/>
    <w:rsid w:val="007B3FBD"/>
    <w:rsid w:val="007B420A"/>
    <w:rsid w:val="007B495B"/>
    <w:rsid w:val="007B5D84"/>
    <w:rsid w:val="007C0609"/>
    <w:rsid w:val="007D304D"/>
    <w:rsid w:val="007D766A"/>
    <w:rsid w:val="007E117D"/>
    <w:rsid w:val="007E20E2"/>
    <w:rsid w:val="007F3156"/>
    <w:rsid w:val="007F377C"/>
    <w:rsid w:val="008011DA"/>
    <w:rsid w:val="0080210D"/>
    <w:rsid w:val="00812362"/>
    <w:rsid w:val="0081601F"/>
    <w:rsid w:val="00817705"/>
    <w:rsid w:val="008264E3"/>
    <w:rsid w:val="00833700"/>
    <w:rsid w:val="00834475"/>
    <w:rsid w:val="008347FC"/>
    <w:rsid w:val="00834EF2"/>
    <w:rsid w:val="0084059A"/>
    <w:rsid w:val="00843947"/>
    <w:rsid w:val="00843CF9"/>
    <w:rsid w:val="00852514"/>
    <w:rsid w:val="00852617"/>
    <w:rsid w:val="00855325"/>
    <w:rsid w:val="00855C5F"/>
    <w:rsid w:val="00857041"/>
    <w:rsid w:val="008574E3"/>
    <w:rsid w:val="0086044F"/>
    <w:rsid w:val="00860B00"/>
    <w:rsid w:val="008611F4"/>
    <w:rsid w:val="00861442"/>
    <w:rsid w:val="00864D68"/>
    <w:rsid w:val="00865390"/>
    <w:rsid w:val="00870387"/>
    <w:rsid w:val="008809CC"/>
    <w:rsid w:val="00880F9B"/>
    <w:rsid w:val="008900AC"/>
    <w:rsid w:val="00890286"/>
    <w:rsid w:val="00891CDE"/>
    <w:rsid w:val="0089396D"/>
    <w:rsid w:val="008977CF"/>
    <w:rsid w:val="008A6370"/>
    <w:rsid w:val="008A74BF"/>
    <w:rsid w:val="008B12C9"/>
    <w:rsid w:val="008B40D9"/>
    <w:rsid w:val="008C1E32"/>
    <w:rsid w:val="008C67B4"/>
    <w:rsid w:val="008D042D"/>
    <w:rsid w:val="008D33F1"/>
    <w:rsid w:val="008D44C0"/>
    <w:rsid w:val="008D65BA"/>
    <w:rsid w:val="008D6EFE"/>
    <w:rsid w:val="008E26B7"/>
    <w:rsid w:val="008E676A"/>
    <w:rsid w:val="008F35B6"/>
    <w:rsid w:val="008F5869"/>
    <w:rsid w:val="00910908"/>
    <w:rsid w:val="00913B20"/>
    <w:rsid w:val="00913EF3"/>
    <w:rsid w:val="00920680"/>
    <w:rsid w:val="009279FD"/>
    <w:rsid w:val="00930378"/>
    <w:rsid w:val="00931F5D"/>
    <w:rsid w:val="009366EB"/>
    <w:rsid w:val="0093758C"/>
    <w:rsid w:val="00942637"/>
    <w:rsid w:val="009449DC"/>
    <w:rsid w:val="0094757E"/>
    <w:rsid w:val="009508E2"/>
    <w:rsid w:val="00951AC2"/>
    <w:rsid w:val="00952834"/>
    <w:rsid w:val="00956678"/>
    <w:rsid w:val="009619DE"/>
    <w:rsid w:val="00962008"/>
    <w:rsid w:val="00962244"/>
    <w:rsid w:val="0096668B"/>
    <w:rsid w:val="00967874"/>
    <w:rsid w:val="00973334"/>
    <w:rsid w:val="00975E83"/>
    <w:rsid w:val="00976F56"/>
    <w:rsid w:val="00980D1F"/>
    <w:rsid w:val="009841FA"/>
    <w:rsid w:val="00984A9A"/>
    <w:rsid w:val="009878D7"/>
    <w:rsid w:val="00992ED1"/>
    <w:rsid w:val="009944EC"/>
    <w:rsid w:val="00994735"/>
    <w:rsid w:val="00994EF4"/>
    <w:rsid w:val="00996237"/>
    <w:rsid w:val="009979AA"/>
    <w:rsid w:val="009B162A"/>
    <w:rsid w:val="009B1B6B"/>
    <w:rsid w:val="009B3378"/>
    <w:rsid w:val="009B3AE5"/>
    <w:rsid w:val="009C5A79"/>
    <w:rsid w:val="009C6F2E"/>
    <w:rsid w:val="009D7CDA"/>
    <w:rsid w:val="009E18CC"/>
    <w:rsid w:val="009E1AFF"/>
    <w:rsid w:val="009E64E2"/>
    <w:rsid w:val="009F17E4"/>
    <w:rsid w:val="009F2A6D"/>
    <w:rsid w:val="009F5A88"/>
    <w:rsid w:val="00A025BC"/>
    <w:rsid w:val="00A04203"/>
    <w:rsid w:val="00A057EA"/>
    <w:rsid w:val="00A11FD5"/>
    <w:rsid w:val="00A1768B"/>
    <w:rsid w:val="00A23B4B"/>
    <w:rsid w:val="00A23DE6"/>
    <w:rsid w:val="00A2701D"/>
    <w:rsid w:val="00A27D83"/>
    <w:rsid w:val="00A3599B"/>
    <w:rsid w:val="00A42439"/>
    <w:rsid w:val="00A451E0"/>
    <w:rsid w:val="00A5039D"/>
    <w:rsid w:val="00A516EF"/>
    <w:rsid w:val="00A575DA"/>
    <w:rsid w:val="00A608FD"/>
    <w:rsid w:val="00A61ED3"/>
    <w:rsid w:val="00A6249B"/>
    <w:rsid w:val="00A667E7"/>
    <w:rsid w:val="00A766BB"/>
    <w:rsid w:val="00A768F4"/>
    <w:rsid w:val="00A77E8F"/>
    <w:rsid w:val="00A80063"/>
    <w:rsid w:val="00A817F8"/>
    <w:rsid w:val="00A827C6"/>
    <w:rsid w:val="00A843D8"/>
    <w:rsid w:val="00A87770"/>
    <w:rsid w:val="00A91CD9"/>
    <w:rsid w:val="00A943DD"/>
    <w:rsid w:val="00AA32E4"/>
    <w:rsid w:val="00AA5F4E"/>
    <w:rsid w:val="00AA733B"/>
    <w:rsid w:val="00AA744C"/>
    <w:rsid w:val="00AA78D4"/>
    <w:rsid w:val="00AB0F61"/>
    <w:rsid w:val="00AB19CC"/>
    <w:rsid w:val="00AB428D"/>
    <w:rsid w:val="00AC1179"/>
    <w:rsid w:val="00AC768E"/>
    <w:rsid w:val="00AC7C42"/>
    <w:rsid w:val="00AD00F1"/>
    <w:rsid w:val="00AD06E6"/>
    <w:rsid w:val="00AD1B60"/>
    <w:rsid w:val="00AD3519"/>
    <w:rsid w:val="00AD43FF"/>
    <w:rsid w:val="00AE72B4"/>
    <w:rsid w:val="00AF672B"/>
    <w:rsid w:val="00B00035"/>
    <w:rsid w:val="00B01830"/>
    <w:rsid w:val="00B02831"/>
    <w:rsid w:val="00B04670"/>
    <w:rsid w:val="00B0624C"/>
    <w:rsid w:val="00B07F81"/>
    <w:rsid w:val="00B16336"/>
    <w:rsid w:val="00B21BE7"/>
    <w:rsid w:val="00B253B6"/>
    <w:rsid w:val="00B27868"/>
    <w:rsid w:val="00B350F8"/>
    <w:rsid w:val="00B36A96"/>
    <w:rsid w:val="00B41DAB"/>
    <w:rsid w:val="00B47D70"/>
    <w:rsid w:val="00B47DCC"/>
    <w:rsid w:val="00B51193"/>
    <w:rsid w:val="00B51C6A"/>
    <w:rsid w:val="00B620E0"/>
    <w:rsid w:val="00B63EDB"/>
    <w:rsid w:val="00B67999"/>
    <w:rsid w:val="00B67D42"/>
    <w:rsid w:val="00B76EA5"/>
    <w:rsid w:val="00B81953"/>
    <w:rsid w:val="00B83CA8"/>
    <w:rsid w:val="00B851E6"/>
    <w:rsid w:val="00B96AE5"/>
    <w:rsid w:val="00B97CAB"/>
    <w:rsid w:val="00BA1613"/>
    <w:rsid w:val="00BA3975"/>
    <w:rsid w:val="00BA74D9"/>
    <w:rsid w:val="00BB274B"/>
    <w:rsid w:val="00BB55ED"/>
    <w:rsid w:val="00BC2AF4"/>
    <w:rsid w:val="00BC3FDF"/>
    <w:rsid w:val="00BC473A"/>
    <w:rsid w:val="00BC4B54"/>
    <w:rsid w:val="00BD21C3"/>
    <w:rsid w:val="00BE07CF"/>
    <w:rsid w:val="00BF1289"/>
    <w:rsid w:val="00BF1C63"/>
    <w:rsid w:val="00BF3F22"/>
    <w:rsid w:val="00BF4A4D"/>
    <w:rsid w:val="00BF622F"/>
    <w:rsid w:val="00BF78D0"/>
    <w:rsid w:val="00C0663E"/>
    <w:rsid w:val="00C12695"/>
    <w:rsid w:val="00C1634B"/>
    <w:rsid w:val="00C1765B"/>
    <w:rsid w:val="00C313A5"/>
    <w:rsid w:val="00C32D3B"/>
    <w:rsid w:val="00C341A4"/>
    <w:rsid w:val="00C40893"/>
    <w:rsid w:val="00C47D46"/>
    <w:rsid w:val="00C501E2"/>
    <w:rsid w:val="00C5504E"/>
    <w:rsid w:val="00C6188B"/>
    <w:rsid w:val="00C71D76"/>
    <w:rsid w:val="00C72E1E"/>
    <w:rsid w:val="00C76636"/>
    <w:rsid w:val="00C800A2"/>
    <w:rsid w:val="00C83DC7"/>
    <w:rsid w:val="00C94B0F"/>
    <w:rsid w:val="00CA5FFD"/>
    <w:rsid w:val="00CA700C"/>
    <w:rsid w:val="00CB05F3"/>
    <w:rsid w:val="00CB1414"/>
    <w:rsid w:val="00CB5AA2"/>
    <w:rsid w:val="00CC2090"/>
    <w:rsid w:val="00CC3F48"/>
    <w:rsid w:val="00CC4CA8"/>
    <w:rsid w:val="00CC4DAD"/>
    <w:rsid w:val="00CC58E1"/>
    <w:rsid w:val="00CD39BD"/>
    <w:rsid w:val="00CD7535"/>
    <w:rsid w:val="00CD781B"/>
    <w:rsid w:val="00CE3D52"/>
    <w:rsid w:val="00CE51DC"/>
    <w:rsid w:val="00CF3845"/>
    <w:rsid w:val="00CF3B4D"/>
    <w:rsid w:val="00CF3CD1"/>
    <w:rsid w:val="00CF5845"/>
    <w:rsid w:val="00CF6A54"/>
    <w:rsid w:val="00CF708A"/>
    <w:rsid w:val="00D040D4"/>
    <w:rsid w:val="00D04C1B"/>
    <w:rsid w:val="00D07A37"/>
    <w:rsid w:val="00D07CDB"/>
    <w:rsid w:val="00D15EC2"/>
    <w:rsid w:val="00D17AB3"/>
    <w:rsid w:val="00D17EDF"/>
    <w:rsid w:val="00D22066"/>
    <w:rsid w:val="00D25EE1"/>
    <w:rsid w:val="00D3065D"/>
    <w:rsid w:val="00D31EBF"/>
    <w:rsid w:val="00D334AE"/>
    <w:rsid w:val="00D33C46"/>
    <w:rsid w:val="00D34101"/>
    <w:rsid w:val="00D403D8"/>
    <w:rsid w:val="00D41717"/>
    <w:rsid w:val="00D41CBA"/>
    <w:rsid w:val="00D455ED"/>
    <w:rsid w:val="00D4649B"/>
    <w:rsid w:val="00D47102"/>
    <w:rsid w:val="00D47F58"/>
    <w:rsid w:val="00D51494"/>
    <w:rsid w:val="00D51E8A"/>
    <w:rsid w:val="00D524B6"/>
    <w:rsid w:val="00D53D6C"/>
    <w:rsid w:val="00D62F5D"/>
    <w:rsid w:val="00D6329E"/>
    <w:rsid w:val="00D6403A"/>
    <w:rsid w:val="00D64203"/>
    <w:rsid w:val="00D66C40"/>
    <w:rsid w:val="00D67321"/>
    <w:rsid w:val="00D6744C"/>
    <w:rsid w:val="00D73AB3"/>
    <w:rsid w:val="00D76A0A"/>
    <w:rsid w:val="00D806B2"/>
    <w:rsid w:val="00D86A5C"/>
    <w:rsid w:val="00D87153"/>
    <w:rsid w:val="00DA3D00"/>
    <w:rsid w:val="00DB06C1"/>
    <w:rsid w:val="00DB38E7"/>
    <w:rsid w:val="00DB4C67"/>
    <w:rsid w:val="00DC3477"/>
    <w:rsid w:val="00DC4483"/>
    <w:rsid w:val="00DC5088"/>
    <w:rsid w:val="00DC5567"/>
    <w:rsid w:val="00DD23C2"/>
    <w:rsid w:val="00DD29F4"/>
    <w:rsid w:val="00DD4FFF"/>
    <w:rsid w:val="00DD7B91"/>
    <w:rsid w:val="00DE5BD3"/>
    <w:rsid w:val="00DE5E1A"/>
    <w:rsid w:val="00DE6984"/>
    <w:rsid w:val="00DE6C82"/>
    <w:rsid w:val="00DF2BD3"/>
    <w:rsid w:val="00DF3261"/>
    <w:rsid w:val="00DF377F"/>
    <w:rsid w:val="00DF77BA"/>
    <w:rsid w:val="00E02498"/>
    <w:rsid w:val="00E058CA"/>
    <w:rsid w:val="00E07C5C"/>
    <w:rsid w:val="00E1467B"/>
    <w:rsid w:val="00E157AE"/>
    <w:rsid w:val="00E218C2"/>
    <w:rsid w:val="00E233A1"/>
    <w:rsid w:val="00E24202"/>
    <w:rsid w:val="00E31C7C"/>
    <w:rsid w:val="00E31D98"/>
    <w:rsid w:val="00E43918"/>
    <w:rsid w:val="00E4772D"/>
    <w:rsid w:val="00E71DBF"/>
    <w:rsid w:val="00E73378"/>
    <w:rsid w:val="00E73DB0"/>
    <w:rsid w:val="00E73F41"/>
    <w:rsid w:val="00E75436"/>
    <w:rsid w:val="00E86FA3"/>
    <w:rsid w:val="00E9337D"/>
    <w:rsid w:val="00E936B1"/>
    <w:rsid w:val="00EA362F"/>
    <w:rsid w:val="00EB19F6"/>
    <w:rsid w:val="00EB43B7"/>
    <w:rsid w:val="00EB71A4"/>
    <w:rsid w:val="00EC0F15"/>
    <w:rsid w:val="00EC684B"/>
    <w:rsid w:val="00ED2B70"/>
    <w:rsid w:val="00ED31DD"/>
    <w:rsid w:val="00EE331C"/>
    <w:rsid w:val="00EE48BA"/>
    <w:rsid w:val="00EE62BD"/>
    <w:rsid w:val="00EE6724"/>
    <w:rsid w:val="00EF0997"/>
    <w:rsid w:val="00EF5A0B"/>
    <w:rsid w:val="00F003DD"/>
    <w:rsid w:val="00F021FD"/>
    <w:rsid w:val="00F028A9"/>
    <w:rsid w:val="00F06D00"/>
    <w:rsid w:val="00F0743F"/>
    <w:rsid w:val="00F13A9A"/>
    <w:rsid w:val="00F148A8"/>
    <w:rsid w:val="00F16102"/>
    <w:rsid w:val="00F16E70"/>
    <w:rsid w:val="00F2003A"/>
    <w:rsid w:val="00F2072E"/>
    <w:rsid w:val="00F252C6"/>
    <w:rsid w:val="00F25BFF"/>
    <w:rsid w:val="00F44F91"/>
    <w:rsid w:val="00F45A36"/>
    <w:rsid w:val="00F4617F"/>
    <w:rsid w:val="00F50AE2"/>
    <w:rsid w:val="00F56522"/>
    <w:rsid w:val="00F610B0"/>
    <w:rsid w:val="00F66A63"/>
    <w:rsid w:val="00F73918"/>
    <w:rsid w:val="00F82C52"/>
    <w:rsid w:val="00F85110"/>
    <w:rsid w:val="00F92F94"/>
    <w:rsid w:val="00FA1714"/>
    <w:rsid w:val="00FA764D"/>
    <w:rsid w:val="00FB1BD3"/>
    <w:rsid w:val="00FB3603"/>
    <w:rsid w:val="00FB59E0"/>
    <w:rsid w:val="00FC7112"/>
    <w:rsid w:val="00FD1901"/>
    <w:rsid w:val="00FD3A45"/>
    <w:rsid w:val="00FD7E8A"/>
    <w:rsid w:val="00FE450D"/>
    <w:rsid w:val="00FE788F"/>
    <w:rsid w:val="00FF3907"/>
    <w:rsid w:val="00FF3EE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86AAB4"/>
  <w15:chartTrackingRefBased/>
  <w15:docId w15:val="{C18B68AF-D301-44B3-9341-0D7E205FDC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C2E96"/>
    <w:pPr>
      <w:spacing w:after="0" w:line="360" w:lineRule="auto"/>
      <w:ind w:firstLine="567"/>
      <w:jc w:val="both"/>
    </w:pPr>
    <w:rPr>
      <w:rFonts w:ascii="Times New Roman" w:eastAsia="Times New Roman" w:hAnsi="Times New Roman" w:cs="Times New Roman"/>
      <w:sz w:val="24"/>
      <w:szCs w:val="20"/>
      <w:lang w:val="en-US"/>
    </w:rPr>
  </w:style>
  <w:style w:type="paragraph" w:styleId="Heading1">
    <w:name w:val="heading 1"/>
    <w:basedOn w:val="Normal"/>
    <w:next w:val="Normal"/>
    <w:link w:val="Heading1Char"/>
    <w:qFormat/>
    <w:rsid w:val="002C2E96"/>
    <w:pPr>
      <w:keepNext/>
      <w:numPr>
        <w:numId w:val="23"/>
      </w:numPr>
      <w:spacing w:before="4000" w:after="60"/>
      <w:ind w:right="1138"/>
      <w:jc w:val="right"/>
      <w:outlineLvl w:val="0"/>
    </w:pPr>
    <w:rPr>
      <w:rFonts w:ascii="Tahoma" w:hAnsi="Tahoma" w:cs="Arial"/>
      <w:b/>
      <w:bCs/>
      <w:kern w:val="32"/>
      <w:sz w:val="32"/>
      <w:szCs w:val="32"/>
    </w:rPr>
  </w:style>
  <w:style w:type="paragraph" w:styleId="Heading2">
    <w:name w:val="heading 2"/>
    <w:basedOn w:val="Normal"/>
    <w:next w:val="Normal"/>
    <w:link w:val="Heading2Char"/>
    <w:qFormat/>
    <w:rsid w:val="002C2E96"/>
    <w:pPr>
      <w:keepNext/>
      <w:numPr>
        <w:ilvl w:val="1"/>
        <w:numId w:val="23"/>
      </w:numPr>
      <w:spacing w:before="200" w:after="60"/>
      <w:jc w:val="left"/>
      <w:outlineLvl w:val="1"/>
    </w:pPr>
    <w:rPr>
      <w:rFonts w:ascii="Tahoma" w:hAnsi="Tahoma"/>
      <w:b/>
      <w:sz w:val="28"/>
    </w:rPr>
  </w:style>
  <w:style w:type="paragraph" w:styleId="Heading3">
    <w:name w:val="heading 3"/>
    <w:basedOn w:val="Normal"/>
    <w:next w:val="Normal"/>
    <w:link w:val="Heading3Char"/>
    <w:qFormat/>
    <w:rsid w:val="002C2E96"/>
    <w:pPr>
      <w:keepNext/>
      <w:numPr>
        <w:ilvl w:val="2"/>
        <w:numId w:val="23"/>
      </w:numPr>
      <w:spacing w:before="200" w:after="60"/>
      <w:jc w:val="left"/>
      <w:outlineLvl w:val="2"/>
    </w:pPr>
    <w:rPr>
      <w:rFonts w:ascii="Tahoma" w:hAnsi="Tahoma" w:cs="Arial"/>
      <w:b/>
      <w:bCs/>
      <w:szCs w:val="26"/>
    </w:rPr>
  </w:style>
  <w:style w:type="paragraph" w:styleId="Heading4">
    <w:name w:val="heading 4"/>
    <w:basedOn w:val="Normal"/>
    <w:next w:val="Normal"/>
    <w:link w:val="Heading4Char"/>
    <w:qFormat/>
    <w:rsid w:val="002C2E96"/>
    <w:pPr>
      <w:keepNext/>
      <w:numPr>
        <w:ilvl w:val="3"/>
        <w:numId w:val="23"/>
      </w:numPr>
      <w:spacing w:before="200" w:after="60"/>
      <w:jc w:val="left"/>
      <w:outlineLvl w:val="3"/>
    </w:pPr>
    <w:rPr>
      <w:rFonts w:ascii="Tahoma" w:hAnsi="Tahoma"/>
      <w:b/>
      <w:bCs/>
      <w:szCs w:val="28"/>
    </w:rPr>
  </w:style>
  <w:style w:type="paragraph" w:styleId="Heading5">
    <w:name w:val="heading 5"/>
    <w:basedOn w:val="Normal"/>
    <w:next w:val="Normal"/>
    <w:link w:val="Heading5Char"/>
    <w:qFormat/>
    <w:rsid w:val="002C2E96"/>
    <w:pPr>
      <w:numPr>
        <w:ilvl w:val="4"/>
        <w:numId w:val="23"/>
      </w:numPr>
      <w:spacing w:before="200" w:after="60"/>
      <w:jc w:val="left"/>
      <w:outlineLvl w:val="4"/>
    </w:pPr>
    <w:rPr>
      <w:rFonts w:ascii="Tahoma" w:hAnsi="Tahoma"/>
      <w:b/>
      <w:bCs/>
      <w:iCs/>
      <w:szCs w:val="26"/>
    </w:rPr>
  </w:style>
  <w:style w:type="paragraph" w:styleId="Heading6">
    <w:name w:val="heading 6"/>
    <w:basedOn w:val="Normal"/>
    <w:next w:val="Normal"/>
    <w:link w:val="Heading6Char"/>
    <w:qFormat/>
    <w:rsid w:val="002C2E96"/>
    <w:pPr>
      <w:numPr>
        <w:ilvl w:val="5"/>
        <w:numId w:val="23"/>
      </w:numPr>
      <w:spacing w:before="200" w:after="60"/>
      <w:jc w:val="left"/>
      <w:outlineLvl w:val="5"/>
    </w:pPr>
    <w:rPr>
      <w:rFonts w:ascii="Tahoma" w:hAnsi="Tahoma"/>
      <w:b/>
      <w:bCs/>
      <w:szCs w:val="22"/>
    </w:rPr>
  </w:style>
  <w:style w:type="paragraph" w:styleId="Heading7">
    <w:name w:val="heading 7"/>
    <w:basedOn w:val="Normal"/>
    <w:next w:val="Normal"/>
    <w:link w:val="Heading7Char"/>
    <w:qFormat/>
    <w:rsid w:val="002C2E96"/>
    <w:pPr>
      <w:numPr>
        <w:ilvl w:val="6"/>
        <w:numId w:val="23"/>
      </w:numPr>
      <w:spacing w:before="200" w:after="60"/>
      <w:jc w:val="left"/>
      <w:outlineLvl w:val="6"/>
    </w:pPr>
    <w:rPr>
      <w:rFonts w:ascii="Tahoma" w:hAnsi="Tahoma"/>
      <w:b/>
      <w:szCs w:val="24"/>
    </w:rPr>
  </w:style>
  <w:style w:type="paragraph" w:styleId="Heading8">
    <w:name w:val="heading 8"/>
    <w:basedOn w:val="Normal"/>
    <w:next w:val="Normal"/>
    <w:link w:val="Heading8Char"/>
    <w:qFormat/>
    <w:rsid w:val="002C2E96"/>
    <w:pPr>
      <w:numPr>
        <w:ilvl w:val="7"/>
        <w:numId w:val="23"/>
      </w:numPr>
      <w:spacing w:before="200" w:after="60"/>
      <w:jc w:val="left"/>
      <w:outlineLvl w:val="7"/>
    </w:pPr>
    <w:rPr>
      <w:rFonts w:ascii="Tahoma" w:hAnsi="Tahoma"/>
      <w:b/>
      <w:iCs/>
      <w:szCs w:val="24"/>
    </w:rPr>
  </w:style>
  <w:style w:type="paragraph" w:styleId="Heading9">
    <w:name w:val="heading 9"/>
    <w:basedOn w:val="Normal"/>
    <w:next w:val="Normal"/>
    <w:link w:val="Heading9Char"/>
    <w:qFormat/>
    <w:rsid w:val="002C2E96"/>
    <w:pPr>
      <w:numPr>
        <w:ilvl w:val="8"/>
        <w:numId w:val="23"/>
      </w:numPr>
      <w:spacing w:before="200" w:after="60"/>
      <w:jc w:val="left"/>
      <w:outlineLvl w:val="8"/>
    </w:pPr>
    <w:rPr>
      <w:rFonts w:ascii="Tahoma" w:hAnsi="Tahoma" w:cs="Arial"/>
      <w:b/>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C2E96"/>
    <w:rPr>
      <w:rFonts w:ascii="Tahoma" w:eastAsia="Times New Roman" w:hAnsi="Tahoma" w:cs="Arial"/>
      <w:b/>
      <w:bCs/>
      <w:kern w:val="32"/>
      <w:sz w:val="32"/>
      <w:szCs w:val="32"/>
      <w:lang w:val="en-US"/>
    </w:rPr>
  </w:style>
  <w:style w:type="paragraph" w:styleId="TOCHeading">
    <w:name w:val="TOC Heading"/>
    <w:basedOn w:val="Heading1"/>
    <w:next w:val="Normal"/>
    <w:uiPriority w:val="39"/>
    <w:unhideWhenUsed/>
    <w:qFormat/>
    <w:rsid w:val="002C2E96"/>
    <w:pPr>
      <w:keepLines/>
      <w:numPr>
        <w:numId w:val="0"/>
      </w:numPr>
      <w:spacing w:before="240" w:after="0" w:line="259" w:lineRule="auto"/>
      <w:ind w:right="0"/>
      <w:jc w:val="left"/>
      <w:outlineLvl w:val="9"/>
    </w:pPr>
    <w:rPr>
      <w:rFonts w:asciiTheme="majorHAnsi" w:eastAsiaTheme="majorEastAsia" w:hAnsiTheme="majorHAnsi" w:cstheme="majorBidi"/>
      <w:b w:val="0"/>
      <w:bCs w:val="0"/>
      <w:color w:val="2E74B5" w:themeColor="accent1" w:themeShade="BF"/>
      <w:kern w:val="0"/>
    </w:rPr>
  </w:style>
  <w:style w:type="paragraph" w:styleId="TOC1">
    <w:name w:val="toc 1"/>
    <w:basedOn w:val="Normal"/>
    <w:next w:val="Normal"/>
    <w:autoRedefine/>
    <w:uiPriority w:val="39"/>
    <w:rsid w:val="002C2E96"/>
    <w:pPr>
      <w:tabs>
        <w:tab w:val="left" w:pos="1000"/>
        <w:tab w:val="right" w:leader="dot" w:pos="9360"/>
      </w:tabs>
      <w:spacing w:after="120"/>
      <w:ind w:firstLine="562"/>
    </w:pPr>
    <w:rPr>
      <w:lang w:val="sl-SI"/>
    </w:rPr>
  </w:style>
  <w:style w:type="character" w:styleId="Hyperlink">
    <w:name w:val="Hyperlink"/>
    <w:basedOn w:val="DefaultParagraphFont"/>
    <w:uiPriority w:val="99"/>
    <w:rsid w:val="002C2E96"/>
    <w:rPr>
      <w:color w:val="0000FF"/>
      <w:u w:val="single"/>
    </w:rPr>
  </w:style>
  <w:style w:type="character" w:customStyle="1" w:styleId="Heading2Char">
    <w:name w:val="Heading 2 Char"/>
    <w:basedOn w:val="DefaultParagraphFont"/>
    <w:link w:val="Heading2"/>
    <w:rsid w:val="002C2E96"/>
    <w:rPr>
      <w:rFonts w:ascii="Tahoma" w:eastAsia="Times New Roman" w:hAnsi="Tahoma" w:cs="Times New Roman"/>
      <w:b/>
      <w:sz w:val="28"/>
      <w:szCs w:val="20"/>
      <w:lang w:val="en-US"/>
    </w:rPr>
  </w:style>
  <w:style w:type="paragraph" w:styleId="TOC2">
    <w:name w:val="toc 2"/>
    <w:basedOn w:val="Normal"/>
    <w:next w:val="Normal"/>
    <w:autoRedefine/>
    <w:uiPriority w:val="39"/>
    <w:rsid w:val="002C2E96"/>
    <w:pPr>
      <w:ind w:left="200"/>
    </w:pPr>
  </w:style>
  <w:style w:type="paragraph" w:styleId="Subtitle">
    <w:name w:val="Subtitle"/>
    <w:basedOn w:val="Normal"/>
    <w:next w:val="Normal"/>
    <w:link w:val="SubtitleChar"/>
    <w:uiPriority w:val="11"/>
    <w:qFormat/>
    <w:rsid w:val="002C2E96"/>
    <w:pPr>
      <w:numPr>
        <w:ilvl w:val="1"/>
      </w:numPr>
      <w:ind w:firstLine="567"/>
    </w:pPr>
    <w:rPr>
      <w:rFonts w:asciiTheme="majorHAnsi" w:eastAsiaTheme="majorEastAsia" w:hAnsiTheme="majorHAnsi" w:cstheme="majorBidi"/>
      <w:i/>
      <w:iCs/>
      <w:color w:val="5B9BD5" w:themeColor="accent1"/>
      <w:spacing w:val="15"/>
      <w:szCs w:val="24"/>
    </w:rPr>
  </w:style>
  <w:style w:type="character" w:customStyle="1" w:styleId="SubtitleChar">
    <w:name w:val="Subtitle Char"/>
    <w:basedOn w:val="DefaultParagraphFont"/>
    <w:link w:val="Subtitle"/>
    <w:uiPriority w:val="11"/>
    <w:rsid w:val="002C2E96"/>
    <w:rPr>
      <w:rFonts w:asciiTheme="majorHAnsi" w:eastAsiaTheme="majorEastAsia" w:hAnsiTheme="majorHAnsi" w:cstheme="majorBidi"/>
      <w:i/>
      <w:iCs/>
      <w:color w:val="5B9BD5" w:themeColor="accent1"/>
      <w:spacing w:val="15"/>
      <w:sz w:val="24"/>
      <w:szCs w:val="24"/>
    </w:rPr>
  </w:style>
  <w:style w:type="character" w:customStyle="1" w:styleId="Heading3Char">
    <w:name w:val="Heading 3 Char"/>
    <w:basedOn w:val="DefaultParagraphFont"/>
    <w:link w:val="Heading3"/>
    <w:rsid w:val="002C2E96"/>
    <w:rPr>
      <w:rFonts w:ascii="Tahoma" w:eastAsia="Times New Roman" w:hAnsi="Tahoma" w:cs="Arial"/>
      <w:b/>
      <w:bCs/>
      <w:sz w:val="24"/>
      <w:szCs w:val="26"/>
      <w:lang w:val="en-US"/>
    </w:rPr>
  </w:style>
  <w:style w:type="paragraph" w:styleId="TOC3">
    <w:name w:val="toc 3"/>
    <w:basedOn w:val="Normal"/>
    <w:next w:val="Normal"/>
    <w:autoRedefine/>
    <w:uiPriority w:val="39"/>
    <w:rsid w:val="002C2E96"/>
    <w:pPr>
      <w:ind w:left="400"/>
    </w:pPr>
  </w:style>
  <w:style w:type="paragraph" w:styleId="Bibliography">
    <w:name w:val="Bibliography"/>
    <w:basedOn w:val="Normal"/>
    <w:next w:val="Normal"/>
    <w:uiPriority w:val="37"/>
    <w:unhideWhenUsed/>
    <w:rsid w:val="00162E3D"/>
  </w:style>
  <w:style w:type="paragraph" w:styleId="FootnoteText">
    <w:name w:val="footnote text"/>
    <w:basedOn w:val="Normal"/>
    <w:link w:val="FootnoteTextChar"/>
    <w:uiPriority w:val="99"/>
    <w:semiHidden/>
    <w:unhideWhenUsed/>
    <w:rsid w:val="00DF77BA"/>
    <w:pPr>
      <w:spacing w:line="240" w:lineRule="auto"/>
    </w:pPr>
    <w:rPr>
      <w:sz w:val="20"/>
    </w:rPr>
  </w:style>
  <w:style w:type="character" w:customStyle="1" w:styleId="FootnoteTextChar">
    <w:name w:val="Footnote Text Char"/>
    <w:basedOn w:val="DefaultParagraphFont"/>
    <w:link w:val="FootnoteText"/>
    <w:uiPriority w:val="99"/>
    <w:semiHidden/>
    <w:rsid w:val="00DF77BA"/>
    <w:rPr>
      <w:sz w:val="20"/>
      <w:szCs w:val="20"/>
    </w:rPr>
  </w:style>
  <w:style w:type="character" w:styleId="FootnoteReference">
    <w:name w:val="footnote reference"/>
    <w:basedOn w:val="DefaultParagraphFont"/>
    <w:uiPriority w:val="99"/>
    <w:semiHidden/>
    <w:unhideWhenUsed/>
    <w:rsid w:val="00DF77BA"/>
    <w:rPr>
      <w:vertAlign w:val="superscript"/>
    </w:rPr>
  </w:style>
  <w:style w:type="character" w:customStyle="1" w:styleId="Heading4Char">
    <w:name w:val="Heading 4 Char"/>
    <w:basedOn w:val="DefaultParagraphFont"/>
    <w:link w:val="Heading4"/>
    <w:rsid w:val="002C2E96"/>
    <w:rPr>
      <w:rFonts w:ascii="Tahoma" w:eastAsia="Times New Roman" w:hAnsi="Tahoma" w:cs="Times New Roman"/>
      <w:b/>
      <w:bCs/>
      <w:sz w:val="24"/>
      <w:szCs w:val="28"/>
      <w:lang w:val="en-US"/>
    </w:rPr>
  </w:style>
  <w:style w:type="paragraph" w:styleId="Caption">
    <w:name w:val="caption"/>
    <w:basedOn w:val="Normal"/>
    <w:next w:val="Normal"/>
    <w:qFormat/>
    <w:rsid w:val="002C2E96"/>
    <w:pPr>
      <w:spacing w:before="120" w:after="120"/>
      <w:ind w:firstLine="0"/>
      <w:jc w:val="center"/>
    </w:pPr>
    <w:rPr>
      <w:bCs/>
    </w:rPr>
  </w:style>
  <w:style w:type="table" w:styleId="TableGrid">
    <w:name w:val="Table Grid"/>
    <w:basedOn w:val="TableNormal"/>
    <w:uiPriority w:val="59"/>
    <w:rsid w:val="002C2E96"/>
    <w:pPr>
      <w:spacing w:after="120" w:line="240" w:lineRule="auto"/>
      <w:jc w:val="both"/>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C2E96"/>
    <w:rPr>
      <w:color w:val="808080"/>
    </w:rPr>
  </w:style>
  <w:style w:type="character" w:customStyle="1" w:styleId="Heading5Char">
    <w:name w:val="Heading 5 Char"/>
    <w:basedOn w:val="DefaultParagraphFont"/>
    <w:link w:val="Heading5"/>
    <w:rsid w:val="002C2E96"/>
    <w:rPr>
      <w:rFonts w:ascii="Tahoma" w:eastAsia="Times New Roman" w:hAnsi="Tahoma" w:cs="Times New Roman"/>
      <w:b/>
      <w:bCs/>
      <w:iCs/>
      <w:sz w:val="24"/>
      <w:szCs w:val="26"/>
      <w:lang w:val="en-US"/>
    </w:rPr>
  </w:style>
  <w:style w:type="paragraph" w:styleId="ListParagraph">
    <w:name w:val="List Paragraph"/>
    <w:basedOn w:val="Normal"/>
    <w:uiPriority w:val="34"/>
    <w:qFormat/>
    <w:rsid w:val="002C2E96"/>
    <w:pPr>
      <w:ind w:left="720"/>
      <w:contextualSpacing/>
    </w:pPr>
  </w:style>
  <w:style w:type="paragraph" w:styleId="Header">
    <w:name w:val="header"/>
    <w:basedOn w:val="Normal"/>
    <w:link w:val="HeaderChar"/>
    <w:uiPriority w:val="99"/>
    <w:rsid w:val="002C2E96"/>
    <w:pPr>
      <w:tabs>
        <w:tab w:val="center" w:pos="4320"/>
        <w:tab w:val="right" w:pos="8640"/>
      </w:tabs>
      <w:ind w:firstLine="0"/>
    </w:pPr>
    <w:rPr>
      <w:sz w:val="20"/>
    </w:rPr>
  </w:style>
  <w:style w:type="character" w:customStyle="1" w:styleId="HeaderChar">
    <w:name w:val="Header Char"/>
    <w:basedOn w:val="DefaultParagraphFont"/>
    <w:link w:val="Header"/>
    <w:uiPriority w:val="99"/>
    <w:rsid w:val="002C2E96"/>
    <w:rPr>
      <w:rFonts w:ascii="Times New Roman" w:eastAsia="Times New Roman" w:hAnsi="Times New Roman" w:cs="Times New Roman"/>
      <w:sz w:val="20"/>
      <w:szCs w:val="20"/>
      <w:lang w:val="en-US"/>
    </w:rPr>
  </w:style>
  <w:style w:type="paragraph" w:styleId="Footer">
    <w:name w:val="footer"/>
    <w:basedOn w:val="Normal"/>
    <w:link w:val="FooterChar"/>
    <w:uiPriority w:val="99"/>
    <w:rsid w:val="002C2E96"/>
    <w:pPr>
      <w:tabs>
        <w:tab w:val="center" w:pos="4320"/>
        <w:tab w:val="right" w:pos="8640"/>
      </w:tabs>
      <w:ind w:firstLine="0"/>
    </w:pPr>
    <w:rPr>
      <w:sz w:val="20"/>
    </w:rPr>
  </w:style>
  <w:style w:type="character" w:customStyle="1" w:styleId="FooterChar">
    <w:name w:val="Footer Char"/>
    <w:basedOn w:val="DefaultParagraphFont"/>
    <w:link w:val="Footer"/>
    <w:uiPriority w:val="99"/>
    <w:rsid w:val="002C2E96"/>
    <w:rPr>
      <w:rFonts w:ascii="Times New Roman" w:eastAsia="Times New Roman" w:hAnsi="Times New Roman" w:cs="Times New Roman"/>
      <w:sz w:val="20"/>
      <w:szCs w:val="20"/>
      <w:lang w:val="en-US"/>
    </w:rPr>
  </w:style>
  <w:style w:type="paragraph" w:styleId="TOC4">
    <w:name w:val="toc 4"/>
    <w:basedOn w:val="Normal"/>
    <w:next w:val="Normal"/>
    <w:autoRedefine/>
    <w:uiPriority w:val="39"/>
    <w:rsid w:val="002C2E96"/>
    <w:pPr>
      <w:ind w:left="600"/>
    </w:pPr>
  </w:style>
  <w:style w:type="character" w:styleId="CommentReference">
    <w:name w:val="annotation reference"/>
    <w:basedOn w:val="DefaultParagraphFont"/>
    <w:uiPriority w:val="99"/>
    <w:unhideWhenUsed/>
    <w:rsid w:val="002C2E96"/>
    <w:rPr>
      <w:sz w:val="16"/>
      <w:szCs w:val="16"/>
    </w:rPr>
  </w:style>
  <w:style w:type="paragraph" w:styleId="CommentText">
    <w:name w:val="annotation text"/>
    <w:basedOn w:val="Normal"/>
    <w:link w:val="CommentTextChar"/>
    <w:uiPriority w:val="99"/>
    <w:unhideWhenUsed/>
    <w:rsid w:val="002C2E96"/>
    <w:pPr>
      <w:suppressAutoHyphens/>
    </w:pPr>
    <w:rPr>
      <w:sz w:val="20"/>
      <w:lang w:eastAsia="ar-SA"/>
    </w:rPr>
  </w:style>
  <w:style w:type="character" w:customStyle="1" w:styleId="CommentTextChar">
    <w:name w:val="Comment Text Char"/>
    <w:basedOn w:val="DefaultParagraphFont"/>
    <w:link w:val="CommentText"/>
    <w:uiPriority w:val="99"/>
    <w:rsid w:val="002C2E96"/>
    <w:rPr>
      <w:rFonts w:ascii="Times New Roman" w:eastAsia="Times New Roman" w:hAnsi="Times New Roman" w:cs="Times New Roman"/>
      <w:sz w:val="20"/>
      <w:szCs w:val="20"/>
      <w:lang w:val="en-US" w:eastAsia="ar-SA"/>
    </w:rPr>
  </w:style>
  <w:style w:type="paragraph" w:styleId="CommentSubject">
    <w:name w:val="annotation subject"/>
    <w:basedOn w:val="CommentText"/>
    <w:next w:val="CommentText"/>
    <w:link w:val="CommentSubjectChar"/>
    <w:uiPriority w:val="99"/>
    <w:unhideWhenUsed/>
    <w:rsid w:val="002C2E96"/>
    <w:rPr>
      <w:b/>
      <w:bCs/>
    </w:rPr>
  </w:style>
  <w:style w:type="character" w:customStyle="1" w:styleId="CommentSubjectChar">
    <w:name w:val="Comment Subject Char"/>
    <w:basedOn w:val="CommentTextChar"/>
    <w:link w:val="CommentSubject"/>
    <w:uiPriority w:val="99"/>
    <w:rsid w:val="002C2E96"/>
    <w:rPr>
      <w:rFonts w:ascii="Times New Roman" w:eastAsia="Times New Roman" w:hAnsi="Times New Roman" w:cs="Times New Roman"/>
      <w:b/>
      <w:bCs/>
      <w:sz w:val="20"/>
      <w:szCs w:val="20"/>
      <w:lang w:val="en-US" w:eastAsia="ar-SA"/>
    </w:rPr>
  </w:style>
  <w:style w:type="paragraph" w:styleId="Revision">
    <w:name w:val="Revision"/>
    <w:hidden/>
    <w:uiPriority w:val="99"/>
    <w:semiHidden/>
    <w:rsid w:val="004F39F5"/>
    <w:pPr>
      <w:spacing w:after="0" w:line="240" w:lineRule="auto"/>
    </w:pPr>
  </w:style>
  <w:style w:type="paragraph" w:styleId="BalloonText">
    <w:name w:val="Balloon Text"/>
    <w:basedOn w:val="Normal"/>
    <w:link w:val="BalloonTextChar"/>
    <w:uiPriority w:val="99"/>
    <w:unhideWhenUsed/>
    <w:rsid w:val="002C2E96"/>
    <w:pPr>
      <w:suppressAutoHyphens/>
      <w:spacing w:line="240" w:lineRule="auto"/>
    </w:pPr>
    <w:rPr>
      <w:rFonts w:ascii="Tahoma" w:hAnsi="Tahoma" w:cs="Tahoma"/>
      <w:sz w:val="16"/>
      <w:szCs w:val="16"/>
      <w:lang w:eastAsia="ar-SA"/>
    </w:rPr>
  </w:style>
  <w:style w:type="character" w:customStyle="1" w:styleId="BalloonTextChar">
    <w:name w:val="Balloon Text Char"/>
    <w:basedOn w:val="DefaultParagraphFont"/>
    <w:link w:val="BalloonText"/>
    <w:uiPriority w:val="99"/>
    <w:rsid w:val="002C2E96"/>
    <w:rPr>
      <w:rFonts w:ascii="Tahoma" w:eastAsia="Times New Roman" w:hAnsi="Tahoma" w:cs="Tahoma"/>
      <w:sz w:val="16"/>
      <w:szCs w:val="16"/>
      <w:lang w:val="en-US" w:eastAsia="ar-SA"/>
    </w:rPr>
  </w:style>
  <w:style w:type="paragraph" w:customStyle="1" w:styleId="Heading">
    <w:name w:val="Heading"/>
    <w:basedOn w:val="Normal"/>
    <w:next w:val="BodyText"/>
    <w:rsid w:val="002C2E96"/>
    <w:pPr>
      <w:keepNext/>
      <w:suppressAutoHyphens/>
      <w:spacing w:before="240" w:after="120"/>
    </w:pPr>
    <w:rPr>
      <w:rFonts w:ascii="Arial" w:eastAsia="Lucida Sans Unicode" w:hAnsi="Arial" w:cs="Mangal"/>
      <w:sz w:val="28"/>
      <w:szCs w:val="28"/>
      <w:lang w:eastAsia="ar-SA"/>
    </w:rPr>
  </w:style>
  <w:style w:type="paragraph" w:styleId="BodyText">
    <w:name w:val="Body Text"/>
    <w:basedOn w:val="Normal"/>
    <w:link w:val="BodyTextChar"/>
    <w:rsid w:val="002C2E96"/>
    <w:pPr>
      <w:suppressAutoHyphens/>
      <w:spacing w:after="120"/>
    </w:pPr>
    <w:rPr>
      <w:lang w:eastAsia="ar-SA"/>
    </w:rPr>
  </w:style>
  <w:style w:type="character" w:customStyle="1" w:styleId="BodyTextChar">
    <w:name w:val="Body Text Char"/>
    <w:basedOn w:val="DefaultParagraphFont"/>
    <w:link w:val="BodyText"/>
    <w:rsid w:val="002C2E96"/>
    <w:rPr>
      <w:rFonts w:ascii="Times New Roman" w:eastAsia="Times New Roman" w:hAnsi="Times New Roman" w:cs="Times New Roman"/>
      <w:sz w:val="24"/>
      <w:szCs w:val="20"/>
      <w:lang w:val="en-US" w:eastAsia="ar-SA"/>
    </w:rPr>
  </w:style>
  <w:style w:type="character" w:customStyle="1" w:styleId="Heading6Char">
    <w:name w:val="Heading 6 Char"/>
    <w:basedOn w:val="DefaultParagraphFont"/>
    <w:link w:val="Heading6"/>
    <w:rsid w:val="002C2E96"/>
    <w:rPr>
      <w:rFonts w:ascii="Tahoma" w:eastAsia="Times New Roman" w:hAnsi="Tahoma" w:cs="Times New Roman"/>
      <w:b/>
      <w:bCs/>
      <w:sz w:val="24"/>
      <w:lang w:val="en-US"/>
    </w:rPr>
  </w:style>
  <w:style w:type="character" w:customStyle="1" w:styleId="Heading7Char">
    <w:name w:val="Heading 7 Char"/>
    <w:basedOn w:val="DefaultParagraphFont"/>
    <w:link w:val="Heading7"/>
    <w:rsid w:val="002C2E96"/>
    <w:rPr>
      <w:rFonts w:ascii="Tahoma" w:eastAsia="Times New Roman" w:hAnsi="Tahoma" w:cs="Times New Roman"/>
      <w:b/>
      <w:sz w:val="24"/>
      <w:szCs w:val="24"/>
      <w:lang w:val="en-US"/>
    </w:rPr>
  </w:style>
  <w:style w:type="character" w:customStyle="1" w:styleId="Heading8Char">
    <w:name w:val="Heading 8 Char"/>
    <w:basedOn w:val="DefaultParagraphFont"/>
    <w:link w:val="Heading8"/>
    <w:rsid w:val="002C2E96"/>
    <w:rPr>
      <w:rFonts w:ascii="Tahoma" w:eastAsia="Times New Roman" w:hAnsi="Tahoma" w:cs="Times New Roman"/>
      <w:b/>
      <w:iCs/>
      <w:sz w:val="24"/>
      <w:szCs w:val="24"/>
      <w:lang w:val="en-US"/>
    </w:rPr>
  </w:style>
  <w:style w:type="character" w:customStyle="1" w:styleId="Heading9Char">
    <w:name w:val="Heading 9 Char"/>
    <w:basedOn w:val="DefaultParagraphFont"/>
    <w:link w:val="Heading9"/>
    <w:rsid w:val="002C2E96"/>
    <w:rPr>
      <w:rFonts w:ascii="Tahoma" w:eastAsia="Times New Roman" w:hAnsi="Tahoma" w:cs="Arial"/>
      <w:b/>
      <w:sz w:val="24"/>
      <w:lang w:val="en-US"/>
    </w:rPr>
  </w:style>
  <w:style w:type="character" w:customStyle="1" w:styleId="Absatz-Standardschriftart">
    <w:name w:val="Absatz-Standardschriftart"/>
    <w:rsid w:val="002C2E96"/>
  </w:style>
  <w:style w:type="character" w:customStyle="1" w:styleId="Bullets">
    <w:name w:val="Bullets"/>
    <w:rsid w:val="002C2E96"/>
    <w:rPr>
      <w:rFonts w:ascii="OpenSymbol" w:eastAsia="OpenSymbol" w:hAnsi="OpenSymbol" w:cs="OpenSymbol"/>
    </w:rPr>
  </w:style>
  <w:style w:type="paragraph" w:customStyle="1" w:styleId="Code">
    <w:name w:val="Code"/>
    <w:basedOn w:val="Normal"/>
    <w:rsid w:val="002C2E96"/>
    <w:pPr>
      <w:jc w:val="left"/>
    </w:pPr>
    <w:rPr>
      <w:rFonts w:ascii="Courier New" w:hAnsi="Courier New"/>
      <w:sz w:val="18"/>
    </w:rPr>
  </w:style>
  <w:style w:type="paragraph" w:customStyle="1" w:styleId="Index">
    <w:name w:val="Index"/>
    <w:basedOn w:val="Normal"/>
    <w:rsid w:val="002C2E96"/>
    <w:pPr>
      <w:suppressLineNumbers/>
      <w:suppressAutoHyphens/>
    </w:pPr>
    <w:rPr>
      <w:rFonts w:cs="Mangal"/>
      <w:lang w:eastAsia="ar-SA"/>
    </w:rPr>
  </w:style>
  <w:style w:type="paragraph" w:customStyle="1" w:styleId="Contents10">
    <w:name w:val="Contents 10"/>
    <w:basedOn w:val="Index"/>
    <w:rsid w:val="002C2E96"/>
    <w:pPr>
      <w:tabs>
        <w:tab w:val="right" w:leader="dot" w:pos="7091"/>
      </w:tabs>
      <w:ind w:left="2547" w:firstLine="0"/>
    </w:pPr>
  </w:style>
  <w:style w:type="paragraph" w:styleId="DocumentMap">
    <w:name w:val="Document Map"/>
    <w:basedOn w:val="Normal"/>
    <w:link w:val="DocumentMapChar"/>
    <w:rsid w:val="002C2E96"/>
    <w:pPr>
      <w:shd w:val="clear" w:color="auto" w:fill="000080"/>
    </w:pPr>
    <w:rPr>
      <w:rFonts w:ascii="Tahoma" w:hAnsi="Tahoma" w:cs="Tahoma"/>
      <w:sz w:val="20"/>
    </w:rPr>
  </w:style>
  <w:style w:type="character" w:customStyle="1" w:styleId="DocumentMapChar">
    <w:name w:val="Document Map Char"/>
    <w:basedOn w:val="DefaultParagraphFont"/>
    <w:link w:val="DocumentMap"/>
    <w:rsid w:val="00162E3D"/>
    <w:rPr>
      <w:rFonts w:ascii="Tahoma" w:eastAsia="Times New Roman" w:hAnsi="Tahoma" w:cs="Tahoma"/>
      <w:sz w:val="20"/>
      <w:szCs w:val="20"/>
      <w:shd w:val="clear" w:color="auto" w:fill="000080"/>
      <w:lang w:val="en-US"/>
    </w:rPr>
  </w:style>
  <w:style w:type="paragraph" w:customStyle="1" w:styleId="ime">
    <w:name w:val="ime"/>
    <w:basedOn w:val="Normal"/>
    <w:rsid w:val="002C2E96"/>
    <w:pPr>
      <w:spacing w:before="1440" w:after="120"/>
      <w:ind w:firstLine="0"/>
      <w:jc w:val="center"/>
    </w:pPr>
    <w:rPr>
      <w:rFonts w:ascii="VogueBold" w:hAnsi="VogueBold"/>
      <w:kern w:val="20"/>
      <w:sz w:val="30"/>
    </w:rPr>
  </w:style>
  <w:style w:type="table" w:styleId="LightGrid-Accent5">
    <w:name w:val="Light Grid Accent 5"/>
    <w:basedOn w:val="TableNormal"/>
    <w:uiPriority w:val="62"/>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DengXian" w:eastAsia="Times New Roman" w:hAnsi="DengXian"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DengXian" w:eastAsia="Times New Roman" w:hAnsi="DengXian"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paragraph" w:styleId="List">
    <w:name w:val="List"/>
    <w:basedOn w:val="BodyText"/>
    <w:rsid w:val="002C2E96"/>
    <w:rPr>
      <w:rFonts w:cs="Mangal"/>
    </w:rPr>
  </w:style>
  <w:style w:type="table" w:styleId="MediumShading1-Accent5">
    <w:name w:val="Medium Shading 1 Accent 5"/>
    <w:basedOn w:val="TableNormal"/>
    <w:uiPriority w:val="63"/>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character" w:customStyle="1" w:styleId="NumberingSymbols">
    <w:name w:val="Numbering Symbols"/>
    <w:rsid w:val="002C2E96"/>
  </w:style>
  <w:style w:type="character" w:styleId="PageNumber">
    <w:name w:val="page number"/>
    <w:basedOn w:val="DefaultParagraphFont"/>
    <w:rsid w:val="002C2E96"/>
  </w:style>
  <w:style w:type="paragraph" w:customStyle="1" w:styleId="Style1">
    <w:name w:val="Style1"/>
    <w:basedOn w:val="Heading1"/>
    <w:link w:val="Style1Char"/>
    <w:rsid w:val="00162E3D"/>
    <w:rPr>
      <w:lang w:val="sr-Cyrl-RS"/>
    </w:rPr>
  </w:style>
  <w:style w:type="character" w:customStyle="1" w:styleId="Style1Char">
    <w:name w:val="Style1 Char"/>
    <w:basedOn w:val="Heading1Char"/>
    <w:link w:val="Style1"/>
    <w:rsid w:val="00162E3D"/>
    <w:rPr>
      <w:rFonts w:ascii="Tahoma" w:eastAsia="Times New Roman" w:hAnsi="Tahoma" w:cs="Arial"/>
      <w:b/>
      <w:bCs/>
      <w:kern w:val="32"/>
      <w:sz w:val="32"/>
      <w:szCs w:val="32"/>
      <w:lang w:val="sr-Cyrl-RS"/>
    </w:rPr>
  </w:style>
  <w:style w:type="paragraph" w:customStyle="1" w:styleId="Style2">
    <w:name w:val="Style2"/>
    <w:basedOn w:val="Heading2"/>
    <w:link w:val="Style2Char"/>
    <w:rsid w:val="00162E3D"/>
    <w:rPr>
      <w:lang w:val="sr-Latn-CS"/>
    </w:rPr>
  </w:style>
  <w:style w:type="character" w:customStyle="1" w:styleId="Style2Char">
    <w:name w:val="Style2 Char"/>
    <w:basedOn w:val="Heading2Char"/>
    <w:link w:val="Style2"/>
    <w:rsid w:val="00162E3D"/>
    <w:rPr>
      <w:rFonts w:ascii="Tahoma" w:eastAsia="Times New Roman" w:hAnsi="Tahoma" w:cs="Times New Roman"/>
      <w:b/>
      <w:sz w:val="28"/>
      <w:szCs w:val="20"/>
      <w:lang w:val="sr-Latn-CS"/>
    </w:rPr>
  </w:style>
  <w:style w:type="paragraph" w:customStyle="1" w:styleId="Style3">
    <w:name w:val="Style3"/>
    <w:basedOn w:val="Heading3"/>
    <w:link w:val="Style3Char"/>
    <w:rsid w:val="00162E3D"/>
    <w:rPr>
      <w:lang w:val="sr-Cyrl-RS"/>
    </w:rPr>
  </w:style>
  <w:style w:type="character" w:customStyle="1" w:styleId="Style3Char">
    <w:name w:val="Style3 Char"/>
    <w:basedOn w:val="Heading3Char"/>
    <w:link w:val="Style3"/>
    <w:rsid w:val="00162E3D"/>
    <w:rPr>
      <w:rFonts w:ascii="Tahoma" w:eastAsia="Times New Roman" w:hAnsi="Tahoma" w:cs="Arial"/>
      <w:b/>
      <w:bCs/>
      <w:sz w:val="24"/>
      <w:szCs w:val="26"/>
      <w:lang w:val="sr-Cyrl-RS"/>
    </w:rPr>
  </w:style>
  <w:style w:type="paragraph" w:customStyle="1" w:styleId="tab">
    <w:name w:val="tab"/>
    <w:basedOn w:val="Normal"/>
    <w:rsid w:val="002C2E96"/>
    <w:pPr>
      <w:spacing w:before="60" w:after="120"/>
      <w:ind w:firstLine="0"/>
    </w:pPr>
    <w:rPr>
      <w:rFonts w:ascii="TimesRoman" w:hAnsi="TimesRoman"/>
      <w:kern w:val="20"/>
      <w:sz w:val="20"/>
    </w:rPr>
  </w:style>
  <w:style w:type="paragraph" w:customStyle="1" w:styleId="TableContents">
    <w:name w:val="Table Contents"/>
    <w:basedOn w:val="Normal"/>
    <w:rsid w:val="002C2E96"/>
    <w:pPr>
      <w:suppressLineNumbers/>
      <w:suppressAutoHyphens/>
    </w:pPr>
    <w:rPr>
      <w:lang w:eastAsia="ar-SA"/>
    </w:rPr>
  </w:style>
  <w:style w:type="paragraph" w:customStyle="1" w:styleId="TableHeading">
    <w:name w:val="Table Heading"/>
    <w:basedOn w:val="TableContents"/>
    <w:rsid w:val="002C2E96"/>
    <w:pPr>
      <w:jc w:val="center"/>
    </w:pPr>
    <w:rPr>
      <w:b/>
      <w:bCs/>
    </w:rPr>
  </w:style>
  <w:style w:type="paragraph" w:styleId="TableofFigures">
    <w:name w:val="table of figures"/>
    <w:basedOn w:val="Normal"/>
    <w:next w:val="Normal"/>
    <w:uiPriority w:val="99"/>
    <w:rsid w:val="002C2E96"/>
  </w:style>
  <w:style w:type="paragraph" w:styleId="TOC5">
    <w:name w:val="toc 5"/>
    <w:basedOn w:val="Normal"/>
    <w:next w:val="Normal"/>
    <w:autoRedefine/>
    <w:rsid w:val="002C2E96"/>
    <w:pPr>
      <w:ind w:left="800"/>
    </w:pPr>
  </w:style>
  <w:style w:type="paragraph" w:styleId="TOC6">
    <w:name w:val="toc 6"/>
    <w:basedOn w:val="Normal"/>
    <w:next w:val="Normal"/>
    <w:autoRedefine/>
    <w:rsid w:val="002C2E96"/>
    <w:pPr>
      <w:ind w:left="1000"/>
    </w:pPr>
  </w:style>
  <w:style w:type="paragraph" w:styleId="TOC7">
    <w:name w:val="toc 7"/>
    <w:basedOn w:val="Normal"/>
    <w:next w:val="Normal"/>
    <w:autoRedefine/>
    <w:rsid w:val="002C2E96"/>
    <w:pPr>
      <w:ind w:left="1200"/>
    </w:pPr>
  </w:style>
  <w:style w:type="paragraph" w:styleId="TOC8">
    <w:name w:val="toc 8"/>
    <w:basedOn w:val="Normal"/>
    <w:next w:val="Normal"/>
    <w:autoRedefine/>
    <w:rsid w:val="002C2E96"/>
    <w:pPr>
      <w:ind w:left="1400"/>
    </w:pPr>
  </w:style>
  <w:style w:type="paragraph" w:styleId="TOC9">
    <w:name w:val="toc 9"/>
    <w:basedOn w:val="Normal"/>
    <w:next w:val="Normal"/>
    <w:autoRedefine/>
    <w:rsid w:val="002C2E96"/>
    <w:pPr>
      <w:ind w:left="1600"/>
    </w:pPr>
  </w:style>
  <w:style w:type="character" w:customStyle="1" w:styleId="WW8Num10z0">
    <w:name w:val="WW8Num10z0"/>
    <w:rsid w:val="002C2E96"/>
    <w:rPr>
      <w:rFonts w:ascii="Wingdings" w:hAnsi="Wingdings" w:cs="OpenSymbol"/>
    </w:rPr>
  </w:style>
  <w:style w:type="character" w:customStyle="1" w:styleId="WW8Num10z1">
    <w:name w:val="WW8Num10z1"/>
    <w:rsid w:val="002C2E96"/>
    <w:rPr>
      <w:rFonts w:ascii="OpenSymbol" w:hAnsi="OpenSymbol" w:cs="OpenSymbol"/>
    </w:rPr>
  </w:style>
  <w:style w:type="character" w:customStyle="1" w:styleId="WW8Num10z3">
    <w:name w:val="WW8Num10z3"/>
    <w:rsid w:val="002C2E96"/>
    <w:rPr>
      <w:rFonts w:ascii="Wingdings 2" w:hAnsi="Wingdings 2" w:cs="OpenSymbol"/>
    </w:rPr>
  </w:style>
  <w:style w:type="character" w:customStyle="1" w:styleId="WW8Num3z0">
    <w:name w:val="WW8Num3z0"/>
    <w:rsid w:val="002C2E96"/>
    <w:rPr>
      <w:rFonts w:ascii="Wingdings 2" w:hAnsi="Wingdings 2" w:cs="OpenSymbol"/>
    </w:rPr>
  </w:style>
  <w:style w:type="character" w:customStyle="1" w:styleId="WW8Num3z1">
    <w:name w:val="WW8Num3z1"/>
    <w:rsid w:val="002C2E96"/>
    <w:rPr>
      <w:rFonts w:ascii="Symbol" w:hAnsi="Symbol" w:cs="OpenSymbol"/>
    </w:rPr>
  </w:style>
  <w:style w:type="character" w:customStyle="1" w:styleId="WW8Num3z3">
    <w:name w:val="WW8Num3z3"/>
    <w:rsid w:val="002C2E96"/>
    <w:rPr>
      <w:rFonts w:ascii="Wingdings 2" w:hAnsi="Wingdings 2" w:cs="OpenSymbol"/>
    </w:rPr>
  </w:style>
  <w:style w:type="character" w:customStyle="1" w:styleId="WW8Num4z0">
    <w:name w:val="WW8Num4z0"/>
    <w:rsid w:val="002C2E96"/>
    <w:rPr>
      <w:rFonts w:ascii="Wingdings 2" w:hAnsi="Wingdings 2" w:cs="OpenSymbol"/>
    </w:rPr>
  </w:style>
  <w:style w:type="character" w:customStyle="1" w:styleId="WW8Num4z1">
    <w:name w:val="WW8Num4z1"/>
    <w:rsid w:val="002C2E96"/>
    <w:rPr>
      <w:rFonts w:ascii="OpenSymbol" w:hAnsi="OpenSymbol" w:cs="OpenSymbol"/>
    </w:rPr>
  </w:style>
  <w:style w:type="character" w:customStyle="1" w:styleId="WW8Num4z3">
    <w:name w:val="WW8Num4z3"/>
    <w:rsid w:val="002C2E96"/>
    <w:rPr>
      <w:rFonts w:ascii="Wingdings 2" w:hAnsi="Wingdings 2" w:cs="OpenSymbol"/>
    </w:rPr>
  </w:style>
  <w:style w:type="character" w:customStyle="1" w:styleId="WW8Num5z0">
    <w:name w:val="WW8Num5z0"/>
    <w:rsid w:val="002C2E96"/>
    <w:rPr>
      <w:rFonts w:ascii="Wingdings" w:hAnsi="Wingdings" w:cs="OpenSymbol"/>
    </w:rPr>
  </w:style>
  <w:style w:type="character" w:customStyle="1" w:styleId="WW8Num5z1">
    <w:name w:val="WW8Num5z1"/>
    <w:rsid w:val="002C2E96"/>
    <w:rPr>
      <w:rFonts w:ascii="OpenSymbol" w:hAnsi="OpenSymbol" w:cs="OpenSymbol"/>
    </w:rPr>
  </w:style>
  <w:style w:type="character" w:customStyle="1" w:styleId="WW8Num5z3">
    <w:name w:val="WW8Num5z3"/>
    <w:rsid w:val="002C2E96"/>
    <w:rPr>
      <w:rFonts w:ascii="Wingdings 2" w:hAnsi="Wingdings 2" w:cs="OpenSymbol"/>
    </w:rPr>
  </w:style>
  <w:style w:type="character" w:customStyle="1" w:styleId="WW8Num7z0">
    <w:name w:val="WW8Num7z0"/>
    <w:rsid w:val="002C2E96"/>
    <w:rPr>
      <w:rFonts w:ascii="Wingdings 2" w:hAnsi="Wingdings 2" w:cs="OpenSymbol"/>
    </w:rPr>
  </w:style>
  <w:style w:type="character" w:customStyle="1" w:styleId="WW8Num7z1">
    <w:name w:val="WW8Num7z1"/>
    <w:rsid w:val="002C2E96"/>
    <w:rPr>
      <w:rFonts w:ascii="OpenSymbol" w:hAnsi="OpenSymbol" w:cs="OpenSymbol"/>
    </w:rPr>
  </w:style>
  <w:style w:type="character" w:customStyle="1" w:styleId="WW8Num8z0">
    <w:name w:val="WW8Num8z0"/>
    <w:rsid w:val="002C2E96"/>
    <w:rPr>
      <w:rFonts w:ascii="Wingdings 2" w:hAnsi="Wingdings 2" w:cs="OpenSymbol"/>
    </w:rPr>
  </w:style>
  <w:style w:type="character" w:customStyle="1" w:styleId="WW8Num8z1">
    <w:name w:val="WW8Num8z1"/>
    <w:rsid w:val="002C2E96"/>
    <w:rPr>
      <w:rFonts w:ascii="OpenSymbol" w:hAnsi="OpenSymbol" w:cs="OpenSymbol"/>
    </w:rPr>
  </w:style>
  <w:style w:type="character" w:customStyle="1" w:styleId="WW8Num9z0">
    <w:name w:val="WW8Num9z0"/>
    <w:rsid w:val="002C2E96"/>
    <w:rPr>
      <w:rFonts w:ascii="Wingdings 2" w:hAnsi="Wingdings 2" w:cs="OpenSymbol"/>
    </w:rPr>
  </w:style>
  <w:style w:type="character" w:customStyle="1" w:styleId="WW8Num9z1">
    <w:name w:val="WW8Num9z1"/>
    <w:rsid w:val="002C2E96"/>
    <w:rPr>
      <w:rFonts w:ascii="OpenSymbol" w:hAnsi="OpenSymbol" w:cs="OpenSymbol"/>
    </w:rPr>
  </w:style>
  <w:style w:type="character" w:customStyle="1" w:styleId="WW-Absatz-Standardschriftart">
    <w:name w:val="WW-Absatz-Standardschriftart"/>
    <w:rsid w:val="002C2E96"/>
  </w:style>
  <w:style w:type="character" w:customStyle="1" w:styleId="WW-Absatz-Standardschriftart1">
    <w:name w:val="WW-Absatz-Standardschriftart1"/>
    <w:rsid w:val="002C2E96"/>
  </w:style>
  <w:style w:type="character" w:customStyle="1" w:styleId="WW-Absatz-Standardschriftart11">
    <w:name w:val="WW-Absatz-Standardschriftart11"/>
    <w:rsid w:val="002C2E96"/>
  </w:style>
  <w:style w:type="character" w:customStyle="1" w:styleId="WW-Absatz-Standardschriftart111">
    <w:name w:val="WW-Absatz-Standardschriftart111"/>
    <w:rsid w:val="002C2E96"/>
  </w:style>
  <w:style w:type="character" w:customStyle="1" w:styleId="WW-Absatz-Standardschriftart1111">
    <w:name w:val="WW-Absatz-Standardschriftart1111"/>
    <w:rsid w:val="002C2E96"/>
  </w:style>
  <w:style w:type="character" w:customStyle="1" w:styleId="WW-Absatz-Standardschriftart11111">
    <w:name w:val="WW-Absatz-Standardschriftart11111"/>
    <w:rsid w:val="002C2E96"/>
  </w:style>
  <w:style w:type="character" w:customStyle="1" w:styleId="a">
    <w:name w:val="_"/>
    <w:basedOn w:val="DefaultParagraphFont"/>
    <w:rsid w:val="002C2E96"/>
  </w:style>
  <w:style w:type="paragraph" w:customStyle="1" w:styleId="bodytext0">
    <w:name w:val="bodytext"/>
    <w:basedOn w:val="Normal"/>
    <w:rsid w:val="002C2E96"/>
    <w:pPr>
      <w:spacing w:before="100" w:beforeAutospacing="1" w:after="100" w:afterAutospacing="1" w:line="240" w:lineRule="auto"/>
      <w:ind w:firstLine="0"/>
      <w:jc w:val="left"/>
    </w:pPr>
    <w:rPr>
      <w:szCs w:val="24"/>
    </w:rPr>
  </w:style>
  <w:style w:type="paragraph" w:customStyle="1" w:styleId="Default">
    <w:name w:val="Default"/>
    <w:rsid w:val="002C2E96"/>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character" w:styleId="Emphasis">
    <w:name w:val="Emphasis"/>
    <w:basedOn w:val="DefaultParagraphFont"/>
    <w:uiPriority w:val="20"/>
    <w:qFormat/>
    <w:rsid w:val="002C2E96"/>
    <w:rPr>
      <w:i/>
      <w:iCs/>
    </w:rPr>
  </w:style>
  <w:style w:type="character" w:customStyle="1" w:styleId="ff1">
    <w:name w:val="ff1"/>
    <w:basedOn w:val="DefaultParagraphFont"/>
    <w:rsid w:val="002C2E96"/>
  </w:style>
  <w:style w:type="character" w:customStyle="1" w:styleId="ff2">
    <w:name w:val="ff2"/>
    <w:basedOn w:val="DefaultParagraphFont"/>
    <w:rsid w:val="002C2E96"/>
  </w:style>
  <w:style w:type="character" w:customStyle="1" w:styleId="ff9">
    <w:name w:val="ff9"/>
    <w:basedOn w:val="DefaultParagraphFont"/>
    <w:rsid w:val="002C2E96"/>
  </w:style>
  <w:style w:type="character" w:styleId="FollowedHyperlink">
    <w:name w:val="FollowedHyperlink"/>
    <w:basedOn w:val="DefaultParagraphFont"/>
    <w:rsid w:val="002C2E96"/>
    <w:rPr>
      <w:color w:val="954F72" w:themeColor="followedHyperlink"/>
      <w:u w:val="single"/>
    </w:rPr>
  </w:style>
  <w:style w:type="character" w:customStyle="1" w:styleId="fs3">
    <w:name w:val="fs3"/>
    <w:basedOn w:val="DefaultParagraphFont"/>
    <w:rsid w:val="002C2E96"/>
  </w:style>
  <w:style w:type="table" w:styleId="GridTable1Light-Accent4">
    <w:name w:val="Grid Table 1 Light Accent 4"/>
    <w:basedOn w:val="TableNormal"/>
    <w:uiPriority w:val="46"/>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4-Accent4">
    <w:name w:val="Grid Table 4 Accent 4"/>
    <w:basedOn w:val="TableNormal"/>
    <w:uiPriority w:val="49"/>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4-Accent5">
    <w:name w:val="Grid Table 4 Accent 5"/>
    <w:basedOn w:val="TableNormal"/>
    <w:uiPriority w:val="49"/>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HTMLPreformatted">
    <w:name w:val="HTML Preformatted"/>
    <w:basedOn w:val="Normal"/>
    <w:link w:val="HTMLPreformattedChar"/>
    <w:uiPriority w:val="99"/>
    <w:unhideWhenUsed/>
    <w:rsid w:val="002C2E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rPr>
  </w:style>
  <w:style w:type="character" w:customStyle="1" w:styleId="HTMLPreformattedChar">
    <w:name w:val="HTML Preformatted Char"/>
    <w:basedOn w:val="DefaultParagraphFont"/>
    <w:link w:val="HTMLPreformatted"/>
    <w:uiPriority w:val="99"/>
    <w:rsid w:val="002C2E96"/>
    <w:rPr>
      <w:rFonts w:ascii="Courier New" w:eastAsia="Times New Roman" w:hAnsi="Courier New" w:cs="Courier New"/>
      <w:sz w:val="20"/>
      <w:szCs w:val="20"/>
      <w:lang w:val="en-US"/>
    </w:rPr>
  </w:style>
  <w:style w:type="character" w:customStyle="1" w:styleId="ls4">
    <w:name w:val="ls4"/>
    <w:basedOn w:val="DefaultParagraphFont"/>
    <w:rsid w:val="002C2E96"/>
  </w:style>
  <w:style w:type="character" w:customStyle="1" w:styleId="mw-editsection">
    <w:name w:val="mw-editsection"/>
    <w:basedOn w:val="DefaultParagraphFont"/>
    <w:rsid w:val="002C2E96"/>
  </w:style>
  <w:style w:type="character" w:customStyle="1" w:styleId="mw-editsection-bracket">
    <w:name w:val="mw-editsection-bracket"/>
    <w:basedOn w:val="DefaultParagraphFont"/>
    <w:rsid w:val="002C2E96"/>
  </w:style>
  <w:style w:type="character" w:customStyle="1" w:styleId="mw-headline">
    <w:name w:val="mw-headline"/>
    <w:basedOn w:val="DefaultParagraphFont"/>
    <w:rsid w:val="002C2E96"/>
  </w:style>
  <w:style w:type="paragraph" w:styleId="NormalWeb">
    <w:name w:val="Normal (Web)"/>
    <w:basedOn w:val="Normal"/>
    <w:uiPriority w:val="99"/>
    <w:unhideWhenUsed/>
    <w:rsid w:val="002C2E96"/>
    <w:pPr>
      <w:spacing w:before="100" w:beforeAutospacing="1" w:after="100" w:afterAutospacing="1" w:line="240" w:lineRule="auto"/>
      <w:ind w:firstLine="0"/>
      <w:jc w:val="left"/>
    </w:pPr>
    <w:rPr>
      <w:szCs w:val="24"/>
    </w:rPr>
  </w:style>
  <w:style w:type="table" w:styleId="PlainTable1">
    <w:name w:val="Plain Table 1"/>
    <w:basedOn w:val="TableNormal"/>
    <w:uiPriority w:val="41"/>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2C2E96"/>
    <w:pPr>
      <w:spacing w:after="0" w:line="240" w:lineRule="auto"/>
    </w:pPr>
    <w:rPr>
      <w:rFonts w:ascii="Times New Roman" w:eastAsia="Times New Roman" w:hAnsi="Times New Roman" w:cs="Times New Roman"/>
      <w:sz w:val="20"/>
      <w:szCs w:val="20"/>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1">
    <w:name w:val="Unresolved Mention1"/>
    <w:basedOn w:val="DefaultParagraphFont"/>
    <w:uiPriority w:val="99"/>
    <w:semiHidden/>
    <w:unhideWhenUsed/>
    <w:rsid w:val="002C2E96"/>
    <w:rPr>
      <w:color w:val="605E5C"/>
      <w:shd w:val="clear" w:color="auto" w:fill="E1DFDD"/>
    </w:rPr>
  </w:style>
  <w:style w:type="paragraph" w:styleId="Title">
    <w:name w:val="Title"/>
    <w:basedOn w:val="Normal"/>
    <w:next w:val="Normal"/>
    <w:link w:val="TitleChar"/>
    <w:uiPriority w:val="10"/>
    <w:qFormat/>
    <w:rsid w:val="002C2E96"/>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sz w:val="52"/>
      <w:szCs w:val="52"/>
    </w:rPr>
  </w:style>
  <w:style w:type="character" w:customStyle="1" w:styleId="TitleChar">
    <w:name w:val="Title Char"/>
    <w:basedOn w:val="DefaultParagraphFont"/>
    <w:link w:val="Title"/>
    <w:uiPriority w:val="10"/>
    <w:rsid w:val="002C2E96"/>
    <w:rPr>
      <w:rFonts w:asciiTheme="majorHAnsi" w:eastAsiaTheme="majorEastAsia" w:hAnsiTheme="majorHAnsi" w:cstheme="majorBidi"/>
      <w:color w:val="323E4F" w:themeColor="text2" w:themeShade="BF"/>
      <w:spacing w:val="5"/>
      <w:sz w:val="52"/>
      <w:szCs w:val="52"/>
    </w:rPr>
  </w:style>
  <w:style w:type="character" w:styleId="Strong">
    <w:name w:val="Strong"/>
    <w:basedOn w:val="DefaultParagraphFont"/>
    <w:uiPriority w:val="22"/>
    <w:qFormat/>
    <w:rsid w:val="002C2E96"/>
    <w:rPr>
      <w:b/>
      <w:bCs/>
    </w:rPr>
  </w:style>
  <w:style w:type="paragraph" w:styleId="NoSpacing">
    <w:name w:val="No Spacing"/>
    <w:uiPriority w:val="1"/>
    <w:qFormat/>
    <w:rsid w:val="002C2E96"/>
    <w:pPr>
      <w:spacing w:after="0" w:line="240" w:lineRule="auto"/>
    </w:pPr>
  </w:style>
  <w:style w:type="paragraph" w:styleId="Quote">
    <w:name w:val="Quote"/>
    <w:basedOn w:val="Normal"/>
    <w:next w:val="Normal"/>
    <w:link w:val="QuoteChar"/>
    <w:uiPriority w:val="29"/>
    <w:qFormat/>
    <w:rsid w:val="002C2E96"/>
    <w:rPr>
      <w:i/>
      <w:iCs/>
      <w:color w:val="000000" w:themeColor="text1"/>
    </w:rPr>
  </w:style>
  <w:style w:type="character" w:customStyle="1" w:styleId="QuoteChar">
    <w:name w:val="Quote Char"/>
    <w:basedOn w:val="DefaultParagraphFont"/>
    <w:link w:val="Quote"/>
    <w:uiPriority w:val="29"/>
    <w:rsid w:val="002C2E96"/>
    <w:rPr>
      <w:i/>
      <w:iCs/>
      <w:color w:val="000000" w:themeColor="text1"/>
    </w:rPr>
  </w:style>
  <w:style w:type="paragraph" w:styleId="IntenseQuote">
    <w:name w:val="Intense Quote"/>
    <w:basedOn w:val="Normal"/>
    <w:next w:val="Normal"/>
    <w:link w:val="IntenseQuoteChar"/>
    <w:uiPriority w:val="30"/>
    <w:qFormat/>
    <w:rsid w:val="002C2E96"/>
    <w:pPr>
      <w:pBdr>
        <w:bottom w:val="single" w:sz="4" w:space="4" w:color="5B9BD5" w:themeColor="accent1"/>
      </w:pBdr>
      <w:spacing w:before="200" w:after="280"/>
      <w:ind w:left="936" w:right="936"/>
    </w:pPr>
    <w:rPr>
      <w:b/>
      <w:bCs/>
      <w:i/>
      <w:iCs/>
      <w:color w:val="5B9BD5" w:themeColor="accent1"/>
    </w:rPr>
  </w:style>
  <w:style w:type="character" w:customStyle="1" w:styleId="IntenseQuoteChar">
    <w:name w:val="Intense Quote Char"/>
    <w:basedOn w:val="DefaultParagraphFont"/>
    <w:link w:val="IntenseQuote"/>
    <w:uiPriority w:val="30"/>
    <w:rsid w:val="002C2E96"/>
    <w:rPr>
      <w:b/>
      <w:bCs/>
      <w:i/>
      <w:iCs/>
      <w:color w:val="5B9BD5" w:themeColor="accent1"/>
    </w:rPr>
  </w:style>
  <w:style w:type="character" w:styleId="SubtleEmphasis">
    <w:name w:val="Subtle Emphasis"/>
    <w:basedOn w:val="DefaultParagraphFont"/>
    <w:uiPriority w:val="19"/>
    <w:qFormat/>
    <w:rsid w:val="002C2E96"/>
    <w:rPr>
      <w:i/>
      <w:iCs/>
      <w:color w:val="808080" w:themeColor="text1" w:themeTint="7F"/>
    </w:rPr>
  </w:style>
  <w:style w:type="character" w:styleId="IntenseEmphasis">
    <w:name w:val="Intense Emphasis"/>
    <w:basedOn w:val="DefaultParagraphFont"/>
    <w:uiPriority w:val="21"/>
    <w:qFormat/>
    <w:rsid w:val="002C2E96"/>
    <w:rPr>
      <w:b/>
      <w:bCs/>
      <w:i/>
      <w:iCs/>
      <w:color w:val="5B9BD5" w:themeColor="accent1"/>
    </w:rPr>
  </w:style>
  <w:style w:type="character" w:styleId="SubtleReference">
    <w:name w:val="Subtle Reference"/>
    <w:basedOn w:val="DefaultParagraphFont"/>
    <w:uiPriority w:val="31"/>
    <w:qFormat/>
    <w:rsid w:val="002C2E96"/>
    <w:rPr>
      <w:smallCaps/>
      <w:color w:val="ED7D31" w:themeColor="accent2"/>
      <w:u w:val="single"/>
    </w:rPr>
  </w:style>
  <w:style w:type="character" w:styleId="IntenseReference">
    <w:name w:val="Intense Reference"/>
    <w:basedOn w:val="DefaultParagraphFont"/>
    <w:uiPriority w:val="32"/>
    <w:qFormat/>
    <w:rsid w:val="002C2E96"/>
    <w:rPr>
      <w:b/>
      <w:bCs/>
      <w:smallCaps/>
      <w:color w:val="ED7D31" w:themeColor="accent2"/>
      <w:spacing w:val="5"/>
      <w:u w:val="single"/>
    </w:rPr>
  </w:style>
  <w:style w:type="character" w:styleId="BookTitle">
    <w:name w:val="Book Title"/>
    <w:basedOn w:val="DefaultParagraphFont"/>
    <w:uiPriority w:val="33"/>
    <w:qFormat/>
    <w:rsid w:val="002C2E96"/>
    <w:rPr>
      <w:b/>
      <w:bCs/>
      <w:smallCaps/>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130860">
      <w:bodyDiv w:val="1"/>
      <w:marLeft w:val="0"/>
      <w:marRight w:val="0"/>
      <w:marTop w:val="0"/>
      <w:marBottom w:val="0"/>
      <w:divBdr>
        <w:top w:val="none" w:sz="0" w:space="0" w:color="auto"/>
        <w:left w:val="none" w:sz="0" w:space="0" w:color="auto"/>
        <w:bottom w:val="none" w:sz="0" w:space="0" w:color="auto"/>
        <w:right w:val="none" w:sz="0" w:space="0" w:color="auto"/>
      </w:divBdr>
    </w:div>
    <w:div w:id="64380282">
      <w:bodyDiv w:val="1"/>
      <w:marLeft w:val="0"/>
      <w:marRight w:val="0"/>
      <w:marTop w:val="0"/>
      <w:marBottom w:val="0"/>
      <w:divBdr>
        <w:top w:val="none" w:sz="0" w:space="0" w:color="auto"/>
        <w:left w:val="none" w:sz="0" w:space="0" w:color="auto"/>
        <w:bottom w:val="none" w:sz="0" w:space="0" w:color="auto"/>
        <w:right w:val="none" w:sz="0" w:space="0" w:color="auto"/>
      </w:divBdr>
    </w:div>
    <w:div w:id="161050485">
      <w:bodyDiv w:val="1"/>
      <w:marLeft w:val="0"/>
      <w:marRight w:val="0"/>
      <w:marTop w:val="0"/>
      <w:marBottom w:val="0"/>
      <w:divBdr>
        <w:top w:val="none" w:sz="0" w:space="0" w:color="auto"/>
        <w:left w:val="none" w:sz="0" w:space="0" w:color="auto"/>
        <w:bottom w:val="none" w:sz="0" w:space="0" w:color="auto"/>
        <w:right w:val="none" w:sz="0" w:space="0" w:color="auto"/>
      </w:divBdr>
    </w:div>
    <w:div w:id="207307734">
      <w:bodyDiv w:val="1"/>
      <w:marLeft w:val="0"/>
      <w:marRight w:val="0"/>
      <w:marTop w:val="0"/>
      <w:marBottom w:val="0"/>
      <w:divBdr>
        <w:top w:val="none" w:sz="0" w:space="0" w:color="auto"/>
        <w:left w:val="none" w:sz="0" w:space="0" w:color="auto"/>
        <w:bottom w:val="none" w:sz="0" w:space="0" w:color="auto"/>
        <w:right w:val="none" w:sz="0" w:space="0" w:color="auto"/>
      </w:divBdr>
    </w:div>
    <w:div w:id="209071480">
      <w:bodyDiv w:val="1"/>
      <w:marLeft w:val="0"/>
      <w:marRight w:val="0"/>
      <w:marTop w:val="0"/>
      <w:marBottom w:val="0"/>
      <w:divBdr>
        <w:top w:val="none" w:sz="0" w:space="0" w:color="auto"/>
        <w:left w:val="none" w:sz="0" w:space="0" w:color="auto"/>
        <w:bottom w:val="none" w:sz="0" w:space="0" w:color="auto"/>
        <w:right w:val="none" w:sz="0" w:space="0" w:color="auto"/>
      </w:divBdr>
    </w:div>
    <w:div w:id="546114218">
      <w:bodyDiv w:val="1"/>
      <w:marLeft w:val="0"/>
      <w:marRight w:val="0"/>
      <w:marTop w:val="0"/>
      <w:marBottom w:val="0"/>
      <w:divBdr>
        <w:top w:val="none" w:sz="0" w:space="0" w:color="auto"/>
        <w:left w:val="none" w:sz="0" w:space="0" w:color="auto"/>
        <w:bottom w:val="none" w:sz="0" w:space="0" w:color="auto"/>
        <w:right w:val="none" w:sz="0" w:space="0" w:color="auto"/>
      </w:divBdr>
    </w:div>
    <w:div w:id="846015015">
      <w:bodyDiv w:val="1"/>
      <w:marLeft w:val="0"/>
      <w:marRight w:val="0"/>
      <w:marTop w:val="0"/>
      <w:marBottom w:val="0"/>
      <w:divBdr>
        <w:top w:val="none" w:sz="0" w:space="0" w:color="auto"/>
        <w:left w:val="none" w:sz="0" w:space="0" w:color="auto"/>
        <w:bottom w:val="none" w:sz="0" w:space="0" w:color="auto"/>
        <w:right w:val="none" w:sz="0" w:space="0" w:color="auto"/>
      </w:divBdr>
    </w:div>
    <w:div w:id="894700559">
      <w:bodyDiv w:val="1"/>
      <w:marLeft w:val="0"/>
      <w:marRight w:val="0"/>
      <w:marTop w:val="0"/>
      <w:marBottom w:val="0"/>
      <w:divBdr>
        <w:top w:val="none" w:sz="0" w:space="0" w:color="auto"/>
        <w:left w:val="none" w:sz="0" w:space="0" w:color="auto"/>
        <w:bottom w:val="none" w:sz="0" w:space="0" w:color="auto"/>
        <w:right w:val="none" w:sz="0" w:space="0" w:color="auto"/>
      </w:divBdr>
    </w:div>
    <w:div w:id="968707517">
      <w:bodyDiv w:val="1"/>
      <w:marLeft w:val="0"/>
      <w:marRight w:val="0"/>
      <w:marTop w:val="0"/>
      <w:marBottom w:val="0"/>
      <w:divBdr>
        <w:top w:val="none" w:sz="0" w:space="0" w:color="auto"/>
        <w:left w:val="none" w:sz="0" w:space="0" w:color="auto"/>
        <w:bottom w:val="none" w:sz="0" w:space="0" w:color="auto"/>
        <w:right w:val="none" w:sz="0" w:space="0" w:color="auto"/>
      </w:divBdr>
    </w:div>
    <w:div w:id="1160727641">
      <w:bodyDiv w:val="1"/>
      <w:marLeft w:val="0"/>
      <w:marRight w:val="0"/>
      <w:marTop w:val="0"/>
      <w:marBottom w:val="0"/>
      <w:divBdr>
        <w:top w:val="none" w:sz="0" w:space="0" w:color="auto"/>
        <w:left w:val="none" w:sz="0" w:space="0" w:color="auto"/>
        <w:bottom w:val="none" w:sz="0" w:space="0" w:color="auto"/>
        <w:right w:val="none" w:sz="0" w:space="0" w:color="auto"/>
      </w:divBdr>
    </w:div>
    <w:div w:id="1210385163">
      <w:bodyDiv w:val="1"/>
      <w:marLeft w:val="0"/>
      <w:marRight w:val="0"/>
      <w:marTop w:val="0"/>
      <w:marBottom w:val="0"/>
      <w:divBdr>
        <w:top w:val="none" w:sz="0" w:space="0" w:color="auto"/>
        <w:left w:val="none" w:sz="0" w:space="0" w:color="auto"/>
        <w:bottom w:val="none" w:sz="0" w:space="0" w:color="auto"/>
        <w:right w:val="none" w:sz="0" w:space="0" w:color="auto"/>
      </w:divBdr>
    </w:div>
    <w:div w:id="1231503330">
      <w:bodyDiv w:val="1"/>
      <w:marLeft w:val="0"/>
      <w:marRight w:val="0"/>
      <w:marTop w:val="0"/>
      <w:marBottom w:val="0"/>
      <w:divBdr>
        <w:top w:val="none" w:sz="0" w:space="0" w:color="auto"/>
        <w:left w:val="none" w:sz="0" w:space="0" w:color="auto"/>
        <w:bottom w:val="none" w:sz="0" w:space="0" w:color="auto"/>
        <w:right w:val="none" w:sz="0" w:space="0" w:color="auto"/>
      </w:divBdr>
      <w:divsChild>
        <w:div w:id="1117019751">
          <w:marLeft w:val="0"/>
          <w:marRight w:val="0"/>
          <w:marTop w:val="90"/>
          <w:marBottom w:val="0"/>
          <w:divBdr>
            <w:top w:val="none" w:sz="0" w:space="0" w:color="auto"/>
            <w:left w:val="none" w:sz="0" w:space="0" w:color="auto"/>
            <w:bottom w:val="none" w:sz="0" w:space="0" w:color="auto"/>
            <w:right w:val="none" w:sz="0" w:space="0" w:color="auto"/>
          </w:divBdr>
          <w:divsChild>
            <w:div w:id="191261118">
              <w:marLeft w:val="0"/>
              <w:marRight w:val="0"/>
              <w:marTop w:val="0"/>
              <w:marBottom w:val="420"/>
              <w:divBdr>
                <w:top w:val="none" w:sz="0" w:space="0" w:color="auto"/>
                <w:left w:val="none" w:sz="0" w:space="0" w:color="auto"/>
                <w:bottom w:val="none" w:sz="0" w:space="0" w:color="auto"/>
                <w:right w:val="none" w:sz="0" w:space="0" w:color="auto"/>
              </w:divBdr>
              <w:divsChild>
                <w:div w:id="421953398">
                  <w:marLeft w:val="0"/>
                  <w:marRight w:val="0"/>
                  <w:marTop w:val="0"/>
                  <w:marBottom w:val="0"/>
                  <w:divBdr>
                    <w:top w:val="none" w:sz="0" w:space="0" w:color="auto"/>
                    <w:left w:val="none" w:sz="0" w:space="0" w:color="auto"/>
                    <w:bottom w:val="none" w:sz="0" w:space="0" w:color="auto"/>
                    <w:right w:val="none" w:sz="0" w:space="0" w:color="auto"/>
                  </w:divBdr>
                  <w:divsChild>
                    <w:div w:id="267812403">
                      <w:marLeft w:val="0"/>
                      <w:marRight w:val="0"/>
                      <w:marTop w:val="0"/>
                      <w:marBottom w:val="0"/>
                      <w:divBdr>
                        <w:top w:val="none" w:sz="0" w:space="0" w:color="auto"/>
                        <w:left w:val="none" w:sz="0" w:space="0" w:color="auto"/>
                        <w:bottom w:val="none" w:sz="0" w:space="0" w:color="auto"/>
                        <w:right w:val="none" w:sz="0" w:space="0" w:color="auto"/>
                      </w:divBdr>
                      <w:divsChild>
                        <w:div w:id="1446777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78485061">
      <w:bodyDiv w:val="1"/>
      <w:marLeft w:val="0"/>
      <w:marRight w:val="0"/>
      <w:marTop w:val="0"/>
      <w:marBottom w:val="0"/>
      <w:divBdr>
        <w:top w:val="none" w:sz="0" w:space="0" w:color="auto"/>
        <w:left w:val="none" w:sz="0" w:space="0" w:color="auto"/>
        <w:bottom w:val="none" w:sz="0" w:space="0" w:color="auto"/>
        <w:right w:val="none" w:sz="0" w:space="0" w:color="auto"/>
      </w:divBdr>
    </w:div>
    <w:div w:id="1447579610">
      <w:bodyDiv w:val="1"/>
      <w:marLeft w:val="0"/>
      <w:marRight w:val="0"/>
      <w:marTop w:val="0"/>
      <w:marBottom w:val="0"/>
      <w:divBdr>
        <w:top w:val="none" w:sz="0" w:space="0" w:color="auto"/>
        <w:left w:val="none" w:sz="0" w:space="0" w:color="auto"/>
        <w:bottom w:val="none" w:sz="0" w:space="0" w:color="auto"/>
        <w:right w:val="none" w:sz="0" w:space="0" w:color="auto"/>
      </w:divBdr>
    </w:div>
    <w:div w:id="1529417647">
      <w:bodyDiv w:val="1"/>
      <w:marLeft w:val="0"/>
      <w:marRight w:val="0"/>
      <w:marTop w:val="0"/>
      <w:marBottom w:val="0"/>
      <w:divBdr>
        <w:top w:val="none" w:sz="0" w:space="0" w:color="auto"/>
        <w:left w:val="none" w:sz="0" w:space="0" w:color="auto"/>
        <w:bottom w:val="none" w:sz="0" w:space="0" w:color="auto"/>
        <w:right w:val="none" w:sz="0" w:space="0" w:color="auto"/>
      </w:divBdr>
    </w:div>
    <w:div w:id="1543521431">
      <w:bodyDiv w:val="1"/>
      <w:marLeft w:val="0"/>
      <w:marRight w:val="0"/>
      <w:marTop w:val="0"/>
      <w:marBottom w:val="0"/>
      <w:divBdr>
        <w:top w:val="none" w:sz="0" w:space="0" w:color="auto"/>
        <w:left w:val="none" w:sz="0" w:space="0" w:color="auto"/>
        <w:bottom w:val="none" w:sz="0" w:space="0" w:color="auto"/>
        <w:right w:val="none" w:sz="0" w:space="0" w:color="auto"/>
      </w:divBdr>
    </w:div>
    <w:div w:id="1545292119">
      <w:bodyDiv w:val="1"/>
      <w:marLeft w:val="0"/>
      <w:marRight w:val="0"/>
      <w:marTop w:val="0"/>
      <w:marBottom w:val="0"/>
      <w:divBdr>
        <w:top w:val="none" w:sz="0" w:space="0" w:color="auto"/>
        <w:left w:val="none" w:sz="0" w:space="0" w:color="auto"/>
        <w:bottom w:val="none" w:sz="0" w:space="0" w:color="auto"/>
        <w:right w:val="none" w:sz="0" w:space="0" w:color="auto"/>
      </w:divBdr>
    </w:div>
    <w:div w:id="1687714056">
      <w:bodyDiv w:val="1"/>
      <w:marLeft w:val="0"/>
      <w:marRight w:val="0"/>
      <w:marTop w:val="0"/>
      <w:marBottom w:val="0"/>
      <w:divBdr>
        <w:top w:val="none" w:sz="0" w:space="0" w:color="auto"/>
        <w:left w:val="none" w:sz="0" w:space="0" w:color="auto"/>
        <w:bottom w:val="none" w:sz="0" w:space="0" w:color="auto"/>
        <w:right w:val="none" w:sz="0" w:space="0" w:color="auto"/>
      </w:divBdr>
    </w:div>
    <w:div w:id="1723285896">
      <w:bodyDiv w:val="1"/>
      <w:marLeft w:val="0"/>
      <w:marRight w:val="0"/>
      <w:marTop w:val="0"/>
      <w:marBottom w:val="0"/>
      <w:divBdr>
        <w:top w:val="none" w:sz="0" w:space="0" w:color="auto"/>
        <w:left w:val="none" w:sz="0" w:space="0" w:color="auto"/>
        <w:bottom w:val="none" w:sz="0" w:space="0" w:color="auto"/>
        <w:right w:val="none" w:sz="0" w:space="0" w:color="auto"/>
      </w:divBdr>
    </w:div>
    <w:div w:id="1801419877">
      <w:bodyDiv w:val="1"/>
      <w:marLeft w:val="0"/>
      <w:marRight w:val="0"/>
      <w:marTop w:val="0"/>
      <w:marBottom w:val="0"/>
      <w:divBdr>
        <w:top w:val="none" w:sz="0" w:space="0" w:color="auto"/>
        <w:left w:val="none" w:sz="0" w:space="0" w:color="auto"/>
        <w:bottom w:val="none" w:sz="0" w:space="0" w:color="auto"/>
        <w:right w:val="none" w:sz="0" w:space="0" w:color="auto"/>
      </w:divBdr>
    </w:div>
    <w:div w:id="1922374360">
      <w:bodyDiv w:val="1"/>
      <w:marLeft w:val="0"/>
      <w:marRight w:val="0"/>
      <w:marTop w:val="0"/>
      <w:marBottom w:val="0"/>
      <w:divBdr>
        <w:top w:val="none" w:sz="0" w:space="0" w:color="auto"/>
        <w:left w:val="none" w:sz="0" w:space="0" w:color="auto"/>
        <w:bottom w:val="none" w:sz="0" w:space="0" w:color="auto"/>
        <w:right w:val="none" w:sz="0" w:space="0" w:color="auto"/>
      </w:divBdr>
      <w:divsChild>
        <w:div w:id="1245257585">
          <w:marLeft w:val="0"/>
          <w:marRight w:val="0"/>
          <w:marTop w:val="0"/>
          <w:marBottom w:val="0"/>
          <w:divBdr>
            <w:top w:val="none" w:sz="0" w:space="0" w:color="auto"/>
            <w:left w:val="none" w:sz="0" w:space="0" w:color="auto"/>
            <w:bottom w:val="none" w:sz="0" w:space="0" w:color="auto"/>
            <w:right w:val="none" w:sz="0" w:space="0" w:color="auto"/>
          </w:divBdr>
        </w:div>
      </w:divsChild>
    </w:div>
    <w:div w:id="19476871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chart" Target="charts/chart1.xml"/><Relationship Id="rId26" Type="http://schemas.openxmlformats.org/officeDocument/2006/relationships/image" Target="media/image8.png"/><Relationship Id="rId39" Type="http://schemas.openxmlformats.org/officeDocument/2006/relationships/image" Target="media/image19.jpeg"/><Relationship Id="rId21" Type="http://schemas.openxmlformats.org/officeDocument/2006/relationships/image" Target="media/image5.png"/><Relationship Id="rId34" Type="http://schemas.openxmlformats.org/officeDocument/2006/relationships/image" Target="media/image15.png"/><Relationship Id="rId42" Type="http://schemas.openxmlformats.org/officeDocument/2006/relationships/chart" Target="charts/chart4.xml"/><Relationship Id="rId47" Type="http://schemas.openxmlformats.org/officeDocument/2006/relationships/image" Target="media/image22.png"/><Relationship Id="rId50" Type="http://schemas.openxmlformats.org/officeDocument/2006/relationships/chart" Target="charts/chart8.xml"/><Relationship Id="rId55" Type="http://schemas.openxmlformats.org/officeDocument/2006/relationships/chart" Target="charts/chart11.xml"/><Relationship Id="rId63" Type="http://schemas.microsoft.com/office/2018/08/relationships/commentsExtensible" Target="commentsExtensi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4.png"/><Relationship Id="rId29" Type="http://schemas.openxmlformats.org/officeDocument/2006/relationships/header" Target="header7.xml"/><Relationship Id="rId41" Type="http://schemas.openxmlformats.org/officeDocument/2006/relationships/chart" Target="charts/chart3.xml"/><Relationship Id="rId54" Type="http://schemas.openxmlformats.org/officeDocument/2006/relationships/chart" Target="charts/chart10.xml"/><Relationship Id="rId62"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comments" Target="comments.xml"/><Relationship Id="rId32" Type="http://schemas.openxmlformats.org/officeDocument/2006/relationships/image" Target="media/image13.png"/><Relationship Id="rId37" Type="http://schemas.openxmlformats.org/officeDocument/2006/relationships/image" Target="media/image18.png"/><Relationship Id="rId40" Type="http://schemas.openxmlformats.org/officeDocument/2006/relationships/chart" Target="charts/chart2.xml"/><Relationship Id="rId45" Type="http://schemas.openxmlformats.org/officeDocument/2006/relationships/chart" Target="charts/chart5.xml"/><Relationship Id="rId53" Type="http://schemas.openxmlformats.org/officeDocument/2006/relationships/chart" Target="charts/chart9.xml"/><Relationship Id="rId58" Type="http://schemas.openxmlformats.org/officeDocument/2006/relationships/header" Target="header10.xml"/><Relationship Id="rId5" Type="http://schemas.openxmlformats.org/officeDocument/2006/relationships/webSettings" Target="webSettings.xml"/><Relationship Id="rId15" Type="http://schemas.openxmlformats.org/officeDocument/2006/relationships/header" Target="header6.xml"/><Relationship Id="rId23" Type="http://schemas.openxmlformats.org/officeDocument/2006/relationships/image" Target="media/image7.png"/><Relationship Id="rId28" Type="http://schemas.openxmlformats.org/officeDocument/2006/relationships/image" Target="media/image10.png"/><Relationship Id="rId36" Type="http://schemas.openxmlformats.org/officeDocument/2006/relationships/image" Target="media/image17.png"/><Relationship Id="rId49" Type="http://schemas.openxmlformats.org/officeDocument/2006/relationships/chart" Target="charts/chart7.xml"/><Relationship Id="rId57" Type="http://schemas.openxmlformats.org/officeDocument/2006/relationships/header" Target="header9.xml"/><Relationship Id="rId61"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3.png"/><Relationship Id="rId31" Type="http://schemas.openxmlformats.org/officeDocument/2006/relationships/image" Target="media/image12.png"/><Relationship Id="rId44" Type="http://schemas.openxmlformats.org/officeDocument/2006/relationships/image" Target="media/image21.png"/><Relationship Id="rId52" Type="http://schemas.openxmlformats.org/officeDocument/2006/relationships/image" Target="media/image25.png"/><Relationship Id="rId60"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2.xml"/><Relationship Id="rId22" Type="http://schemas.openxmlformats.org/officeDocument/2006/relationships/image" Target="media/image6.png"/><Relationship Id="rId27" Type="http://schemas.openxmlformats.org/officeDocument/2006/relationships/image" Target="media/image9.png"/><Relationship Id="rId30" Type="http://schemas.openxmlformats.org/officeDocument/2006/relationships/image" Target="media/image11.png"/><Relationship Id="rId35" Type="http://schemas.openxmlformats.org/officeDocument/2006/relationships/image" Target="media/image16.png"/><Relationship Id="rId43" Type="http://schemas.openxmlformats.org/officeDocument/2006/relationships/image" Target="media/image20.png"/><Relationship Id="rId48" Type="http://schemas.openxmlformats.org/officeDocument/2006/relationships/image" Target="media/image23.png"/><Relationship Id="rId56" Type="http://schemas.openxmlformats.org/officeDocument/2006/relationships/chart" Target="charts/chart12.xml"/><Relationship Id="rId8" Type="http://schemas.openxmlformats.org/officeDocument/2006/relationships/header" Target="header1.xml"/><Relationship Id="rId51" Type="http://schemas.openxmlformats.org/officeDocument/2006/relationships/image" Target="media/image24.png"/><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2.png"/><Relationship Id="rId25" Type="http://schemas.microsoft.com/office/2011/relationships/commentsExtended" Target="commentsExtended.xml"/><Relationship Id="rId33" Type="http://schemas.openxmlformats.org/officeDocument/2006/relationships/image" Target="media/image14.png"/><Relationship Id="rId38" Type="http://schemas.openxmlformats.org/officeDocument/2006/relationships/header" Target="header8.xml"/><Relationship Id="rId46" Type="http://schemas.openxmlformats.org/officeDocument/2006/relationships/chart" Target="charts/chart6.xml"/><Relationship Id="rId5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D:\Diplomski_all\final_test\test_ph03\expected_norm_graphs.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2.xml"/><Relationship Id="rId1" Type="http://schemas.microsoft.com/office/2011/relationships/chartStyle" Target="style12.xml"/></Relationships>
</file>

<file path=word/charts/_rels/chart2.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Diplomski_all\final_test\test_ph01\expected_norm.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Diplomski_all\final_test\test_ph01\expected_norm.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Diplomski_all\final_test\test_ph02\expected_norm_graph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D:\Diplomski_all\final_test\test_ph02\expected_norm_graphs.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D:\Diplomski_all\final_test\test_ph03\expected_norm_graphs.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GB"/>
              <a:t>ImageNet Classification Error [%]</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O$9:$O$17</c:f>
              <c:strCache>
                <c:ptCount val="9"/>
                <c:pt idx="0">
                  <c:v>2011 (XRCE)</c:v>
                </c:pt>
                <c:pt idx="1">
                  <c:v>2012 (AlexNet)</c:v>
                </c:pt>
                <c:pt idx="2">
                  <c:v>2013 (ZF)</c:v>
                </c:pt>
                <c:pt idx="3">
                  <c:v>2014 (VGG)</c:v>
                </c:pt>
                <c:pt idx="4">
                  <c:v>2014 (GoogLeNet)</c:v>
                </c:pt>
                <c:pt idx="5">
                  <c:v>Human</c:v>
                </c:pt>
                <c:pt idx="6">
                  <c:v>2015 (ResNet)</c:v>
                </c:pt>
                <c:pt idx="7">
                  <c:v>2016 (GoogLeNet-v4)</c:v>
                </c:pt>
                <c:pt idx="8">
                  <c:v>2017 (SENet)</c:v>
                </c:pt>
              </c:strCache>
            </c:strRef>
          </c:cat>
          <c:val>
            <c:numRef>
              <c:f>Sheet1!$P$9:$P$17</c:f>
              <c:numCache>
                <c:formatCode>General</c:formatCode>
                <c:ptCount val="9"/>
                <c:pt idx="0">
                  <c:v>26</c:v>
                </c:pt>
                <c:pt idx="1">
                  <c:v>16.399999999999999</c:v>
                </c:pt>
                <c:pt idx="2">
                  <c:v>11.7</c:v>
                </c:pt>
                <c:pt idx="3">
                  <c:v>7.3</c:v>
                </c:pt>
                <c:pt idx="4">
                  <c:v>6.7</c:v>
                </c:pt>
                <c:pt idx="5">
                  <c:v>5</c:v>
                </c:pt>
                <c:pt idx="6">
                  <c:v>3.6</c:v>
                </c:pt>
                <c:pt idx="7">
                  <c:v>3.1</c:v>
                </c:pt>
                <c:pt idx="8">
                  <c:v>2.2999999999999998</c:v>
                </c:pt>
              </c:numCache>
            </c:numRef>
          </c:val>
          <c:extLst>
            <c:ext xmlns:c16="http://schemas.microsoft.com/office/drawing/2014/chart" uri="{C3380CC4-5D6E-409C-BE32-E72D297353CC}">
              <c16:uniqueId val="{00000000-F817-4714-8B51-1A8375DA92E4}"/>
            </c:ext>
          </c:extLst>
        </c:ser>
        <c:dLbls>
          <c:dLblPos val="inEnd"/>
          <c:showLegendKey val="0"/>
          <c:showVal val="1"/>
          <c:showCatName val="0"/>
          <c:showSerName val="0"/>
          <c:showPercent val="0"/>
          <c:showBubbleSize val="0"/>
        </c:dLbls>
        <c:gapWidth val="115"/>
        <c:overlap val="-20"/>
        <c:axId val="544712808"/>
        <c:axId val="544707560"/>
      </c:barChart>
      <c:catAx>
        <c:axId val="544712808"/>
        <c:scaling>
          <c:orientation val="minMax"/>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4707560"/>
        <c:crosses val="autoZero"/>
        <c:auto val="1"/>
        <c:lblAlgn val="ctr"/>
        <c:lblOffset val="100"/>
        <c:noMultiLvlLbl val="0"/>
      </c:catAx>
      <c:valAx>
        <c:axId val="54470756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47128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x</a:t>
            </a:r>
            <a:r>
              <a:rPr lang="en-US" baseline="0"/>
              <a:t> </a:t>
            </a:r>
            <a:r>
              <a:rPr lang="sr-Cyrl-RS" baseline="0"/>
              <a:t>координата централне горње тач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C$1:$C$336</c:f>
              <c:numCache>
                <c:formatCode>General</c:formatCode>
                <c:ptCount val="336"/>
                <c:pt idx="0">
                  <c:v>0.53846153846153844</c:v>
                </c:pt>
                <c:pt idx="1">
                  <c:v>0.55128205128205132</c:v>
                </c:pt>
                <c:pt idx="2">
                  <c:v>0.52564102564102566</c:v>
                </c:pt>
                <c:pt idx="3">
                  <c:v>0.55128205128205132</c:v>
                </c:pt>
                <c:pt idx="4">
                  <c:v>0.53846153846153844</c:v>
                </c:pt>
                <c:pt idx="5">
                  <c:v>0.53846153846153844</c:v>
                </c:pt>
                <c:pt idx="6">
                  <c:v>0.52564102564102566</c:v>
                </c:pt>
                <c:pt idx="7">
                  <c:v>0.5641025641025641</c:v>
                </c:pt>
                <c:pt idx="8">
                  <c:v>0.55128205128205132</c:v>
                </c:pt>
                <c:pt idx="9">
                  <c:v>0.55128205128205132</c:v>
                </c:pt>
                <c:pt idx="10">
                  <c:v>0.5641025641025641</c:v>
                </c:pt>
                <c:pt idx="11">
                  <c:v>0.5</c:v>
                </c:pt>
                <c:pt idx="12">
                  <c:v>0.62820512820512819</c:v>
                </c:pt>
                <c:pt idx="13">
                  <c:v>0.55128205128205132</c:v>
                </c:pt>
                <c:pt idx="14">
                  <c:v>0.55128205128205132</c:v>
                </c:pt>
                <c:pt idx="15">
                  <c:v>0.52564102564102566</c:v>
                </c:pt>
                <c:pt idx="16">
                  <c:v>0.55128205128205132</c:v>
                </c:pt>
                <c:pt idx="17">
                  <c:v>0.48717948717948717</c:v>
                </c:pt>
                <c:pt idx="18">
                  <c:v>0.55128205128205132</c:v>
                </c:pt>
                <c:pt idx="19">
                  <c:v>0.52564102564102566</c:v>
                </c:pt>
                <c:pt idx="20">
                  <c:v>0.55128205128205132</c:v>
                </c:pt>
                <c:pt idx="21">
                  <c:v>0.57692307692307687</c:v>
                </c:pt>
                <c:pt idx="22">
                  <c:v>0.57692307692307687</c:v>
                </c:pt>
                <c:pt idx="23">
                  <c:v>0.5641025641025641</c:v>
                </c:pt>
                <c:pt idx="24">
                  <c:v>0.55128205128205132</c:v>
                </c:pt>
                <c:pt idx="25">
                  <c:v>0.5641025641025641</c:v>
                </c:pt>
                <c:pt idx="26">
                  <c:v>0.62820512820512819</c:v>
                </c:pt>
                <c:pt idx="27">
                  <c:v>0.57692307692307687</c:v>
                </c:pt>
                <c:pt idx="28">
                  <c:v>0.64102564102564108</c:v>
                </c:pt>
                <c:pt idx="29">
                  <c:v>0.64102564102564108</c:v>
                </c:pt>
                <c:pt idx="30">
                  <c:v>0.61538461538461542</c:v>
                </c:pt>
                <c:pt idx="31">
                  <c:v>0.62820512820512819</c:v>
                </c:pt>
                <c:pt idx="32">
                  <c:v>0.62820512820512819</c:v>
                </c:pt>
                <c:pt idx="33">
                  <c:v>0.64102564102564108</c:v>
                </c:pt>
                <c:pt idx="34">
                  <c:v>0.61538461538461542</c:v>
                </c:pt>
                <c:pt idx="35">
                  <c:v>0.61538461538461542</c:v>
                </c:pt>
                <c:pt idx="36">
                  <c:v>0.25641025641025639</c:v>
                </c:pt>
                <c:pt idx="37">
                  <c:v>0.25641025641025639</c:v>
                </c:pt>
                <c:pt idx="38">
                  <c:v>0.24358974358974358</c:v>
                </c:pt>
                <c:pt idx="39">
                  <c:v>0.17948717948717949</c:v>
                </c:pt>
                <c:pt idx="40">
                  <c:v>0.15384615384615385</c:v>
                </c:pt>
                <c:pt idx="41">
                  <c:v>0.10256410256410256</c:v>
                </c:pt>
                <c:pt idx="42">
                  <c:v>0.65384615384615385</c:v>
                </c:pt>
                <c:pt idx="43">
                  <c:v>0.47435897435897434</c:v>
                </c:pt>
                <c:pt idx="44">
                  <c:v>0.47435897435897434</c:v>
                </c:pt>
                <c:pt idx="45">
                  <c:v>0.64102564102564108</c:v>
                </c:pt>
                <c:pt idx="46">
                  <c:v>0.67948717948717952</c:v>
                </c:pt>
                <c:pt idx="47">
                  <c:v>0.41025641025641024</c:v>
                </c:pt>
                <c:pt idx="48">
                  <c:v>0.53846153846153844</c:v>
                </c:pt>
                <c:pt idx="49">
                  <c:v>0.48717948717948717</c:v>
                </c:pt>
                <c:pt idx="50">
                  <c:v>0.46153846153846156</c:v>
                </c:pt>
                <c:pt idx="51">
                  <c:v>0.38461538461538464</c:v>
                </c:pt>
                <c:pt idx="52">
                  <c:v>0.53846153846153844</c:v>
                </c:pt>
                <c:pt idx="53">
                  <c:v>0.57692307692307687</c:v>
                </c:pt>
                <c:pt idx="54">
                  <c:v>0.60256410256410253</c:v>
                </c:pt>
                <c:pt idx="55">
                  <c:v>0.76923076923076927</c:v>
                </c:pt>
                <c:pt idx="56">
                  <c:v>0.62820512820512819</c:v>
                </c:pt>
                <c:pt idx="57">
                  <c:v>0.35897435897435898</c:v>
                </c:pt>
                <c:pt idx="58">
                  <c:v>0.4358974358974359</c:v>
                </c:pt>
                <c:pt idx="59">
                  <c:v>0.78205128205128205</c:v>
                </c:pt>
                <c:pt idx="60">
                  <c:v>0.75641025641025639</c:v>
                </c:pt>
                <c:pt idx="61">
                  <c:v>0.70512820512820518</c:v>
                </c:pt>
                <c:pt idx="62">
                  <c:v>0.74358974358974361</c:v>
                </c:pt>
                <c:pt idx="63">
                  <c:v>0.71794871794871795</c:v>
                </c:pt>
                <c:pt idx="64">
                  <c:v>0.70512820512820518</c:v>
                </c:pt>
                <c:pt idx="65">
                  <c:v>0.65384615384615385</c:v>
                </c:pt>
                <c:pt idx="66">
                  <c:v>0.79487179487179482</c:v>
                </c:pt>
                <c:pt idx="67">
                  <c:v>0.85897435897435892</c:v>
                </c:pt>
                <c:pt idx="68">
                  <c:v>0.58974358974358976</c:v>
                </c:pt>
                <c:pt idx="69">
                  <c:v>0.53846153846153844</c:v>
                </c:pt>
                <c:pt idx="70">
                  <c:v>0.61538461538461542</c:v>
                </c:pt>
                <c:pt idx="71">
                  <c:v>0.55128205128205132</c:v>
                </c:pt>
                <c:pt idx="72">
                  <c:v>0.65384615384615385</c:v>
                </c:pt>
                <c:pt idx="73">
                  <c:v>0.67948717948717952</c:v>
                </c:pt>
                <c:pt idx="74">
                  <c:v>1</c:v>
                </c:pt>
                <c:pt idx="75">
                  <c:v>0.98717948717948723</c:v>
                </c:pt>
                <c:pt idx="76">
                  <c:v>1</c:v>
                </c:pt>
                <c:pt idx="77">
                  <c:v>0.92307692307692313</c:v>
                </c:pt>
                <c:pt idx="78">
                  <c:v>1</c:v>
                </c:pt>
                <c:pt idx="79">
                  <c:v>0.88461538461538458</c:v>
                </c:pt>
                <c:pt idx="80">
                  <c:v>0.96153846153846156</c:v>
                </c:pt>
                <c:pt idx="81">
                  <c:v>0.88461538461538458</c:v>
                </c:pt>
                <c:pt idx="82">
                  <c:v>0.92307692307692313</c:v>
                </c:pt>
                <c:pt idx="83">
                  <c:v>0.55128205128205132</c:v>
                </c:pt>
                <c:pt idx="84">
                  <c:v>0.62820512820512819</c:v>
                </c:pt>
                <c:pt idx="85">
                  <c:v>0.47435897435897434</c:v>
                </c:pt>
                <c:pt idx="86">
                  <c:v>0.47435897435897434</c:v>
                </c:pt>
                <c:pt idx="87">
                  <c:v>0.37179487179487181</c:v>
                </c:pt>
                <c:pt idx="88">
                  <c:v>0.32051282051282054</c:v>
                </c:pt>
                <c:pt idx="89">
                  <c:v>0.35897435897435898</c:v>
                </c:pt>
                <c:pt idx="90">
                  <c:v>0.48717948717948717</c:v>
                </c:pt>
                <c:pt idx="91">
                  <c:v>0.28205128205128205</c:v>
                </c:pt>
                <c:pt idx="92">
                  <c:v>0.44871794871794873</c:v>
                </c:pt>
                <c:pt idx="93">
                  <c:v>0.15384615384615385</c:v>
                </c:pt>
                <c:pt idx="94">
                  <c:v>0.42307692307692307</c:v>
                </c:pt>
                <c:pt idx="95">
                  <c:v>0.42307692307692307</c:v>
                </c:pt>
                <c:pt idx="96">
                  <c:v>0.60256410256410253</c:v>
                </c:pt>
                <c:pt idx="97">
                  <c:v>0.64102564102564108</c:v>
                </c:pt>
                <c:pt idx="98">
                  <c:v>0.71794871794871795</c:v>
                </c:pt>
                <c:pt idx="99">
                  <c:v>0.66666666666666663</c:v>
                </c:pt>
                <c:pt idx="100">
                  <c:v>0.64102564102564108</c:v>
                </c:pt>
                <c:pt idx="101">
                  <c:v>0.60256410256410253</c:v>
                </c:pt>
                <c:pt idx="102">
                  <c:v>0.62820512820512819</c:v>
                </c:pt>
                <c:pt idx="103">
                  <c:v>0.61538461538461542</c:v>
                </c:pt>
                <c:pt idx="104">
                  <c:v>0.79487179487179482</c:v>
                </c:pt>
                <c:pt idx="105">
                  <c:v>0.67948717948717952</c:v>
                </c:pt>
                <c:pt idx="106">
                  <c:v>0.84615384615384615</c:v>
                </c:pt>
                <c:pt idx="107">
                  <c:v>0.69230769230769229</c:v>
                </c:pt>
                <c:pt idx="108">
                  <c:v>0.74358974358974361</c:v>
                </c:pt>
                <c:pt idx="109">
                  <c:v>0.79487179487179482</c:v>
                </c:pt>
                <c:pt idx="110">
                  <c:v>0.82051282051282048</c:v>
                </c:pt>
                <c:pt idx="111">
                  <c:v>0.80769230769230771</c:v>
                </c:pt>
                <c:pt idx="112">
                  <c:v>0.84615384615384615</c:v>
                </c:pt>
                <c:pt idx="113">
                  <c:v>0.89743589743589747</c:v>
                </c:pt>
                <c:pt idx="114">
                  <c:v>0.87179487179487181</c:v>
                </c:pt>
                <c:pt idx="115">
                  <c:v>0.89743589743589747</c:v>
                </c:pt>
                <c:pt idx="116">
                  <c:v>0.84615384615384615</c:v>
                </c:pt>
                <c:pt idx="117">
                  <c:v>0.91025641025641024</c:v>
                </c:pt>
                <c:pt idx="118">
                  <c:v>0.80769230769230771</c:v>
                </c:pt>
                <c:pt idx="119">
                  <c:v>0.92307692307692313</c:v>
                </c:pt>
                <c:pt idx="120">
                  <c:v>0.87179487179487181</c:v>
                </c:pt>
                <c:pt idx="121">
                  <c:v>0.88461538461538458</c:v>
                </c:pt>
                <c:pt idx="122">
                  <c:v>0.80769230769230771</c:v>
                </c:pt>
                <c:pt idx="123">
                  <c:v>0.87179487179487181</c:v>
                </c:pt>
                <c:pt idx="124">
                  <c:v>0.85897435897435892</c:v>
                </c:pt>
                <c:pt idx="125">
                  <c:v>0.52564102564102566</c:v>
                </c:pt>
                <c:pt idx="126">
                  <c:v>0.67948717948717952</c:v>
                </c:pt>
                <c:pt idx="127">
                  <c:v>0.44871794871794873</c:v>
                </c:pt>
                <c:pt idx="128">
                  <c:v>0.5641025641025641</c:v>
                </c:pt>
                <c:pt idx="129">
                  <c:v>0.4358974358974359</c:v>
                </c:pt>
                <c:pt idx="130">
                  <c:v>0.58974358974358976</c:v>
                </c:pt>
                <c:pt idx="131">
                  <c:v>0.52564102564102566</c:v>
                </c:pt>
                <c:pt idx="132">
                  <c:v>0.67948717948717952</c:v>
                </c:pt>
                <c:pt idx="133">
                  <c:v>0.52564102564102566</c:v>
                </c:pt>
                <c:pt idx="134">
                  <c:v>0.73076923076923073</c:v>
                </c:pt>
                <c:pt idx="135">
                  <c:v>0.5641025641025641</c:v>
                </c:pt>
                <c:pt idx="136">
                  <c:v>0.80769230769230771</c:v>
                </c:pt>
                <c:pt idx="137">
                  <c:v>0.57692307692307687</c:v>
                </c:pt>
                <c:pt idx="138">
                  <c:v>0.73076923076923073</c:v>
                </c:pt>
                <c:pt idx="139">
                  <c:v>0.52564102564102566</c:v>
                </c:pt>
                <c:pt idx="140">
                  <c:v>0.62820512820512819</c:v>
                </c:pt>
                <c:pt idx="141">
                  <c:v>0.44871794871794873</c:v>
                </c:pt>
                <c:pt idx="142">
                  <c:v>0.33333333333333331</c:v>
                </c:pt>
                <c:pt idx="143">
                  <c:v>0.35897435897435898</c:v>
                </c:pt>
                <c:pt idx="144">
                  <c:v>0.37179487179487181</c:v>
                </c:pt>
                <c:pt idx="145">
                  <c:v>0.4358974358974359</c:v>
                </c:pt>
                <c:pt idx="146">
                  <c:v>0.35897435897435898</c:v>
                </c:pt>
                <c:pt idx="147">
                  <c:v>0.44871794871794873</c:v>
                </c:pt>
                <c:pt idx="148">
                  <c:v>0.5</c:v>
                </c:pt>
                <c:pt idx="149">
                  <c:v>0.60256410256410253</c:v>
                </c:pt>
                <c:pt idx="150">
                  <c:v>0.52564102564102566</c:v>
                </c:pt>
                <c:pt idx="151">
                  <c:v>0.51282051282051277</c:v>
                </c:pt>
                <c:pt idx="152">
                  <c:v>0.44871794871794873</c:v>
                </c:pt>
                <c:pt idx="153">
                  <c:v>0.42307692307692307</c:v>
                </c:pt>
                <c:pt idx="154">
                  <c:v>0.46153846153846156</c:v>
                </c:pt>
                <c:pt idx="155">
                  <c:v>0.48717948717948717</c:v>
                </c:pt>
                <c:pt idx="156">
                  <c:v>0.51282051282051277</c:v>
                </c:pt>
                <c:pt idx="157">
                  <c:v>0.57692307692307687</c:v>
                </c:pt>
                <c:pt idx="158">
                  <c:v>0.41025641025641024</c:v>
                </c:pt>
                <c:pt idx="159">
                  <c:v>0.46153846153846156</c:v>
                </c:pt>
                <c:pt idx="160">
                  <c:v>0.4358974358974359</c:v>
                </c:pt>
                <c:pt idx="161">
                  <c:v>0.48717948717948717</c:v>
                </c:pt>
                <c:pt idx="162">
                  <c:v>0.42307692307692307</c:v>
                </c:pt>
                <c:pt idx="163">
                  <c:v>0.47435897435897434</c:v>
                </c:pt>
                <c:pt idx="164">
                  <c:v>0.39743589743589741</c:v>
                </c:pt>
                <c:pt idx="165">
                  <c:v>0.46153846153846156</c:v>
                </c:pt>
                <c:pt idx="166">
                  <c:v>0.29487179487179488</c:v>
                </c:pt>
                <c:pt idx="167">
                  <c:v>0.37179487179487181</c:v>
                </c:pt>
                <c:pt idx="168">
                  <c:v>0.23076923076923078</c:v>
                </c:pt>
                <c:pt idx="169">
                  <c:v>0.35897435897435898</c:v>
                </c:pt>
                <c:pt idx="170">
                  <c:v>0.19230769230769232</c:v>
                </c:pt>
                <c:pt idx="171">
                  <c:v>0.24358974358974358</c:v>
                </c:pt>
                <c:pt idx="172">
                  <c:v>0.17948717948717949</c:v>
                </c:pt>
                <c:pt idx="173">
                  <c:v>0.15384615384615385</c:v>
                </c:pt>
                <c:pt idx="174">
                  <c:v>0.17948717948717949</c:v>
                </c:pt>
                <c:pt idx="175">
                  <c:v>0.15384615384615385</c:v>
                </c:pt>
                <c:pt idx="176">
                  <c:v>0.14102564102564102</c:v>
                </c:pt>
                <c:pt idx="177">
                  <c:v>0.17948717948717949</c:v>
                </c:pt>
                <c:pt idx="178">
                  <c:v>0.19230769230769232</c:v>
                </c:pt>
                <c:pt idx="179">
                  <c:v>0.20512820512820512</c:v>
                </c:pt>
                <c:pt idx="180">
                  <c:v>0.15384615384615385</c:v>
                </c:pt>
                <c:pt idx="181">
                  <c:v>0.52564102564102566</c:v>
                </c:pt>
                <c:pt idx="182">
                  <c:v>0.52564102564102566</c:v>
                </c:pt>
                <c:pt idx="183">
                  <c:v>0.11538461538461539</c:v>
                </c:pt>
                <c:pt idx="184">
                  <c:v>0.12820512820512819</c:v>
                </c:pt>
                <c:pt idx="185">
                  <c:v>0.15384615384615385</c:v>
                </c:pt>
                <c:pt idx="186">
                  <c:v>0.11538461538461539</c:v>
                </c:pt>
                <c:pt idx="187">
                  <c:v>0.12820512820512819</c:v>
                </c:pt>
                <c:pt idx="188">
                  <c:v>0.48717948717948717</c:v>
                </c:pt>
                <c:pt idx="189">
                  <c:v>0.37179487179487181</c:v>
                </c:pt>
                <c:pt idx="190">
                  <c:v>0.66666666666666663</c:v>
                </c:pt>
                <c:pt idx="191">
                  <c:v>0.51282051282051277</c:v>
                </c:pt>
                <c:pt idx="192">
                  <c:v>0.38461538461538464</c:v>
                </c:pt>
                <c:pt idx="193">
                  <c:v>0.58974358974358976</c:v>
                </c:pt>
                <c:pt idx="194">
                  <c:v>0.5</c:v>
                </c:pt>
                <c:pt idx="195">
                  <c:v>0.55128205128205132</c:v>
                </c:pt>
                <c:pt idx="196">
                  <c:v>0.46153846153846156</c:v>
                </c:pt>
                <c:pt idx="197">
                  <c:v>0.5</c:v>
                </c:pt>
                <c:pt idx="198">
                  <c:v>0.42307692307692307</c:v>
                </c:pt>
                <c:pt idx="199">
                  <c:v>0.60256410256410253</c:v>
                </c:pt>
                <c:pt idx="200">
                  <c:v>0.52564102564102566</c:v>
                </c:pt>
                <c:pt idx="201">
                  <c:v>0.76923076923076927</c:v>
                </c:pt>
                <c:pt idx="202">
                  <c:v>0.65384615384615385</c:v>
                </c:pt>
                <c:pt idx="203">
                  <c:v>0.71794871794871795</c:v>
                </c:pt>
                <c:pt idx="204">
                  <c:v>0.61538461538461542</c:v>
                </c:pt>
                <c:pt idx="205">
                  <c:v>0.55128205128205132</c:v>
                </c:pt>
                <c:pt idx="206">
                  <c:v>0.42307692307692307</c:v>
                </c:pt>
                <c:pt idx="207">
                  <c:v>0.57692307692307687</c:v>
                </c:pt>
                <c:pt idx="208">
                  <c:v>0.41025641025641024</c:v>
                </c:pt>
                <c:pt idx="209">
                  <c:v>0.58974358974358976</c:v>
                </c:pt>
                <c:pt idx="210">
                  <c:v>0.44871794871794873</c:v>
                </c:pt>
                <c:pt idx="211">
                  <c:v>0.57692307692307687</c:v>
                </c:pt>
                <c:pt idx="212">
                  <c:v>0.47435897435897434</c:v>
                </c:pt>
                <c:pt idx="213">
                  <c:v>0.69230769230769229</c:v>
                </c:pt>
                <c:pt idx="214">
                  <c:v>0.61538461538461542</c:v>
                </c:pt>
                <c:pt idx="215">
                  <c:v>0.66666666666666663</c:v>
                </c:pt>
                <c:pt idx="216">
                  <c:v>0.53846153846153844</c:v>
                </c:pt>
                <c:pt idx="217">
                  <c:v>0.64102564102564108</c:v>
                </c:pt>
                <c:pt idx="218">
                  <c:v>0.51282051282051277</c:v>
                </c:pt>
                <c:pt idx="219">
                  <c:v>0.60256410256410253</c:v>
                </c:pt>
                <c:pt idx="220">
                  <c:v>0.5</c:v>
                </c:pt>
                <c:pt idx="221">
                  <c:v>0.5641025641025641</c:v>
                </c:pt>
                <c:pt idx="222">
                  <c:v>0.42307692307692307</c:v>
                </c:pt>
                <c:pt idx="223">
                  <c:v>0.53846153846153844</c:v>
                </c:pt>
                <c:pt idx="224">
                  <c:v>0.4358974358974359</c:v>
                </c:pt>
                <c:pt idx="225">
                  <c:v>0.55128205128205132</c:v>
                </c:pt>
                <c:pt idx="226">
                  <c:v>0.41025641025641024</c:v>
                </c:pt>
                <c:pt idx="227">
                  <c:v>0.5641025641025641</c:v>
                </c:pt>
                <c:pt idx="228">
                  <c:v>0.39743589743589741</c:v>
                </c:pt>
                <c:pt idx="229">
                  <c:v>0.60256410256410253</c:v>
                </c:pt>
                <c:pt idx="230">
                  <c:v>0.55128205128205132</c:v>
                </c:pt>
                <c:pt idx="231">
                  <c:v>0.64102564102564108</c:v>
                </c:pt>
                <c:pt idx="232">
                  <c:v>0.60256410256410253</c:v>
                </c:pt>
                <c:pt idx="233">
                  <c:v>0.67948717948717952</c:v>
                </c:pt>
                <c:pt idx="234">
                  <c:v>0.61538461538461542</c:v>
                </c:pt>
                <c:pt idx="235">
                  <c:v>0.62820512820512819</c:v>
                </c:pt>
                <c:pt idx="236">
                  <c:v>0.53846153846153844</c:v>
                </c:pt>
                <c:pt idx="237">
                  <c:v>0.48717948717948717</c:v>
                </c:pt>
                <c:pt idx="238">
                  <c:v>0.39743589743589741</c:v>
                </c:pt>
                <c:pt idx="239">
                  <c:v>0.5</c:v>
                </c:pt>
                <c:pt idx="240">
                  <c:v>0.48717948717948717</c:v>
                </c:pt>
                <c:pt idx="241">
                  <c:v>0.4358974358974359</c:v>
                </c:pt>
                <c:pt idx="242">
                  <c:v>0.47435897435897434</c:v>
                </c:pt>
                <c:pt idx="243">
                  <c:v>0.5</c:v>
                </c:pt>
                <c:pt idx="244">
                  <c:v>0.44871794871794873</c:v>
                </c:pt>
                <c:pt idx="245">
                  <c:v>0.5</c:v>
                </c:pt>
                <c:pt idx="246">
                  <c:v>0.34615384615384615</c:v>
                </c:pt>
                <c:pt idx="247">
                  <c:v>0.47435897435897434</c:v>
                </c:pt>
                <c:pt idx="248">
                  <c:v>0.35897435897435898</c:v>
                </c:pt>
                <c:pt idx="249">
                  <c:v>0.46153846153846156</c:v>
                </c:pt>
                <c:pt idx="250">
                  <c:v>0.38461538461538464</c:v>
                </c:pt>
                <c:pt idx="251">
                  <c:v>0.39743589743589741</c:v>
                </c:pt>
                <c:pt idx="252">
                  <c:v>0.34615384615384615</c:v>
                </c:pt>
                <c:pt idx="253">
                  <c:v>0.37179487179487181</c:v>
                </c:pt>
                <c:pt idx="254">
                  <c:v>0.17948717948717949</c:v>
                </c:pt>
                <c:pt idx="255">
                  <c:v>0.65384615384615385</c:v>
                </c:pt>
                <c:pt idx="256">
                  <c:v>0.4358974358974359</c:v>
                </c:pt>
                <c:pt idx="257">
                  <c:v>0.66666666666666663</c:v>
                </c:pt>
                <c:pt idx="258">
                  <c:v>0.44871794871794873</c:v>
                </c:pt>
                <c:pt idx="259">
                  <c:v>0.52564102564102566</c:v>
                </c:pt>
                <c:pt idx="260">
                  <c:v>0.19230769230769232</c:v>
                </c:pt>
                <c:pt idx="261">
                  <c:v>0.42307692307692307</c:v>
                </c:pt>
                <c:pt idx="262">
                  <c:v>0.16666666666666666</c:v>
                </c:pt>
                <c:pt idx="263">
                  <c:v>0.47435897435897434</c:v>
                </c:pt>
                <c:pt idx="264">
                  <c:v>0.17948717948717949</c:v>
                </c:pt>
                <c:pt idx="265">
                  <c:v>0.48717948717948717</c:v>
                </c:pt>
                <c:pt idx="266">
                  <c:v>0.66666666666666663</c:v>
                </c:pt>
                <c:pt idx="267">
                  <c:v>0.53846153846153844</c:v>
                </c:pt>
                <c:pt idx="268">
                  <c:v>0.75641025641025639</c:v>
                </c:pt>
                <c:pt idx="269">
                  <c:v>0.58974358974358976</c:v>
                </c:pt>
                <c:pt idx="270">
                  <c:v>0.73076923076923073</c:v>
                </c:pt>
                <c:pt idx="271">
                  <c:v>0.78205128205128205</c:v>
                </c:pt>
                <c:pt idx="272">
                  <c:v>0.5</c:v>
                </c:pt>
                <c:pt idx="273">
                  <c:v>0.35897435897435898</c:v>
                </c:pt>
                <c:pt idx="274">
                  <c:v>0.46153846153846156</c:v>
                </c:pt>
                <c:pt idx="275">
                  <c:v>0.26923076923076922</c:v>
                </c:pt>
                <c:pt idx="276">
                  <c:v>0.37179487179487181</c:v>
                </c:pt>
                <c:pt idx="277">
                  <c:v>0.17948717948717949</c:v>
                </c:pt>
                <c:pt idx="278">
                  <c:v>0.34615384615384615</c:v>
                </c:pt>
                <c:pt idx="279">
                  <c:v>0.17948717948717949</c:v>
                </c:pt>
                <c:pt idx="280">
                  <c:v>0.39743589743589741</c:v>
                </c:pt>
                <c:pt idx="281">
                  <c:v>0.24358974358974358</c:v>
                </c:pt>
                <c:pt idx="282">
                  <c:v>0.5641025641025641</c:v>
                </c:pt>
                <c:pt idx="283">
                  <c:v>0.37179487179487181</c:v>
                </c:pt>
                <c:pt idx="284">
                  <c:v>0.44871794871794873</c:v>
                </c:pt>
                <c:pt idx="285">
                  <c:v>0.29487179487179488</c:v>
                </c:pt>
                <c:pt idx="286">
                  <c:v>0.53846153846153844</c:v>
                </c:pt>
                <c:pt idx="287">
                  <c:v>0.4358974358974359</c:v>
                </c:pt>
                <c:pt idx="288">
                  <c:v>0.5</c:v>
                </c:pt>
                <c:pt idx="289">
                  <c:v>0.51282051282051277</c:v>
                </c:pt>
                <c:pt idx="290">
                  <c:v>0.5</c:v>
                </c:pt>
                <c:pt idx="291">
                  <c:v>0.51282051282051277</c:v>
                </c:pt>
                <c:pt idx="292">
                  <c:v>0.52564102564102566</c:v>
                </c:pt>
                <c:pt idx="293">
                  <c:v>0.52564102564102566</c:v>
                </c:pt>
                <c:pt idx="294">
                  <c:v>0.5</c:v>
                </c:pt>
                <c:pt idx="295">
                  <c:v>0.58974358974358976</c:v>
                </c:pt>
                <c:pt idx="296">
                  <c:v>0.53846153846153844</c:v>
                </c:pt>
                <c:pt idx="297">
                  <c:v>0.61538461538461542</c:v>
                </c:pt>
                <c:pt idx="298">
                  <c:v>0.60256410256410253</c:v>
                </c:pt>
                <c:pt idx="299">
                  <c:v>0.62820512820512819</c:v>
                </c:pt>
                <c:pt idx="300">
                  <c:v>0.64102564102564108</c:v>
                </c:pt>
                <c:pt idx="301">
                  <c:v>0.60256410256410253</c:v>
                </c:pt>
                <c:pt idx="302">
                  <c:v>0.57692307692307687</c:v>
                </c:pt>
                <c:pt idx="303">
                  <c:v>0.58974358974358976</c:v>
                </c:pt>
                <c:pt idx="304">
                  <c:v>0.52564102564102566</c:v>
                </c:pt>
                <c:pt idx="305">
                  <c:v>0.46153846153846156</c:v>
                </c:pt>
                <c:pt idx="306">
                  <c:v>0.48717948717948717</c:v>
                </c:pt>
                <c:pt idx="307">
                  <c:v>0.47435897435897434</c:v>
                </c:pt>
                <c:pt idx="308">
                  <c:v>0.5</c:v>
                </c:pt>
                <c:pt idx="309">
                  <c:v>0.38461538461538464</c:v>
                </c:pt>
                <c:pt idx="310">
                  <c:v>0.39743589743589741</c:v>
                </c:pt>
                <c:pt idx="311">
                  <c:v>0.44871794871794873</c:v>
                </c:pt>
                <c:pt idx="312">
                  <c:v>0.30769230769230771</c:v>
                </c:pt>
                <c:pt idx="313">
                  <c:v>0.41025641025641024</c:v>
                </c:pt>
                <c:pt idx="314">
                  <c:v>0.4358974358974359</c:v>
                </c:pt>
                <c:pt idx="315">
                  <c:v>0.44871794871794873</c:v>
                </c:pt>
                <c:pt idx="316">
                  <c:v>0.53846153846153844</c:v>
                </c:pt>
                <c:pt idx="317">
                  <c:v>0.52564102564102566</c:v>
                </c:pt>
                <c:pt idx="318">
                  <c:v>0.55128205128205132</c:v>
                </c:pt>
                <c:pt idx="319">
                  <c:v>0.48717948717948717</c:v>
                </c:pt>
                <c:pt idx="320">
                  <c:v>0.60256410256410253</c:v>
                </c:pt>
                <c:pt idx="321">
                  <c:v>0.60256410256410253</c:v>
                </c:pt>
                <c:pt idx="322">
                  <c:v>0.11538461538461539</c:v>
                </c:pt>
                <c:pt idx="323">
                  <c:v>0.29487179487179488</c:v>
                </c:pt>
                <c:pt idx="324">
                  <c:v>0.44871794871794873</c:v>
                </c:pt>
                <c:pt idx="325">
                  <c:v>0.32051282051282054</c:v>
                </c:pt>
                <c:pt idx="326">
                  <c:v>0.29487179487179488</c:v>
                </c:pt>
                <c:pt idx="327">
                  <c:v>0.37179487179487181</c:v>
                </c:pt>
                <c:pt idx="328">
                  <c:v>0.38461538461538464</c:v>
                </c:pt>
                <c:pt idx="329">
                  <c:v>0.70512820512820518</c:v>
                </c:pt>
                <c:pt idx="330">
                  <c:v>0.65384615384615385</c:v>
                </c:pt>
                <c:pt idx="331">
                  <c:v>0.75641025641025639</c:v>
                </c:pt>
                <c:pt idx="332">
                  <c:v>0.73076923076923073</c:v>
                </c:pt>
                <c:pt idx="333">
                  <c:v>0.67948717948717952</c:v>
                </c:pt>
                <c:pt idx="334">
                  <c:v>0.71794871794871795</c:v>
                </c:pt>
                <c:pt idx="335">
                  <c:v>0.74358974358974361</c:v>
                </c:pt>
              </c:numCache>
            </c:numRef>
          </c:val>
          <c:smooth val="0"/>
          <c:extLst>
            <c:ext xmlns:c16="http://schemas.microsoft.com/office/drawing/2014/chart" uri="{C3380CC4-5D6E-409C-BE32-E72D297353CC}">
              <c16:uniqueId val="{00000000-11EC-44AD-8E1F-B22CD09805C1}"/>
            </c:ext>
          </c:extLst>
        </c:ser>
        <c:ser>
          <c:idx val="1"/>
          <c:order val="1"/>
          <c:tx>
            <c:v>Предикције мреже</c:v>
          </c:tx>
          <c:spPr>
            <a:ln w="28575" cap="rnd">
              <a:solidFill>
                <a:schemeClr val="accent2"/>
              </a:solidFill>
              <a:round/>
            </a:ln>
            <a:effectLst/>
          </c:spPr>
          <c:marker>
            <c:symbol val="none"/>
          </c:marker>
          <c:val>
            <c:numRef>
              <c:f>Sheet1!$S$1:$S$336</c:f>
              <c:numCache>
                <c:formatCode>General</c:formatCode>
                <c:ptCount val="336"/>
                <c:pt idx="0">
                  <c:v>0.52507718788142599</c:v>
                </c:pt>
                <c:pt idx="1">
                  <c:v>0.53651927640677599</c:v>
                </c:pt>
                <c:pt idx="2">
                  <c:v>0.52489512675177996</c:v>
                </c:pt>
                <c:pt idx="3">
                  <c:v>0.53487237545653499</c:v>
                </c:pt>
                <c:pt idx="4">
                  <c:v>0.52489872541765104</c:v>
                </c:pt>
                <c:pt idx="5">
                  <c:v>0.53642124831724503</c:v>
                </c:pt>
                <c:pt idx="6">
                  <c:v>0.52515489712558405</c:v>
                </c:pt>
                <c:pt idx="7">
                  <c:v>0.537589299344997</c:v>
                </c:pt>
                <c:pt idx="8">
                  <c:v>0.52506365321396298</c:v>
                </c:pt>
                <c:pt idx="9">
                  <c:v>0.53307711387303003</c:v>
                </c:pt>
                <c:pt idx="10">
                  <c:v>0.54469190620193397</c:v>
                </c:pt>
                <c:pt idx="11">
                  <c:v>0.53905125468223103</c:v>
                </c:pt>
                <c:pt idx="12">
                  <c:v>0.54053901701532203</c:v>
                </c:pt>
                <c:pt idx="13">
                  <c:v>0.53651919165390205</c:v>
                </c:pt>
                <c:pt idx="14">
                  <c:v>0.53530356303608395</c:v>
                </c:pt>
                <c:pt idx="15">
                  <c:v>0.535727355058357</c:v>
                </c:pt>
                <c:pt idx="16">
                  <c:v>0.53636415971219598</c:v>
                </c:pt>
                <c:pt idx="17">
                  <c:v>0.538533195231925</c:v>
                </c:pt>
                <c:pt idx="18">
                  <c:v>0.53588722861742599</c:v>
                </c:pt>
                <c:pt idx="19">
                  <c:v>0.53465656572417597</c:v>
                </c:pt>
                <c:pt idx="20">
                  <c:v>0.53710537126791302</c:v>
                </c:pt>
                <c:pt idx="21">
                  <c:v>0.51398987214958003</c:v>
                </c:pt>
                <c:pt idx="22">
                  <c:v>0.52093635051857801</c:v>
                </c:pt>
                <c:pt idx="23">
                  <c:v>0.51181904288260804</c:v>
                </c:pt>
                <c:pt idx="24">
                  <c:v>0.54619517395095596</c:v>
                </c:pt>
                <c:pt idx="25">
                  <c:v>0.51016297962121004</c:v>
                </c:pt>
                <c:pt idx="26">
                  <c:v>0.542688756075134</c:v>
                </c:pt>
                <c:pt idx="27">
                  <c:v>0.53494630101519702</c:v>
                </c:pt>
                <c:pt idx="28">
                  <c:v>0.53901892519392403</c:v>
                </c:pt>
                <c:pt idx="29">
                  <c:v>0.55045733960798804</c:v>
                </c:pt>
                <c:pt idx="30">
                  <c:v>0.54537092901362205</c:v>
                </c:pt>
                <c:pt idx="31">
                  <c:v>0.56085614441586396</c:v>
                </c:pt>
                <c:pt idx="32">
                  <c:v>0.54353656596412003</c:v>
                </c:pt>
                <c:pt idx="33">
                  <c:v>0.566169657381281</c:v>
                </c:pt>
                <c:pt idx="34">
                  <c:v>0.54289169340034205</c:v>
                </c:pt>
                <c:pt idx="35">
                  <c:v>0.56624178207783005</c:v>
                </c:pt>
                <c:pt idx="36">
                  <c:v>0.380930247981346</c:v>
                </c:pt>
                <c:pt idx="37">
                  <c:v>0.31027075674172999</c:v>
                </c:pt>
                <c:pt idx="38">
                  <c:v>0.33071457166431001</c:v>
                </c:pt>
                <c:pt idx="39">
                  <c:v>0.27514214909378398</c:v>
                </c:pt>
                <c:pt idx="40">
                  <c:v>0.326272607476839</c:v>
                </c:pt>
                <c:pt idx="41">
                  <c:v>0.26169597693373597</c:v>
                </c:pt>
                <c:pt idx="42">
                  <c:v>0.60292439343932502</c:v>
                </c:pt>
                <c:pt idx="43">
                  <c:v>0.50015170405504705</c:v>
                </c:pt>
                <c:pt idx="44">
                  <c:v>0.44142428137067102</c:v>
                </c:pt>
                <c:pt idx="45">
                  <c:v>0.61900142483194098</c:v>
                </c:pt>
                <c:pt idx="46">
                  <c:v>0.53526947654726797</c:v>
                </c:pt>
                <c:pt idx="47">
                  <c:v>0.52268142272276596</c:v>
                </c:pt>
                <c:pt idx="48">
                  <c:v>0.59329209503403402</c:v>
                </c:pt>
                <c:pt idx="49">
                  <c:v>0.49949591358642997</c:v>
                </c:pt>
                <c:pt idx="50">
                  <c:v>0.50442995126362999</c:v>
                </c:pt>
                <c:pt idx="51">
                  <c:v>0.50187575549573304</c:v>
                </c:pt>
                <c:pt idx="52">
                  <c:v>0.44734648019985401</c:v>
                </c:pt>
                <c:pt idx="53">
                  <c:v>0.52991360621780603</c:v>
                </c:pt>
                <c:pt idx="54">
                  <c:v>0.65098913140174997</c:v>
                </c:pt>
                <c:pt idx="55">
                  <c:v>0.70508180023505596</c:v>
                </c:pt>
                <c:pt idx="56">
                  <c:v>0.55472747293914304</c:v>
                </c:pt>
                <c:pt idx="57">
                  <c:v>0.37904082209633</c:v>
                </c:pt>
                <c:pt idx="58">
                  <c:v>0.41721210654017699</c:v>
                </c:pt>
                <c:pt idx="59">
                  <c:v>0.72161421294461903</c:v>
                </c:pt>
                <c:pt idx="60">
                  <c:v>0.68443639589393301</c:v>
                </c:pt>
                <c:pt idx="61">
                  <c:v>0.53578363494724601</c:v>
                </c:pt>
                <c:pt idx="62">
                  <c:v>0.64713197238685605</c:v>
                </c:pt>
                <c:pt idx="63">
                  <c:v>0.69443918120860704</c:v>
                </c:pt>
                <c:pt idx="64">
                  <c:v>0.63120359218000199</c:v>
                </c:pt>
                <c:pt idx="65">
                  <c:v>0.664648649833809</c:v>
                </c:pt>
                <c:pt idx="66">
                  <c:v>0.69011619579583905</c:v>
                </c:pt>
                <c:pt idx="67">
                  <c:v>0.67828345874260698</c:v>
                </c:pt>
                <c:pt idx="68">
                  <c:v>0.50019180913337002</c:v>
                </c:pt>
                <c:pt idx="69">
                  <c:v>0.49227978466218802</c:v>
                </c:pt>
                <c:pt idx="70">
                  <c:v>0.53489988044460002</c:v>
                </c:pt>
                <c:pt idx="71">
                  <c:v>0.54748747617625604</c:v>
                </c:pt>
                <c:pt idx="72">
                  <c:v>0.59502551760715405</c:v>
                </c:pt>
                <c:pt idx="73">
                  <c:v>0.57662607081414197</c:v>
                </c:pt>
                <c:pt idx="74">
                  <c:v>0.77366581474850604</c:v>
                </c:pt>
                <c:pt idx="75">
                  <c:v>0.72338169930685703</c:v>
                </c:pt>
                <c:pt idx="76">
                  <c:v>0.70392578109187698</c:v>
                </c:pt>
                <c:pt idx="77">
                  <c:v>0.76000368932069595</c:v>
                </c:pt>
                <c:pt idx="78">
                  <c:v>0.76920151615850896</c:v>
                </c:pt>
                <c:pt idx="79">
                  <c:v>0.789175754833501</c:v>
                </c:pt>
                <c:pt idx="80">
                  <c:v>0.80577940525462699</c:v>
                </c:pt>
                <c:pt idx="81">
                  <c:v>0.78662529596547204</c:v>
                </c:pt>
                <c:pt idx="82">
                  <c:v>0.82556407313164004</c:v>
                </c:pt>
                <c:pt idx="83">
                  <c:v>0.52748372464428495</c:v>
                </c:pt>
                <c:pt idx="84">
                  <c:v>0.54008282339243596</c:v>
                </c:pt>
                <c:pt idx="85">
                  <c:v>0.55421744497469805</c:v>
                </c:pt>
                <c:pt idx="86">
                  <c:v>0.40792631999804901</c:v>
                </c:pt>
                <c:pt idx="87">
                  <c:v>0.43940352992405601</c:v>
                </c:pt>
                <c:pt idx="88">
                  <c:v>0.34940145190453997</c:v>
                </c:pt>
                <c:pt idx="89">
                  <c:v>0.40707831252045101</c:v>
                </c:pt>
                <c:pt idx="90">
                  <c:v>0.50293491808977997</c:v>
                </c:pt>
                <c:pt idx="91">
                  <c:v>0.34898878303431902</c:v>
                </c:pt>
                <c:pt idx="92">
                  <c:v>0.44951238995799098</c:v>
                </c:pt>
                <c:pt idx="93">
                  <c:v>0.26143685812937001</c:v>
                </c:pt>
                <c:pt idx="94">
                  <c:v>0.47854902093493801</c:v>
                </c:pt>
                <c:pt idx="95">
                  <c:v>0.55786793319568895</c:v>
                </c:pt>
                <c:pt idx="96">
                  <c:v>0.58556239229513496</c:v>
                </c:pt>
                <c:pt idx="97">
                  <c:v>0.60522571543292103</c:v>
                </c:pt>
                <c:pt idx="98">
                  <c:v>0.624117146569242</c:v>
                </c:pt>
                <c:pt idx="99">
                  <c:v>0.54202546183638001</c:v>
                </c:pt>
                <c:pt idx="100">
                  <c:v>0.57167989842587796</c:v>
                </c:pt>
                <c:pt idx="101">
                  <c:v>0.54208534583696399</c:v>
                </c:pt>
                <c:pt idx="102">
                  <c:v>0.574345644634775</c:v>
                </c:pt>
                <c:pt idx="103">
                  <c:v>0.56940834898643899</c:v>
                </c:pt>
                <c:pt idx="104">
                  <c:v>0.43719338426385601</c:v>
                </c:pt>
                <c:pt idx="105">
                  <c:v>0.61712338546636503</c:v>
                </c:pt>
                <c:pt idx="106">
                  <c:v>0.55851230320230305</c:v>
                </c:pt>
                <c:pt idx="107">
                  <c:v>0.565769067407358</c:v>
                </c:pt>
                <c:pt idx="108">
                  <c:v>0.58927200140566904</c:v>
                </c:pt>
                <c:pt idx="109">
                  <c:v>0.630320223024042</c:v>
                </c:pt>
                <c:pt idx="110">
                  <c:v>0.68564548828998795</c:v>
                </c:pt>
                <c:pt idx="111">
                  <c:v>0.677417381379257</c:v>
                </c:pt>
                <c:pt idx="112">
                  <c:v>0.69044972970510199</c:v>
                </c:pt>
                <c:pt idx="113">
                  <c:v>0.65406114156679795</c:v>
                </c:pt>
                <c:pt idx="114">
                  <c:v>0.69137545018899305</c:v>
                </c:pt>
                <c:pt idx="115">
                  <c:v>0.66059598606875303</c:v>
                </c:pt>
                <c:pt idx="116">
                  <c:v>0.69522633582011795</c:v>
                </c:pt>
                <c:pt idx="117">
                  <c:v>0.65995936482137996</c:v>
                </c:pt>
                <c:pt idx="118">
                  <c:v>0.66988458944894702</c:v>
                </c:pt>
                <c:pt idx="119">
                  <c:v>0.634061571301759</c:v>
                </c:pt>
                <c:pt idx="120">
                  <c:v>0.698946636465414</c:v>
                </c:pt>
                <c:pt idx="121">
                  <c:v>0.66291291470383296</c:v>
                </c:pt>
                <c:pt idx="122">
                  <c:v>0.70838906079478703</c:v>
                </c:pt>
                <c:pt idx="123">
                  <c:v>0.65051542273049501</c:v>
                </c:pt>
                <c:pt idx="124">
                  <c:v>0.69067308316242404</c:v>
                </c:pt>
                <c:pt idx="125">
                  <c:v>0.61473979390826505</c:v>
                </c:pt>
                <c:pt idx="126">
                  <c:v>0.52236328245223396</c:v>
                </c:pt>
                <c:pt idx="127">
                  <c:v>0.46421959120649497</c:v>
                </c:pt>
                <c:pt idx="128">
                  <c:v>0.53450124461395598</c:v>
                </c:pt>
                <c:pt idx="129">
                  <c:v>0.52137645085725404</c:v>
                </c:pt>
                <c:pt idx="130">
                  <c:v>0.54607240016312497</c:v>
                </c:pt>
                <c:pt idx="131">
                  <c:v>0.50848131705537103</c:v>
                </c:pt>
                <c:pt idx="132">
                  <c:v>0.52795077908088195</c:v>
                </c:pt>
                <c:pt idx="133">
                  <c:v>0.61745332772786099</c:v>
                </c:pt>
                <c:pt idx="134">
                  <c:v>0.58686955081880998</c:v>
                </c:pt>
                <c:pt idx="135">
                  <c:v>0.63895943221588902</c:v>
                </c:pt>
                <c:pt idx="136">
                  <c:v>0.61186977521479002</c:v>
                </c:pt>
                <c:pt idx="137">
                  <c:v>0.61683916220752999</c:v>
                </c:pt>
                <c:pt idx="138">
                  <c:v>0.59992027486728505</c:v>
                </c:pt>
                <c:pt idx="139">
                  <c:v>0.53624790631469699</c:v>
                </c:pt>
                <c:pt idx="140">
                  <c:v>0.54491326631129999</c:v>
                </c:pt>
                <c:pt idx="141">
                  <c:v>0.478858746406429</c:v>
                </c:pt>
                <c:pt idx="142">
                  <c:v>0.42998331776848697</c:v>
                </c:pt>
                <c:pt idx="143">
                  <c:v>0.46754127193230399</c:v>
                </c:pt>
                <c:pt idx="144">
                  <c:v>0.39896597194698102</c:v>
                </c:pt>
                <c:pt idx="145">
                  <c:v>0.48213563142169702</c:v>
                </c:pt>
                <c:pt idx="146">
                  <c:v>0.41133719498749</c:v>
                </c:pt>
                <c:pt idx="147">
                  <c:v>0.48379154278800601</c:v>
                </c:pt>
                <c:pt idx="148">
                  <c:v>0.39263109704637</c:v>
                </c:pt>
                <c:pt idx="149">
                  <c:v>0.53853141090559398</c:v>
                </c:pt>
                <c:pt idx="150">
                  <c:v>0.40864470890585403</c:v>
                </c:pt>
                <c:pt idx="151">
                  <c:v>0.431007494984606</c:v>
                </c:pt>
                <c:pt idx="152">
                  <c:v>0.374060362828535</c:v>
                </c:pt>
                <c:pt idx="153">
                  <c:v>0.40403681863102903</c:v>
                </c:pt>
                <c:pt idx="154">
                  <c:v>0.41916538779694301</c:v>
                </c:pt>
                <c:pt idx="155">
                  <c:v>0.49031825847938398</c:v>
                </c:pt>
                <c:pt idx="156">
                  <c:v>0.47397882711142902</c:v>
                </c:pt>
                <c:pt idx="157">
                  <c:v>0.56337857277410197</c:v>
                </c:pt>
                <c:pt idx="158">
                  <c:v>0.39243065794077298</c:v>
                </c:pt>
                <c:pt idx="159">
                  <c:v>0.46192729928850601</c:v>
                </c:pt>
                <c:pt idx="160">
                  <c:v>0.38991222554653598</c:v>
                </c:pt>
                <c:pt idx="161">
                  <c:v>0.43693670166771098</c:v>
                </c:pt>
                <c:pt idx="162">
                  <c:v>0.42696162991479802</c:v>
                </c:pt>
                <c:pt idx="163">
                  <c:v>0.49527433441346302</c:v>
                </c:pt>
                <c:pt idx="164">
                  <c:v>0.48125099060401899</c:v>
                </c:pt>
                <c:pt idx="165">
                  <c:v>0.45255976788860802</c:v>
                </c:pt>
                <c:pt idx="166">
                  <c:v>0.44456288743472699</c:v>
                </c:pt>
                <c:pt idx="167">
                  <c:v>0.45204275724731002</c:v>
                </c:pt>
                <c:pt idx="168">
                  <c:v>0.49197241562420002</c:v>
                </c:pt>
                <c:pt idx="169">
                  <c:v>0.47199335036694401</c:v>
                </c:pt>
                <c:pt idx="170">
                  <c:v>0.46034291419539702</c:v>
                </c:pt>
                <c:pt idx="171">
                  <c:v>0.46045254060486501</c:v>
                </c:pt>
                <c:pt idx="172">
                  <c:v>0.41526165514083102</c:v>
                </c:pt>
                <c:pt idx="173">
                  <c:v>0.457071707058054</c:v>
                </c:pt>
                <c:pt idx="174">
                  <c:v>0.49322084784460801</c:v>
                </c:pt>
                <c:pt idx="175">
                  <c:v>0.45247107021291999</c:v>
                </c:pt>
                <c:pt idx="176">
                  <c:v>0.41560213338052399</c:v>
                </c:pt>
                <c:pt idx="177">
                  <c:v>0.36540741949863997</c:v>
                </c:pt>
                <c:pt idx="178">
                  <c:v>0.46331378628738801</c:v>
                </c:pt>
                <c:pt idx="179">
                  <c:v>0.46368930691153698</c:v>
                </c:pt>
                <c:pt idx="180">
                  <c:v>0.45718267273131802</c:v>
                </c:pt>
                <c:pt idx="181">
                  <c:v>0.34680286617772899</c:v>
                </c:pt>
                <c:pt idx="182">
                  <c:v>0.42240606937924002</c:v>
                </c:pt>
                <c:pt idx="183">
                  <c:v>0.46382408514851298</c:v>
                </c:pt>
                <c:pt idx="184">
                  <c:v>0.39078024653910398</c:v>
                </c:pt>
                <c:pt idx="185">
                  <c:v>0.39262048106796599</c:v>
                </c:pt>
                <c:pt idx="186">
                  <c:v>0.39227871269014197</c:v>
                </c:pt>
                <c:pt idx="187">
                  <c:v>0.390228310045871</c:v>
                </c:pt>
                <c:pt idx="188">
                  <c:v>0.55079337635957104</c:v>
                </c:pt>
                <c:pt idx="189">
                  <c:v>0.468896129096602</c:v>
                </c:pt>
                <c:pt idx="190">
                  <c:v>0.66281651061631797</c:v>
                </c:pt>
                <c:pt idx="191">
                  <c:v>0.51451843601864</c:v>
                </c:pt>
                <c:pt idx="192">
                  <c:v>0.379946150538508</c:v>
                </c:pt>
                <c:pt idx="193">
                  <c:v>0.62207354800615799</c:v>
                </c:pt>
                <c:pt idx="194">
                  <c:v>0.49701220696574</c:v>
                </c:pt>
                <c:pt idx="195">
                  <c:v>0.53200639923331605</c:v>
                </c:pt>
                <c:pt idx="196">
                  <c:v>0.45817919172569199</c:v>
                </c:pt>
                <c:pt idx="197">
                  <c:v>0.51623677946266899</c:v>
                </c:pt>
                <c:pt idx="198">
                  <c:v>0.40750251166481799</c:v>
                </c:pt>
                <c:pt idx="199">
                  <c:v>0.58245376088059897</c:v>
                </c:pt>
                <c:pt idx="200">
                  <c:v>0.50895107609100598</c:v>
                </c:pt>
                <c:pt idx="201">
                  <c:v>0.67479336952543301</c:v>
                </c:pt>
                <c:pt idx="202">
                  <c:v>0.57663390200911102</c:v>
                </c:pt>
                <c:pt idx="203">
                  <c:v>0.68108738011081804</c:v>
                </c:pt>
                <c:pt idx="204">
                  <c:v>0.57790725865235804</c:v>
                </c:pt>
                <c:pt idx="205">
                  <c:v>0.54161474884584004</c:v>
                </c:pt>
                <c:pt idx="206">
                  <c:v>0.40811899796388801</c:v>
                </c:pt>
                <c:pt idx="207">
                  <c:v>0.54122435540670399</c:v>
                </c:pt>
                <c:pt idx="208">
                  <c:v>0.40409556785074102</c:v>
                </c:pt>
                <c:pt idx="209">
                  <c:v>0.56624575949787304</c:v>
                </c:pt>
                <c:pt idx="210">
                  <c:v>0.40511535545205801</c:v>
                </c:pt>
                <c:pt idx="211">
                  <c:v>0.58308395832196802</c:v>
                </c:pt>
                <c:pt idx="212">
                  <c:v>0.437408196940345</c:v>
                </c:pt>
                <c:pt idx="213">
                  <c:v>0.64604423321325499</c:v>
                </c:pt>
                <c:pt idx="214">
                  <c:v>0.58153136050350196</c:v>
                </c:pt>
                <c:pt idx="215">
                  <c:v>0.62493105380449798</c:v>
                </c:pt>
                <c:pt idx="216">
                  <c:v>0.49805274115243597</c:v>
                </c:pt>
                <c:pt idx="217">
                  <c:v>0.55245582829913797</c:v>
                </c:pt>
                <c:pt idx="218">
                  <c:v>0.46128218169190199</c:v>
                </c:pt>
                <c:pt idx="219">
                  <c:v>0.58272022943381496</c:v>
                </c:pt>
                <c:pt idx="220">
                  <c:v>0.45262633143470499</c:v>
                </c:pt>
                <c:pt idx="221">
                  <c:v>0.54026279713556502</c:v>
                </c:pt>
                <c:pt idx="222">
                  <c:v>0.43506564829914701</c:v>
                </c:pt>
                <c:pt idx="223">
                  <c:v>0.54364189130808904</c:v>
                </c:pt>
                <c:pt idx="224">
                  <c:v>0.43018548440892501</c:v>
                </c:pt>
                <c:pt idx="225">
                  <c:v>0.58248944138554604</c:v>
                </c:pt>
                <c:pt idx="226">
                  <c:v>0.428679089261916</c:v>
                </c:pt>
                <c:pt idx="227">
                  <c:v>0.59738470938194299</c:v>
                </c:pt>
                <c:pt idx="228">
                  <c:v>0.42264618408689603</c:v>
                </c:pt>
                <c:pt idx="229">
                  <c:v>0.559642397735159</c:v>
                </c:pt>
                <c:pt idx="230">
                  <c:v>0.54300509015520304</c:v>
                </c:pt>
                <c:pt idx="231">
                  <c:v>0.59545193823864795</c:v>
                </c:pt>
                <c:pt idx="232">
                  <c:v>0.60446780280912304</c:v>
                </c:pt>
                <c:pt idx="233">
                  <c:v>0.65192822234936099</c:v>
                </c:pt>
                <c:pt idx="234">
                  <c:v>0.592694920214627</c:v>
                </c:pt>
                <c:pt idx="235">
                  <c:v>0.59298885063037599</c:v>
                </c:pt>
                <c:pt idx="236">
                  <c:v>0.54342246726722798</c:v>
                </c:pt>
                <c:pt idx="237">
                  <c:v>0.564066032419406</c:v>
                </c:pt>
                <c:pt idx="238">
                  <c:v>0.43492340711814798</c:v>
                </c:pt>
                <c:pt idx="239">
                  <c:v>0.53461383216303504</c:v>
                </c:pt>
                <c:pt idx="240">
                  <c:v>0.49656826976241603</c:v>
                </c:pt>
                <c:pt idx="241">
                  <c:v>0.50055626251331098</c:v>
                </c:pt>
                <c:pt idx="242">
                  <c:v>0.43291859014184197</c:v>
                </c:pt>
                <c:pt idx="243">
                  <c:v>0.494970523040417</c:v>
                </c:pt>
                <c:pt idx="244">
                  <c:v>0.43106164916448197</c:v>
                </c:pt>
                <c:pt idx="245">
                  <c:v>0.53046297672852905</c:v>
                </c:pt>
                <c:pt idx="246">
                  <c:v>0.38329385006129402</c:v>
                </c:pt>
                <c:pt idx="247">
                  <c:v>0.50891676167807398</c:v>
                </c:pt>
                <c:pt idx="248">
                  <c:v>0.37578607489974403</c:v>
                </c:pt>
                <c:pt idx="249">
                  <c:v>0.48840177872922402</c:v>
                </c:pt>
                <c:pt idx="250">
                  <c:v>0.36366873763373703</c:v>
                </c:pt>
                <c:pt idx="251">
                  <c:v>0.45692817324895402</c:v>
                </c:pt>
                <c:pt idx="252">
                  <c:v>0.34590501465552997</c:v>
                </c:pt>
                <c:pt idx="253">
                  <c:v>0.47775565826606597</c:v>
                </c:pt>
                <c:pt idx="254">
                  <c:v>0.33555149562353997</c:v>
                </c:pt>
                <c:pt idx="255">
                  <c:v>0.47905123791736098</c:v>
                </c:pt>
                <c:pt idx="256">
                  <c:v>0.491771491389424</c:v>
                </c:pt>
                <c:pt idx="257">
                  <c:v>0.54480089522612596</c:v>
                </c:pt>
                <c:pt idx="258">
                  <c:v>0.48554563358409902</c:v>
                </c:pt>
                <c:pt idx="259">
                  <c:v>0.52203368671043404</c:v>
                </c:pt>
                <c:pt idx="260">
                  <c:v>0.30568217950193899</c:v>
                </c:pt>
                <c:pt idx="261">
                  <c:v>0.49042467533593798</c:v>
                </c:pt>
                <c:pt idx="262">
                  <c:v>0.29344644749571402</c:v>
                </c:pt>
                <c:pt idx="263">
                  <c:v>0.50842747218089002</c:v>
                </c:pt>
                <c:pt idx="264">
                  <c:v>0.317654754050614</c:v>
                </c:pt>
                <c:pt idx="265">
                  <c:v>0.50057042418220798</c:v>
                </c:pt>
                <c:pt idx="266">
                  <c:v>0.51997879582076501</c:v>
                </c:pt>
                <c:pt idx="267">
                  <c:v>0.48784705786424198</c:v>
                </c:pt>
                <c:pt idx="268">
                  <c:v>0.51185292348421496</c:v>
                </c:pt>
                <c:pt idx="269">
                  <c:v>0.53296474360881196</c:v>
                </c:pt>
                <c:pt idx="270">
                  <c:v>0.42406006075536801</c:v>
                </c:pt>
                <c:pt idx="271">
                  <c:v>0.545464924581057</c:v>
                </c:pt>
                <c:pt idx="272">
                  <c:v>0.52095749221462395</c:v>
                </c:pt>
                <c:pt idx="273">
                  <c:v>0.38728274417064001</c:v>
                </c:pt>
                <c:pt idx="274">
                  <c:v>0.48779883346064101</c:v>
                </c:pt>
                <c:pt idx="275">
                  <c:v>0.38217082693431997</c:v>
                </c:pt>
                <c:pt idx="276">
                  <c:v>0.44019202497957599</c:v>
                </c:pt>
                <c:pt idx="277">
                  <c:v>0.29230030052285899</c:v>
                </c:pt>
                <c:pt idx="278">
                  <c:v>0.44056900621015399</c:v>
                </c:pt>
                <c:pt idx="279">
                  <c:v>0.30420735355291501</c:v>
                </c:pt>
                <c:pt idx="280">
                  <c:v>0.45920929822881101</c:v>
                </c:pt>
                <c:pt idx="281">
                  <c:v>0.28578228508990799</c:v>
                </c:pt>
                <c:pt idx="282">
                  <c:v>0.56203095001035697</c:v>
                </c:pt>
                <c:pt idx="283">
                  <c:v>0.49681123968609597</c:v>
                </c:pt>
                <c:pt idx="284">
                  <c:v>0.50916216152413996</c:v>
                </c:pt>
                <c:pt idx="285">
                  <c:v>0.35194675763977701</c:v>
                </c:pt>
                <c:pt idx="286">
                  <c:v>0.56971389779409698</c:v>
                </c:pt>
                <c:pt idx="287">
                  <c:v>0.45001875517893603</c:v>
                </c:pt>
                <c:pt idx="288">
                  <c:v>0.50142728304349604</c:v>
                </c:pt>
                <c:pt idx="289">
                  <c:v>0.53393069733804599</c:v>
                </c:pt>
                <c:pt idx="290">
                  <c:v>0.51487665315047004</c:v>
                </c:pt>
                <c:pt idx="291">
                  <c:v>0.53753789008192698</c:v>
                </c:pt>
                <c:pt idx="292">
                  <c:v>0.60839896178786701</c:v>
                </c:pt>
                <c:pt idx="293">
                  <c:v>0.56178109291668898</c:v>
                </c:pt>
                <c:pt idx="294">
                  <c:v>0.60610826243393301</c:v>
                </c:pt>
                <c:pt idx="295">
                  <c:v>0.58405396836901202</c:v>
                </c:pt>
                <c:pt idx="296">
                  <c:v>0.60442767131287001</c:v>
                </c:pt>
                <c:pt idx="297">
                  <c:v>0.61608101922300496</c:v>
                </c:pt>
                <c:pt idx="298">
                  <c:v>0.61002700707384006</c:v>
                </c:pt>
                <c:pt idx="299">
                  <c:v>0.644704649207679</c:v>
                </c:pt>
                <c:pt idx="300">
                  <c:v>0.61065474098549599</c:v>
                </c:pt>
                <c:pt idx="301">
                  <c:v>0.62405256649399699</c:v>
                </c:pt>
                <c:pt idx="302">
                  <c:v>0.60788518775025302</c:v>
                </c:pt>
                <c:pt idx="303">
                  <c:v>0.709781498258794</c:v>
                </c:pt>
                <c:pt idx="304">
                  <c:v>0.60228804427156601</c:v>
                </c:pt>
                <c:pt idx="305">
                  <c:v>0.56561993237208996</c:v>
                </c:pt>
                <c:pt idx="306">
                  <c:v>0.59678647419103104</c:v>
                </c:pt>
                <c:pt idx="307">
                  <c:v>0.59007615955521897</c:v>
                </c:pt>
                <c:pt idx="308">
                  <c:v>0.60008871025370003</c:v>
                </c:pt>
                <c:pt idx="309">
                  <c:v>0.508227089871094</c:v>
                </c:pt>
                <c:pt idx="310">
                  <c:v>0.42779367180476702</c:v>
                </c:pt>
                <c:pt idx="311">
                  <c:v>0.53762690388089895</c:v>
                </c:pt>
                <c:pt idx="312">
                  <c:v>0.45331730274673598</c:v>
                </c:pt>
                <c:pt idx="313">
                  <c:v>0.45228198805845499</c:v>
                </c:pt>
                <c:pt idx="314">
                  <c:v>0.51989317805588897</c:v>
                </c:pt>
                <c:pt idx="315">
                  <c:v>0.45889071999263997</c:v>
                </c:pt>
                <c:pt idx="316">
                  <c:v>0.61452435596000199</c:v>
                </c:pt>
                <c:pt idx="317">
                  <c:v>0.51841507618178895</c:v>
                </c:pt>
                <c:pt idx="318">
                  <c:v>0.498105200745664</c:v>
                </c:pt>
                <c:pt idx="319">
                  <c:v>0.38539952521153698</c:v>
                </c:pt>
                <c:pt idx="320">
                  <c:v>0.52134435594143302</c:v>
                </c:pt>
                <c:pt idx="321">
                  <c:v>0.556462539950071</c:v>
                </c:pt>
                <c:pt idx="322">
                  <c:v>0.44419683749806399</c:v>
                </c:pt>
                <c:pt idx="323">
                  <c:v>0.38184901868854199</c:v>
                </c:pt>
                <c:pt idx="324">
                  <c:v>0.45518515996400799</c:v>
                </c:pt>
                <c:pt idx="325">
                  <c:v>0.37151027537376102</c:v>
                </c:pt>
                <c:pt idx="326">
                  <c:v>0.407619642566664</c:v>
                </c:pt>
                <c:pt idx="327">
                  <c:v>0.36221765220631802</c:v>
                </c:pt>
                <c:pt idx="328">
                  <c:v>0.32472063805738299</c:v>
                </c:pt>
                <c:pt idx="329">
                  <c:v>0.328660702660167</c:v>
                </c:pt>
                <c:pt idx="330">
                  <c:v>0.55028391195400606</c:v>
                </c:pt>
                <c:pt idx="331">
                  <c:v>0.355655004885083</c:v>
                </c:pt>
                <c:pt idx="332">
                  <c:v>0.63852629122802995</c:v>
                </c:pt>
                <c:pt idx="333">
                  <c:v>0.62054987714555598</c:v>
                </c:pt>
                <c:pt idx="334">
                  <c:v>0.70267900747785805</c:v>
                </c:pt>
                <c:pt idx="335">
                  <c:v>0.60548014335745404</c:v>
                </c:pt>
              </c:numCache>
            </c:numRef>
          </c:val>
          <c:smooth val="0"/>
          <c:extLst>
            <c:ext xmlns:c16="http://schemas.microsoft.com/office/drawing/2014/chart" uri="{C3380CC4-5D6E-409C-BE32-E72D297353CC}">
              <c16:uniqueId val="{00000001-11EC-44AD-8E1F-B22CD09805C1}"/>
            </c:ext>
          </c:extLst>
        </c:ser>
        <c:dLbls>
          <c:showLegendKey val="0"/>
          <c:showVal val="0"/>
          <c:showCatName val="0"/>
          <c:showSerName val="0"/>
          <c:showPercent val="0"/>
          <c:showBubbleSize val="0"/>
        </c:dLbls>
        <c:smooth val="0"/>
        <c:axId val="525475488"/>
        <c:axId val="525477456"/>
      </c:lineChart>
      <c:catAx>
        <c:axId val="5254754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5477456"/>
        <c:crosses val="autoZero"/>
        <c:auto val="1"/>
        <c:lblAlgn val="ctr"/>
        <c:lblOffset val="100"/>
        <c:noMultiLvlLbl val="0"/>
      </c:catAx>
      <c:valAx>
        <c:axId val="5254774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54754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Лево око</a:t>
            </a:r>
            <a:r>
              <a:rPr lang="en-US"/>
              <a:t> </a:t>
            </a:r>
            <a:r>
              <a:rPr lang="en-US" i="1"/>
              <a:t>x</a:t>
            </a:r>
            <a:r>
              <a:rPr lang="sr-Cyrl-RS"/>
              <a:t> координат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C$1</c:f>
              <c:strCache>
                <c:ptCount val="1"/>
                <c:pt idx="0">
                  <c:v>Предикције првог модела</c:v>
                </c:pt>
              </c:strCache>
            </c:strRef>
          </c:tx>
          <c:spPr>
            <a:ln w="28575" cap="rnd">
              <a:solidFill>
                <a:schemeClr val="accent1"/>
              </a:solidFill>
              <a:round/>
            </a:ln>
            <a:effectLst/>
          </c:spPr>
          <c:marker>
            <c:symbol val="none"/>
          </c:marker>
          <c:val>
            <c:numRef>
              <c:f>Sheet1!$C$2:$C$659</c:f>
              <c:numCache>
                <c:formatCode>General</c:formatCode>
                <c:ptCount val="658"/>
                <c:pt idx="0">
                  <c:v>320.79474666081256</c:v>
                </c:pt>
                <c:pt idx="1">
                  <c:v>314.01151582642922</c:v>
                </c:pt>
                <c:pt idx="2">
                  <c:v>318.56277531355471</c:v>
                </c:pt>
                <c:pt idx="3">
                  <c:v>317.13803455477967</c:v>
                </c:pt>
                <c:pt idx="4">
                  <c:v>314.47662199905051</c:v>
                </c:pt>
                <c:pt idx="5">
                  <c:v>316.71453717071529</c:v>
                </c:pt>
                <c:pt idx="6">
                  <c:v>316.6346901895667</c:v>
                </c:pt>
                <c:pt idx="7">
                  <c:v>316.25437597012655</c:v>
                </c:pt>
                <c:pt idx="8">
                  <c:v>314.7065793354538</c:v>
                </c:pt>
                <c:pt idx="9">
                  <c:v>313.34613626839513</c:v>
                </c:pt>
                <c:pt idx="10">
                  <c:v>313.01975116721212</c:v>
                </c:pt>
                <c:pt idx="11">
                  <c:v>313.00688793399956</c:v>
                </c:pt>
                <c:pt idx="12">
                  <c:v>313.05363736907094</c:v>
                </c:pt>
                <c:pt idx="13">
                  <c:v>312.84944763683916</c:v>
                </c:pt>
                <c:pt idx="14">
                  <c:v>313.03934852745448</c:v>
                </c:pt>
                <c:pt idx="15">
                  <c:v>313.14786103428946</c:v>
                </c:pt>
                <c:pt idx="16">
                  <c:v>313.18974039747758</c:v>
                </c:pt>
                <c:pt idx="17">
                  <c:v>312.89028930256205</c:v>
                </c:pt>
                <c:pt idx="18">
                  <c:v>312.96724382870724</c:v>
                </c:pt>
                <c:pt idx="19">
                  <c:v>312.95986979611189</c:v>
                </c:pt>
                <c:pt idx="20">
                  <c:v>278.21182036694142</c:v>
                </c:pt>
                <c:pt idx="21">
                  <c:v>278.25147572968268</c:v>
                </c:pt>
                <c:pt idx="22">
                  <c:v>278.63581631791328</c:v>
                </c:pt>
                <c:pt idx="23">
                  <c:v>278.16657422766514</c:v>
                </c:pt>
                <c:pt idx="24">
                  <c:v>277.73339970441509</c:v>
                </c:pt>
                <c:pt idx="25">
                  <c:v>273.97219661670795</c:v>
                </c:pt>
                <c:pt idx="26">
                  <c:v>272.71345762413119</c:v>
                </c:pt>
                <c:pt idx="27">
                  <c:v>272.57088068692354</c:v>
                </c:pt>
                <c:pt idx="28">
                  <c:v>272.53834237110249</c:v>
                </c:pt>
                <c:pt idx="29">
                  <c:v>272.44388626434898</c:v>
                </c:pt>
                <c:pt idx="30">
                  <c:v>273.00519210933965</c:v>
                </c:pt>
                <c:pt idx="31">
                  <c:v>272.23840907700679</c:v>
                </c:pt>
                <c:pt idx="32">
                  <c:v>264.86644793822489</c:v>
                </c:pt>
                <c:pt idx="33">
                  <c:v>263.29673298998108</c:v>
                </c:pt>
                <c:pt idx="34">
                  <c:v>265.93223834222221</c:v>
                </c:pt>
                <c:pt idx="35">
                  <c:v>263.59149696368308</c:v>
                </c:pt>
                <c:pt idx="36">
                  <c:v>267.58456406249496</c:v>
                </c:pt>
                <c:pt idx="37">
                  <c:v>271.79062969598033</c:v>
                </c:pt>
                <c:pt idx="38">
                  <c:v>273.96505843420857</c:v>
                </c:pt>
                <c:pt idx="39">
                  <c:v>271.83877408290499</c:v>
                </c:pt>
                <c:pt idx="40">
                  <c:v>394.48675979119196</c:v>
                </c:pt>
                <c:pt idx="41">
                  <c:v>395.51830210203121</c:v>
                </c:pt>
                <c:pt idx="42">
                  <c:v>400.70939928928203</c:v>
                </c:pt>
                <c:pt idx="43">
                  <c:v>401.51041206544625</c:v>
                </c:pt>
                <c:pt idx="44">
                  <c:v>402.85351292753745</c:v>
                </c:pt>
                <c:pt idx="45">
                  <c:v>402.33491449657805</c:v>
                </c:pt>
                <c:pt idx="46">
                  <c:v>401.97160477815174</c:v>
                </c:pt>
                <c:pt idx="47">
                  <c:v>403.17717006466671</c:v>
                </c:pt>
                <c:pt idx="48">
                  <c:v>401.94035708624239</c:v>
                </c:pt>
                <c:pt idx="49">
                  <c:v>403.7434466293073</c:v>
                </c:pt>
                <c:pt idx="50">
                  <c:v>391.00746108382265</c:v>
                </c:pt>
                <c:pt idx="51">
                  <c:v>385.98727149389606</c:v>
                </c:pt>
                <c:pt idx="52">
                  <c:v>386.02001121354579</c:v>
                </c:pt>
                <c:pt idx="53">
                  <c:v>366.59135633562278</c:v>
                </c:pt>
                <c:pt idx="54">
                  <c:v>359.80365507541467</c:v>
                </c:pt>
                <c:pt idx="55">
                  <c:v>349.33818530249204</c:v>
                </c:pt>
                <c:pt idx="56">
                  <c:v>337.50668207026297</c:v>
                </c:pt>
                <c:pt idx="57">
                  <c:v>336.10444205000698</c:v>
                </c:pt>
                <c:pt idx="58">
                  <c:v>334.33515336077141</c:v>
                </c:pt>
                <c:pt idx="59">
                  <c:v>331.98608916174766</c:v>
                </c:pt>
                <c:pt idx="60">
                  <c:v>178.32769398411241</c:v>
                </c:pt>
                <c:pt idx="61">
                  <c:v>182.22281195151143</c:v>
                </c:pt>
                <c:pt idx="62">
                  <c:v>186.58225899808056</c:v>
                </c:pt>
                <c:pt idx="63">
                  <c:v>193.98952928842266</c:v>
                </c:pt>
                <c:pt idx="64">
                  <c:v>197.35464918448886</c:v>
                </c:pt>
                <c:pt idx="65">
                  <c:v>203.5389951830783</c:v>
                </c:pt>
                <c:pt idx="66">
                  <c:v>204.01835451369254</c:v>
                </c:pt>
                <c:pt idx="67">
                  <c:v>204.1756295914864</c:v>
                </c:pt>
                <c:pt idx="68">
                  <c:v>202.89256686300124</c:v>
                </c:pt>
                <c:pt idx="69">
                  <c:v>207.52584357089268</c:v>
                </c:pt>
                <c:pt idx="70">
                  <c:v>217.81272516844953</c:v>
                </c:pt>
                <c:pt idx="71">
                  <c:v>223.73090426439333</c:v>
                </c:pt>
                <c:pt idx="72">
                  <c:v>201.4923658018981</c:v>
                </c:pt>
                <c:pt idx="73">
                  <c:v>199.84430275195899</c:v>
                </c:pt>
                <c:pt idx="74">
                  <c:v>199.6034890583667</c:v>
                </c:pt>
                <c:pt idx="75">
                  <c:v>199.90801950742991</c:v>
                </c:pt>
                <c:pt idx="76">
                  <c:v>200.87685041829533</c:v>
                </c:pt>
                <c:pt idx="77">
                  <c:v>201.13198971421565</c:v>
                </c:pt>
                <c:pt idx="78">
                  <c:v>200.98974548513016</c:v>
                </c:pt>
                <c:pt idx="79">
                  <c:v>199.15247487999997</c:v>
                </c:pt>
                <c:pt idx="80">
                  <c:v>196.14538387969472</c:v>
                </c:pt>
                <c:pt idx="81">
                  <c:v>196.17160636085561</c:v>
                </c:pt>
                <c:pt idx="82">
                  <c:v>195.79014604288216</c:v>
                </c:pt>
                <c:pt idx="83">
                  <c:v>200.17165728688434</c:v>
                </c:pt>
                <c:pt idx="84">
                  <c:v>199.18696538524773</c:v>
                </c:pt>
                <c:pt idx="85">
                  <c:v>197.94546876528466</c:v>
                </c:pt>
                <c:pt idx="86">
                  <c:v>197.11020074629693</c:v>
                </c:pt>
                <c:pt idx="87">
                  <c:v>197.44904940465139</c:v>
                </c:pt>
                <c:pt idx="88">
                  <c:v>197.36064459119737</c:v>
                </c:pt>
                <c:pt idx="89">
                  <c:v>196.72444725122782</c:v>
                </c:pt>
                <c:pt idx="90">
                  <c:v>179.93843603770628</c:v>
                </c:pt>
                <c:pt idx="91">
                  <c:v>178.68427536423152</c:v>
                </c:pt>
                <c:pt idx="92">
                  <c:v>177.66872104926395</c:v>
                </c:pt>
                <c:pt idx="93">
                  <c:v>175.99702226657513</c:v>
                </c:pt>
                <c:pt idx="94">
                  <c:v>175.59077782806011</c:v>
                </c:pt>
                <c:pt idx="95">
                  <c:v>170.81196159913119</c:v>
                </c:pt>
                <c:pt idx="96">
                  <c:v>167.82509460174009</c:v>
                </c:pt>
                <c:pt idx="97">
                  <c:v>164.47366182042029</c:v>
                </c:pt>
                <c:pt idx="98">
                  <c:v>212.39351095757439</c:v>
                </c:pt>
                <c:pt idx="99">
                  <c:v>311.05894148100072</c:v>
                </c:pt>
                <c:pt idx="100">
                  <c:v>304.42332271369662</c:v>
                </c:pt>
                <c:pt idx="101">
                  <c:v>295.14131925275404</c:v>
                </c:pt>
                <c:pt idx="102">
                  <c:v>310.85154448167907</c:v>
                </c:pt>
                <c:pt idx="103">
                  <c:v>287.08509160153392</c:v>
                </c:pt>
                <c:pt idx="104">
                  <c:v>307.47851492444107</c:v>
                </c:pt>
                <c:pt idx="105">
                  <c:v>306.46591402886321</c:v>
                </c:pt>
                <c:pt idx="106">
                  <c:v>304.23020302777104</c:v>
                </c:pt>
                <c:pt idx="107">
                  <c:v>297.06006998031819</c:v>
                </c:pt>
                <c:pt idx="108">
                  <c:v>294.89012717765803</c:v>
                </c:pt>
                <c:pt idx="109">
                  <c:v>295.76500645572406</c:v>
                </c:pt>
                <c:pt idx="110">
                  <c:v>297.36586039326488</c:v>
                </c:pt>
                <c:pt idx="111">
                  <c:v>299.08168938230722</c:v>
                </c:pt>
                <c:pt idx="112">
                  <c:v>299.47318760264864</c:v>
                </c:pt>
                <c:pt idx="113">
                  <c:v>298.27961436935851</c:v>
                </c:pt>
                <c:pt idx="114">
                  <c:v>297.720948426728</c:v>
                </c:pt>
                <c:pt idx="115">
                  <c:v>296.3820496457447</c:v>
                </c:pt>
                <c:pt idx="116">
                  <c:v>300.24053181084736</c:v>
                </c:pt>
                <c:pt idx="117">
                  <c:v>298.09270445597156</c:v>
                </c:pt>
                <c:pt idx="118">
                  <c:v>293.42094835794126</c:v>
                </c:pt>
                <c:pt idx="119">
                  <c:v>291.51228943417726</c:v>
                </c:pt>
                <c:pt idx="120">
                  <c:v>292.22548571060514</c:v>
                </c:pt>
                <c:pt idx="121">
                  <c:v>290.75643830256223</c:v>
                </c:pt>
                <c:pt idx="122">
                  <c:v>287.5350887085994</c:v>
                </c:pt>
                <c:pt idx="123">
                  <c:v>285.41752916295536</c:v>
                </c:pt>
                <c:pt idx="124">
                  <c:v>283.66998598896174</c:v>
                </c:pt>
                <c:pt idx="125">
                  <c:v>283.3301320235451</c:v>
                </c:pt>
                <c:pt idx="126">
                  <c:v>282.00516881054267</c:v>
                </c:pt>
                <c:pt idx="127">
                  <c:v>279.60320642284506</c:v>
                </c:pt>
                <c:pt idx="128">
                  <c:v>277.00448371542097</c:v>
                </c:pt>
                <c:pt idx="129">
                  <c:v>276.81560424506876</c:v>
                </c:pt>
                <c:pt idx="130">
                  <c:v>277.30891061037187</c:v>
                </c:pt>
                <c:pt idx="131">
                  <c:v>278.02506055948606</c:v>
                </c:pt>
                <c:pt idx="132">
                  <c:v>278.21024480578416</c:v>
                </c:pt>
                <c:pt idx="133">
                  <c:v>277.61721521142573</c:v>
                </c:pt>
                <c:pt idx="134">
                  <c:v>276.2718897363842</c:v>
                </c:pt>
                <c:pt idx="135">
                  <c:v>276.35432657515867</c:v>
                </c:pt>
                <c:pt idx="136">
                  <c:v>278.14849242407041</c:v>
                </c:pt>
                <c:pt idx="137">
                  <c:v>279.9754678518629</c:v>
                </c:pt>
                <c:pt idx="138">
                  <c:v>281.07141005278953</c:v>
                </c:pt>
                <c:pt idx="139">
                  <c:v>281.4266862301597</c:v>
                </c:pt>
                <c:pt idx="140">
                  <c:v>281.21648995746733</c:v>
                </c:pt>
                <c:pt idx="141">
                  <c:v>281.63891533701923</c:v>
                </c:pt>
                <c:pt idx="142">
                  <c:v>282.88948998717996</c:v>
                </c:pt>
                <c:pt idx="143">
                  <c:v>282.86830643841785</c:v>
                </c:pt>
                <c:pt idx="144">
                  <c:v>283.3879164877759</c:v>
                </c:pt>
                <c:pt idx="145">
                  <c:v>285.40248347983078</c:v>
                </c:pt>
                <c:pt idx="146">
                  <c:v>285.94060035116155</c:v>
                </c:pt>
                <c:pt idx="147">
                  <c:v>284.79838024759795</c:v>
                </c:pt>
                <c:pt idx="148">
                  <c:v>283.69701951573785</c:v>
                </c:pt>
                <c:pt idx="149">
                  <c:v>299.90521248887512</c:v>
                </c:pt>
                <c:pt idx="150">
                  <c:v>304.628257684103</c:v>
                </c:pt>
                <c:pt idx="151">
                  <c:v>306.33733288007801</c:v>
                </c:pt>
                <c:pt idx="152">
                  <c:v>342.03761239485959</c:v>
                </c:pt>
                <c:pt idx="153">
                  <c:v>342.8655545358352</c:v>
                </c:pt>
                <c:pt idx="154">
                  <c:v>344.79134639375553</c:v>
                </c:pt>
                <c:pt idx="155">
                  <c:v>344.31136280742135</c:v>
                </c:pt>
                <c:pt idx="156">
                  <c:v>344.12928731322643</c:v>
                </c:pt>
                <c:pt idx="157">
                  <c:v>345.44866744112704</c:v>
                </c:pt>
                <c:pt idx="158">
                  <c:v>345.5082095910916</c:v>
                </c:pt>
                <c:pt idx="159">
                  <c:v>345.41252118619337</c:v>
                </c:pt>
                <c:pt idx="160">
                  <c:v>344.01489362761254</c:v>
                </c:pt>
                <c:pt idx="161">
                  <c:v>340.28425712682122</c:v>
                </c:pt>
                <c:pt idx="162">
                  <c:v>338.55196280965959</c:v>
                </c:pt>
                <c:pt idx="163">
                  <c:v>336.31069878291561</c:v>
                </c:pt>
                <c:pt idx="164">
                  <c:v>333.04607685868018</c:v>
                </c:pt>
                <c:pt idx="165">
                  <c:v>331.55625862980042</c:v>
                </c:pt>
                <c:pt idx="166">
                  <c:v>331.06837875933792</c:v>
                </c:pt>
                <c:pt idx="167">
                  <c:v>323.51419574487352</c:v>
                </c:pt>
                <c:pt idx="168">
                  <c:v>306.39308536772484</c:v>
                </c:pt>
                <c:pt idx="169">
                  <c:v>303.91705802327715</c:v>
                </c:pt>
                <c:pt idx="170">
                  <c:v>284.07080937031645</c:v>
                </c:pt>
                <c:pt idx="171">
                  <c:v>262.37062743737278</c:v>
                </c:pt>
                <c:pt idx="172">
                  <c:v>232.87233181574473</c:v>
                </c:pt>
                <c:pt idx="173">
                  <c:v>236.18424958117603</c:v>
                </c:pt>
                <c:pt idx="174">
                  <c:v>239.98538167114822</c:v>
                </c:pt>
                <c:pt idx="175">
                  <c:v>233.30193461642622</c:v>
                </c:pt>
                <c:pt idx="176">
                  <c:v>224.62046747646798</c:v>
                </c:pt>
                <c:pt idx="177">
                  <c:v>223.85214766977933</c:v>
                </c:pt>
                <c:pt idx="178">
                  <c:v>223.75125600378487</c:v>
                </c:pt>
                <c:pt idx="179">
                  <c:v>219.62498955859766</c:v>
                </c:pt>
                <c:pt idx="180">
                  <c:v>219.66097265852477</c:v>
                </c:pt>
                <c:pt idx="181">
                  <c:v>220.23844855742848</c:v>
                </c:pt>
                <c:pt idx="182">
                  <c:v>220.77059387533362</c:v>
                </c:pt>
                <c:pt idx="183">
                  <c:v>217.58784633658271</c:v>
                </c:pt>
                <c:pt idx="184">
                  <c:v>215.43909926713002</c:v>
                </c:pt>
                <c:pt idx="185">
                  <c:v>214.52427833886591</c:v>
                </c:pt>
                <c:pt idx="186">
                  <c:v>216.05142670357642</c:v>
                </c:pt>
                <c:pt idx="187">
                  <c:v>217.16536768316342</c:v>
                </c:pt>
                <c:pt idx="188">
                  <c:v>219.15419428347388</c:v>
                </c:pt>
                <c:pt idx="189">
                  <c:v>219.57214944385038</c:v>
                </c:pt>
                <c:pt idx="190">
                  <c:v>220.36295862180503</c:v>
                </c:pt>
                <c:pt idx="191">
                  <c:v>220.32988889553596</c:v>
                </c:pt>
                <c:pt idx="192">
                  <c:v>220.79695481791359</c:v>
                </c:pt>
                <c:pt idx="193">
                  <c:v>221.43937611539766</c:v>
                </c:pt>
                <c:pt idx="194">
                  <c:v>222.03757828145874</c:v>
                </c:pt>
                <c:pt idx="195">
                  <c:v>222.78783818921724</c:v>
                </c:pt>
                <c:pt idx="196">
                  <c:v>221.95420099657082</c:v>
                </c:pt>
                <c:pt idx="197">
                  <c:v>222.34567532944686</c:v>
                </c:pt>
                <c:pt idx="198">
                  <c:v>222.74278821539326</c:v>
                </c:pt>
                <c:pt idx="199">
                  <c:v>236.81744377762135</c:v>
                </c:pt>
                <c:pt idx="200">
                  <c:v>225.46362856110918</c:v>
                </c:pt>
                <c:pt idx="201">
                  <c:v>222.337568751628</c:v>
                </c:pt>
                <c:pt idx="202">
                  <c:v>220.55488417261225</c:v>
                </c:pt>
                <c:pt idx="203">
                  <c:v>218.37798320520551</c:v>
                </c:pt>
                <c:pt idx="204">
                  <c:v>220.65864193470205</c:v>
                </c:pt>
                <c:pt idx="205">
                  <c:v>225.724640191605</c:v>
                </c:pt>
                <c:pt idx="206">
                  <c:v>231.67854107766632</c:v>
                </c:pt>
                <c:pt idx="207">
                  <c:v>236.3615751678289</c:v>
                </c:pt>
                <c:pt idx="208">
                  <c:v>247.09723186341716</c:v>
                </c:pt>
                <c:pt idx="209">
                  <c:v>247.71771141861822</c:v>
                </c:pt>
                <c:pt idx="210">
                  <c:v>245.55907168748629</c:v>
                </c:pt>
                <c:pt idx="211">
                  <c:v>232.19907584514419</c:v>
                </c:pt>
                <c:pt idx="212">
                  <c:v>226.76405211187668</c:v>
                </c:pt>
                <c:pt idx="213">
                  <c:v>225.340988158241</c:v>
                </c:pt>
                <c:pt idx="214">
                  <c:v>213.82750566299802</c:v>
                </c:pt>
                <c:pt idx="215">
                  <c:v>200.40982981047657</c:v>
                </c:pt>
                <c:pt idx="216">
                  <c:v>195.44838581542496</c:v>
                </c:pt>
                <c:pt idx="217">
                  <c:v>197.98536465112178</c:v>
                </c:pt>
                <c:pt idx="218">
                  <c:v>196.74560405241428</c:v>
                </c:pt>
                <c:pt idx="219">
                  <c:v>194.55755302491917</c:v>
                </c:pt>
                <c:pt idx="220">
                  <c:v>199.84533173889133</c:v>
                </c:pt>
                <c:pt idx="221">
                  <c:v>202.63055771621092</c:v>
                </c:pt>
                <c:pt idx="222">
                  <c:v>206.40942129497077</c:v>
                </c:pt>
                <c:pt idx="223">
                  <c:v>208.64466005652548</c:v>
                </c:pt>
                <c:pt idx="224">
                  <c:v>217.4518230996531</c:v>
                </c:pt>
                <c:pt idx="225">
                  <c:v>221.07147396740959</c:v>
                </c:pt>
                <c:pt idx="226">
                  <c:v>221.50836913851148</c:v>
                </c:pt>
                <c:pt idx="227">
                  <c:v>222.13459803630661</c:v>
                </c:pt>
                <c:pt idx="228">
                  <c:v>224.74508000641367</c:v>
                </c:pt>
                <c:pt idx="229">
                  <c:v>169.02861698861309</c:v>
                </c:pt>
                <c:pt idx="230">
                  <c:v>170.43166823775448</c:v>
                </c:pt>
                <c:pt idx="231">
                  <c:v>170.66913267488525</c:v>
                </c:pt>
                <c:pt idx="232">
                  <c:v>169.67796097203774</c:v>
                </c:pt>
                <c:pt idx="233">
                  <c:v>170.56107653909368</c:v>
                </c:pt>
                <c:pt idx="234">
                  <c:v>169.85855066747629</c:v>
                </c:pt>
                <c:pt idx="235">
                  <c:v>169.20975836520691</c:v>
                </c:pt>
                <c:pt idx="236">
                  <c:v>169.8663799667313</c:v>
                </c:pt>
                <c:pt idx="237">
                  <c:v>170.54420433108078</c:v>
                </c:pt>
                <c:pt idx="238">
                  <c:v>170.34913591832782</c:v>
                </c:pt>
                <c:pt idx="239">
                  <c:v>170.1671685682584</c:v>
                </c:pt>
                <c:pt idx="240">
                  <c:v>169.82176925454732</c:v>
                </c:pt>
                <c:pt idx="241">
                  <c:v>169.28270627627145</c:v>
                </c:pt>
                <c:pt idx="242">
                  <c:v>168.76582721356326</c:v>
                </c:pt>
                <c:pt idx="243">
                  <c:v>168.57540268760931</c:v>
                </c:pt>
                <c:pt idx="244">
                  <c:v>167.84134525878926</c:v>
                </c:pt>
                <c:pt idx="245">
                  <c:v>166.80885101066531</c:v>
                </c:pt>
                <c:pt idx="246">
                  <c:v>166.09889043882572</c:v>
                </c:pt>
                <c:pt idx="247">
                  <c:v>165.99272610259257</c:v>
                </c:pt>
                <c:pt idx="248">
                  <c:v>165.83796444356037</c:v>
                </c:pt>
                <c:pt idx="249">
                  <c:v>165.74640076315538</c:v>
                </c:pt>
                <c:pt idx="250">
                  <c:v>165.42516150137129</c:v>
                </c:pt>
                <c:pt idx="251">
                  <c:v>165.87802836988936</c:v>
                </c:pt>
                <c:pt idx="252">
                  <c:v>167.12519250021131</c:v>
                </c:pt>
                <c:pt idx="253">
                  <c:v>167.7422372521128</c:v>
                </c:pt>
                <c:pt idx="254">
                  <c:v>167.57787118884022</c:v>
                </c:pt>
                <c:pt idx="255">
                  <c:v>168.06641123406786</c:v>
                </c:pt>
                <c:pt idx="256">
                  <c:v>169.04472034231532</c:v>
                </c:pt>
                <c:pt idx="257">
                  <c:v>172.83791887930269</c:v>
                </c:pt>
                <c:pt idx="258">
                  <c:v>175.0899593836925</c:v>
                </c:pt>
                <c:pt idx="259">
                  <c:v>176.77225515341999</c:v>
                </c:pt>
                <c:pt idx="260">
                  <c:v>180.56841552740647</c:v>
                </c:pt>
                <c:pt idx="261">
                  <c:v>180.98075976248981</c:v>
                </c:pt>
                <c:pt idx="262">
                  <c:v>182.54593163562996</c:v>
                </c:pt>
                <c:pt idx="263">
                  <c:v>226.94247130183624</c:v>
                </c:pt>
                <c:pt idx="264">
                  <c:v>226.95550584627233</c:v>
                </c:pt>
                <c:pt idx="265">
                  <c:v>227.14275339859333</c:v>
                </c:pt>
                <c:pt idx="266">
                  <c:v>226.63189381319157</c:v>
                </c:pt>
                <c:pt idx="267">
                  <c:v>225.99710642856115</c:v>
                </c:pt>
                <c:pt idx="268">
                  <c:v>225.38308843004774</c:v>
                </c:pt>
                <c:pt idx="269">
                  <c:v>225.47320150618199</c:v>
                </c:pt>
                <c:pt idx="270">
                  <c:v>225.6827955838281</c:v>
                </c:pt>
                <c:pt idx="271">
                  <c:v>225.60061595983538</c:v>
                </c:pt>
                <c:pt idx="272">
                  <c:v>226.68705047169564</c:v>
                </c:pt>
                <c:pt idx="273">
                  <c:v>227.00534082277562</c:v>
                </c:pt>
                <c:pt idx="274">
                  <c:v>227.01534738705735</c:v>
                </c:pt>
                <c:pt idx="275">
                  <c:v>226.27878498476392</c:v>
                </c:pt>
                <c:pt idx="276">
                  <c:v>225.81211051364144</c:v>
                </c:pt>
                <c:pt idx="277">
                  <c:v>225.61358403935481</c:v>
                </c:pt>
                <c:pt idx="278">
                  <c:v>225.65370612952731</c:v>
                </c:pt>
                <c:pt idx="279">
                  <c:v>225.66104150352021</c:v>
                </c:pt>
                <c:pt idx="280">
                  <c:v>226.09424239228559</c:v>
                </c:pt>
                <c:pt idx="281">
                  <c:v>226.43642887195355</c:v>
                </c:pt>
                <c:pt idx="282">
                  <c:v>226.61013033299466</c:v>
                </c:pt>
                <c:pt idx="283">
                  <c:v>226.65144047285082</c:v>
                </c:pt>
                <c:pt idx="284">
                  <c:v>226.63840713922869</c:v>
                </c:pt>
                <c:pt idx="285">
                  <c:v>226.4176308890618</c:v>
                </c:pt>
                <c:pt idx="286">
                  <c:v>226.35221237713901</c:v>
                </c:pt>
                <c:pt idx="287">
                  <c:v>225.96719438657612</c:v>
                </c:pt>
                <c:pt idx="288">
                  <c:v>225.77654371966199</c:v>
                </c:pt>
                <c:pt idx="289">
                  <c:v>225.63972822748323</c:v>
                </c:pt>
                <c:pt idx="290">
                  <c:v>225.5071063326173</c:v>
                </c:pt>
                <c:pt idx="291">
                  <c:v>225.5195298408232</c:v>
                </c:pt>
                <c:pt idx="292">
                  <c:v>225.49027276929775</c:v>
                </c:pt>
                <c:pt idx="293">
                  <c:v>225.61112984179513</c:v>
                </c:pt>
                <c:pt idx="294">
                  <c:v>225.68454205097504</c:v>
                </c:pt>
                <c:pt idx="295">
                  <c:v>225.49204724842767</c:v>
                </c:pt>
                <c:pt idx="296">
                  <c:v>225.0297462124594</c:v>
                </c:pt>
                <c:pt idx="297">
                  <c:v>221.49529888757496</c:v>
                </c:pt>
                <c:pt idx="298">
                  <c:v>214.36220410210083</c:v>
                </c:pt>
                <c:pt idx="299">
                  <c:v>242.49922025253116</c:v>
                </c:pt>
                <c:pt idx="300">
                  <c:v>246.77808977461035</c:v>
                </c:pt>
                <c:pt idx="301">
                  <c:v>248.87515797419644</c:v>
                </c:pt>
                <c:pt idx="302">
                  <c:v>246.98673127111579</c:v>
                </c:pt>
                <c:pt idx="303">
                  <c:v>245.25769310732477</c:v>
                </c:pt>
                <c:pt idx="304">
                  <c:v>238.69999896583147</c:v>
                </c:pt>
                <c:pt idx="305">
                  <c:v>239.01295008347978</c:v>
                </c:pt>
                <c:pt idx="306">
                  <c:v>238.42350631356311</c:v>
                </c:pt>
                <c:pt idx="307">
                  <c:v>237.05946395312913</c:v>
                </c:pt>
                <c:pt idx="308">
                  <c:v>241.33294619411129</c:v>
                </c:pt>
                <c:pt idx="309">
                  <c:v>241.91472745439884</c:v>
                </c:pt>
                <c:pt idx="310">
                  <c:v>243.18108930002214</c:v>
                </c:pt>
                <c:pt idx="311">
                  <c:v>241.18836559229968</c:v>
                </c:pt>
                <c:pt idx="312">
                  <c:v>237.48721848962455</c:v>
                </c:pt>
                <c:pt idx="313">
                  <c:v>239.38297506188508</c:v>
                </c:pt>
                <c:pt idx="314">
                  <c:v>239.50162717780779</c:v>
                </c:pt>
                <c:pt idx="315">
                  <c:v>244.02975148394333</c:v>
                </c:pt>
                <c:pt idx="316">
                  <c:v>249.54343608476239</c:v>
                </c:pt>
                <c:pt idx="317">
                  <c:v>242.28471240361228</c:v>
                </c:pt>
                <c:pt idx="318">
                  <c:v>234.86697292141909</c:v>
                </c:pt>
                <c:pt idx="319">
                  <c:v>230.10461807253142</c:v>
                </c:pt>
                <c:pt idx="320">
                  <c:v>232.85161649263119</c:v>
                </c:pt>
                <c:pt idx="321">
                  <c:v>231.2918885081225</c:v>
                </c:pt>
                <c:pt idx="322">
                  <c:v>232.13736746896217</c:v>
                </c:pt>
                <c:pt idx="323">
                  <c:v>231.31025917355817</c:v>
                </c:pt>
                <c:pt idx="324">
                  <c:v>233.13625969352685</c:v>
                </c:pt>
                <c:pt idx="325">
                  <c:v>234.91804477830837</c:v>
                </c:pt>
                <c:pt idx="326">
                  <c:v>236.15153914999576</c:v>
                </c:pt>
                <c:pt idx="327">
                  <c:v>236.40877029834621</c:v>
                </c:pt>
                <c:pt idx="328">
                  <c:v>232.95133990009418</c:v>
                </c:pt>
                <c:pt idx="329">
                  <c:v>232.08944101261187</c:v>
                </c:pt>
                <c:pt idx="330">
                  <c:v>234.12555605215954</c:v>
                </c:pt>
                <c:pt idx="331">
                  <c:v>232.00858388477053</c:v>
                </c:pt>
                <c:pt idx="332">
                  <c:v>230.53615708785179</c:v>
                </c:pt>
                <c:pt idx="333">
                  <c:v>230.86383595686991</c:v>
                </c:pt>
                <c:pt idx="334">
                  <c:v>229.87439496846565</c:v>
                </c:pt>
                <c:pt idx="335">
                  <c:v>230.74547363641508</c:v>
                </c:pt>
                <c:pt idx="336">
                  <c:v>230.67617209464996</c:v>
                </c:pt>
                <c:pt idx="337">
                  <c:v>230.34585809595248</c:v>
                </c:pt>
                <c:pt idx="338">
                  <c:v>232.6886763380511</c:v>
                </c:pt>
                <c:pt idx="339">
                  <c:v>235.17591086012919</c:v>
                </c:pt>
                <c:pt idx="340">
                  <c:v>234.89901245723948</c:v>
                </c:pt>
                <c:pt idx="341">
                  <c:v>222.28804071341258</c:v>
                </c:pt>
                <c:pt idx="342">
                  <c:v>222.32014103376457</c:v>
                </c:pt>
                <c:pt idx="343">
                  <c:v>219.4807456387714</c:v>
                </c:pt>
                <c:pt idx="344">
                  <c:v>224.95421499106854</c:v>
                </c:pt>
                <c:pt idx="345">
                  <c:v>231.57865651331636</c:v>
                </c:pt>
                <c:pt idx="346">
                  <c:v>236.87536418183183</c:v>
                </c:pt>
                <c:pt idx="347">
                  <c:v>245.60514711994048</c:v>
                </c:pt>
                <c:pt idx="348">
                  <c:v>248.55160406725062</c:v>
                </c:pt>
                <c:pt idx="349">
                  <c:v>257.65471243621823</c:v>
                </c:pt>
                <c:pt idx="350">
                  <c:v>257.10447083970524</c:v>
                </c:pt>
                <c:pt idx="351">
                  <c:v>259.45091666448354</c:v>
                </c:pt>
                <c:pt idx="352">
                  <c:v>251.83893230986118</c:v>
                </c:pt>
                <c:pt idx="353">
                  <c:v>242.00036582901254</c:v>
                </c:pt>
                <c:pt idx="354">
                  <c:v>240.73522846047572</c:v>
                </c:pt>
                <c:pt idx="355">
                  <c:v>241.76682386610389</c:v>
                </c:pt>
                <c:pt idx="356">
                  <c:v>242.77059456674428</c:v>
                </c:pt>
                <c:pt idx="357">
                  <c:v>241.37221732708886</c:v>
                </c:pt>
                <c:pt idx="358">
                  <c:v>202.46551840575307</c:v>
                </c:pt>
                <c:pt idx="359">
                  <c:v>197.20743937708966</c:v>
                </c:pt>
                <c:pt idx="360">
                  <c:v>194.89932441995322</c:v>
                </c:pt>
                <c:pt idx="361">
                  <c:v>203.80298332248364</c:v>
                </c:pt>
                <c:pt idx="362">
                  <c:v>205.26573684854952</c:v>
                </c:pt>
                <c:pt idx="363">
                  <c:v>206.19333253557392</c:v>
                </c:pt>
                <c:pt idx="364">
                  <c:v>201.64724198982498</c:v>
                </c:pt>
                <c:pt idx="365">
                  <c:v>199.4125812509912</c:v>
                </c:pt>
                <c:pt idx="366">
                  <c:v>199.23579116550584</c:v>
                </c:pt>
                <c:pt idx="367">
                  <c:v>199.36653565749475</c:v>
                </c:pt>
                <c:pt idx="368">
                  <c:v>203.0087991170501</c:v>
                </c:pt>
                <c:pt idx="369">
                  <c:v>203.62453199875185</c:v>
                </c:pt>
                <c:pt idx="370">
                  <c:v>210.0693644616376</c:v>
                </c:pt>
                <c:pt idx="371">
                  <c:v>207.36337096721837</c:v>
                </c:pt>
                <c:pt idx="372">
                  <c:v>285.95597691687101</c:v>
                </c:pt>
                <c:pt idx="373">
                  <c:v>280.73234864545725</c:v>
                </c:pt>
                <c:pt idx="374">
                  <c:v>278.32682912491947</c:v>
                </c:pt>
                <c:pt idx="375">
                  <c:v>280.9234046246288</c:v>
                </c:pt>
                <c:pt idx="376">
                  <c:v>282.89994633740554</c:v>
                </c:pt>
                <c:pt idx="377">
                  <c:v>288.55034335285194</c:v>
                </c:pt>
                <c:pt idx="378">
                  <c:v>279.44636058276268</c:v>
                </c:pt>
                <c:pt idx="379">
                  <c:v>282.58051778647797</c:v>
                </c:pt>
                <c:pt idx="380">
                  <c:v>289.05082903645115</c:v>
                </c:pt>
                <c:pt idx="381">
                  <c:v>329.7947341186233</c:v>
                </c:pt>
                <c:pt idx="382">
                  <c:v>334.00023033568505</c:v>
                </c:pt>
                <c:pt idx="383">
                  <c:v>339.58574325119503</c:v>
                </c:pt>
                <c:pt idx="384">
                  <c:v>339.25010301734147</c:v>
                </c:pt>
                <c:pt idx="385">
                  <c:v>339.23946555427528</c:v>
                </c:pt>
                <c:pt idx="386">
                  <c:v>338.17040764898508</c:v>
                </c:pt>
                <c:pt idx="387">
                  <c:v>336.80633629751173</c:v>
                </c:pt>
                <c:pt idx="388">
                  <c:v>335.87862213213526</c:v>
                </c:pt>
                <c:pt idx="389">
                  <c:v>334.41890906796783</c:v>
                </c:pt>
                <c:pt idx="390">
                  <c:v>335.90549540131673</c:v>
                </c:pt>
                <c:pt idx="391">
                  <c:v>336.62892896479497</c:v>
                </c:pt>
                <c:pt idx="392">
                  <c:v>337.0309030022641</c:v>
                </c:pt>
                <c:pt idx="393">
                  <c:v>337.16468710536083</c:v>
                </c:pt>
                <c:pt idx="394">
                  <c:v>337.1601111729596</c:v>
                </c:pt>
                <c:pt idx="395">
                  <c:v>337.79290180360664</c:v>
                </c:pt>
                <c:pt idx="396">
                  <c:v>338.37759814546411</c:v>
                </c:pt>
                <c:pt idx="397">
                  <c:v>338.71563947989688</c:v>
                </c:pt>
                <c:pt idx="398">
                  <c:v>339.25766118180837</c:v>
                </c:pt>
                <c:pt idx="399">
                  <c:v>340.27247003911543</c:v>
                </c:pt>
                <c:pt idx="400">
                  <c:v>340.51015175951937</c:v>
                </c:pt>
                <c:pt idx="401">
                  <c:v>340.91498356059697</c:v>
                </c:pt>
                <c:pt idx="402">
                  <c:v>340.52145998851728</c:v>
                </c:pt>
                <c:pt idx="403">
                  <c:v>340.51393183036129</c:v>
                </c:pt>
                <c:pt idx="404">
                  <c:v>340.22864952858924</c:v>
                </c:pt>
                <c:pt idx="405">
                  <c:v>338.71111675688809</c:v>
                </c:pt>
                <c:pt idx="406">
                  <c:v>338.53273364865123</c:v>
                </c:pt>
                <c:pt idx="407">
                  <c:v>338.06027937741152</c:v>
                </c:pt>
                <c:pt idx="408">
                  <c:v>335.46484917378331</c:v>
                </c:pt>
                <c:pt idx="409">
                  <c:v>292.04480960279773</c:v>
                </c:pt>
                <c:pt idx="410">
                  <c:v>288.60499566143312</c:v>
                </c:pt>
                <c:pt idx="411">
                  <c:v>289.42532236699628</c:v>
                </c:pt>
                <c:pt idx="412">
                  <c:v>284.79197605483569</c:v>
                </c:pt>
                <c:pt idx="413">
                  <c:v>277.76937734590956</c:v>
                </c:pt>
                <c:pt idx="414">
                  <c:v>273.62181572344946</c:v>
                </c:pt>
                <c:pt idx="415">
                  <c:v>270.7502561090198</c:v>
                </c:pt>
                <c:pt idx="416">
                  <c:v>281.31035205731575</c:v>
                </c:pt>
                <c:pt idx="417">
                  <c:v>275.93503603429605</c:v>
                </c:pt>
                <c:pt idx="418">
                  <c:v>270.54844392721679</c:v>
                </c:pt>
                <c:pt idx="419">
                  <c:v>270.23634128447765</c:v>
                </c:pt>
                <c:pt idx="420">
                  <c:v>267.74876025805804</c:v>
                </c:pt>
                <c:pt idx="421">
                  <c:v>263.02918017294928</c:v>
                </c:pt>
                <c:pt idx="422">
                  <c:v>262.50080177501576</c:v>
                </c:pt>
                <c:pt idx="423">
                  <c:v>262.69715431296788</c:v>
                </c:pt>
                <c:pt idx="424">
                  <c:v>261.79963898051574</c:v>
                </c:pt>
                <c:pt idx="425">
                  <c:v>288.29989415816243</c:v>
                </c:pt>
                <c:pt idx="426">
                  <c:v>288.20477783590832</c:v>
                </c:pt>
                <c:pt idx="427">
                  <c:v>288.18957472990485</c:v>
                </c:pt>
                <c:pt idx="428">
                  <c:v>285.27283377384134</c:v>
                </c:pt>
                <c:pt idx="429">
                  <c:v>283.85519254968642</c:v>
                </c:pt>
                <c:pt idx="430">
                  <c:v>272.88687952761251</c:v>
                </c:pt>
                <c:pt idx="431">
                  <c:v>262.0985831153788</c:v>
                </c:pt>
                <c:pt idx="432">
                  <c:v>254.82288806388812</c:v>
                </c:pt>
                <c:pt idx="433">
                  <c:v>240.73197522974382</c:v>
                </c:pt>
                <c:pt idx="434">
                  <c:v>230.46582909733917</c:v>
                </c:pt>
                <c:pt idx="435">
                  <c:v>227.18870331938521</c:v>
                </c:pt>
                <c:pt idx="436">
                  <c:v>222.50689195792302</c:v>
                </c:pt>
                <c:pt idx="437">
                  <c:v>217.21572761042077</c:v>
                </c:pt>
                <c:pt idx="438">
                  <c:v>218.88419946802122</c:v>
                </c:pt>
                <c:pt idx="439">
                  <c:v>218.02549889311973</c:v>
                </c:pt>
                <c:pt idx="440">
                  <c:v>217.27866010229985</c:v>
                </c:pt>
                <c:pt idx="441">
                  <c:v>214.85011079528229</c:v>
                </c:pt>
                <c:pt idx="442">
                  <c:v>210.91665497183629</c:v>
                </c:pt>
                <c:pt idx="443">
                  <c:v>192.32535348313053</c:v>
                </c:pt>
                <c:pt idx="444">
                  <c:v>192.61752417166014</c:v>
                </c:pt>
                <c:pt idx="445">
                  <c:v>191.32465051104384</c:v>
                </c:pt>
                <c:pt idx="446">
                  <c:v>188.46843954400126</c:v>
                </c:pt>
                <c:pt idx="447">
                  <c:v>184.24869864906094</c:v>
                </c:pt>
                <c:pt idx="448">
                  <c:v>181.03838144291112</c:v>
                </c:pt>
                <c:pt idx="449">
                  <c:v>180.11983159624853</c:v>
                </c:pt>
                <c:pt idx="450">
                  <c:v>179.85062017916184</c:v>
                </c:pt>
                <c:pt idx="451">
                  <c:v>179.71117535312266</c:v>
                </c:pt>
                <c:pt idx="452">
                  <c:v>179.83468279850018</c:v>
                </c:pt>
                <c:pt idx="453">
                  <c:v>180.92845495515704</c:v>
                </c:pt>
                <c:pt idx="454">
                  <c:v>183.3552268506028</c:v>
                </c:pt>
                <c:pt idx="455">
                  <c:v>190.90594708112957</c:v>
                </c:pt>
                <c:pt idx="456">
                  <c:v>208.67158069510285</c:v>
                </c:pt>
                <c:pt idx="457">
                  <c:v>213.88916807852695</c:v>
                </c:pt>
                <c:pt idx="458">
                  <c:v>222.04336295750733</c:v>
                </c:pt>
                <c:pt idx="459">
                  <c:v>245.51968811764729</c:v>
                </c:pt>
                <c:pt idx="460">
                  <c:v>272.71563003508066</c:v>
                </c:pt>
                <c:pt idx="461">
                  <c:v>285.8767018159536</c:v>
                </c:pt>
                <c:pt idx="462">
                  <c:v>292.53231053199897</c:v>
                </c:pt>
                <c:pt idx="463">
                  <c:v>287.94897213446507</c:v>
                </c:pt>
                <c:pt idx="464">
                  <c:v>210.12024883026481</c:v>
                </c:pt>
                <c:pt idx="465">
                  <c:v>209.42695385762536</c:v>
                </c:pt>
                <c:pt idx="466">
                  <c:v>221.17404552191044</c:v>
                </c:pt>
                <c:pt idx="467">
                  <c:v>228.19670751011569</c:v>
                </c:pt>
                <c:pt idx="468">
                  <c:v>225.41293737388725</c:v>
                </c:pt>
                <c:pt idx="469">
                  <c:v>228.31039283035284</c:v>
                </c:pt>
                <c:pt idx="470">
                  <c:v>240.00663874754315</c:v>
                </c:pt>
                <c:pt idx="471">
                  <c:v>267.75622864531766</c:v>
                </c:pt>
                <c:pt idx="472">
                  <c:v>276.40163109429068</c:v>
                </c:pt>
                <c:pt idx="473">
                  <c:v>286.02029802481059</c:v>
                </c:pt>
                <c:pt idx="474">
                  <c:v>288.3844839015689</c:v>
                </c:pt>
                <c:pt idx="475">
                  <c:v>288.49194640706025</c:v>
                </c:pt>
                <c:pt idx="476">
                  <c:v>291.17935204621483</c:v>
                </c:pt>
                <c:pt idx="477">
                  <c:v>295.4666439438559</c:v>
                </c:pt>
                <c:pt idx="478">
                  <c:v>306.16312339614507</c:v>
                </c:pt>
                <c:pt idx="479">
                  <c:v>305.1418337387837</c:v>
                </c:pt>
                <c:pt idx="480">
                  <c:v>319.49161167856101</c:v>
                </c:pt>
                <c:pt idx="481">
                  <c:v>331.48082291732163</c:v>
                </c:pt>
                <c:pt idx="482">
                  <c:v>332.19353893367526</c:v>
                </c:pt>
                <c:pt idx="483">
                  <c:v>326.7091317265336</c:v>
                </c:pt>
                <c:pt idx="484">
                  <c:v>324.17741049756012</c:v>
                </c:pt>
                <c:pt idx="485">
                  <c:v>301.66355686546893</c:v>
                </c:pt>
                <c:pt idx="486">
                  <c:v>283.0597766831001</c:v>
                </c:pt>
                <c:pt idx="487">
                  <c:v>281.3018734873952</c:v>
                </c:pt>
                <c:pt idx="488">
                  <c:v>293.88712868853037</c:v>
                </c:pt>
                <c:pt idx="489">
                  <c:v>283.48670067687601</c:v>
                </c:pt>
                <c:pt idx="490">
                  <c:v>289.00344239545882</c:v>
                </c:pt>
                <c:pt idx="491">
                  <c:v>286.46725779474713</c:v>
                </c:pt>
                <c:pt idx="492">
                  <c:v>285.90310983002877</c:v>
                </c:pt>
                <c:pt idx="493">
                  <c:v>286.99224978308564</c:v>
                </c:pt>
                <c:pt idx="494">
                  <c:v>279.96751286010038</c:v>
                </c:pt>
                <c:pt idx="495">
                  <c:v>283.64571918687653</c:v>
                </c:pt>
                <c:pt idx="496">
                  <c:v>270.53021104994593</c:v>
                </c:pt>
                <c:pt idx="497">
                  <c:v>257.99137260256805</c:v>
                </c:pt>
                <c:pt idx="498">
                  <c:v>236.9853007198397</c:v>
                </c:pt>
                <c:pt idx="499">
                  <c:v>232.63974687097192</c:v>
                </c:pt>
                <c:pt idx="500">
                  <c:v>226.4359284606671</c:v>
                </c:pt>
                <c:pt idx="501">
                  <c:v>192.91235301313134</c:v>
                </c:pt>
                <c:pt idx="502">
                  <c:v>190.30609179021133</c:v>
                </c:pt>
                <c:pt idx="503">
                  <c:v>186.25871473545359</c:v>
                </c:pt>
                <c:pt idx="504">
                  <c:v>183.57403589429828</c:v>
                </c:pt>
                <c:pt idx="505">
                  <c:v>180.96871081029704</c:v>
                </c:pt>
                <c:pt idx="506">
                  <c:v>181.05434396221523</c:v>
                </c:pt>
                <c:pt idx="507">
                  <c:v>181.0132684492755</c:v>
                </c:pt>
                <c:pt idx="508">
                  <c:v>180.21798906227738</c:v>
                </c:pt>
                <c:pt idx="509">
                  <c:v>179.4925557301728</c:v>
                </c:pt>
                <c:pt idx="510">
                  <c:v>179.3267108206154</c:v>
                </c:pt>
                <c:pt idx="511">
                  <c:v>179.72684769979628</c:v>
                </c:pt>
                <c:pt idx="512">
                  <c:v>180.1980754838182</c:v>
                </c:pt>
                <c:pt idx="513">
                  <c:v>180.89936669966849</c:v>
                </c:pt>
                <c:pt idx="514">
                  <c:v>184.74826157408057</c:v>
                </c:pt>
                <c:pt idx="515">
                  <c:v>186.03681336830476</c:v>
                </c:pt>
                <c:pt idx="516">
                  <c:v>184.83690900395533</c:v>
                </c:pt>
                <c:pt idx="517">
                  <c:v>187.30983865973016</c:v>
                </c:pt>
                <c:pt idx="518">
                  <c:v>190.09101231081857</c:v>
                </c:pt>
                <c:pt idx="519">
                  <c:v>191.66045078255192</c:v>
                </c:pt>
                <c:pt idx="520">
                  <c:v>196.43959118922442</c:v>
                </c:pt>
                <c:pt idx="521">
                  <c:v>198.45843050395678</c:v>
                </c:pt>
                <c:pt idx="522">
                  <c:v>198.42070564541353</c:v>
                </c:pt>
                <c:pt idx="523">
                  <c:v>201.12138516547176</c:v>
                </c:pt>
                <c:pt idx="524">
                  <c:v>206.30169023217354</c:v>
                </c:pt>
                <c:pt idx="525">
                  <c:v>208.82499532212415</c:v>
                </c:pt>
                <c:pt idx="526">
                  <c:v>211.98583421356525</c:v>
                </c:pt>
                <c:pt idx="527">
                  <c:v>211.36107181461543</c:v>
                </c:pt>
                <c:pt idx="528">
                  <c:v>259.68956267503455</c:v>
                </c:pt>
                <c:pt idx="529">
                  <c:v>328.38974000098528</c:v>
                </c:pt>
                <c:pt idx="530">
                  <c:v>328.31213293736261</c:v>
                </c:pt>
                <c:pt idx="531">
                  <c:v>328.36016240101077</c:v>
                </c:pt>
                <c:pt idx="532">
                  <c:v>328.45205439793062</c:v>
                </c:pt>
                <c:pt idx="533">
                  <c:v>328.46808682225549</c:v>
                </c:pt>
                <c:pt idx="534">
                  <c:v>328.58424075030018</c:v>
                </c:pt>
                <c:pt idx="535">
                  <c:v>328.69346977084018</c:v>
                </c:pt>
                <c:pt idx="536">
                  <c:v>328.61560668050146</c:v>
                </c:pt>
                <c:pt idx="537">
                  <c:v>328.8241299027884</c:v>
                </c:pt>
                <c:pt idx="538">
                  <c:v>328.66608356329141</c:v>
                </c:pt>
                <c:pt idx="539">
                  <c:v>329.02307344266785</c:v>
                </c:pt>
                <c:pt idx="540">
                  <c:v>329.47408135938934</c:v>
                </c:pt>
                <c:pt idx="541">
                  <c:v>329.37725806711205</c:v>
                </c:pt>
                <c:pt idx="542">
                  <c:v>329.14966797977297</c:v>
                </c:pt>
                <c:pt idx="543">
                  <c:v>329.1031653630094</c:v>
                </c:pt>
                <c:pt idx="544">
                  <c:v>329.13168968731128</c:v>
                </c:pt>
                <c:pt idx="545">
                  <c:v>329.06421998759055</c:v>
                </c:pt>
                <c:pt idx="546">
                  <c:v>329.04426684823301</c:v>
                </c:pt>
                <c:pt idx="547">
                  <c:v>328.92384117883466</c:v>
                </c:pt>
                <c:pt idx="548">
                  <c:v>328.65636154324125</c:v>
                </c:pt>
                <c:pt idx="549">
                  <c:v>328.34678421982471</c:v>
                </c:pt>
                <c:pt idx="550">
                  <c:v>328.24884700151449</c:v>
                </c:pt>
                <c:pt idx="551">
                  <c:v>327.99542255243512</c:v>
                </c:pt>
                <c:pt idx="552">
                  <c:v>327.80963049041537</c:v>
                </c:pt>
                <c:pt idx="553">
                  <c:v>327.83592041474924</c:v>
                </c:pt>
                <c:pt idx="554">
                  <c:v>327.67164821391168</c:v>
                </c:pt>
                <c:pt idx="555">
                  <c:v>327.73355508034683</c:v>
                </c:pt>
                <c:pt idx="556">
                  <c:v>327.73512762007914</c:v>
                </c:pt>
                <c:pt idx="557">
                  <c:v>327.85263208098337</c:v>
                </c:pt>
                <c:pt idx="558">
                  <c:v>327.85531756511648</c:v>
                </c:pt>
                <c:pt idx="559">
                  <c:v>328.00679528720252</c:v>
                </c:pt>
                <c:pt idx="560">
                  <c:v>327.98343968592866</c:v>
                </c:pt>
                <c:pt idx="561">
                  <c:v>328.07101094027172</c:v>
                </c:pt>
                <c:pt idx="562">
                  <c:v>328.04832249066874</c:v>
                </c:pt>
                <c:pt idx="563">
                  <c:v>328.03310877194508</c:v>
                </c:pt>
                <c:pt idx="564">
                  <c:v>328.20690705966047</c:v>
                </c:pt>
                <c:pt idx="565">
                  <c:v>329.21381382273768</c:v>
                </c:pt>
                <c:pt idx="566">
                  <c:v>329.18124976201756</c:v>
                </c:pt>
                <c:pt idx="567">
                  <c:v>328.6797570171812</c:v>
                </c:pt>
                <c:pt idx="568">
                  <c:v>330.04902853762627</c:v>
                </c:pt>
                <c:pt idx="569">
                  <c:v>332.21119394044632</c:v>
                </c:pt>
                <c:pt idx="570">
                  <c:v>333.27583830862858</c:v>
                </c:pt>
                <c:pt idx="571">
                  <c:v>333.25684857792999</c:v>
                </c:pt>
                <c:pt idx="572">
                  <c:v>330.86880437680969</c:v>
                </c:pt>
                <c:pt idx="573">
                  <c:v>329.76913466996172</c:v>
                </c:pt>
                <c:pt idx="574">
                  <c:v>330.76592583142718</c:v>
                </c:pt>
                <c:pt idx="575">
                  <c:v>331.14536028710324</c:v>
                </c:pt>
                <c:pt idx="576">
                  <c:v>330.67274007757402</c:v>
                </c:pt>
                <c:pt idx="577">
                  <c:v>330.06651117245639</c:v>
                </c:pt>
                <c:pt idx="578">
                  <c:v>329.69760733367536</c:v>
                </c:pt>
                <c:pt idx="579">
                  <c:v>329.41443652468985</c:v>
                </c:pt>
                <c:pt idx="580">
                  <c:v>330.48939375591368</c:v>
                </c:pt>
                <c:pt idx="581">
                  <c:v>330.61577405305678</c:v>
                </c:pt>
                <c:pt idx="582">
                  <c:v>329.78294036026756</c:v>
                </c:pt>
                <c:pt idx="583">
                  <c:v>329.7595740349505</c:v>
                </c:pt>
                <c:pt idx="584">
                  <c:v>329.6989090835425</c:v>
                </c:pt>
                <c:pt idx="585">
                  <c:v>329.47384268979289</c:v>
                </c:pt>
                <c:pt idx="586">
                  <c:v>329.83147659298845</c:v>
                </c:pt>
                <c:pt idx="587">
                  <c:v>328.31335578139021</c:v>
                </c:pt>
                <c:pt idx="588">
                  <c:v>328.34656716724447</c:v>
                </c:pt>
                <c:pt idx="589">
                  <c:v>328.82531648512253</c:v>
                </c:pt>
                <c:pt idx="590">
                  <c:v>328.59406426697484</c:v>
                </c:pt>
                <c:pt idx="591">
                  <c:v>329.04532613631159</c:v>
                </c:pt>
                <c:pt idx="592">
                  <c:v>328.90609370163668</c:v>
                </c:pt>
                <c:pt idx="593">
                  <c:v>330.00929570567286</c:v>
                </c:pt>
                <c:pt idx="594">
                  <c:v>329.89274632401685</c:v>
                </c:pt>
                <c:pt idx="595">
                  <c:v>330.38044131852189</c:v>
                </c:pt>
                <c:pt idx="596">
                  <c:v>314.48275135467941</c:v>
                </c:pt>
                <c:pt idx="597">
                  <c:v>302.69862324743207</c:v>
                </c:pt>
                <c:pt idx="598">
                  <c:v>287.7954143168746</c:v>
                </c:pt>
                <c:pt idx="599">
                  <c:v>273.25177626338717</c:v>
                </c:pt>
                <c:pt idx="600">
                  <c:v>269.86523719604241</c:v>
                </c:pt>
                <c:pt idx="601">
                  <c:v>266.15406991361294</c:v>
                </c:pt>
                <c:pt idx="602">
                  <c:v>262.92027486575711</c:v>
                </c:pt>
                <c:pt idx="603">
                  <c:v>264.53012023011615</c:v>
                </c:pt>
                <c:pt idx="604">
                  <c:v>269.48269450033422</c:v>
                </c:pt>
                <c:pt idx="605">
                  <c:v>276.94807517593898</c:v>
                </c:pt>
                <c:pt idx="606">
                  <c:v>307.04409827207826</c:v>
                </c:pt>
                <c:pt idx="607">
                  <c:v>341.34662879673033</c:v>
                </c:pt>
                <c:pt idx="608">
                  <c:v>323.72884232520624</c:v>
                </c:pt>
                <c:pt idx="609">
                  <c:v>343.49081164588318</c:v>
                </c:pt>
                <c:pt idx="610">
                  <c:v>343.29926983069601</c:v>
                </c:pt>
                <c:pt idx="611">
                  <c:v>352.32043685604509</c:v>
                </c:pt>
                <c:pt idx="612">
                  <c:v>345.39434561265688</c:v>
                </c:pt>
                <c:pt idx="613">
                  <c:v>345.84372146390768</c:v>
                </c:pt>
                <c:pt idx="614">
                  <c:v>346.95253870160849</c:v>
                </c:pt>
                <c:pt idx="615">
                  <c:v>347.10949321816582</c:v>
                </c:pt>
                <c:pt idx="616">
                  <c:v>347.64396401032155</c:v>
                </c:pt>
                <c:pt idx="617">
                  <c:v>346.52830655777694</c:v>
                </c:pt>
                <c:pt idx="618">
                  <c:v>349.12588875320847</c:v>
                </c:pt>
                <c:pt idx="619">
                  <c:v>349.02572399105395</c:v>
                </c:pt>
                <c:pt idx="620">
                  <c:v>348.70764467017403</c:v>
                </c:pt>
                <c:pt idx="621">
                  <c:v>350.16494299129994</c:v>
                </c:pt>
                <c:pt idx="622">
                  <c:v>349.29909495629215</c:v>
                </c:pt>
                <c:pt idx="623">
                  <c:v>347.68490654969906</c:v>
                </c:pt>
                <c:pt idx="624">
                  <c:v>346.88912870097539</c:v>
                </c:pt>
                <c:pt idx="625">
                  <c:v>345.9227486230161</c:v>
                </c:pt>
                <c:pt idx="626">
                  <c:v>345.01079888477909</c:v>
                </c:pt>
                <c:pt idx="627">
                  <c:v>346.44606297563939</c:v>
                </c:pt>
                <c:pt idx="628">
                  <c:v>347.62268156199337</c:v>
                </c:pt>
              </c:numCache>
            </c:numRef>
          </c:val>
          <c:smooth val="0"/>
          <c:extLst>
            <c:ext xmlns:c16="http://schemas.microsoft.com/office/drawing/2014/chart" uri="{C3380CC4-5D6E-409C-BE32-E72D297353CC}">
              <c16:uniqueId val="{00000000-8D1F-45E9-9169-4B6693303E8F}"/>
            </c:ext>
          </c:extLst>
        </c:ser>
        <c:ser>
          <c:idx val="1"/>
          <c:order val="1"/>
          <c:tx>
            <c:strRef>
              <c:f>Sheet1!$R$1</c:f>
              <c:strCache>
                <c:ptCount val="1"/>
                <c:pt idx="0">
                  <c:v>Предикције другог модела</c:v>
                </c:pt>
              </c:strCache>
            </c:strRef>
          </c:tx>
          <c:spPr>
            <a:ln w="28575" cap="rnd">
              <a:solidFill>
                <a:schemeClr val="accent2"/>
              </a:solidFill>
              <a:round/>
            </a:ln>
            <a:effectLst/>
          </c:spPr>
          <c:marker>
            <c:symbol val="none"/>
          </c:marker>
          <c:val>
            <c:numRef>
              <c:f>Sheet1!$R$2:$R$659</c:f>
              <c:numCache>
                <c:formatCode>General</c:formatCode>
                <c:ptCount val="658"/>
                <c:pt idx="0">
                  <c:v>299.4607598117754</c:v>
                </c:pt>
                <c:pt idx="1">
                  <c:v>302.19006772949791</c:v>
                </c:pt>
                <c:pt idx="2">
                  <c:v>308.24886462442061</c:v>
                </c:pt>
                <c:pt idx="3">
                  <c:v>305.50056399193005</c:v>
                </c:pt>
                <c:pt idx="4">
                  <c:v>305.65260074937504</c:v>
                </c:pt>
                <c:pt idx="5">
                  <c:v>307.93062613573238</c:v>
                </c:pt>
                <c:pt idx="6">
                  <c:v>307.99105065340791</c:v>
                </c:pt>
                <c:pt idx="7">
                  <c:v>307.86675080993899</c:v>
                </c:pt>
                <c:pt idx="8">
                  <c:v>306.53015938948363</c:v>
                </c:pt>
                <c:pt idx="9">
                  <c:v>305.13416437661061</c:v>
                </c:pt>
                <c:pt idx="10">
                  <c:v>304.63405882451559</c:v>
                </c:pt>
                <c:pt idx="11">
                  <c:v>304.42540616019033</c:v>
                </c:pt>
                <c:pt idx="12">
                  <c:v>304.66166418244342</c:v>
                </c:pt>
                <c:pt idx="13">
                  <c:v>304.44810056581025</c:v>
                </c:pt>
                <c:pt idx="14">
                  <c:v>304.70182068615082</c:v>
                </c:pt>
                <c:pt idx="15">
                  <c:v>304.79410036852408</c:v>
                </c:pt>
                <c:pt idx="16">
                  <c:v>304.79875074058856</c:v>
                </c:pt>
                <c:pt idx="17">
                  <c:v>304.47137836219792</c:v>
                </c:pt>
                <c:pt idx="18">
                  <c:v>304.57048946419343</c:v>
                </c:pt>
                <c:pt idx="19">
                  <c:v>304.78888611455636</c:v>
                </c:pt>
                <c:pt idx="20">
                  <c:v>256.49470334650516</c:v>
                </c:pt>
                <c:pt idx="21">
                  <c:v>255.40755619852456</c:v>
                </c:pt>
                <c:pt idx="22">
                  <c:v>254.10701881839134</c:v>
                </c:pt>
                <c:pt idx="23">
                  <c:v>254.82059719840854</c:v>
                </c:pt>
                <c:pt idx="24">
                  <c:v>256.69701341756695</c:v>
                </c:pt>
                <c:pt idx="25">
                  <c:v>257.09972758936692</c:v>
                </c:pt>
                <c:pt idx="26">
                  <c:v>254.97464811553164</c:v>
                </c:pt>
                <c:pt idx="27">
                  <c:v>254.87240207516018</c:v>
                </c:pt>
                <c:pt idx="28">
                  <c:v>253.46418712044996</c:v>
                </c:pt>
                <c:pt idx="29">
                  <c:v>254.60734536303013</c:v>
                </c:pt>
                <c:pt idx="30">
                  <c:v>255.04173212484244</c:v>
                </c:pt>
                <c:pt idx="31">
                  <c:v>248.0351656931702</c:v>
                </c:pt>
                <c:pt idx="32">
                  <c:v>254.95108752235575</c:v>
                </c:pt>
                <c:pt idx="33">
                  <c:v>254.73417068031785</c:v>
                </c:pt>
                <c:pt idx="34">
                  <c:v>257.50699764242734</c:v>
                </c:pt>
                <c:pt idx="35">
                  <c:v>251.20534106744762</c:v>
                </c:pt>
                <c:pt idx="36">
                  <c:v>253.33603664105891</c:v>
                </c:pt>
                <c:pt idx="37">
                  <c:v>255.98331072984092</c:v>
                </c:pt>
                <c:pt idx="38">
                  <c:v>251.20042838620043</c:v>
                </c:pt>
                <c:pt idx="39">
                  <c:v>251.32581698991976</c:v>
                </c:pt>
                <c:pt idx="40">
                  <c:v>394.21240072700596</c:v>
                </c:pt>
                <c:pt idx="41">
                  <c:v>396.08062805521752</c:v>
                </c:pt>
                <c:pt idx="42">
                  <c:v>403.37147748901037</c:v>
                </c:pt>
                <c:pt idx="43">
                  <c:v>403.93633675597891</c:v>
                </c:pt>
                <c:pt idx="44">
                  <c:v>406.48435859714169</c:v>
                </c:pt>
                <c:pt idx="45">
                  <c:v>408.03846783023232</c:v>
                </c:pt>
                <c:pt idx="46">
                  <c:v>407.94986400995447</c:v>
                </c:pt>
                <c:pt idx="47">
                  <c:v>404.91645204531267</c:v>
                </c:pt>
                <c:pt idx="48">
                  <c:v>403.64411683690662</c:v>
                </c:pt>
                <c:pt idx="49">
                  <c:v>397.17570155488437</c:v>
                </c:pt>
                <c:pt idx="50">
                  <c:v>396.69245689344586</c:v>
                </c:pt>
                <c:pt idx="51">
                  <c:v>394.6392488370592</c:v>
                </c:pt>
                <c:pt idx="52">
                  <c:v>387.26098609163495</c:v>
                </c:pt>
                <c:pt idx="53">
                  <c:v>381.76898280408824</c:v>
                </c:pt>
                <c:pt idx="54">
                  <c:v>373.82743553402742</c:v>
                </c:pt>
                <c:pt idx="55">
                  <c:v>359.61745179776392</c:v>
                </c:pt>
                <c:pt idx="56">
                  <c:v>349.15024260678609</c:v>
                </c:pt>
                <c:pt idx="57">
                  <c:v>344.43721581116478</c:v>
                </c:pt>
                <c:pt idx="58">
                  <c:v>335.24631260877561</c:v>
                </c:pt>
                <c:pt idx="59">
                  <c:v>317.1978192066735</c:v>
                </c:pt>
                <c:pt idx="60">
                  <c:v>162.16727540942583</c:v>
                </c:pt>
                <c:pt idx="61">
                  <c:v>168.61164491146951</c:v>
                </c:pt>
                <c:pt idx="62">
                  <c:v>175.31576579912894</c:v>
                </c:pt>
                <c:pt idx="63">
                  <c:v>181.05620499896548</c:v>
                </c:pt>
                <c:pt idx="64">
                  <c:v>187.04059086456832</c:v>
                </c:pt>
                <c:pt idx="65">
                  <c:v>193.26655951579116</c:v>
                </c:pt>
                <c:pt idx="66">
                  <c:v>202.757883452361</c:v>
                </c:pt>
                <c:pt idx="67">
                  <c:v>208.71653806665668</c:v>
                </c:pt>
                <c:pt idx="68">
                  <c:v>210.94322815110246</c:v>
                </c:pt>
                <c:pt idx="69">
                  <c:v>216.9891610646925</c:v>
                </c:pt>
                <c:pt idx="70">
                  <c:v>228.16552207667283</c:v>
                </c:pt>
                <c:pt idx="71">
                  <c:v>234.03036037111008</c:v>
                </c:pt>
                <c:pt idx="72">
                  <c:v>224.25735010370275</c:v>
                </c:pt>
                <c:pt idx="73">
                  <c:v>218.52903964576882</c:v>
                </c:pt>
                <c:pt idx="74">
                  <c:v>220.35422838514933</c:v>
                </c:pt>
                <c:pt idx="75">
                  <c:v>221.53968511229056</c:v>
                </c:pt>
                <c:pt idx="76">
                  <c:v>218.96515355743651</c:v>
                </c:pt>
                <c:pt idx="77">
                  <c:v>215.92370192717323</c:v>
                </c:pt>
                <c:pt idx="78">
                  <c:v>212.57696742984439</c:v>
                </c:pt>
                <c:pt idx="79">
                  <c:v>207.87565858949972</c:v>
                </c:pt>
                <c:pt idx="80">
                  <c:v>200.84587581818045</c:v>
                </c:pt>
                <c:pt idx="81">
                  <c:v>197.25851676018499</c:v>
                </c:pt>
                <c:pt idx="82">
                  <c:v>193.42177248553821</c:v>
                </c:pt>
                <c:pt idx="83">
                  <c:v>194.05791889621852</c:v>
                </c:pt>
                <c:pt idx="84">
                  <c:v>191.7260543710394</c:v>
                </c:pt>
                <c:pt idx="85">
                  <c:v>188.30446742408657</c:v>
                </c:pt>
                <c:pt idx="86">
                  <c:v>186.11567551067793</c:v>
                </c:pt>
                <c:pt idx="87">
                  <c:v>184.66460393263137</c:v>
                </c:pt>
                <c:pt idx="88">
                  <c:v>183.94897912193085</c:v>
                </c:pt>
                <c:pt idx="89">
                  <c:v>182.09148012971565</c:v>
                </c:pt>
                <c:pt idx="90">
                  <c:v>167.90555482628443</c:v>
                </c:pt>
                <c:pt idx="91">
                  <c:v>166.59100173159572</c:v>
                </c:pt>
                <c:pt idx="92">
                  <c:v>159.30640694809102</c:v>
                </c:pt>
                <c:pt idx="93">
                  <c:v>156.64989564586233</c:v>
                </c:pt>
                <c:pt idx="94">
                  <c:v>159.60954388658689</c:v>
                </c:pt>
                <c:pt idx="95">
                  <c:v>158.26971737951362</c:v>
                </c:pt>
                <c:pt idx="96">
                  <c:v>161.58854621849213</c:v>
                </c:pt>
                <c:pt idx="97">
                  <c:v>167.20456571581786</c:v>
                </c:pt>
                <c:pt idx="98">
                  <c:v>218.86693765053496</c:v>
                </c:pt>
                <c:pt idx="99">
                  <c:v>330.45368638264347</c:v>
                </c:pt>
                <c:pt idx="100">
                  <c:v>330.14789886187202</c:v>
                </c:pt>
                <c:pt idx="101">
                  <c:v>343.49265967833895</c:v>
                </c:pt>
                <c:pt idx="102">
                  <c:v>342.06744617223535</c:v>
                </c:pt>
                <c:pt idx="103">
                  <c:v>323.03835881942871</c:v>
                </c:pt>
                <c:pt idx="104">
                  <c:v>338.64059216571138</c:v>
                </c:pt>
                <c:pt idx="105">
                  <c:v>328.81523945110717</c:v>
                </c:pt>
                <c:pt idx="106">
                  <c:v>321.69970075173387</c:v>
                </c:pt>
                <c:pt idx="107">
                  <c:v>310.57383667340076</c:v>
                </c:pt>
                <c:pt idx="108">
                  <c:v>289.43337660649371</c:v>
                </c:pt>
                <c:pt idx="109">
                  <c:v>289.44115648359394</c:v>
                </c:pt>
                <c:pt idx="110">
                  <c:v>293.90653799139534</c:v>
                </c:pt>
                <c:pt idx="111">
                  <c:v>294.64614195626234</c:v>
                </c:pt>
                <c:pt idx="112">
                  <c:v>294.25440272945502</c:v>
                </c:pt>
                <c:pt idx="113">
                  <c:v>290.54495269160026</c:v>
                </c:pt>
                <c:pt idx="114">
                  <c:v>290.96436717635771</c:v>
                </c:pt>
                <c:pt idx="115">
                  <c:v>291.95183182768392</c:v>
                </c:pt>
                <c:pt idx="116">
                  <c:v>294.09877870584847</c:v>
                </c:pt>
                <c:pt idx="117">
                  <c:v>292.01228300589258</c:v>
                </c:pt>
                <c:pt idx="118">
                  <c:v>285.75687637639857</c:v>
                </c:pt>
                <c:pt idx="119">
                  <c:v>286.33915040783626</c:v>
                </c:pt>
                <c:pt idx="120">
                  <c:v>286.85147095378159</c:v>
                </c:pt>
                <c:pt idx="121">
                  <c:v>284.94698025345741</c:v>
                </c:pt>
                <c:pt idx="122">
                  <c:v>277.76958894984898</c:v>
                </c:pt>
                <c:pt idx="123">
                  <c:v>277.88370647673526</c:v>
                </c:pt>
                <c:pt idx="124">
                  <c:v>276.54315647565903</c:v>
                </c:pt>
                <c:pt idx="125">
                  <c:v>275.25018896429566</c:v>
                </c:pt>
                <c:pt idx="126">
                  <c:v>271.70038483784401</c:v>
                </c:pt>
                <c:pt idx="127">
                  <c:v>271.97191030380657</c:v>
                </c:pt>
                <c:pt idx="128">
                  <c:v>267.1458288903234</c:v>
                </c:pt>
                <c:pt idx="129">
                  <c:v>264.60962150370381</c:v>
                </c:pt>
                <c:pt idx="130">
                  <c:v>261.9674950582467</c:v>
                </c:pt>
                <c:pt idx="131">
                  <c:v>262.71669905180653</c:v>
                </c:pt>
                <c:pt idx="132">
                  <c:v>262.52530846099222</c:v>
                </c:pt>
                <c:pt idx="133">
                  <c:v>261.7578220274562</c:v>
                </c:pt>
                <c:pt idx="134">
                  <c:v>268.0712118108961</c:v>
                </c:pt>
                <c:pt idx="135">
                  <c:v>268.08594224950258</c:v>
                </c:pt>
                <c:pt idx="136">
                  <c:v>268.23970259473856</c:v>
                </c:pt>
                <c:pt idx="137">
                  <c:v>262.94259813106066</c:v>
                </c:pt>
                <c:pt idx="138">
                  <c:v>265.13773721376799</c:v>
                </c:pt>
                <c:pt idx="139">
                  <c:v>265.12810932897224</c:v>
                </c:pt>
                <c:pt idx="140">
                  <c:v>264.21137113396901</c:v>
                </c:pt>
                <c:pt idx="141">
                  <c:v>266.16892278524142</c:v>
                </c:pt>
                <c:pt idx="142">
                  <c:v>270.33248325903338</c:v>
                </c:pt>
                <c:pt idx="143">
                  <c:v>271.41696094327767</c:v>
                </c:pt>
                <c:pt idx="144">
                  <c:v>271.99356081460684</c:v>
                </c:pt>
                <c:pt idx="145">
                  <c:v>273.51416451020555</c:v>
                </c:pt>
                <c:pt idx="146">
                  <c:v>268.47995056232458</c:v>
                </c:pt>
                <c:pt idx="147">
                  <c:v>268.94083996988093</c:v>
                </c:pt>
                <c:pt idx="148">
                  <c:v>275.48188178188678</c:v>
                </c:pt>
                <c:pt idx="149">
                  <c:v>288.07147480177787</c:v>
                </c:pt>
                <c:pt idx="150">
                  <c:v>292.21652118338335</c:v>
                </c:pt>
                <c:pt idx="151">
                  <c:v>295.26330864083866</c:v>
                </c:pt>
                <c:pt idx="152">
                  <c:v>318.74236731532824</c:v>
                </c:pt>
                <c:pt idx="153">
                  <c:v>329.53223828468867</c:v>
                </c:pt>
                <c:pt idx="154">
                  <c:v>332.48106615912667</c:v>
                </c:pt>
                <c:pt idx="155">
                  <c:v>357.35431928851131</c:v>
                </c:pt>
                <c:pt idx="156">
                  <c:v>364.8424323585819</c:v>
                </c:pt>
                <c:pt idx="157">
                  <c:v>364.45842500339774</c:v>
                </c:pt>
                <c:pt idx="158">
                  <c:v>370.29863061934316</c:v>
                </c:pt>
                <c:pt idx="159">
                  <c:v>369.61597033425164</c:v>
                </c:pt>
                <c:pt idx="160">
                  <c:v>369.2581367894345</c:v>
                </c:pt>
                <c:pt idx="161">
                  <c:v>362.69399546335927</c:v>
                </c:pt>
                <c:pt idx="162">
                  <c:v>362.78655499060335</c:v>
                </c:pt>
                <c:pt idx="163">
                  <c:v>358.83284975446117</c:v>
                </c:pt>
                <c:pt idx="164">
                  <c:v>352.72642479178649</c:v>
                </c:pt>
                <c:pt idx="165">
                  <c:v>354.75816867304428</c:v>
                </c:pt>
                <c:pt idx="166">
                  <c:v>351.80297921302838</c:v>
                </c:pt>
                <c:pt idx="167">
                  <c:v>345.26125233389917</c:v>
                </c:pt>
                <c:pt idx="168">
                  <c:v>333.42942909469411</c:v>
                </c:pt>
                <c:pt idx="169">
                  <c:v>331.50339097925473</c:v>
                </c:pt>
                <c:pt idx="170">
                  <c:v>315.86965701676758</c:v>
                </c:pt>
                <c:pt idx="171">
                  <c:v>299.70525143399789</c:v>
                </c:pt>
                <c:pt idx="172">
                  <c:v>259.31451190021869</c:v>
                </c:pt>
                <c:pt idx="173">
                  <c:v>271.01817267722589</c:v>
                </c:pt>
                <c:pt idx="174">
                  <c:v>260.07009256092749</c:v>
                </c:pt>
                <c:pt idx="175">
                  <c:v>242.13858950605828</c:v>
                </c:pt>
                <c:pt idx="176">
                  <c:v>238.85526860467942</c:v>
                </c:pt>
                <c:pt idx="177">
                  <c:v>236.97492685267591</c:v>
                </c:pt>
                <c:pt idx="178">
                  <c:v>230.99908044498056</c:v>
                </c:pt>
                <c:pt idx="179">
                  <c:v>226.53237432359731</c:v>
                </c:pt>
                <c:pt idx="180">
                  <c:v>226.50224826377448</c:v>
                </c:pt>
                <c:pt idx="181">
                  <c:v>221.26564449089608</c:v>
                </c:pt>
                <c:pt idx="182">
                  <c:v>222.85278838014941</c:v>
                </c:pt>
                <c:pt idx="183">
                  <c:v>219.96841757579725</c:v>
                </c:pt>
                <c:pt idx="184">
                  <c:v>217.48869218576525</c:v>
                </c:pt>
                <c:pt idx="185">
                  <c:v>216.14283530534368</c:v>
                </c:pt>
                <c:pt idx="186">
                  <c:v>216.21913415288657</c:v>
                </c:pt>
                <c:pt idx="187">
                  <c:v>218.61383487403353</c:v>
                </c:pt>
                <c:pt idx="188">
                  <c:v>220.52617123328332</c:v>
                </c:pt>
                <c:pt idx="189">
                  <c:v>223.00898679398767</c:v>
                </c:pt>
                <c:pt idx="190">
                  <c:v>223.41667567942474</c:v>
                </c:pt>
                <c:pt idx="191">
                  <c:v>227.70783041216276</c:v>
                </c:pt>
                <c:pt idx="192">
                  <c:v>229.92312021929001</c:v>
                </c:pt>
                <c:pt idx="193">
                  <c:v>226.88555568150247</c:v>
                </c:pt>
                <c:pt idx="194">
                  <c:v>225.53768649659298</c:v>
                </c:pt>
                <c:pt idx="195">
                  <c:v>226.21408423455952</c:v>
                </c:pt>
                <c:pt idx="196">
                  <c:v>229.45109365107027</c:v>
                </c:pt>
                <c:pt idx="197">
                  <c:v>226.05384771327621</c:v>
                </c:pt>
                <c:pt idx="198">
                  <c:v>225.83391201831594</c:v>
                </c:pt>
                <c:pt idx="199">
                  <c:v>240.66458323082762</c:v>
                </c:pt>
                <c:pt idx="200">
                  <c:v>236.91626234265013</c:v>
                </c:pt>
                <c:pt idx="201">
                  <c:v>230.4835562047171</c:v>
                </c:pt>
                <c:pt idx="202">
                  <c:v>225.90922609036238</c:v>
                </c:pt>
                <c:pt idx="203">
                  <c:v>223.05502665950269</c:v>
                </c:pt>
                <c:pt idx="204">
                  <c:v>224.90891113532126</c:v>
                </c:pt>
                <c:pt idx="205">
                  <c:v>227.67134000736777</c:v>
                </c:pt>
                <c:pt idx="206">
                  <c:v>230.0836998540087</c:v>
                </c:pt>
                <c:pt idx="207">
                  <c:v>237.26687314480682</c:v>
                </c:pt>
                <c:pt idx="208">
                  <c:v>249.21479077122439</c:v>
                </c:pt>
                <c:pt idx="209">
                  <c:v>251.35944904138177</c:v>
                </c:pt>
                <c:pt idx="210">
                  <c:v>248.27936819451179</c:v>
                </c:pt>
                <c:pt idx="211">
                  <c:v>247.90020440296342</c:v>
                </c:pt>
                <c:pt idx="212">
                  <c:v>240.10461716224256</c:v>
                </c:pt>
                <c:pt idx="213">
                  <c:v>235.73912007254876</c:v>
                </c:pt>
                <c:pt idx="214">
                  <c:v>224.51357653804348</c:v>
                </c:pt>
                <c:pt idx="215">
                  <c:v>210.33200110806467</c:v>
                </c:pt>
                <c:pt idx="216">
                  <c:v>201.14038925658136</c:v>
                </c:pt>
                <c:pt idx="217">
                  <c:v>203.79979101471935</c:v>
                </c:pt>
                <c:pt idx="218">
                  <c:v>192.46163115450258</c:v>
                </c:pt>
                <c:pt idx="219">
                  <c:v>191.94622523136277</c:v>
                </c:pt>
                <c:pt idx="220">
                  <c:v>198.04550886001701</c:v>
                </c:pt>
                <c:pt idx="221">
                  <c:v>209.4076189985991</c:v>
                </c:pt>
                <c:pt idx="222">
                  <c:v>214.66287936225311</c:v>
                </c:pt>
                <c:pt idx="223">
                  <c:v>231.42567518614038</c:v>
                </c:pt>
                <c:pt idx="224">
                  <c:v>244.67351789214314</c:v>
                </c:pt>
                <c:pt idx="225">
                  <c:v>214.20431884869271</c:v>
                </c:pt>
                <c:pt idx="226">
                  <c:v>214.67555992082742</c:v>
                </c:pt>
                <c:pt idx="227">
                  <c:v>215.1285156215657</c:v>
                </c:pt>
                <c:pt idx="228">
                  <c:v>210.51350844013862</c:v>
                </c:pt>
                <c:pt idx="229">
                  <c:v>158.55831612126119</c:v>
                </c:pt>
                <c:pt idx="230">
                  <c:v>158.93351583626753</c:v>
                </c:pt>
                <c:pt idx="231">
                  <c:v>161.07228575307605</c:v>
                </c:pt>
                <c:pt idx="232">
                  <c:v>162.72557011998975</c:v>
                </c:pt>
                <c:pt idx="233">
                  <c:v>162.34039181109966</c:v>
                </c:pt>
                <c:pt idx="234">
                  <c:v>161.65929279906499</c:v>
                </c:pt>
                <c:pt idx="235">
                  <c:v>160.85654195133756</c:v>
                </c:pt>
                <c:pt idx="236">
                  <c:v>160.78390475345705</c:v>
                </c:pt>
                <c:pt idx="237">
                  <c:v>160.25168912560559</c:v>
                </c:pt>
                <c:pt idx="238">
                  <c:v>159.355379607141</c:v>
                </c:pt>
                <c:pt idx="239">
                  <c:v>159.00482439406028</c:v>
                </c:pt>
                <c:pt idx="240">
                  <c:v>159.27414064377135</c:v>
                </c:pt>
                <c:pt idx="241">
                  <c:v>159.26389749219101</c:v>
                </c:pt>
                <c:pt idx="242">
                  <c:v>158.11097640708908</c:v>
                </c:pt>
                <c:pt idx="243">
                  <c:v>157.69409316941841</c:v>
                </c:pt>
                <c:pt idx="244">
                  <c:v>156.77176355112107</c:v>
                </c:pt>
                <c:pt idx="245">
                  <c:v>156.19993030815218</c:v>
                </c:pt>
                <c:pt idx="246">
                  <c:v>155.7800659884968</c:v>
                </c:pt>
                <c:pt idx="247">
                  <c:v>155.3324693572458</c:v>
                </c:pt>
                <c:pt idx="248">
                  <c:v>155.25274684792919</c:v>
                </c:pt>
                <c:pt idx="249">
                  <c:v>154.93308749915138</c:v>
                </c:pt>
                <c:pt idx="250">
                  <c:v>154.83354392622704</c:v>
                </c:pt>
                <c:pt idx="251">
                  <c:v>154.75382112146468</c:v>
                </c:pt>
                <c:pt idx="252">
                  <c:v>155.16725327553945</c:v>
                </c:pt>
                <c:pt idx="253">
                  <c:v>157.1864442228142</c:v>
                </c:pt>
                <c:pt idx="254">
                  <c:v>158.94422090492824</c:v>
                </c:pt>
                <c:pt idx="255">
                  <c:v>159.14881593551792</c:v>
                </c:pt>
                <c:pt idx="256">
                  <c:v>162.84111426189074</c:v>
                </c:pt>
                <c:pt idx="257">
                  <c:v>163.79688051488765</c:v>
                </c:pt>
                <c:pt idx="258">
                  <c:v>163.26686404440972</c:v>
                </c:pt>
                <c:pt idx="259">
                  <c:v>170.00204635306056</c:v>
                </c:pt>
                <c:pt idx="260">
                  <c:v>168.21975643642895</c:v>
                </c:pt>
                <c:pt idx="261">
                  <c:v>169.24968318146097</c:v>
                </c:pt>
                <c:pt idx="262">
                  <c:v>168.44512122915364</c:v>
                </c:pt>
                <c:pt idx="263">
                  <c:v>229.37212480853196</c:v>
                </c:pt>
                <c:pt idx="264">
                  <c:v>228.97730331522467</c:v>
                </c:pt>
                <c:pt idx="265">
                  <c:v>230.09070510639816</c:v>
                </c:pt>
                <c:pt idx="266">
                  <c:v>227.37956287071978</c:v>
                </c:pt>
                <c:pt idx="267">
                  <c:v>228.9719989709443</c:v>
                </c:pt>
                <c:pt idx="268">
                  <c:v>228.05183303267637</c:v>
                </c:pt>
                <c:pt idx="269">
                  <c:v>227.92330891720363</c:v>
                </c:pt>
                <c:pt idx="270">
                  <c:v>228.17136095396231</c:v>
                </c:pt>
                <c:pt idx="271">
                  <c:v>227.12291528967324</c:v>
                </c:pt>
                <c:pt idx="272">
                  <c:v>223.69743435422041</c:v>
                </c:pt>
                <c:pt idx="273">
                  <c:v>227.85686968052664</c:v>
                </c:pt>
                <c:pt idx="274">
                  <c:v>224.46197967819674</c:v>
                </c:pt>
                <c:pt idx="275">
                  <c:v>226.69876191565061</c:v>
                </c:pt>
                <c:pt idx="276">
                  <c:v>229.00109606400554</c:v>
                </c:pt>
                <c:pt idx="277">
                  <c:v>225.78596249705348</c:v>
                </c:pt>
                <c:pt idx="278">
                  <c:v>224.21838582117579</c:v>
                </c:pt>
                <c:pt idx="279">
                  <c:v>223.44966132753098</c:v>
                </c:pt>
                <c:pt idx="280">
                  <c:v>223.79641828496966</c:v>
                </c:pt>
                <c:pt idx="281">
                  <c:v>226.65502610838996</c:v>
                </c:pt>
                <c:pt idx="282">
                  <c:v>225.36499644968126</c:v>
                </c:pt>
                <c:pt idx="283">
                  <c:v>224.38662746204713</c:v>
                </c:pt>
                <c:pt idx="284">
                  <c:v>224.06299625560632</c:v>
                </c:pt>
                <c:pt idx="285">
                  <c:v>229.86288735964385</c:v>
                </c:pt>
                <c:pt idx="286">
                  <c:v>229.81925007976162</c:v>
                </c:pt>
                <c:pt idx="287">
                  <c:v>229.32210835513359</c:v>
                </c:pt>
                <c:pt idx="288">
                  <c:v>229.25665373996537</c:v>
                </c:pt>
                <c:pt idx="289">
                  <c:v>223.67250277929281</c:v>
                </c:pt>
                <c:pt idx="290">
                  <c:v>222.87573299788536</c:v>
                </c:pt>
                <c:pt idx="291">
                  <c:v>222.02429971943852</c:v>
                </c:pt>
                <c:pt idx="292">
                  <c:v>221.68709194181906</c:v>
                </c:pt>
                <c:pt idx="293">
                  <c:v>221.40416423620889</c:v>
                </c:pt>
                <c:pt idx="294">
                  <c:v>221.31662691886257</c:v>
                </c:pt>
                <c:pt idx="295">
                  <c:v>220.5409393248998</c:v>
                </c:pt>
                <c:pt idx="296">
                  <c:v>219.66833323909037</c:v>
                </c:pt>
                <c:pt idx="297">
                  <c:v>216.52175969155778</c:v>
                </c:pt>
                <c:pt idx="298">
                  <c:v>204.3799116098802</c:v>
                </c:pt>
                <c:pt idx="299">
                  <c:v>234.27816778877306</c:v>
                </c:pt>
                <c:pt idx="300">
                  <c:v>237.48754658406222</c:v>
                </c:pt>
                <c:pt idx="301">
                  <c:v>238.87062273666905</c:v>
                </c:pt>
                <c:pt idx="302">
                  <c:v>238.81465917860976</c:v>
                </c:pt>
                <c:pt idx="303">
                  <c:v>240.06989646231142</c:v>
                </c:pt>
                <c:pt idx="304">
                  <c:v>235.80416396351302</c:v>
                </c:pt>
                <c:pt idx="305">
                  <c:v>237.32014390309396</c:v>
                </c:pt>
                <c:pt idx="306">
                  <c:v>235.14521621508331</c:v>
                </c:pt>
                <c:pt idx="307">
                  <c:v>243.08068150215701</c:v>
                </c:pt>
                <c:pt idx="308">
                  <c:v>239.86567641435269</c:v>
                </c:pt>
                <c:pt idx="309">
                  <c:v>237.98608430807039</c:v>
                </c:pt>
                <c:pt idx="310">
                  <c:v>237.29091517488698</c:v>
                </c:pt>
                <c:pt idx="311">
                  <c:v>235.96438747054657</c:v>
                </c:pt>
                <c:pt idx="312">
                  <c:v>247.68287529472491</c:v>
                </c:pt>
                <c:pt idx="313">
                  <c:v>252.88698922357665</c:v>
                </c:pt>
                <c:pt idx="314">
                  <c:v>253.39306809747981</c:v>
                </c:pt>
                <c:pt idx="315">
                  <c:v>245.33976137179371</c:v>
                </c:pt>
                <c:pt idx="316">
                  <c:v>245.05567016395943</c:v>
                </c:pt>
                <c:pt idx="317">
                  <c:v>240.33070160710878</c:v>
                </c:pt>
                <c:pt idx="318">
                  <c:v>245.77459463226518</c:v>
                </c:pt>
                <c:pt idx="319">
                  <c:v>243.8179816017404</c:v>
                </c:pt>
                <c:pt idx="320">
                  <c:v>241.32748782686264</c:v>
                </c:pt>
                <c:pt idx="321">
                  <c:v>242.79622332256855</c:v>
                </c:pt>
                <c:pt idx="322">
                  <c:v>244.99017266790258</c:v>
                </c:pt>
                <c:pt idx="323">
                  <c:v>243.45398552386132</c:v>
                </c:pt>
                <c:pt idx="324">
                  <c:v>241.29368136422792</c:v>
                </c:pt>
                <c:pt idx="325">
                  <c:v>244.29126535376571</c:v>
                </c:pt>
                <c:pt idx="326">
                  <c:v>245.2683296681287</c:v>
                </c:pt>
                <c:pt idx="327">
                  <c:v>245.04023318135131</c:v>
                </c:pt>
                <c:pt idx="328">
                  <c:v>244.7864661622728</c:v>
                </c:pt>
                <c:pt idx="329">
                  <c:v>251.30606320696319</c:v>
                </c:pt>
                <c:pt idx="330">
                  <c:v>242.08885802772818</c:v>
                </c:pt>
                <c:pt idx="331">
                  <c:v>240.7920058167584</c:v>
                </c:pt>
                <c:pt idx="332">
                  <c:v>233.39600287054566</c:v>
                </c:pt>
                <c:pt idx="333">
                  <c:v>239.46467190162127</c:v>
                </c:pt>
                <c:pt idx="334">
                  <c:v>244.75516056551919</c:v>
                </c:pt>
                <c:pt idx="335">
                  <c:v>247.88901081652767</c:v>
                </c:pt>
                <c:pt idx="336">
                  <c:v>243.08555409637449</c:v>
                </c:pt>
                <c:pt idx="337">
                  <c:v>241.98621992564051</c:v>
                </c:pt>
                <c:pt idx="338">
                  <c:v>240.63126930509179</c:v>
                </c:pt>
                <c:pt idx="339">
                  <c:v>242.47337078795465</c:v>
                </c:pt>
                <c:pt idx="340">
                  <c:v>241.38839891072911</c:v>
                </c:pt>
                <c:pt idx="341">
                  <c:v>212.84189454390219</c:v>
                </c:pt>
                <c:pt idx="342">
                  <c:v>211.62024387710301</c:v>
                </c:pt>
                <c:pt idx="343">
                  <c:v>219.73762296646467</c:v>
                </c:pt>
                <c:pt idx="344">
                  <c:v>222.14934088662801</c:v>
                </c:pt>
                <c:pt idx="345">
                  <c:v>230.50777958953418</c:v>
                </c:pt>
                <c:pt idx="346">
                  <c:v>234.16849066627375</c:v>
                </c:pt>
                <c:pt idx="347">
                  <c:v>231.88585473373422</c:v>
                </c:pt>
                <c:pt idx="348">
                  <c:v>239.63470436223758</c:v>
                </c:pt>
                <c:pt idx="349">
                  <c:v>244.4448044098429</c:v>
                </c:pt>
                <c:pt idx="350">
                  <c:v>247.7710667007062</c:v>
                </c:pt>
                <c:pt idx="351">
                  <c:v>247.58352345301694</c:v>
                </c:pt>
                <c:pt idx="352">
                  <c:v>242.44331677271103</c:v>
                </c:pt>
                <c:pt idx="353">
                  <c:v>240.51600338704003</c:v>
                </c:pt>
                <c:pt idx="354">
                  <c:v>240.53794609307639</c:v>
                </c:pt>
                <c:pt idx="355">
                  <c:v>235.75559834820132</c:v>
                </c:pt>
                <c:pt idx="356">
                  <c:v>237.10376900762449</c:v>
                </c:pt>
                <c:pt idx="357">
                  <c:v>236.30946401809541</c:v>
                </c:pt>
                <c:pt idx="358">
                  <c:v>189.85690401689754</c:v>
                </c:pt>
                <c:pt idx="359">
                  <c:v>202.62857788498508</c:v>
                </c:pt>
                <c:pt idx="360">
                  <c:v>195.71404572437467</c:v>
                </c:pt>
                <c:pt idx="361">
                  <c:v>191.35694203621017</c:v>
                </c:pt>
                <c:pt idx="362">
                  <c:v>192.43608617169966</c:v>
                </c:pt>
                <c:pt idx="363">
                  <c:v>193.9301295403186</c:v>
                </c:pt>
                <c:pt idx="364">
                  <c:v>195.4476163292062</c:v>
                </c:pt>
                <c:pt idx="365">
                  <c:v>190.20842560558572</c:v>
                </c:pt>
                <c:pt idx="366">
                  <c:v>200.55095998571483</c:v>
                </c:pt>
                <c:pt idx="367">
                  <c:v>194.21888231255559</c:v>
                </c:pt>
                <c:pt idx="368">
                  <c:v>193.52456285724679</c:v>
                </c:pt>
                <c:pt idx="369">
                  <c:v>194.49314863864387</c:v>
                </c:pt>
                <c:pt idx="370">
                  <c:v>199.31167832006645</c:v>
                </c:pt>
                <c:pt idx="371">
                  <c:v>192.62625189568203</c:v>
                </c:pt>
                <c:pt idx="372">
                  <c:v>282.27531915497678</c:v>
                </c:pt>
                <c:pt idx="373">
                  <c:v>281.60683110741388</c:v>
                </c:pt>
                <c:pt idx="374">
                  <c:v>281.87781809094048</c:v>
                </c:pt>
                <c:pt idx="375">
                  <c:v>278.92331029324305</c:v>
                </c:pt>
                <c:pt idx="376">
                  <c:v>279.9931832344804</c:v>
                </c:pt>
                <c:pt idx="377">
                  <c:v>277.15276815826439</c:v>
                </c:pt>
                <c:pt idx="378">
                  <c:v>287.13607434243175</c:v>
                </c:pt>
                <c:pt idx="379">
                  <c:v>282.60459015769243</c:v>
                </c:pt>
                <c:pt idx="380">
                  <c:v>295.48137885187685</c:v>
                </c:pt>
                <c:pt idx="381">
                  <c:v>312.55489273445789</c:v>
                </c:pt>
                <c:pt idx="382">
                  <c:v>312.3535701111262</c:v>
                </c:pt>
                <c:pt idx="383">
                  <c:v>313.76252866507053</c:v>
                </c:pt>
                <c:pt idx="384">
                  <c:v>309.76023466542381</c:v>
                </c:pt>
                <c:pt idx="385">
                  <c:v>312.40439188136031</c:v>
                </c:pt>
                <c:pt idx="386">
                  <c:v>308.10657874269447</c:v>
                </c:pt>
                <c:pt idx="387">
                  <c:v>312.08835378102447</c:v>
                </c:pt>
                <c:pt idx="388">
                  <c:v>311.84273269602659</c:v>
                </c:pt>
                <c:pt idx="389">
                  <c:v>304.21210082694785</c:v>
                </c:pt>
                <c:pt idx="390">
                  <c:v>304.89915377571913</c:v>
                </c:pt>
                <c:pt idx="391">
                  <c:v>306.22758346889987</c:v>
                </c:pt>
                <c:pt idx="392">
                  <c:v>305.4418228261386</c:v>
                </c:pt>
                <c:pt idx="393">
                  <c:v>307.18598290870119</c:v>
                </c:pt>
                <c:pt idx="394">
                  <c:v>307.57484081006822</c:v>
                </c:pt>
                <c:pt idx="395">
                  <c:v>308.09327555287041</c:v>
                </c:pt>
                <c:pt idx="396">
                  <c:v>307.30703532879699</c:v>
                </c:pt>
                <c:pt idx="397">
                  <c:v>308.93698542370589</c:v>
                </c:pt>
                <c:pt idx="398">
                  <c:v>309.63554360912616</c:v>
                </c:pt>
                <c:pt idx="399">
                  <c:v>310.72618910110708</c:v>
                </c:pt>
                <c:pt idx="400">
                  <c:v>311.82125132069291</c:v>
                </c:pt>
                <c:pt idx="401">
                  <c:v>314.29357260949251</c:v>
                </c:pt>
                <c:pt idx="402">
                  <c:v>315.75733869189696</c:v>
                </c:pt>
                <c:pt idx="403">
                  <c:v>313.2659877749345</c:v>
                </c:pt>
                <c:pt idx="404">
                  <c:v>310.39638509301858</c:v>
                </c:pt>
                <c:pt idx="405">
                  <c:v>306.91985902016671</c:v>
                </c:pt>
                <c:pt idx="406">
                  <c:v>301.26905190203246</c:v>
                </c:pt>
                <c:pt idx="407">
                  <c:v>293.85939028970699</c:v>
                </c:pt>
                <c:pt idx="408">
                  <c:v>291.92334876369409</c:v>
                </c:pt>
                <c:pt idx="409">
                  <c:v>278.51694409717658</c:v>
                </c:pt>
                <c:pt idx="410">
                  <c:v>273.29309396735846</c:v>
                </c:pt>
                <c:pt idx="411">
                  <c:v>275.00171866648998</c:v>
                </c:pt>
                <c:pt idx="412">
                  <c:v>273.39165834619928</c:v>
                </c:pt>
                <c:pt idx="413">
                  <c:v>271.14963568189046</c:v>
                </c:pt>
                <c:pt idx="414">
                  <c:v>268.19175995431175</c:v>
                </c:pt>
                <c:pt idx="415">
                  <c:v>262.74296393551856</c:v>
                </c:pt>
                <c:pt idx="416">
                  <c:v>259.2463633524431</c:v>
                </c:pt>
                <c:pt idx="417">
                  <c:v>254.59739978818683</c:v>
                </c:pt>
                <c:pt idx="418">
                  <c:v>251.3466094092866</c:v>
                </c:pt>
                <c:pt idx="419">
                  <c:v>250.28469844308466</c:v>
                </c:pt>
                <c:pt idx="420">
                  <c:v>248.08862590709785</c:v>
                </c:pt>
                <c:pt idx="421">
                  <c:v>245.36810069690105</c:v>
                </c:pt>
                <c:pt idx="422">
                  <c:v>244.99141197179719</c:v>
                </c:pt>
                <c:pt idx="423">
                  <c:v>244.76233153059923</c:v>
                </c:pt>
                <c:pt idx="424">
                  <c:v>243.60508095617996</c:v>
                </c:pt>
                <c:pt idx="425">
                  <c:v>264.92391044372363</c:v>
                </c:pt>
                <c:pt idx="426">
                  <c:v>263.02992755330303</c:v>
                </c:pt>
                <c:pt idx="427">
                  <c:v>264.38771747114185</c:v>
                </c:pt>
                <c:pt idx="428">
                  <c:v>261.69477338965015</c:v>
                </c:pt>
                <c:pt idx="429">
                  <c:v>259.81274222279666</c:v>
                </c:pt>
                <c:pt idx="430">
                  <c:v>255.5061875142278</c:v>
                </c:pt>
                <c:pt idx="431">
                  <c:v>247.92307531170525</c:v>
                </c:pt>
                <c:pt idx="432">
                  <c:v>243.07650977243634</c:v>
                </c:pt>
                <c:pt idx="433">
                  <c:v>232.45856734400812</c:v>
                </c:pt>
                <c:pt idx="434">
                  <c:v>227.97778178648016</c:v>
                </c:pt>
                <c:pt idx="435">
                  <c:v>226.18815926391355</c:v>
                </c:pt>
                <c:pt idx="436">
                  <c:v>216.54240498609354</c:v>
                </c:pt>
                <c:pt idx="437">
                  <c:v>209.4878060294312</c:v>
                </c:pt>
                <c:pt idx="438">
                  <c:v>202.71348885062727</c:v>
                </c:pt>
                <c:pt idx="439">
                  <c:v>201.48209551547745</c:v>
                </c:pt>
                <c:pt idx="440">
                  <c:v>198.06103536706064</c:v>
                </c:pt>
                <c:pt idx="441">
                  <c:v>202.6405681864357</c:v>
                </c:pt>
                <c:pt idx="442">
                  <c:v>201.14606179935907</c:v>
                </c:pt>
                <c:pt idx="443">
                  <c:v>183.91297879733511</c:v>
                </c:pt>
                <c:pt idx="444">
                  <c:v>185.84200128874156</c:v>
                </c:pt>
                <c:pt idx="445">
                  <c:v>189.46470205988484</c:v>
                </c:pt>
                <c:pt idx="446">
                  <c:v>184.48909245290082</c:v>
                </c:pt>
                <c:pt idx="447">
                  <c:v>178.9270920007979</c:v>
                </c:pt>
                <c:pt idx="448">
                  <c:v>176.42495848189006</c:v>
                </c:pt>
                <c:pt idx="449">
                  <c:v>174.27959947937705</c:v>
                </c:pt>
                <c:pt idx="450">
                  <c:v>172.27152019625117</c:v>
                </c:pt>
                <c:pt idx="451">
                  <c:v>173.01261850421938</c:v>
                </c:pt>
                <c:pt idx="452">
                  <c:v>172.86796930011545</c:v>
                </c:pt>
                <c:pt idx="453">
                  <c:v>172.1570886748099</c:v>
                </c:pt>
                <c:pt idx="454">
                  <c:v>185.88929323127431</c:v>
                </c:pt>
                <c:pt idx="455">
                  <c:v>178.87395549809364</c:v>
                </c:pt>
                <c:pt idx="456">
                  <c:v>186.9482005546659</c:v>
                </c:pt>
                <c:pt idx="457">
                  <c:v>200.49406811871728</c:v>
                </c:pt>
                <c:pt idx="458">
                  <c:v>217.82938559719932</c:v>
                </c:pt>
                <c:pt idx="459">
                  <c:v>236.78179816316691</c:v>
                </c:pt>
                <c:pt idx="460">
                  <c:v>253.15007973104835</c:v>
                </c:pt>
                <c:pt idx="461">
                  <c:v>266.86996704786071</c:v>
                </c:pt>
                <c:pt idx="462">
                  <c:v>283.54168046314305</c:v>
                </c:pt>
                <c:pt idx="463">
                  <c:v>283.13409673575438</c:v>
                </c:pt>
                <c:pt idx="464">
                  <c:v>214.60215375392045</c:v>
                </c:pt>
                <c:pt idx="465">
                  <c:v>223.63542423034124</c:v>
                </c:pt>
                <c:pt idx="466">
                  <c:v>223.84002246028365</c:v>
                </c:pt>
                <c:pt idx="467">
                  <c:v>230.20304343875679</c:v>
                </c:pt>
                <c:pt idx="468">
                  <c:v>231.40224328649742</c:v>
                </c:pt>
                <c:pt idx="469">
                  <c:v>242.31322811883973</c:v>
                </c:pt>
                <c:pt idx="470">
                  <c:v>251.0116362414517</c:v>
                </c:pt>
                <c:pt idx="471">
                  <c:v>253.08936770396022</c:v>
                </c:pt>
                <c:pt idx="472">
                  <c:v>259.7128679479431</c:v>
                </c:pt>
                <c:pt idx="473">
                  <c:v>268.6129037733071</c:v>
                </c:pt>
                <c:pt idx="474">
                  <c:v>274.09510745353685</c:v>
                </c:pt>
                <c:pt idx="475">
                  <c:v>279.24466604068192</c:v>
                </c:pt>
                <c:pt idx="476">
                  <c:v>286.68221668986746</c:v>
                </c:pt>
                <c:pt idx="477">
                  <c:v>295.82035771076255</c:v>
                </c:pt>
                <c:pt idx="478">
                  <c:v>301.96296565917953</c:v>
                </c:pt>
                <c:pt idx="479">
                  <c:v>308.64578085788742</c:v>
                </c:pt>
                <c:pt idx="480">
                  <c:v>314.1838384811407</c:v>
                </c:pt>
                <c:pt idx="481">
                  <c:v>320.55424308735599</c:v>
                </c:pt>
                <c:pt idx="482">
                  <c:v>318.22176432037986</c:v>
                </c:pt>
                <c:pt idx="483">
                  <c:v>313.22384299390126</c:v>
                </c:pt>
                <c:pt idx="484">
                  <c:v>313.16558334562728</c:v>
                </c:pt>
                <c:pt idx="485">
                  <c:v>308.86304654708357</c:v>
                </c:pt>
                <c:pt idx="486">
                  <c:v>301.06771986969358</c:v>
                </c:pt>
                <c:pt idx="487">
                  <c:v>298.47259573460474</c:v>
                </c:pt>
                <c:pt idx="488">
                  <c:v>297.3327102515857</c:v>
                </c:pt>
                <c:pt idx="489">
                  <c:v>287.29791355698796</c:v>
                </c:pt>
                <c:pt idx="490">
                  <c:v>285.60609777509268</c:v>
                </c:pt>
                <c:pt idx="491">
                  <c:v>280.6693308997236</c:v>
                </c:pt>
                <c:pt idx="492">
                  <c:v>274.05153086438423</c:v>
                </c:pt>
                <c:pt idx="493">
                  <c:v>271.63999415270376</c:v>
                </c:pt>
                <c:pt idx="494">
                  <c:v>264.22266715047539</c:v>
                </c:pt>
                <c:pt idx="495">
                  <c:v>262.03669855035599</c:v>
                </c:pt>
                <c:pt idx="496">
                  <c:v>253.25798058293594</c:v>
                </c:pt>
                <c:pt idx="497">
                  <c:v>244.13215193861012</c:v>
                </c:pt>
                <c:pt idx="498">
                  <c:v>236.79928343791397</c:v>
                </c:pt>
                <c:pt idx="499">
                  <c:v>232.47741252867218</c:v>
                </c:pt>
                <c:pt idx="500">
                  <c:v>227.23514216815857</c:v>
                </c:pt>
                <c:pt idx="501">
                  <c:v>193.88404285285645</c:v>
                </c:pt>
                <c:pt idx="502">
                  <c:v>193.81251712870358</c:v>
                </c:pt>
                <c:pt idx="503">
                  <c:v>190.97578386138912</c:v>
                </c:pt>
                <c:pt idx="504">
                  <c:v>189.14645140226105</c:v>
                </c:pt>
                <c:pt idx="505">
                  <c:v>187.90545348781623</c:v>
                </c:pt>
                <c:pt idx="506">
                  <c:v>187.71376363343572</c:v>
                </c:pt>
                <c:pt idx="507">
                  <c:v>186.02824000418457</c:v>
                </c:pt>
                <c:pt idx="508">
                  <c:v>186.95327621010784</c:v>
                </c:pt>
                <c:pt idx="509">
                  <c:v>185.51788499282119</c:v>
                </c:pt>
                <c:pt idx="510">
                  <c:v>186.61591861644155</c:v>
                </c:pt>
                <c:pt idx="511">
                  <c:v>184.95803155575305</c:v>
                </c:pt>
                <c:pt idx="512">
                  <c:v>183.54282471449133</c:v>
                </c:pt>
                <c:pt idx="513">
                  <c:v>184.88666523578507</c:v>
                </c:pt>
                <c:pt idx="514">
                  <c:v>191.70759037268778</c:v>
                </c:pt>
                <c:pt idx="515">
                  <c:v>190.78966238503517</c:v>
                </c:pt>
                <c:pt idx="516">
                  <c:v>186.67892421035413</c:v>
                </c:pt>
                <c:pt idx="517">
                  <c:v>196.95287155303402</c:v>
                </c:pt>
                <c:pt idx="518">
                  <c:v>197.11037750762637</c:v>
                </c:pt>
                <c:pt idx="519">
                  <c:v>200.53620311529789</c:v>
                </c:pt>
                <c:pt idx="520">
                  <c:v>198.13174465549497</c:v>
                </c:pt>
                <c:pt idx="521">
                  <c:v>201.25488167792707</c:v>
                </c:pt>
                <c:pt idx="522">
                  <c:v>200.41274434193946</c:v>
                </c:pt>
                <c:pt idx="523">
                  <c:v>204.44834889772338</c:v>
                </c:pt>
                <c:pt idx="524">
                  <c:v>207.76332600928853</c:v>
                </c:pt>
                <c:pt idx="525">
                  <c:v>209.93862183554137</c:v>
                </c:pt>
                <c:pt idx="526">
                  <c:v>214.95102143758101</c:v>
                </c:pt>
                <c:pt idx="527">
                  <c:v>214.27294503643108</c:v>
                </c:pt>
                <c:pt idx="528">
                  <c:v>227.27979192372533</c:v>
                </c:pt>
                <c:pt idx="529">
                  <c:v>315.11669602829107</c:v>
                </c:pt>
                <c:pt idx="530">
                  <c:v>315.63186066530824</c:v>
                </c:pt>
                <c:pt idx="531">
                  <c:v>315.78926890945644</c:v>
                </c:pt>
                <c:pt idx="532">
                  <c:v>316.16841039745668</c:v>
                </c:pt>
                <c:pt idx="533">
                  <c:v>316.11120344826872</c:v>
                </c:pt>
                <c:pt idx="534">
                  <c:v>316.18048871378051</c:v>
                </c:pt>
                <c:pt idx="535">
                  <c:v>316.41887918798193</c:v>
                </c:pt>
                <c:pt idx="536">
                  <c:v>316.17423297179761</c:v>
                </c:pt>
                <c:pt idx="537">
                  <c:v>316.45632439133044</c:v>
                </c:pt>
                <c:pt idx="538">
                  <c:v>316.33090757606112</c:v>
                </c:pt>
                <c:pt idx="539">
                  <c:v>317.55926634265415</c:v>
                </c:pt>
                <c:pt idx="540">
                  <c:v>317.88930979670295</c:v>
                </c:pt>
                <c:pt idx="541">
                  <c:v>317.88757862077773</c:v>
                </c:pt>
                <c:pt idx="542">
                  <c:v>317.70219305272781</c:v>
                </c:pt>
                <c:pt idx="543">
                  <c:v>317.37030530185228</c:v>
                </c:pt>
                <c:pt idx="544">
                  <c:v>317.00844260542056</c:v>
                </c:pt>
                <c:pt idx="545">
                  <c:v>316.85415660361042</c:v>
                </c:pt>
                <c:pt idx="546">
                  <c:v>316.8265396060724</c:v>
                </c:pt>
                <c:pt idx="547">
                  <c:v>317.01145108720112</c:v>
                </c:pt>
                <c:pt idx="548">
                  <c:v>316.67976460899115</c:v>
                </c:pt>
                <c:pt idx="549">
                  <c:v>316.49335270933432</c:v>
                </c:pt>
                <c:pt idx="550">
                  <c:v>316.24615646436797</c:v>
                </c:pt>
                <c:pt idx="551">
                  <c:v>315.84780634787796</c:v>
                </c:pt>
                <c:pt idx="552">
                  <c:v>315.30614873515623</c:v>
                </c:pt>
                <c:pt idx="553">
                  <c:v>315.20798098165187</c:v>
                </c:pt>
                <c:pt idx="554">
                  <c:v>314.14944288984105</c:v>
                </c:pt>
                <c:pt idx="555">
                  <c:v>313.72404486466382</c:v>
                </c:pt>
                <c:pt idx="556">
                  <c:v>313.45145277711265</c:v>
                </c:pt>
                <c:pt idx="557">
                  <c:v>313.3795528205336</c:v>
                </c:pt>
                <c:pt idx="558">
                  <c:v>313.33221874730316</c:v>
                </c:pt>
                <c:pt idx="559">
                  <c:v>313.62830134830688</c:v>
                </c:pt>
                <c:pt idx="560">
                  <c:v>313.61403951078063</c:v>
                </c:pt>
                <c:pt idx="561">
                  <c:v>313.61886834488638</c:v>
                </c:pt>
                <c:pt idx="562">
                  <c:v>313.49454472961622</c:v>
                </c:pt>
                <c:pt idx="563">
                  <c:v>313.60894311152782</c:v>
                </c:pt>
                <c:pt idx="564">
                  <c:v>313.60314700281953</c:v>
                </c:pt>
                <c:pt idx="565">
                  <c:v>314.53780012397726</c:v>
                </c:pt>
                <c:pt idx="566">
                  <c:v>314.54337276140063</c:v>
                </c:pt>
                <c:pt idx="567">
                  <c:v>315.10412193064508</c:v>
                </c:pt>
                <c:pt idx="568">
                  <c:v>316.60179663630885</c:v>
                </c:pt>
                <c:pt idx="569">
                  <c:v>319.06971471680407</c:v>
                </c:pt>
                <c:pt idx="570">
                  <c:v>318.9246053807957</c:v>
                </c:pt>
                <c:pt idx="571">
                  <c:v>321.39064985875024</c:v>
                </c:pt>
                <c:pt idx="572">
                  <c:v>319.90714233366043</c:v>
                </c:pt>
                <c:pt idx="573">
                  <c:v>310.87016083428313</c:v>
                </c:pt>
                <c:pt idx="574">
                  <c:v>299.43286378848671</c:v>
                </c:pt>
                <c:pt idx="575">
                  <c:v>293.91307111733096</c:v>
                </c:pt>
                <c:pt idx="576">
                  <c:v>288.68032816899444</c:v>
                </c:pt>
                <c:pt idx="577">
                  <c:v>288.3767634413548</c:v>
                </c:pt>
                <c:pt idx="578">
                  <c:v>287.8828269819079</c:v>
                </c:pt>
                <c:pt idx="579">
                  <c:v>289.94782696815719</c:v>
                </c:pt>
                <c:pt idx="580">
                  <c:v>289.01053546877927</c:v>
                </c:pt>
                <c:pt idx="581">
                  <c:v>294.46507218475438</c:v>
                </c:pt>
                <c:pt idx="582">
                  <c:v>296.98342558334747</c:v>
                </c:pt>
                <c:pt idx="583">
                  <c:v>301.72883832012934</c:v>
                </c:pt>
                <c:pt idx="584">
                  <c:v>303.2835669186594</c:v>
                </c:pt>
                <c:pt idx="585">
                  <c:v>312.79546867980446</c:v>
                </c:pt>
                <c:pt idx="586">
                  <c:v>308.76353363770653</c:v>
                </c:pt>
                <c:pt idx="587">
                  <c:v>301.10620828613617</c:v>
                </c:pt>
                <c:pt idx="588">
                  <c:v>300.12263155748786</c:v>
                </c:pt>
                <c:pt idx="589">
                  <c:v>292.71213624583254</c:v>
                </c:pt>
                <c:pt idx="590">
                  <c:v>286.70796081155049</c:v>
                </c:pt>
                <c:pt idx="591">
                  <c:v>284.40800876196101</c:v>
                </c:pt>
                <c:pt idx="592">
                  <c:v>287.11126467994745</c:v>
                </c:pt>
                <c:pt idx="593">
                  <c:v>288.16871690454315</c:v>
                </c:pt>
                <c:pt idx="594">
                  <c:v>287.77643715735866</c:v>
                </c:pt>
                <c:pt idx="595">
                  <c:v>282.40164513030248</c:v>
                </c:pt>
                <c:pt idx="596">
                  <c:v>280.90666971401663</c:v>
                </c:pt>
                <c:pt idx="597">
                  <c:v>273.99149417218058</c:v>
                </c:pt>
                <c:pt idx="598">
                  <c:v>270.69726861945986</c:v>
                </c:pt>
                <c:pt idx="599">
                  <c:v>256.95092708150327</c:v>
                </c:pt>
                <c:pt idx="600">
                  <c:v>255.40954517945417</c:v>
                </c:pt>
                <c:pt idx="601">
                  <c:v>253.42574699998514</c:v>
                </c:pt>
                <c:pt idx="602">
                  <c:v>253.91326085171036</c:v>
                </c:pt>
                <c:pt idx="603">
                  <c:v>254.00067800937353</c:v>
                </c:pt>
                <c:pt idx="604">
                  <c:v>255.19820983205796</c:v>
                </c:pt>
                <c:pt idx="605">
                  <c:v>263.07585075606369</c:v>
                </c:pt>
                <c:pt idx="606">
                  <c:v>276.03022456961475</c:v>
                </c:pt>
                <c:pt idx="607">
                  <c:v>296.8038276254689</c:v>
                </c:pt>
                <c:pt idx="608">
                  <c:v>321.6011569314602</c:v>
                </c:pt>
                <c:pt idx="609">
                  <c:v>340.76148698961833</c:v>
                </c:pt>
                <c:pt idx="610">
                  <c:v>352.6075994803806</c:v>
                </c:pt>
                <c:pt idx="611">
                  <c:v>359.2451495754359</c:v>
                </c:pt>
                <c:pt idx="612">
                  <c:v>360.03449389705384</c:v>
                </c:pt>
                <c:pt idx="613">
                  <c:v>352.37102720184765</c:v>
                </c:pt>
                <c:pt idx="614">
                  <c:v>346.30887032226826</c:v>
                </c:pt>
                <c:pt idx="615">
                  <c:v>316.40446441757945</c:v>
                </c:pt>
                <c:pt idx="616">
                  <c:v>311.05597853104871</c:v>
                </c:pt>
                <c:pt idx="617">
                  <c:v>317.42387927147684</c:v>
                </c:pt>
                <c:pt idx="618">
                  <c:v>325.36443532678163</c:v>
                </c:pt>
                <c:pt idx="619">
                  <c:v>314.65388492720206</c:v>
                </c:pt>
                <c:pt idx="620">
                  <c:v>351.58724447830207</c:v>
                </c:pt>
                <c:pt idx="621">
                  <c:v>355.43204982769726</c:v>
                </c:pt>
                <c:pt idx="622">
                  <c:v>355.88394706128202</c:v>
                </c:pt>
                <c:pt idx="623">
                  <c:v>356.56576452377237</c:v>
                </c:pt>
                <c:pt idx="624">
                  <c:v>355.34129061821562</c:v>
                </c:pt>
                <c:pt idx="625">
                  <c:v>355.05757090592181</c:v>
                </c:pt>
                <c:pt idx="626">
                  <c:v>353.52678365919326</c:v>
                </c:pt>
                <c:pt idx="627">
                  <c:v>354.23279253153066</c:v>
                </c:pt>
                <c:pt idx="628">
                  <c:v>353.72110394223296</c:v>
                </c:pt>
              </c:numCache>
            </c:numRef>
          </c:val>
          <c:smooth val="0"/>
          <c:extLst>
            <c:ext xmlns:c16="http://schemas.microsoft.com/office/drawing/2014/chart" uri="{C3380CC4-5D6E-409C-BE32-E72D297353CC}">
              <c16:uniqueId val="{00000001-8D1F-45E9-9169-4B6693303E8F}"/>
            </c:ext>
          </c:extLst>
        </c:ser>
        <c:dLbls>
          <c:showLegendKey val="0"/>
          <c:showVal val="0"/>
          <c:showCatName val="0"/>
          <c:showSerName val="0"/>
          <c:showPercent val="0"/>
          <c:showBubbleSize val="0"/>
        </c:dLbls>
        <c:smooth val="0"/>
        <c:axId val="554361432"/>
        <c:axId val="554361760"/>
      </c:lineChart>
      <c:catAx>
        <c:axId val="5543614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4361760"/>
        <c:crosses val="autoZero"/>
        <c:auto val="1"/>
        <c:lblAlgn val="ctr"/>
        <c:lblOffset val="100"/>
        <c:noMultiLvlLbl val="0"/>
      </c:catAx>
      <c:valAx>
        <c:axId val="5543617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Денормализоване</a:t>
                </a:r>
                <a:r>
                  <a:rPr lang="sr-Cyrl-RS" baseline="0"/>
                  <a:t>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43614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Лево</a:t>
            </a:r>
            <a:r>
              <a:rPr lang="sr-Cyrl-RS" baseline="0"/>
              <a:t> око</a:t>
            </a:r>
            <a:r>
              <a:rPr lang="en-US" baseline="0"/>
              <a:t> </a:t>
            </a:r>
            <a:r>
              <a:rPr lang="en-US" i="1" baseline="0"/>
              <a:t>y</a:t>
            </a:r>
            <a:r>
              <a:rPr lang="sr-Cyrl-RS" baseline="0"/>
              <a:t> координат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1</c:f>
              <c:strCache>
                <c:ptCount val="1"/>
                <c:pt idx="0">
                  <c:v>Предикције првог модела</c:v>
                </c:pt>
              </c:strCache>
            </c:strRef>
          </c:tx>
          <c:spPr>
            <a:ln w="28575" cap="rnd">
              <a:solidFill>
                <a:schemeClr val="accent1"/>
              </a:solidFill>
              <a:round/>
            </a:ln>
            <a:effectLst/>
          </c:spPr>
          <c:marker>
            <c:symbol val="none"/>
          </c:marker>
          <c:val>
            <c:numRef>
              <c:f>Sheet1!$D$2:$D$659</c:f>
              <c:numCache>
                <c:formatCode>General</c:formatCode>
                <c:ptCount val="658"/>
                <c:pt idx="0">
                  <c:v>152.70990494574724</c:v>
                </c:pt>
                <c:pt idx="1">
                  <c:v>150.10227410671448</c:v>
                </c:pt>
                <c:pt idx="2">
                  <c:v>146.92836981155514</c:v>
                </c:pt>
                <c:pt idx="3">
                  <c:v>140.45447678935133</c:v>
                </c:pt>
                <c:pt idx="4">
                  <c:v>137.03036649347609</c:v>
                </c:pt>
                <c:pt idx="5">
                  <c:v>135.71714540408669</c:v>
                </c:pt>
                <c:pt idx="6">
                  <c:v>138.80077540594272</c:v>
                </c:pt>
                <c:pt idx="7">
                  <c:v>139.57753128780533</c:v>
                </c:pt>
                <c:pt idx="8">
                  <c:v>138.43065722450166</c:v>
                </c:pt>
                <c:pt idx="9">
                  <c:v>138.44623884569461</c:v>
                </c:pt>
                <c:pt idx="10">
                  <c:v>138.73880970670132</c:v>
                </c:pt>
                <c:pt idx="11">
                  <c:v>138.39001646443464</c:v>
                </c:pt>
                <c:pt idx="12">
                  <c:v>138.61570216666033</c:v>
                </c:pt>
                <c:pt idx="13">
                  <c:v>138.78137570056262</c:v>
                </c:pt>
                <c:pt idx="14">
                  <c:v>138.99209018411975</c:v>
                </c:pt>
                <c:pt idx="15">
                  <c:v>139.19927846967985</c:v>
                </c:pt>
                <c:pt idx="16">
                  <c:v>139.22940660324102</c:v>
                </c:pt>
                <c:pt idx="17">
                  <c:v>138.88379656242384</c:v>
                </c:pt>
                <c:pt idx="18">
                  <c:v>138.72235088632871</c:v>
                </c:pt>
                <c:pt idx="19">
                  <c:v>138.93569947761236</c:v>
                </c:pt>
                <c:pt idx="20">
                  <c:v>192.68801017374111</c:v>
                </c:pt>
                <c:pt idx="21">
                  <c:v>192.82183266622542</c:v>
                </c:pt>
                <c:pt idx="22">
                  <c:v>193.06518983480186</c:v>
                </c:pt>
                <c:pt idx="23">
                  <c:v>192.96329322471942</c:v>
                </c:pt>
                <c:pt idx="24">
                  <c:v>192.9278214295673</c:v>
                </c:pt>
                <c:pt idx="25">
                  <c:v>189.98637437320389</c:v>
                </c:pt>
                <c:pt idx="26">
                  <c:v>188.43766970697737</c:v>
                </c:pt>
                <c:pt idx="27">
                  <c:v>188.32507027764947</c:v>
                </c:pt>
                <c:pt idx="28">
                  <c:v>187.95538341297402</c:v>
                </c:pt>
                <c:pt idx="29">
                  <c:v>187.86094407886614</c:v>
                </c:pt>
                <c:pt idx="30">
                  <c:v>188.54384756829745</c:v>
                </c:pt>
                <c:pt idx="31">
                  <c:v>189.74362250329042</c:v>
                </c:pt>
                <c:pt idx="32">
                  <c:v>192.57858571141463</c:v>
                </c:pt>
                <c:pt idx="33">
                  <c:v>194.48416935165775</c:v>
                </c:pt>
                <c:pt idx="34">
                  <c:v>193.84075025947709</c:v>
                </c:pt>
                <c:pt idx="35">
                  <c:v>193.01348436759582</c:v>
                </c:pt>
                <c:pt idx="36">
                  <c:v>191.54009386257687</c:v>
                </c:pt>
                <c:pt idx="37">
                  <c:v>191.24991271729627</c:v>
                </c:pt>
                <c:pt idx="38">
                  <c:v>190.35203925191612</c:v>
                </c:pt>
                <c:pt idx="39">
                  <c:v>190.86196083463636</c:v>
                </c:pt>
                <c:pt idx="40">
                  <c:v>242.3552699781186</c:v>
                </c:pt>
                <c:pt idx="41">
                  <c:v>240.47655026602519</c:v>
                </c:pt>
                <c:pt idx="42">
                  <c:v>238.64876254415844</c:v>
                </c:pt>
                <c:pt idx="43">
                  <c:v>240.05253434626022</c:v>
                </c:pt>
                <c:pt idx="44">
                  <c:v>240.15349874212274</c:v>
                </c:pt>
                <c:pt idx="45">
                  <c:v>240.35096519391197</c:v>
                </c:pt>
                <c:pt idx="46">
                  <c:v>240.23222621102639</c:v>
                </c:pt>
                <c:pt idx="47">
                  <c:v>242.77031229583562</c:v>
                </c:pt>
                <c:pt idx="48">
                  <c:v>241.97312297422187</c:v>
                </c:pt>
                <c:pt idx="49">
                  <c:v>240.10776711204761</c:v>
                </c:pt>
                <c:pt idx="50">
                  <c:v>235.87390201823553</c:v>
                </c:pt>
                <c:pt idx="51">
                  <c:v>234.0766887737274</c:v>
                </c:pt>
                <c:pt idx="52">
                  <c:v>235.4405675629956</c:v>
                </c:pt>
                <c:pt idx="53">
                  <c:v>237.3080666323346</c:v>
                </c:pt>
                <c:pt idx="54">
                  <c:v>235.14694136835919</c:v>
                </c:pt>
                <c:pt idx="55">
                  <c:v>236.60179231028764</c:v>
                </c:pt>
                <c:pt idx="56">
                  <c:v>236.57190286882673</c:v>
                </c:pt>
                <c:pt idx="57">
                  <c:v>238.3286367746264</c:v>
                </c:pt>
                <c:pt idx="58">
                  <c:v>236.9774524912242</c:v>
                </c:pt>
                <c:pt idx="59">
                  <c:v>237.89871899028486</c:v>
                </c:pt>
                <c:pt idx="60">
                  <c:v>246.11733737828575</c:v>
                </c:pt>
                <c:pt idx="61">
                  <c:v>244.91461930636072</c:v>
                </c:pt>
                <c:pt idx="62">
                  <c:v>243.64770676136712</c:v>
                </c:pt>
                <c:pt idx="63">
                  <c:v>241.28421736779768</c:v>
                </c:pt>
                <c:pt idx="64">
                  <c:v>240.30275444821808</c:v>
                </c:pt>
                <c:pt idx="65">
                  <c:v>238.60835540817615</c:v>
                </c:pt>
                <c:pt idx="66">
                  <c:v>238.68519492784597</c:v>
                </c:pt>
                <c:pt idx="67">
                  <c:v>238.94750114996651</c:v>
                </c:pt>
                <c:pt idx="68">
                  <c:v>239.41729914832825</c:v>
                </c:pt>
                <c:pt idx="69">
                  <c:v>240.21874365272043</c:v>
                </c:pt>
                <c:pt idx="70">
                  <c:v>243.97321805214474</c:v>
                </c:pt>
                <c:pt idx="71">
                  <c:v>245.4526131150196</c:v>
                </c:pt>
                <c:pt idx="72">
                  <c:v>238.92719848342162</c:v>
                </c:pt>
                <c:pt idx="73">
                  <c:v>239.21732917159025</c:v>
                </c:pt>
                <c:pt idx="74">
                  <c:v>239.5026230823232</c:v>
                </c:pt>
                <c:pt idx="75">
                  <c:v>239.58618101344518</c:v>
                </c:pt>
                <c:pt idx="76">
                  <c:v>239.310996866332</c:v>
                </c:pt>
                <c:pt idx="77">
                  <c:v>239.58410009310714</c:v>
                </c:pt>
                <c:pt idx="78">
                  <c:v>239.82197489284286</c:v>
                </c:pt>
                <c:pt idx="79">
                  <c:v>240.30080836078344</c:v>
                </c:pt>
                <c:pt idx="80">
                  <c:v>240.15284395220201</c:v>
                </c:pt>
                <c:pt idx="81">
                  <c:v>239.43733391687113</c:v>
                </c:pt>
                <c:pt idx="82">
                  <c:v>238.79619691225523</c:v>
                </c:pt>
                <c:pt idx="83">
                  <c:v>240.19818640468253</c:v>
                </c:pt>
                <c:pt idx="84">
                  <c:v>240.31378260703818</c:v>
                </c:pt>
                <c:pt idx="85">
                  <c:v>240.84175861457172</c:v>
                </c:pt>
                <c:pt idx="86">
                  <c:v>241.08678529752001</c:v>
                </c:pt>
                <c:pt idx="87">
                  <c:v>241.08315298881197</c:v>
                </c:pt>
                <c:pt idx="88">
                  <c:v>240.9975517280065</c:v>
                </c:pt>
                <c:pt idx="89">
                  <c:v>241.04082550273523</c:v>
                </c:pt>
                <c:pt idx="90">
                  <c:v>243.37108473785233</c:v>
                </c:pt>
                <c:pt idx="91">
                  <c:v>240.50412508214791</c:v>
                </c:pt>
                <c:pt idx="92">
                  <c:v>232.93349765141929</c:v>
                </c:pt>
                <c:pt idx="93">
                  <c:v>226.27567743644974</c:v>
                </c:pt>
                <c:pt idx="94">
                  <c:v>236.34251383722855</c:v>
                </c:pt>
                <c:pt idx="95">
                  <c:v>237.71885921358435</c:v>
                </c:pt>
                <c:pt idx="96">
                  <c:v>238.67789056659038</c:v>
                </c:pt>
                <c:pt idx="97">
                  <c:v>240.99608761343731</c:v>
                </c:pt>
                <c:pt idx="98">
                  <c:v>236.61181934741293</c:v>
                </c:pt>
                <c:pt idx="99">
                  <c:v>163.80759614418184</c:v>
                </c:pt>
                <c:pt idx="100">
                  <c:v>162.67719924408576</c:v>
                </c:pt>
                <c:pt idx="101">
                  <c:v>163.13526602211797</c:v>
                </c:pt>
                <c:pt idx="102">
                  <c:v>160.21860559335926</c:v>
                </c:pt>
                <c:pt idx="103">
                  <c:v>154.0942140100542</c:v>
                </c:pt>
                <c:pt idx="104">
                  <c:v>163.56976766811081</c:v>
                </c:pt>
                <c:pt idx="105">
                  <c:v>167.33484789204766</c:v>
                </c:pt>
                <c:pt idx="106">
                  <c:v>169.90220733049324</c:v>
                </c:pt>
                <c:pt idx="107">
                  <c:v>174.57181276941193</c:v>
                </c:pt>
                <c:pt idx="108">
                  <c:v>191.61140751719583</c:v>
                </c:pt>
                <c:pt idx="109">
                  <c:v>186.45405455539807</c:v>
                </c:pt>
                <c:pt idx="110">
                  <c:v>190.97742085385906</c:v>
                </c:pt>
                <c:pt idx="111">
                  <c:v>191.4244618017527</c:v>
                </c:pt>
                <c:pt idx="112">
                  <c:v>190.40647837513922</c:v>
                </c:pt>
                <c:pt idx="113">
                  <c:v>192.73964717724084</c:v>
                </c:pt>
                <c:pt idx="114">
                  <c:v>192.39723296096048</c:v>
                </c:pt>
                <c:pt idx="115">
                  <c:v>194.38525161644478</c:v>
                </c:pt>
                <c:pt idx="116">
                  <c:v>196.12385900091235</c:v>
                </c:pt>
                <c:pt idx="117">
                  <c:v>193.73812161014413</c:v>
                </c:pt>
                <c:pt idx="118">
                  <c:v>193.46175277727966</c:v>
                </c:pt>
                <c:pt idx="119">
                  <c:v>182.89212799736995</c:v>
                </c:pt>
                <c:pt idx="120">
                  <c:v>184.00941366791849</c:v>
                </c:pt>
                <c:pt idx="121">
                  <c:v>187.85047509851375</c:v>
                </c:pt>
                <c:pt idx="122">
                  <c:v>183.48484325373582</c:v>
                </c:pt>
                <c:pt idx="123">
                  <c:v>184.09212990489101</c:v>
                </c:pt>
                <c:pt idx="124">
                  <c:v>184.63533801606226</c:v>
                </c:pt>
                <c:pt idx="125">
                  <c:v>185.28715437629094</c:v>
                </c:pt>
                <c:pt idx="126">
                  <c:v>184.50694264729569</c:v>
                </c:pt>
                <c:pt idx="127">
                  <c:v>184.39952601178169</c:v>
                </c:pt>
                <c:pt idx="128">
                  <c:v>183.23389466581341</c:v>
                </c:pt>
                <c:pt idx="129">
                  <c:v>183.46135123874069</c:v>
                </c:pt>
                <c:pt idx="130">
                  <c:v>183.99129669320573</c:v>
                </c:pt>
                <c:pt idx="131">
                  <c:v>184.65348978754403</c:v>
                </c:pt>
                <c:pt idx="132">
                  <c:v>184.76349584554623</c:v>
                </c:pt>
                <c:pt idx="133">
                  <c:v>184.04806663345386</c:v>
                </c:pt>
                <c:pt idx="134">
                  <c:v>183.02824849618639</c:v>
                </c:pt>
                <c:pt idx="135">
                  <c:v>182.66840591411005</c:v>
                </c:pt>
                <c:pt idx="136">
                  <c:v>184.12608086103413</c:v>
                </c:pt>
                <c:pt idx="137">
                  <c:v>185.94346384108223</c:v>
                </c:pt>
                <c:pt idx="138">
                  <c:v>185.73587797527196</c:v>
                </c:pt>
                <c:pt idx="139">
                  <c:v>186.46350140766893</c:v>
                </c:pt>
                <c:pt idx="140">
                  <c:v>187.30289178089328</c:v>
                </c:pt>
                <c:pt idx="141">
                  <c:v>185.91093751980165</c:v>
                </c:pt>
                <c:pt idx="142">
                  <c:v>184.04792870746093</c:v>
                </c:pt>
                <c:pt idx="143">
                  <c:v>183.56617631607079</c:v>
                </c:pt>
                <c:pt idx="144">
                  <c:v>183.44505969906334</c:v>
                </c:pt>
                <c:pt idx="145">
                  <c:v>181.84477236984924</c:v>
                </c:pt>
                <c:pt idx="146">
                  <c:v>185.55024250979545</c:v>
                </c:pt>
                <c:pt idx="147">
                  <c:v>190.59991804579613</c:v>
                </c:pt>
                <c:pt idx="148">
                  <c:v>192.27557144190081</c:v>
                </c:pt>
                <c:pt idx="149">
                  <c:v>206.2676897258288</c:v>
                </c:pt>
                <c:pt idx="150">
                  <c:v>203.48557031799479</c:v>
                </c:pt>
                <c:pt idx="151">
                  <c:v>202.528156719317</c:v>
                </c:pt>
                <c:pt idx="152">
                  <c:v>220.5367270770829</c:v>
                </c:pt>
                <c:pt idx="153">
                  <c:v>222.80744740757982</c:v>
                </c:pt>
                <c:pt idx="154">
                  <c:v>225.49730958924101</c:v>
                </c:pt>
                <c:pt idx="155">
                  <c:v>224.56360324475608</c:v>
                </c:pt>
                <c:pt idx="156">
                  <c:v>226.07495457953135</c:v>
                </c:pt>
                <c:pt idx="157">
                  <c:v>224.38793452260256</c:v>
                </c:pt>
                <c:pt idx="158">
                  <c:v>223.57510046834648</c:v>
                </c:pt>
                <c:pt idx="159">
                  <c:v>223.46169838803837</c:v>
                </c:pt>
                <c:pt idx="160">
                  <c:v>223.86101829043571</c:v>
                </c:pt>
                <c:pt idx="161">
                  <c:v>227.45498182709005</c:v>
                </c:pt>
                <c:pt idx="162">
                  <c:v>228.61393298338331</c:v>
                </c:pt>
                <c:pt idx="163">
                  <c:v>224.98994012031329</c:v>
                </c:pt>
                <c:pt idx="164">
                  <c:v>225.90514821052196</c:v>
                </c:pt>
                <c:pt idx="165">
                  <c:v>226.38230390465856</c:v>
                </c:pt>
                <c:pt idx="166">
                  <c:v>224.53848242481354</c:v>
                </c:pt>
                <c:pt idx="167">
                  <c:v>223.77441340209882</c:v>
                </c:pt>
                <c:pt idx="168">
                  <c:v>224.50673175277672</c:v>
                </c:pt>
                <c:pt idx="169">
                  <c:v>225.20633194001155</c:v>
                </c:pt>
                <c:pt idx="170">
                  <c:v>220.39359942215202</c:v>
                </c:pt>
                <c:pt idx="171">
                  <c:v>224.47314174711337</c:v>
                </c:pt>
                <c:pt idx="172">
                  <c:v>234.85857780406286</c:v>
                </c:pt>
                <c:pt idx="173">
                  <c:v>229.62772793853924</c:v>
                </c:pt>
                <c:pt idx="174">
                  <c:v>228.70853989432683</c:v>
                </c:pt>
                <c:pt idx="175">
                  <c:v>227.8180040185637</c:v>
                </c:pt>
                <c:pt idx="176">
                  <c:v>225.68958860607557</c:v>
                </c:pt>
                <c:pt idx="177">
                  <c:v>224.22631765483726</c:v>
                </c:pt>
                <c:pt idx="178">
                  <c:v>223.10389126509631</c:v>
                </c:pt>
                <c:pt idx="179">
                  <c:v>223.54920959167168</c:v>
                </c:pt>
                <c:pt idx="180">
                  <c:v>222.70225548167898</c:v>
                </c:pt>
                <c:pt idx="181">
                  <c:v>221.7263199163076</c:v>
                </c:pt>
                <c:pt idx="182">
                  <c:v>222.07888093692884</c:v>
                </c:pt>
                <c:pt idx="183">
                  <c:v>223.73777594094599</c:v>
                </c:pt>
                <c:pt idx="184">
                  <c:v>225.75632779956297</c:v>
                </c:pt>
                <c:pt idx="185">
                  <c:v>226.23358681381458</c:v>
                </c:pt>
                <c:pt idx="186">
                  <c:v>225.35226074571824</c:v>
                </c:pt>
                <c:pt idx="187">
                  <c:v>224.67588050004738</c:v>
                </c:pt>
                <c:pt idx="188">
                  <c:v>223.8889658244064</c:v>
                </c:pt>
                <c:pt idx="189">
                  <c:v>223.72483103955508</c:v>
                </c:pt>
                <c:pt idx="190">
                  <c:v>225.35156417914303</c:v>
                </c:pt>
                <c:pt idx="191">
                  <c:v>227.6402370970583</c:v>
                </c:pt>
                <c:pt idx="192">
                  <c:v>229.0152503150691</c:v>
                </c:pt>
                <c:pt idx="193">
                  <c:v>228.71561492018586</c:v>
                </c:pt>
                <c:pt idx="194">
                  <c:v>228.71847916989711</c:v>
                </c:pt>
                <c:pt idx="195">
                  <c:v>228.7112506380488</c:v>
                </c:pt>
                <c:pt idx="196">
                  <c:v>228.60168048454545</c:v>
                </c:pt>
                <c:pt idx="197">
                  <c:v>228.6730883934103</c:v>
                </c:pt>
                <c:pt idx="198">
                  <c:v>228.48607774734782</c:v>
                </c:pt>
                <c:pt idx="199">
                  <c:v>222.29915491947034</c:v>
                </c:pt>
                <c:pt idx="200">
                  <c:v>223.40462577694518</c:v>
                </c:pt>
                <c:pt idx="201">
                  <c:v>224.32813081847621</c:v>
                </c:pt>
                <c:pt idx="202">
                  <c:v>226.12178838104208</c:v>
                </c:pt>
                <c:pt idx="203">
                  <c:v>227.54351845085804</c:v>
                </c:pt>
                <c:pt idx="204">
                  <c:v>224.48799684721203</c:v>
                </c:pt>
                <c:pt idx="205">
                  <c:v>222.10551661741169</c:v>
                </c:pt>
                <c:pt idx="206">
                  <c:v>220.29430490004694</c:v>
                </c:pt>
                <c:pt idx="207">
                  <c:v>218.89618217424368</c:v>
                </c:pt>
                <c:pt idx="208">
                  <c:v>224.7932464372555</c:v>
                </c:pt>
                <c:pt idx="209">
                  <c:v>226.47008011083011</c:v>
                </c:pt>
                <c:pt idx="210">
                  <c:v>226.94001509345225</c:v>
                </c:pt>
                <c:pt idx="211">
                  <c:v>224.14889196072016</c:v>
                </c:pt>
                <c:pt idx="212">
                  <c:v>222.25995076368068</c:v>
                </c:pt>
                <c:pt idx="213">
                  <c:v>219.85186089187334</c:v>
                </c:pt>
                <c:pt idx="214">
                  <c:v>220.34949682985669</c:v>
                </c:pt>
                <c:pt idx="215">
                  <c:v>211.43168323929868</c:v>
                </c:pt>
                <c:pt idx="216">
                  <c:v>218.49651007308361</c:v>
                </c:pt>
                <c:pt idx="217">
                  <c:v>220.09748633593284</c:v>
                </c:pt>
                <c:pt idx="218">
                  <c:v>220.28621286090029</c:v>
                </c:pt>
                <c:pt idx="219">
                  <c:v>217.68125774156269</c:v>
                </c:pt>
                <c:pt idx="220">
                  <c:v>213.51480219502585</c:v>
                </c:pt>
                <c:pt idx="221">
                  <c:v>213.50135970457529</c:v>
                </c:pt>
                <c:pt idx="222">
                  <c:v>218.89950397866255</c:v>
                </c:pt>
                <c:pt idx="223">
                  <c:v>215.77156970167962</c:v>
                </c:pt>
                <c:pt idx="224">
                  <c:v>228.98498012931293</c:v>
                </c:pt>
                <c:pt idx="225">
                  <c:v>222.07731856529884</c:v>
                </c:pt>
                <c:pt idx="226">
                  <c:v>221.25816985397634</c:v>
                </c:pt>
                <c:pt idx="227">
                  <c:v>221.68262140588567</c:v>
                </c:pt>
                <c:pt idx="228">
                  <c:v>220.76696237832294</c:v>
                </c:pt>
                <c:pt idx="229">
                  <c:v>240.56906420981508</c:v>
                </c:pt>
                <c:pt idx="230">
                  <c:v>240.8030317818978</c:v>
                </c:pt>
                <c:pt idx="231">
                  <c:v>241.55155847565851</c:v>
                </c:pt>
                <c:pt idx="232">
                  <c:v>242.04861316827277</c:v>
                </c:pt>
                <c:pt idx="233">
                  <c:v>242.60996784593516</c:v>
                </c:pt>
                <c:pt idx="234">
                  <c:v>242.42394920664177</c:v>
                </c:pt>
                <c:pt idx="235">
                  <c:v>242.14930774819521</c:v>
                </c:pt>
                <c:pt idx="236">
                  <c:v>242.29715349043448</c:v>
                </c:pt>
                <c:pt idx="237">
                  <c:v>242.22893135804318</c:v>
                </c:pt>
                <c:pt idx="238">
                  <c:v>242.21297545645558</c:v>
                </c:pt>
                <c:pt idx="239">
                  <c:v>242.12756349094479</c:v>
                </c:pt>
                <c:pt idx="240">
                  <c:v>241.96950401170136</c:v>
                </c:pt>
                <c:pt idx="241">
                  <c:v>241.66676948482217</c:v>
                </c:pt>
                <c:pt idx="242">
                  <c:v>241.59884561654283</c:v>
                </c:pt>
                <c:pt idx="243">
                  <c:v>241.50719655479449</c:v>
                </c:pt>
                <c:pt idx="244">
                  <c:v>241.45114122551612</c:v>
                </c:pt>
                <c:pt idx="245">
                  <c:v>241.57292959012648</c:v>
                </c:pt>
                <c:pt idx="246">
                  <c:v>241.7261844017286</c:v>
                </c:pt>
                <c:pt idx="247">
                  <c:v>242.06445085211598</c:v>
                </c:pt>
                <c:pt idx="248">
                  <c:v>242.19130549473411</c:v>
                </c:pt>
                <c:pt idx="249">
                  <c:v>242.32475305254169</c:v>
                </c:pt>
                <c:pt idx="250">
                  <c:v>242.58634425252293</c:v>
                </c:pt>
                <c:pt idx="251">
                  <c:v>242.76484086144001</c:v>
                </c:pt>
                <c:pt idx="252">
                  <c:v>243.022454860587</c:v>
                </c:pt>
                <c:pt idx="253">
                  <c:v>244.55945908382921</c:v>
                </c:pt>
                <c:pt idx="254">
                  <c:v>244.90809335259092</c:v>
                </c:pt>
                <c:pt idx="255">
                  <c:v>244.09052435236725</c:v>
                </c:pt>
                <c:pt idx="256">
                  <c:v>241.19093072639038</c:v>
                </c:pt>
                <c:pt idx="257">
                  <c:v>240.86956007384393</c:v>
                </c:pt>
                <c:pt idx="258">
                  <c:v>237.74392444101593</c:v>
                </c:pt>
                <c:pt idx="259">
                  <c:v>235.7675275377546</c:v>
                </c:pt>
                <c:pt idx="260">
                  <c:v>235.63311876010189</c:v>
                </c:pt>
                <c:pt idx="261">
                  <c:v>236.25957546184335</c:v>
                </c:pt>
                <c:pt idx="262">
                  <c:v>236.18503509245707</c:v>
                </c:pt>
                <c:pt idx="263">
                  <c:v>226.36517766651889</c:v>
                </c:pt>
                <c:pt idx="264">
                  <c:v>226.17260584810953</c:v>
                </c:pt>
                <c:pt idx="265">
                  <c:v>226.01156485195429</c:v>
                </c:pt>
                <c:pt idx="266">
                  <c:v>226.02289338523366</c:v>
                </c:pt>
                <c:pt idx="267">
                  <c:v>225.81052161283324</c:v>
                </c:pt>
                <c:pt idx="268">
                  <c:v>225.81282206505836</c:v>
                </c:pt>
                <c:pt idx="269">
                  <c:v>226.10504805336222</c:v>
                </c:pt>
                <c:pt idx="270">
                  <c:v>226.34129990545452</c:v>
                </c:pt>
                <c:pt idx="271">
                  <c:v>226.23176915454576</c:v>
                </c:pt>
                <c:pt idx="272">
                  <c:v>226.27133598325031</c:v>
                </c:pt>
                <c:pt idx="273">
                  <c:v>226.30901442240142</c:v>
                </c:pt>
                <c:pt idx="274">
                  <c:v>225.97133932669428</c:v>
                </c:pt>
                <c:pt idx="275">
                  <c:v>225.48203271444441</c:v>
                </c:pt>
                <c:pt idx="276">
                  <c:v>225.13682804172137</c:v>
                </c:pt>
                <c:pt idx="277">
                  <c:v>225.31946362478814</c:v>
                </c:pt>
                <c:pt idx="278">
                  <c:v>225.66891128558532</c:v>
                </c:pt>
                <c:pt idx="279">
                  <c:v>225.91810063432425</c:v>
                </c:pt>
                <c:pt idx="280">
                  <c:v>225.84586400035283</c:v>
                </c:pt>
                <c:pt idx="281">
                  <c:v>225.72302252299136</c:v>
                </c:pt>
                <c:pt idx="282">
                  <c:v>225.78836309228438</c:v>
                </c:pt>
                <c:pt idx="283">
                  <c:v>225.70004128769352</c:v>
                </c:pt>
                <c:pt idx="284">
                  <c:v>225.3329246333831</c:v>
                </c:pt>
                <c:pt idx="285">
                  <c:v>225.10507260776234</c:v>
                </c:pt>
                <c:pt idx="286">
                  <c:v>224.86001577938899</c:v>
                </c:pt>
                <c:pt idx="287">
                  <c:v>225.05709652626854</c:v>
                </c:pt>
                <c:pt idx="288">
                  <c:v>225.19355798643704</c:v>
                </c:pt>
                <c:pt idx="289">
                  <c:v>225.47590731062689</c:v>
                </c:pt>
                <c:pt idx="290">
                  <c:v>225.72389981669804</c:v>
                </c:pt>
                <c:pt idx="291">
                  <c:v>225.90905489105154</c:v>
                </c:pt>
                <c:pt idx="292">
                  <c:v>226.1105200391178</c:v>
                </c:pt>
                <c:pt idx="293">
                  <c:v>226.16956771664931</c:v>
                </c:pt>
                <c:pt idx="294">
                  <c:v>226.02807554852626</c:v>
                </c:pt>
                <c:pt idx="295">
                  <c:v>226.11676318095715</c:v>
                </c:pt>
                <c:pt idx="296">
                  <c:v>226.43663783787278</c:v>
                </c:pt>
                <c:pt idx="297">
                  <c:v>228.61699268750704</c:v>
                </c:pt>
                <c:pt idx="298">
                  <c:v>230.74380920177208</c:v>
                </c:pt>
                <c:pt idx="299">
                  <c:v>214.31452103391024</c:v>
                </c:pt>
                <c:pt idx="300">
                  <c:v>212.40261504020285</c:v>
                </c:pt>
                <c:pt idx="301">
                  <c:v>210.37306998346358</c:v>
                </c:pt>
                <c:pt idx="302">
                  <c:v>210.76026163097188</c:v>
                </c:pt>
                <c:pt idx="303">
                  <c:v>211.70717191179665</c:v>
                </c:pt>
                <c:pt idx="304">
                  <c:v>217.647347342611</c:v>
                </c:pt>
                <c:pt idx="305">
                  <c:v>220.0718423652832</c:v>
                </c:pt>
                <c:pt idx="306">
                  <c:v>219.93046621538889</c:v>
                </c:pt>
                <c:pt idx="307">
                  <c:v>220.81169749477522</c:v>
                </c:pt>
                <c:pt idx="308">
                  <c:v>218.03908990218457</c:v>
                </c:pt>
                <c:pt idx="309">
                  <c:v>217.91745111673018</c:v>
                </c:pt>
                <c:pt idx="310">
                  <c:v>216.58856925153671</c:v>
                </c:pt>
                <c:pt idx="311">
                  <c:v>217.83951245165881</c:v>
                </c:pt>
                <c:pt idx="312">
                  <c:v>223.6657956693922</c:v>
                </c:pt>
                <c:pt idx="313">
                  <c:v>222.83422308319393</c:v>
                </c:pt>
                <c:pt idx="314">
                  <c:v>221.62995298522281</c:v>
                </c:pt>
                <c:pt idx="315">
                  <c:v>219.16815629709453</c:v>
                </c:pt>
                <c:pt idx="316">
                  <c:v>214.92267415170781</c:v>
                </c:pt>
                <c:pt idx="317">
                  <c:v>219.69535959389708</c:v>
                </c:pt>
                <c:pt idx="318">
                  <c:v>222.55824016874155</c:v>
                </c:pt>
                <c:pt idx="319">
                  <c:v>227.39184122187623</c:v>
                </c:pt>
                <c:pt idx="320">
                  <c:v>227.51437935493749</c:v>
                </c:pt>
                <c:pt idx="321">
                  <c:v>228.11845067289585</c:v>
                </c:pt>
                <c:pt idx="322">
                  <c:v>227.75229932528075</c:v>
                </c:pt>
                <c:pt idx="323">
                  <c:v>227.54458159814169</c:v>
                </c:pt>
                <c:pt idx="324">
                  <c:v>227.37284264456292</c:v>
                </c:pt>
                <c:pt idx="325">
                  <c:v>227.10700482173175</c:v>
                </c:pt>
                <c:pt idx="326">
                  <c:v>227.65484725012951</c:v>
                </c:pt>
                <c:pt idx="327">
                  <c:v>228.02392559077683</c:v>
                </c:pt>
                <c:pt idx="328">
                  <c:v>228.49698766828016</c:v>
                </c:pt>
                <c:pt idx="329">
                  <c:v>228.68867867322052</c:v>
                </c:pt>
                <c:pt idx="330">
                  <c:v>228.06459761486991</c:v>
                </c:pt>
                <c:pt idx="331">
                  <c:v>227.67621333726251</c:v>
                </c:pt>
                <c:pt idx="332">
                  <c:v>227.61896348846119</c:v>
                </c:pt>
                <c:pt idx="333">
                  <c:v>227.80932261436351</c:v>
                </c:pt>
                <c:pt idx="334">
                  <c:v>228.04634661860345</c:v>
                </c:pt>
                <c:pt idx="335">
                  <c:v>227.77319618438659</c:v>
                </c:pt>
                <c:pt idx="336">
                  <c:v>227.06027044115839</c:v>
                </c:pt>
                <c:pt idx="337">
                  <c:v>226.21134402041747</c:v>
                </c:pt>
                <c:pt idx="338">
                  <c:v>223.55080879363973</c:v>
                </c:pt>
                <c:pt idx="339">
                  <c:v>222.25018785681905</c:v>
                </c:pt>
                <c:pt idx="340">
                  <c:v>221.90441854103079</c:v>
                </c:pt>
                <c:pt idx="341">
                  <c:v>246.97421624366902</c:v>
                </c:pt>
                <c:pt idx="342">
                  <c:v>242.22638723985557</c:v>
                </c:pt>
                <c:pt idx="343">
                  <c:v>237.61699245681291</c:v>
                </c:pt>
                <c:pt idx="344">
                  <c:v>243.5757025305781</c:v>
                </c:pt>
                <c:pt idx="345">
                  <c:v>236.08077564445392</c:v>
                </c:pt>
                <c:pt idx="346">
                  <c:v>235.00136519469072</c:v>
                </c:pt>
                <c:pt idx="347">
                  <c:v>234.35559729091557</c:v>
                </c:pt>
                <c:pt idx="348">
                  <c:v>233.57720051828835</c:v>
                </c:pt>
                <c:pt idx="349">
                  <c:v>232.7754262463321</c:v>
                </c:pt>
                <c:pt idx="350">
                  <c:v>231.93435746270725</c:v>
                </c:pt>
                <c:pt idx="351">
                  <c:v>231.76575031935047</c:v>
                </c:pt>
                <c:pt idx="352">
                  <c:v>232.0491648559578</c:v>
                </c:pt>
                <c:pt idx="353">
                  <c:v>229.31482000395314</c:v>
                </c:pt>
                <c:pt idx="354">
                  <c:v>228.49496673687275</c:v>
                </c:pt>
                <c:pt idx="355">
                  <c:v>227.71205022274526</c:v>
                </c:pt>
                <c:pt idx="356">
                  <c:v>227.11395594880625</c:v>
                </c:pt>
                <c:pt idx="357">
                  <c:v>226.42039558359542</c:v>
                </c:pt>
                <c:pt idx="358">
                  <c:v>236.44249406208422</c:v>
                </c:pt>
                <c:pt idx="359">
                  <c:v>247.72704115710937</c:v>
                </c:pt>
                <c:pt idx="360">
                  <c:v>246.30067281697626</c:v>
                </c:pt>
                <c:pt idx="361">
                  <c:v>238.4192168009377</c:v>
                </c:pt>
                <c:pt idx="362">
                  <c:v>237.9065004327831</c:v>
                </c:pt>
                <c:pt idx="363">
                  <c:v>237.71262848449754</c:v>
                </c:pt>
                <c:pt idx="364">
                  <c:v>238.82386893072109</c:v>
                </c:pt>
                <c:pt idx="365">
                  <c:v>241.96194827385628</c:v>
                </c:pt>
                <c:pt idx="366">
                  <c:v>248.60909082199279</c:v>
                </c:pt>
                <c:pt idx="367">
                  <c:v>245.88216390168748</c:v>
                </c:pt>
                <c:pt idx="368">
                  <c:v>241.87972117313106</c:v>
                </c:pt>
                <c:pt idx="369">
                  <c:v>239.41300125002991</c:v>
                </c:pt>
                <c:pt idx="370">
                  <c:v>237.54064270368204</c:v>
                </c:pt>
                <c:pt idx="371">
                  <c:v>237.54107242080323</c:v>
                </c:pt>
                <c:pt idx="372">
                  <c:v>259.01005554472141</c:v>
                </c:pt>
                <c:pt idx="373">
                  <c:v>258.58350490984299</c:v>
                </c:pt>
                <c:pt idx="374">
                  <c:v>257.83174005596197</c:v>
                </c:pt>
                <c:pt idx="375">
                  <c:v>257.62592498265093</c:v>
                </c:pt>
                <c:pt idx="376">
                  <c:v>259.2359684601613</c:v>
                </c:pt>
                <c:pt idx="377">
                  <c:v>260.20084310655147</c:v>
                </c:pt>
                <c:pt idx="378">
                  <c:v>259.09942652714062</c:v>
                </c:pt>
                <c:pt idx="379">
                  <c:v>261.95537830737021</c:v>
                </c:pt>
                <c:pt idx="380">
                  <c:v>263.24796562487717</c:v>
                </c:pt>
                <c:pt idx="381">
                  <c:v>254.76373882756633</c:v>
                </c:pt>
                <c:pt idx="382">
                  <c:v>253.06564089215752</c:v>
                </c:pt>
                <c:pt idx="383">
                  <c:v>245.30029979708127</c:v>
                </c:pt>
                <c:pt idx="384">
                  <c:v>248.92208125935005</c:v>
                </c:pt>
                <c:pt idx="385">
                  <c:v>251.90414256440974</c:v>
                </c:pt>
                <c:pt idx="386">
                  <c:v>254.91197545364327</c:v>
                </c:pt>
                <c:pt idx="387">
                  <c:v>257.74438537806822</c:v>
                </c:pt>
                <c:pt idx="388">
                  <c:v>258.67718001634591</c:v>
                </c:pt>
                <c:pt idx="389">
                  <c:v>259.02117057973027</c:v>
                </c:pt>
                <c:pt idx="390">
                  <c:v>259.60875822333236</c:v>
                </c:pt>
                <c:pt idx="391">
                  <c:v>259.64484005019852</c:v>
                </c:pt>
                <c:pt idx="392">
                  <c:v>259.88738180230217</c:v>
                </c:pt>
                <c:pt idx="393">
                  <c:v>258.68367278986341</c:v>
                </c:pt>
                <c:pt idx="394">
                  <c:v>258.52967972656438</c:v>
                </c:pt>
                <c:pt idx="395">
                  <c:v>258.44736965773643</c:v>
                </c:pt>
                <c:pt idx="396">
                  <c:v>258.8785091976855</c:v>
                </c:pt>
                <c:pt idx="397">
                  <c:v>258.50175404648661</c:v>
                </c:pt>
                <c:pt idx="398">
                  <c:v>257.16727198977964</c:v>
                </c:pt>
                <c:pt idx="399">
                  <c:v>256.35322752853699</c:v>
                </c:pt>
                <c:pt idx="400">
                  <c:v>256.53931963674444</c:v>
                </c:pt>
                <c:pt idx="401">
                  <c:v>257.64621722938091</c:v>
                </c:pt>
                <c:pt idx="402">
                  <c:v>257.83842148605032</c:v>
                </c:pt>
                <c:pt idx="403">
                  <c:v>255.93860046810858</c:v>
                </c:pt>
                <c:pt idx="404">
                  <c:v>253.75728627356744</c:v>
                </c:pt>
                <c:pt idx="405">
                  <c:v>252.39987339129155</c:v>
                </c:pt>
                <c:pt idx="406">
                  <c:v>253.55887467642916</c:v>
                </c:pt>
                <c:pt idx="407">
                  <c:v>254.38512837970245</c:v>
                </c:pt>
                <c:pt idx="408">
                  <c:v>257.84329112281455</c:v>
                </c:pt>
                <c:pt idx="409">
                  <c:v>267.40620234768954</c:v>
                </c:pt>
                <c:pt idx="410">
                  <c:v>269.43196411161114</c:v>
                </c:pt>
                <c:pt idx="411">
                  <c:v>271.23185789893336</c:v>
                </c:pt>
                <c:pt idx="412">
                  <c:v>271.32586328213029</c:v>
                </c:pt>
                <c:pt idx="413">
                  <c:v>271.65833904302406</c:v>
                </c:pt>
                <c:pt idx="414">
                  <c:v>272.25764738600873</c:v>
                </c:pt>
                <c:pt idx="415">
                  <c:v>271.53804423310885</c:v>
                </c:pt>
                <c:pt idx="416">
                  <c:v>271.49948097764565</c:v>
                </c:pt>
                <c:pt idx="417">
                  <c:v>269.95690821880504</c:v>
                </c:pt>
                <c:pt idx="418">
                  <c:v>269.12382051622734</c:v>
                </c:pt>
                <c:pt idx="419">
                  <c:v>268.33373354623023</c:v>
                </c:pt>
                <c:pt idx="420">
                  <c:v>267.06925473430368</c:v>
                </c:pt>
                <c:pt idx="421">
                  <c:v>267.71499495863793</c:v>
                </c:pt>
                <c:pt idx="422">
                  <c:v>267.85954736982649</c:v>
                </c:pt>
                <c:pt idx="423">
                  <c:v>266.94818372596001</c:v>
                </c:pt>
                <c:pt idx="424">
                  <c:v>266.96471355677494</c:v>
                </c:pt>
                <c:pt idx="425">
                  <c:v>253.69541179160413</c:v>
                </c:pt>
                <c:pt idx="426">
                  <c:v>253.38470295236698</c:v>
                </c:pt>
                <c:pt idx="427">
                  <c:v>253.66747456489628</c:v>
                </c:pt>
                <c:pt idx="428">
                  <c:v>253.04657448312372</c:v>
                </c:pt>
                <c:pt idx="429">
                  <c:v>252.25039412796662</c:v>
                </c:pt>
                <c:pt idx="430">
                  <c:v>250.35905879809206</c:v>
                </c:pt>
                <c:pt idx="431">
                  <c:v>248.71754198232316</c:v>
                </c:pt>
                <c:pt idx="432">
                  <c:v>248.98266424319834</c:v>
                </c:pt>
                <c:pt idx="433">
                  <c:v>246.95799807512466</c:v>
                </c:pt>
                <c:pt idx="434">
                  <c:v>244.50807203710511</c:v>
                </c:pt>
                <c:pt idx="435">
                  <c:v>243.6736706795117</c:v>
                </c:pt>
                <c:pt idx="436">
                  <c:v>246.25843205968246</c:v>
                </c:pt>
                <c:pt idx="437">
                  <c:v>247.5736457172512</c:v>
                </c:pt>
                <c:pt idx="438">
                  <c:v>241.1700598278351</c:v>
                </c:pt>
                <c:pt idx="439">
                  <c:v>242.76939798609578</c:v>
                </c:pt>
                <c:pt idx="440">
                  <c:v>243.99634997145202</c:v>
                </c:pt>
                <c:pt idx="441">
                  <c:v>242.58215061936497</c:v>
                </c:pt>
                <c:pt idx="442">
                  <c:v>244.59602039226306</c:v>
                </c:pt>
                <c:pt idx="443">
                  <c:v>239.09263242119931</c:v>
                </c:pt>
                <c:pt idx="444">
                  <c:v>240.52666740727744</c:v>
                </c:pt>
                <c:pt idx="445">
                  <c:v>243.97659799083144</c:v>
                </c:pt>
                <c:pt idx="446">
                  <c:v>246.94316842309149</c:v>
                </c:pt>
                <c:pt idx="447">
                  <c:v>250.45438136533062</c:v>
                </c:pt>
                <c:pt idx="448">
                  <c:v>252.824179307561</c:v>
                </c:pt>
                <c:pt idx="449">
                  <c:v>253.27007254895926</c:v>
                </c:pt>
                <c:pt idx="450">
                  <c:v>253.27397418939009</c:v>
                </c:pt>
                <c:pt idx="451">
                  <c:v>253.0224541391232</c:v>
                </c:pt>
                <c:pt idx="452">
                  <c:v>252.67742668834282</c:v>
                </c:pt>
                <c:pt idx="453">
                  <c:v>251.5487415039122</c:v>
                </c:pt>
                <c:pt idx="454">
                  <c:v>248.97642603522388</c:v>
                </c:pt>
                <c:pt idx="455">
                  <c:v>242.80035153975371</c:v>
                </c:pt>
                <c:pt idx="456">
                  <c:v>252.67764396211726</c:v>
                </c:pt>
                <c:pt idx="457">
                  <c:v>250.99747798876015</c:v>
                </c:pt>
                <c:pt idx="458">
                  <c:v>248.99938172587696</c:v>
                </c:pt>
                <c:pt idx="459">
                  <c:v>253.73419431889826</c:v>
                </c:pt>
                <c:pt idx="460">
                  <c:v>255.45842424096875</c:v>
                </c:pt>
                <c:pt idx="461">
                  <c:v>258.21590391689517</c:v>
                </c:pt>
                <c:pt idx="462">
                  <c:v>260.14503481198159</c:v>
                </c:pt>
                <c:pt idx="463">
                  <c:v>260.15619441419835</c:v>
                </c:pt>
                <c:pt idx="464">
                  <c:v>246.99665996185735</c:v>
                </c:pt>
                <c:pt idx="465">
                  <c:v>245.77387038543586</c:v>
                </c:pt>
                <c:pt idx="466">
                  <c:v>247.06483703226715</c:v>
                </c:pt>
                <c:pt idx="467">
                  <c:v>249.68021595117781</c:v>
                </c:pt>
                <c:pt idx="468">
                  <c:v>249.69586839122204</c:v>
                </c:pt>
                <c:pt idx="469">
                  <c:v>247.59267859337527</c:v>
                </c:pt>
                <c:pt idx="470">
                  <c:v>246.68889950588962</c:v>
                </c:pt>
                <c:pt idx="471">
                  <c:v>249.43826342634762</c:v>
                </c:pt>
                <c:pt idx="472">
                  <c:v>251.16673388242481</c:v>
                </c:pt>
                <c:pt idx="473">
                  <c:v>252.52969143160004</c:v>
                </c:pt>
                <c:pt idx="474">
                  <c:v>251.57242146496864</c:v>
                </c:pt>
                <c:pt idx="475">
                  <c:v>251.9568684053192</c:v>
                </c:pt>
                <c:pt idx="476">
                  <c:v>254.39711712623321</c:v>
                </c:pt>
                <c:pt idx="477">
                  <c:v>251.17944533125026</c:v>
                </c:pt>
                <c:pt idx="478">
                  <c:v>248.28032518048636</c:v>
                </c:pt>
                <c:pt idx="479">
                  <c:v>250.91813133891839</c:v>
                </c:pt>
                <c:pt idx="480">
                  <c:v>247.79314708672175</c:v>
                </c:pt>
                <c:pt idx="481">
                  <c:v>242.7338586222038</c:v>
                </c:pt>
                <c:pt idx="482">
                  <c:v>242.24184148454955</c:v>
                </c:pt>
                <c:pt idx="483">
                  <c:v>243.3427539656528</c:v>
                </c:pt>
                <c:pt idx="484">
                  <c:v>245.72633856442908</c:v>
                </c:pt>
                <c:pt idx="485">
                  <c:v>251.9987601307904</c:v>
                </c:pt>
                <c:pt idx="486">
                  <c:v>254.5308110343517</c:v>
                </c:pt>
                <c:pt idx="487">
                  <c:v>251.74074690456649</c:v>
                </c:pt>
                <c:pt idx="488">
                  <c:v>249.88072634718714</c:v>
                </c:pt>
                <c:pt idx="489">
                  <c:v>251.99464869376345</c:v>
                </c:pt>
                <c:pt idx="490">
                  <c:v>254.91573747596516</c:v>
                </c:pt>
                <c:pt idx="491">
                  <c:v>252.32480991451317</c:v>
                </c:pt>
                <c:pt idx="492">
                  <c:v>252.29815458392187</c:v>
                </c:pt>
                <c:pt idx="493">
                  <c:v>253.10403216218771</c:v>
                </c:pt>
                <c:pt idx="494">
                  <c:v>249.92031431305116</c:v>
                </c:pt>
                <c:pt idx="495">
                  <c:v>249.51987154801449</c:v>
                </c:pt>
                <c:pt idx="496">
                  <c:v>253.51853799160378</c:v>
                </c:pt>
                <c:pt idx="497">
                  <c:v>252.55327103237036</c:v>
                </c:pt>
                <c:pt idx="498">
                  <c:v>250.53996955400595</c:v>
                </c:pt>
                <c:pt idx="499">
                  <c:v>251.60176336599295</c:v>
                </c:pt>
                <c:pt idx="500">
                  <c:v>249.29237341213178</c:v>
                </c:pt>
                <c:pt idx="501">
                  <c:v>244.72177663566785</c:v>
                </c:pt>
                <c:pt idx="502">
                  <c:v>244.15487454372564</c:v>
                </c:pt>
                <c:pt idx="503">
                  <c:v>243.6452564641607</c:v>
                </c:pt>
                <c:pt idx="504">
                  <c:v>243.7202269816093</c:v>
                </c:pt>
                <c:pt idx="505">
                  <c:v>246.14415577840617</c:v>
                </c:pt>
                <c:pt idx="506">
                  <c:v>247.30111093795972</c:v>
                </c:pt>
                <c:pt idx="507">
                  <c:v>247.74698652355758</c:v>
                </c:pt>
                <c:pt idx="508">
                  <c:v>247.24135423726094</c:v>
                </c:pt>
                <c:pt idx="509">
                  <c:v>247.00989737016951</c:v>
                </c:pt>
                <c:pt idx="510">
                  <c:v>246.69166150496707</c:v>
                </c:pt>
                <c:pt idx="511">
                  <c:v>247.09914947914316</c:v>
                </c:pt>
                <c:pt idx="512">
                  <c:v>247.48369031811933</c:v>
                </c:pt>
                <c:pt idx="513">
                  <c:v>247.39634886617392</c:v>
                </c:pt>
                <c:pt idx="514">
                  <c:v>249.01787507105431</c:v>
                </c:pt>
                <c:pt idx="515">
                  <c:v>248.85503842122554</c:v>
                </c:pt>
                <c:pt idx="516">
                  <c:v>247.4369147073368</c:v>
                </c:pt>
                <c:pt idx="517">
                  <c:v>246.06440564480764</c:v>
                </c:pt>
                <c:pt idx="518">
                  <c:v>245.56395463806865</c:v>
                </c:pt>
                <c:pt idx="519">
                  <c:v>245.63485063776463</c:v>
                </c:pt>
                <c:pt idx="520">
                  <c:v>246.14582760295343</c:v>
                </c:pt>
                <c:pt idx="521">
                  <c:v>245.97348707030247</c:v>
                </c:pt>
                <c:pt idx="522">
                  <c:v>245.7457322940746</c:v>
                </c:pt>
                <c:pt idx="523">
                  <c:v>245.38823918606374</c:v>
                </c:pt>
                <c:pt idx="524">
                  <c:v>245.63338996891187</c:v>
                </c:pt>
                <c:pt idx="525">
                  <c:v>246.16434396597211</c:v>
                </c:pt>
                <c:pt idx="526">
                  <c:v>246.00892103936113</c:v>
                </c:pt>
                <c:pt idx="527">
                  <c:v>245.851485421332</c:v>
                </c:pt>
                <c:pt idx="528">
                  <c:v>208.60140916969763</c:v>
                </c:pt>
                <c:pt idx="529">
                  <c:v>257.00183664005988</c:v>
                </c:pt>
                <c:pt idx="530">
                  <c:v>256.77531857110051</c:v>
                </c:pt>
                <c:pt idx="531">
                  <c:v>256.57554107222495</c:v>
                </c:pt>
                <c:pt idx="532">
                  <c:v>256.24255783196804</c:v>
                </c:pt>
                <c:pt idx="533">
                  <c:v>256.26671777272679</c:v>
                </c:pt>
                <c:pt idx="534">
                  <c:v>256.39171454762851</c:v>
                </c:pt>
                <c:pt idx="535">
                  <c:v>256.4125679605865</c:v>
                </c:pt>
                <c:pt idx="536">
                  <c:v>256.62011525372162</c:v>
                </c:pt>
                <c:pt idx="537">
                  <c:v>256.47614452648992</c:v>
                </c:pt>
                <c:pt idx="538">
                  <c:v>256.4298628526555</c:v>
                </c:pt>
                <c:pt idx="539">
                  <c:v>254.87526078470063</c:v>
                </c:pt>
                <c:pt idx="540">
                  <c:v>254.62570056899969</c:v>
                </c:pt>
                <c:pt idx="541">
                  <c:v>254.70643154310534</c:v>
                </c:pt>
                <c:pt idx="542">
                  <c:v>254.88678787311022</c:v>
                </c:pt>
                <c:pt idx="543">
                  <c:v>255.58099428937734</c:v>
                </c:pt>
                <c:pt idx="544">
                  <c:v>256.23643099871623</c:v>
                </c:pt>
                <c:pt idx="545">
                  <c:v>256.25861075863008</c:v>
                </c:pt>
                <c:pt idx="546">
                  <c:v>256.18519038376752</c:v>
                </c:pt>
                <c:pt idx="547">
                  <c:v>255.95082006398647</c:v>
                </c:pt>
                <c:pt idx="548">
                  <c:v>256.00100272312631</c:v>
                </c:pt>
                <c:pt idx="549">
                  <c:v>255.8940384182371</c:v>
                </c:pt>
                <c:pt idx="550">
                  <c:v>255.86623568752293</c:v>
                </c:pt>
                <c:pt idx="551">
                  <c:v>255.91044318794096</c:v>
                </c:pt>
                <c:pt idx="552">
                  <c:v>256.62160030096112</c:v>
                </c:pt>
                <c:pt idx="553">
                  <c:v>256.84409372040551</c:v>
                </c:pt>
                <c:pt idx="554">
                  <c:v>257.39412478759766</c:v>
                </c:pt>
                <c:pt idx="555">
                  <c:v>257.86156129559367</c:v>
                </c:pt>
                <c:pt idx="556">
                  <c:v>258.18081002101684</c:v>
                </c:pt>
                <c:pt idx="557">
                  <c:v>258.5647885602848</c:v>
                </c:pt>
                <c:pt idx="558">
                  <c:v>258.56404551261306</c:v>
                </c:pt>
                <c:pt idx="559">
                  <c:v>258.77476706818351</c:v>
                </c:pt>
                <c:pt idx="560">
                  <c:v>258.77061689305424</c:v>
                </c:pt>
                <c:pt idx="561">
                  <c:v>258.78631431763495</c:v>
                </c:pt>
                <c:pt idx="562">
                  <c:v>258.63331272059378</c:v>
                </c:pt>
                <c:pt idx="563">
                  <c:v>258.8253187834444</c:v>
                </c:pt>
                <c:pt idx="564">
                  <c:v>259.06204318107217</c:v>
                </c:pt>
                <c:pt idx="565">
                  <c:v>258.75730395247962</c:v>
                </c:pt>
                <c:pt idx="566">
                  <c:v>258.85778478328064</c:v>
                </c:pt>
                <c:pt idx="567">
                  <c:v>256.8527946692958</c:v>
                </c:pt>
                <c:pt idx="568">
                  <c:v>256.17236084609732</c:v>
                </c:pt>
                <c:pt idx="569">
                  <c:v>255.69420932111564</c:v>
                </c:pt>
                <c:pt idx="570">
                  <c:v>254.71464820681172</c:v>
                </c:pt>
                <c:pt idx="571">
                  <c:v>254.67709884686769</c:v>
                </c:pt>
                <c:pt idx="572">
                  <c:v>252.90752752655612</c:v>
                </c:pt>
                <c:pt idx="573">
                  <c:v>249.16703512985734</c:v>
                </c:pt>
                <c:pt idx="574">
                  <c:v>247.84658783074516</c:v>
                </c:pt>
                <c:pt idx="575">
                  <c:v>249.62438163431517</c:v>
                </c:pt>
                <c:pt idx="576">
                  <c:v>249.24099604985332</c:v>
                </c:pt>
                <c:pt idx="577">
                  <c:v>249.32125668673905</c:v>
                </c:pt>
                <c:pt idx="578">
                  <c:v>248.51540488555727</c:v>
                </c:pt>
                <c:pt idx="579">
                  <c:v>249.26721070835885</c:v>
                </c:pt>
                <c:pt idx="580">
                  <c:v>249.42441318296747</c:v>
                </c:pt>
                <c:pt idx="581">
                  <c:v>251.45715056350681</c:v>
                </c:pt>
                <c:pt idx="582">
                  <c:v>251.5713867786767</c:v>
                </c:pt>
                <c:pt idx="583">
                  <c:v>251.65616670222457</c:v>
                </c:pt>
                <c:pt idx="584">
                  <c:v>251.68629864908451</c:v>
                </c:pt>
                <c:pt idx="585">
                  <c:v>251.79039740319064</c:v>
                </c:pt>
                <c:pt idx="586">
                  <c:v>253.02948635167962</c:v>
                </c:pt>
                <c:pt idx="587">
                  <c:v>252.37270008226059</c:v>
                </c:pt>
                <c:pt idx="588">
                  <c:v>251.79005373364561</c:v>
                </c:pt>
                <c:pt idx="589">
                  <c:v>251.29831327135349</c:v>
                </c:pt>
                <c:pt idx="590">
                  <c:v>250.25885775211691</c:v>
                </c:pt>
                <c:pt idx="591">
                  <c:v>250.8867273915053</c:v>
                </c:pt>
                <c:pt idx="592">
                  <c:v>249.40758860793883</c:v>
                </c:pt>
                <c:pt idx="593">
                  <c:v>247.6280529034164</c:v>
                </c:pt>
                <c:pt idx="594">
                  <c:v>247.83317144657184</c:v>
                </c:pt>
                <c:pt idx="595">
                  <c:v>246.96094768987584</c:v>
                </c:pt>
                <c:pt idx="596">
                  <c:v>246.44071026273207</c:v>
                </c:pt>
                <c:pt idx="597">
                  <c:v>246.13033530729035</c:v>
                </c:pt>
                <c:pt idx="598">
                  <c:v>245.09061058450925</c:v>
                </c:pt>
                <c:pt idx="599">
                  <c:v>244.48561217615932</c:v>
                </c:pt>
                <c:pt idx="600">
                  <c:v>249.40603484288684</c:v>
                </c:pt>
                <c:pt idx="601">
                  <c:v>250.79044584718258</c:v>
                </c:pt>
                <c:pt idx="602">
                  <c:v>254.017547007529</c:v>
                </c:pt>
                <c:pt idx="603">
                  <c:v>252.74920357622656</c:v>
                </c:pt>
                <c:pt idx="604">
                  <c:v>246.67199834964791</c:v>
                </c:pt>
                <c:pt idx="605">
                  <c:v>244.97280032902296</c:v>
                </c:pt>
                <c:pt idx="606">
                  <c:v>246.22531219593714</c:v>
                </c:pt>
                <c:pt idx="607">
                  <c:v>255.56464835157638</c:v>
                </c:pt>
                <c:pt idx="608">
                  <c:v>268.50633899634062</c:v>
                </c:pt>
                <c:pt idx="609">
                  <c:v>259.72776811790698</c:v>
                </c:pt>
                <c:pt idx="610">
                  <c:v>262.73324189026306</c:v>
                </c:pt>
                <c:pt idx="611">
                  <c:v>270.51127104171718</c:v>
                </c:pt>
                <c:pt idx="612">
                  <c:v>268.61166408432155</c:v>
                </c:pt>
                <c:pt idx="613">
                  <c:v>270.75515318142709</c:v>
                </c:pt>
                <c:pt idx="614">
                  <c:v>272.51006640188217</c:v>
                </c:pt>
                <c:pt idx="615">
                  <c:v>264.08834055459675</c:v>
                </c:pt>
                <c:pt idx="616">
                  <c:v>263.8494763146528</c:v>
                </c:pt>
                <c:pt idx="617">
                  <c:v>265.67303145209962</c:v>
                </c:pt>
                <c:pt idx="618">
                  <c:v>266.82005880031244</c:v>
                </c:pt>
                <c:pt idx="619">
                  <c:v>269.31354695006138</c:v>
                </c:pt>
                <c:pt idx="620">
                  <c:v>270.15700481497993</c:v>
                </c:pt>
                <c:pt idx="621">
                  <c:v>274.52416847180064</c:v>
                </c:pt>
                <c:pt idx="622">
                  <c:v>275.19017000710397</c:v>
                </c:pt>
                <c:pt idx="623">
                  <c:v>275.13493156847915</c:v>
                </c:pt>
                <c:pt idx="624">
                  <c:v>273.67087069104878</c:v>
                </c:pt>
                <c:pt idx="625">
                  <c:v>271.74363982410608</c:v>
                </c:pt>
                <c:pt idx="626">
                  <c:v>272.71877203112905</c:v>
                </c:pt>
                <c:pt idx="627">
                  <c:v>275.57395969474584</c:v>
                </c:pt>
                <c:pt idx="628">
                  <c:v>274.37474657519004</c:v>
                </c:pt>
              </c:numCache>
            </c:numRef>
          </c:val>
          <c:smooth val="0"/>
          <c:extLst>
            <c:ext xmlns:c16="http://schemas.microsoft.com/office/drawing/2014/chart" uri="{C3380CC4-5D6E-409C-BE32-E72D297353CC}">
              <c16:uniqueId val="{00000000-E0DC-41EE-A24C-5EC6CC88A23A}"/>
            </c:ext>
          </c:extLst>
        </c:ser>
        <c:ser>
          <c:idx val="1"/>
          <c:order val="1"/>
          <c:tx>
            <c:strRef>
              <c:f>Sheet1!$S$1</c:f>
              <c:strCache>
                <c:ptCount val="1"/>
                <c:pt idx="0">
                  <c:v>Предикције другог модела</c:v>
                </c:pt>
              </c:strCache>
            </c:strRef>
          </c:tx>
          <c:spPr>
            <a:ln w="28575" cap="rnd">
              <a:solidFill>
                <a:schemeClr val="accent2"/>
              </a:solidFill>
              <a:round/>
            </a:ln>
            <a:effectLst/>
          </c:spPr>
          <c:marker>
            <c:symbol val="none"/>
          </c:marker>
          <c:val>
            <c:numRef>
              <c:f>Sheet1!$S$2:$S$659</c:f>
              <c:numCache>
                <c:formatCode>General</c:formatCode>
                <c:ptCount val="658"/>
                <c:pt idx="0">
                  <c:v>125.9630884660825</c:v>
                </c:pt>
                <c:pt idx="1">
                  <c:v>125.78453441113707</c:v>
                </c:pt>
                <c:pt idx="2">
                  <c:v>134.63022804759223</c:v>
                </c:pt>
                <c:pt idx="3">
                  <c:v>126.22043170341469</c:v>
                </c:pt>
                <c:pt idx="4">
                  <c:v>123.66801540804512</c:v>
                </c:pt>
                <c:pt idx="5">
                  <c:v>121.11874337829087</c:v>
                </c:pt>
                <c:pt idx="6">
                  <c:v>122.00675627733199</c:v>
                </c:pt>
                <c:pt idx="7">
                  <c:v>120.53668850168422</c:v>
                </c:pt>
                <c:pt idx="8">
                  <c:v>118.0436427752974</c:v>
                </c:pt>
                <c:pt idx="9">
                  <c:v>117.06425339915612</c:v>
                </c:pt>
                <c:pt idx="10">
                  <c:v>116.57111741651325</c:v>
                </c:pt>
                <c:pt idx="11">
                  <c:v>117.11590118856704</c:v>
                </c:pt>
                <c:pt idx="12">
                  <c:v>116.44044059499043</c:v>
                </c:pt>
                <c:pt idx="13">
                  <c:v>116.65790461776352</c:v>
                </c:pt>
                <c:pt idx="14">
                  <c:v>116.00467580785472</c:v>
                </c:pt>
                <c:pt idx="15">
                  <c:v>115.6758533029285</c:v>
                </c:pt>
                <c:pt idx="16">
                  <c:v>115.88332321240486</c:v>
                </c:pt>
                <c:pt idx="17">
                  <c:v>115.80640983112366</c:v>
                </c:pt>
                <c:pt idx="18">
                  <c:v>115.67550208951252</c:v>
                </c:pt>
                <c:pt idx="19">
                  <c:v>115.15953073389045</c:v>
                </c:pt>
                <c:pt idx="20">
                  <c:v>164.21734413760132</c:v>
                </c:pt>
                <c:pt idx="21">
                  <c:v>164.85659933226734</c:v>
                </c:pt>
                <c:pt idx="22">
                  <c:v>165.30228453244928</c:v>
                </c:pt>
                <c:pt idx="23">
                  <c:v>165.10583117158379</c:v>
                </c:pt>
                <c:pt idx="24">
                  <c:v>165.19152466014711</c:v>
                </c:pt>
                <c:pt idx="25">
                  <c:v>164.92021671443106</c:v>
                </c:pt>
                <c:pt idx="26">
                  <c:v>163.23255745709955</c:v>
                </c:pt>
                <c:pt idx="27">
                  <c:v>159.78299167609674</c:v>
                </c:pt>
                <c:pt idx="28">
                  <c:v>159.92133454640631</c:v>
                </c:pt>
                <c:pt idx="29">
                  <c:v>162.75950662189484</c:v>
                </c:pt>
                <c:pt idx="30">
                  <c:v>163.6826440746762</c:v>
                </c:pt>
                <c:pt idx="31">
                  <c:v>163.16281618306806</c:v>
                </c:pt>
                <c:pt idx="32">
                  <c:v>162.71276318023592</c:v>
                </c:pt>
                <c:pt idx="33">
                  <c:v>164.29327065033476</c:v>
                </c:pt>
                <c:pt idx="34">
                  <c:v>164.63808958732943</c:v>
                </c:pt>
                <c:pt idx="35">
                  <c:v>166.45801377174749</c:v>
                </c:pt>
                <c:pt idx="36">
                  <c:v>165.41965702289932</c:v>
                </c:pt>
                <c:pt idx="37">
                  <c:v>165.30542058889159</c:v>
                </c:pt>
                <c:pt idx="38">
                  <c:v>166.02094176537787</c:v>
                </c:pt>
                <c:pt idx="39">
                  <c:v>166.01989305328837</c:v>
                </c:pt>
                <c:pt idx="40">
                  <c:v>232.67313104034343</c:v>
                </c:pt>
                <c:pt idx="41">
                  <c:v>230.02768208751792</c:v>
                </c:pt>
                <c:pt idx="42">
                  <c:v>228.58592869558555</c:v>
                </c:pt>
                <c:pt idx="43">
                  <c:v>230.23866232049284</c:v>
                </c:pt>
                <c:pt idx="44">
                  <c:v>230.21722450500411</c:v>
                </c:pt>
                <c:pt idx="45">
                  <c:v>230.17550644717605</c:v>
                </c:pt>
                <c:pt idx="46">
                  <c:v>229.21411740491021</c:v>
                </c:pt>
                <c:pt idx="47">
                  <c:v>235.30497282359218</c:v>
                </c:pt>
                <c:pt idx="48">
                  <c:v>232.08273367671569</c:v>
                </c:pt>
                <c:pt idx="49">
                  <c:v>229.75871142108497</c:v>
                </c:pt>
                <c:pt idx="50">
                  <c:v>228.31306013879399</c:v>
                </c:pt>
                <c:pt idx="51">
                  <c:v>227.61758361310356</c:v>
                </c:pt>
                <c:pt idx="52">
                  <c:v>226.47582494047944</c:v>
                </c:pt>
                <c:pt idx="53">
                  <c:v>231.33860056060723</c:v>
                </c:pt>
                <c:pt idx="54">
                  <c:v>227.86996128181056</c:v>
                </c:pt>
                <c:pt idx="55">
                  <c:v>228.80942965261536</c:v>
                </c:pt>
                <c:pt idx="56">
                  <c:v>228.05262695331066</c:v>
                </c:pt>
                <c:pt idx="57">
                  <c:v>228.43636820519546</c:v>
                </c:pt>
                <c:pt idx="58">
                  <c:v>227.27286239616646</c:v>
                </c:pt>
                <c:pt idx="59">
                  <c:v>233.61199767489728</c:v>
                </c:pt>
                <c:pt idx="60">
                  <c:v>244.68991290629518</c:v>
                </c:pt>
                <c:pt idx="61">
                  <c:v>242.81696147051326</c:v>
                </c:pt>
                <c:pt idx="62">
                  <c:v>242.77440810406756</c:v>
                </c:pt>
                <c:pt idx="63">
                  <c:v>242.50339937647234</c:v>
                </c:pt>
                <c:pt idx="64">
                  <c:v>247.51502454577272</c:v>
                </c:pt>
                <c:pt idx="65">
                  <c:v>250.9120662826827</c:v>
                </c:pt>
                <c:pt idx="66">
                  <c:v>249.44145005253114</c:v>
                </c:pt>
                <c:pt idx="67">
                  <c:v>245.28535435646185</c:v>
                </c:pt>
                <c:pt idx="68">
                  <c:v>243.02796036732482</c:v>
                </c:pt>
                <c:pt idx="69">
                  <c:v>242.54997365779991</c:v>
                </c:pt>
                <c:pt idx="70">
                  <c:v>247.71426723768613</c:v>
                </c:pt>
                <c:pt idx="71">
                  <c:v>247.85044728689763</c:v>
                </c:pt>
                <c:pt idx="72">
                  <c:v>225.88754407650583</c:v>
                </c:pt>
                <c:pt idx="73">
                  <c:v>232.50092729595531</c:v>
                </c:pt>
                <c:pt idx="74">
                  <c:v>236.07126681655805</c:v>
                </c:pt>
                <c:pt idx="75">
                  <c:v>235.35526501902851</c:v>
                </c:pt>
                <c:pt idx="76">
                  <c:v>237.05212145497109</c:v>
                </c:pt>
                <c:pt idx="77">
                  <c:v>239.46782060878587</c:v>
                </c:pt>
                <c:pt idx="78">
                  <c:v>246.77812256514622</c:v>
                </c:pt>
                <c:pt idx="79">
                  <c:v>253.46388640347766</c:v>
                </c:pt>
                <c:pt idx="80">
                  <c:v>255.12819135942397</c:v>
                </c:pt>
                <c:pt idx="81">
                  <c:v>256.82777242462873</c:v>
                </c:pt>
                <c:pt idx="82">
                  <c:v>256.58133875051738</c:v>
                </c:pt>
                <c:pt idx="83">
                  <c:v>203.91820700178161</c:v>
                </c:pt>
                <c:pt idx="84">
                  <c:v>201.76515318580834</c:v>
                </c:pt>
                <c:pt idx="85">
                  <c:v>199.91312246648536</c:v>
                </c:pt>
                <c:pt idx="86">
                  <c:v>197.82124578412441</c:v>
                </c:pt>
                <c:pt idx="87">
                  <c:v>197.71307999981963</c:v>
                </c:pt>
                <c:pt idx="88">
                  <c:v>197.56721723692294</c:v>
                </c:pt>
                <c:pt idx="89">
                  <c:v>197.6493019870685</c:v>
                </c:pt>
                <c:pt idx="90">
                  <c:v>203.37058933179708</c:v>
                </c:pt>
                <c:pt idx="91">
                  <c:v>202.49206733477999</c:v>
                </c:pt>
                <c:pt idx="92">
                  <c:v>206.01148583302722</c:v>
                </c:pt>
                <c:pt idx="93">
                  <c:v>210.72576415483357</c:v>
                </c:pt>
                <c:pt idx="94">
                  <c:v>209.51017953382916</c:v>
                </c:pt>
                <c:pt idx="95">
                  <c:v>213.20013727853978</c:v>
                </c:pt>
                <c:pt idx="96">
                  <c:v>214.80985596253797</c:v>
                </c:pt>
                <c:pt idx="97">
                  <c:v>208.93761351370424</c:v>
                </c:pt>
                <c:pt idx="98">
                  <c:v>204.85288812127664</c:v>
                </c:pt>
                <c:pt idx="99">
                  <c:v>151.45528250084729</c:v>
                </c:pt>
                <c:pt idx="100">
                  <c:v>149.3204073177682</c:v>
                </c:pt>
                <c:pt idx="101">
                  <c:v>140.69201460979184</c:v>
                </c:pt>
                <c:pt idx="102">
                  <c:v>142.10657655278666</c:v>
                </c:pt>
                <c:pt idx="103">
                  <c:v>128.15638850323808</c:v>
                </c:pt>
                <c:pt idx="104">
                  <c:v>140.23236611730508</c:v>
                </c:pt>
                <c:pt idx="105">
                  <c:v>151.94960482802432</c:v>
                </c:pt>
                <c:pt idx="106">
                  <c:v>152.81939527211748</c:v>
                </c:pt>
                <c:pt idx="107">
                  <c:v>148.93871542315628</c:v>
                </c:pt>
                <c:pt idx="108">
                  <c:v>158.1859774251277</c:v>
                </c:pt>
                <c:pt idx="109">
                  <c:v>154.67614307950834</c:v>
                </c:pt>
                <c:pt idx="110">
                  <c:v>158.45106990815128</c:v>
                </c:pt>
                <c:pt idx="111">
                  <c:v>159.79441621287927</c:v>
                </c:pt>
                <c:pt idx="112">
                  <c:v>157.83542283574789</c:v>
                </c:pt>
                <c:pt idx="113">
                  <c:v>161.93476787370744</c:v>
                </c:pt>
                <c:pt idx="114">
                  <c:v>161.00125762164291</c:v>
                </c:pt>
                <c:pt idx="115">
                  <c:v>158.69838831251803</c:v>
                </c:pt>
                <c:pt idx="116">
                  <c:v>165.70526049468853</c:v>
                </c:pt>
                <c:pt idx="117">
                  <c:v>163.64848091210948</c:v>
                </c:pt>
                <c:pt idx="118">
                  <c:v>162.80127394946015</c:v>
                </c:pt>
                <c:pt idx="119">
                  <c:v>154.36728255990661</c:v>
                </c:pt>
                <c:pt idx="120">
                  <c:v>153.63007479999658</c:v>
                </c:pt>
                <c:pt idx="121">
                  <c:v>155.61538155897904</c:v>
                </c:pt>
                <c:pt idx="122">
                  <c:v>150.52238577780182</c:v>
                </c:pt>
                <c:pt idx="123">
                  <c:v>149.39722944169532</c:v>
                </c:pt>
                <c:pt idx="124">
                  <c:v>150.22824350592637</c:v>
                </c:pt>
                <c:pt idx="125">
                  <c:v>151.58735681755698</c:v>
                </c:pt>
                <c:pt idx="126">
                  <c:v>147.49553678416919</c:v>
                </c:pt>
                <c:pt idx="127">
                  <c:v>146.18158433459939</c:v>
                </c:pt>
                <c:pt idx="128">
                  <c:v>146.98699533888202</c:v>
                </c:pt>
                <c:pt idx="129">
                  <c:v>147.62260647172388</c:v>
                </c:pt>
                <c:pt idx="130">
                  <c:v>148.38932167774479</c:v>
                </c:pt>
                <c:pt idx="131">
                  <c:v>149.31126782145697</c:v>
                </c:pt>
                <c:pt idx="132">
                  <c:v>149.56207222731919</c:v>
                </c:pt>
                <c:pt idx="133">
                  <c:v>148.251205057275</c:v>
                </c:pt>
                <c:pt idx="134">
                  <c:v>146.50267196613981</c:v>
                </c:pt>
                <c:pt idx="135">
                  <c:v>146.09393822761069</c:v>
                </c:pt>
                <c:pt idx="136">
                  <c:v>149.78602847602568</c:v>
                </c:pt>
                <c:pt idx="137">
                  <c:v>153.10777011395788</c:v>
                </c:pt>
                <c:pt idx="138">
                  <c:v>152.80715986081267</c:v>
                </c:pt>
                <c:pt idx="139">
                  <c:v>154.33718856044771</c:v>
                </c:pt>
                <c:pt idx="140">
                  <c:v>155.57414468278887</c:v>
                </c:pt>
                <c:pt idx="141">
                  <c:v>155.32218731302311</c:v>
                </c:pt>
                <c:pt idx="142">
                  <c:v>155.71500680706342</c:v>
                </c:pt>
                <c:pt idx="143">
                  <c:v>154.98024449454672</c:v>
                </c:pt>
                <c:pt idx="144">
                  <c:v>154.45189975221285</c:v>
                </c:pt>
                <c:pt idx="145">
                  <c:v>155.29291721385621</c:v>
                </c:pt>
                <c:pt idx="146">
                  <c:v>156.53413324661918</c:v>
                </c:pt>
                <c:pt idx="147">
                  <c:v>162.58487053637919</c:v>
                </c:pt>
                <c:pt idx="148">
                  <c:v>163.21017588104525</c:v>
                </c:pt>
                <c:pt idx="149">
                  <c:v>179.16605324222047</c:v>
                </c:pt>
                <c:pt idx="150">
                  <c:v>173.80918316283311</c:v>
                </c:pt>
                <c:pt idx="151">
                  <c:v>172.91098986073013</c:v>
                </c:pt>
                <c:pt idx="152">
                  <c:v>204.79771631532518</c:v>
                </c:pt>
                <c:pt idx="153">
                  <c:v>212.68966519202436</c:v>
                </c:pt>
                <c:pt idx="154">
                  <c:v>211.65723302817383</c:v>
                </c:pt>
                <c:pt idx="155">
                  <c:v>212.0687887786406</c:v>
                </c:pt>
                <c:pt idx="156">
                  <c:v>212.9343802615997</c:v>
                </c:pt>
                <c:pt idx="157">
                  <c:v>215.72468326929081</c:v>
                </c:pt>
                <c:pt idx="158">
                  <c:v>211.73893735315775</c:v>
                </c:pt>
                <c:pt idx="159">
                  <c:v>211.89868917257894</c:v>
                </c:pt>
                <c:pt idx="160">
                  <c:v>212.48577265254744</c:v>
                </c:pt>
                <c:pt idx="161">
                  <c:v>218.27246581130041</c:v>
                </c:pt>
                <c:pt idx="162">
                  <c:v>219.19151560500859</c:v>
                </c:pt>
                <c:pt idx="163">
                  <c:v>215.88264563822952</c:v>
                </c:pt>
                <c:pt idx="164">
                  <c:v>213.89429365388483</c:v>
                </c:pt>
                <c:pt idx="165">
                  <c:v>214.4624409104608</c:v>
                </c:pt>
                <c:pt idx="166">
                  <c:v>212.52503609731295</c:v>
                </c:pt>
                <c:pt idx="167">
                  <c:v>211.38129221660631</c:v>
                </c:pt>
                <c:pt idx="168">
                  <c:v>212.98245487648305</c:v>
                </c:pt>
                <c:pt idx="169">
                  <c:v>213.0694160767722</c:v>
                </c:pt>
                <c:pt idx="170">
                  <c:v>216.70460862026923</c:v>
                </c:pt>
                <c:pt idx="171">
                  <c:v>221.33050421022628</c:v>
                </c:pt>
                <c:pt idx="172">
                  <c:v>209.89064501493831</c:v>
                </c:pt>
                <c:pt idx="173">
                  <c:v>202.87119805303766</c:v>
                </c:pt>
                <c:pt idx="174">
                  <c:v>204.87249057825645</c:v>
                </c:pt>
                <c:pt idx="175">
                  <c:v>203.13446318030825</c:v>
                </c:pt>
                <c:pt idx="176">
                  <c:v>198.33229256659791</c:v>
                </c:pt>
                <c:pt idx="177">
                  <c:v>196.86902142835095</c:v>
                </c:pt>
                <c:pt idx="178">
                  <c:v>198.76374634323707</c:v>
                </c:pt>
                <c:pt idx="179">
                  <c:v>200.01774641027902</c:v>
                </c:pt>
                <c:pt idx="180">
                  <c:v>198.66529246625737</c:v>
                </c:pt>
                <c:pt idx="181">
                  <c:v>198.62007533196001</c:v>
                </c:pt>
                <c:pt idx="182">
                  <c:v>196.85794893285691</c:v>
                </c:pt>
                <c:pt idx="183">
                  <c:v>198.60288789870705</c:v>
                </c:pt>
                <c:pt idx="184">
                  <c:v>200.54579572390156</c:v>
                </c:pt>
                <c:pt idx="185">
                  <c:v>200.8463262512899</c:v>
                </c:pt>
                <c:pt idx="186">
                  <c:v>201.52067071506576</c:v>
                </c:pt>
                <c:pt idx="187">
                  <c:v>199.15093838034514</c:v>
                </c:pt>
                <c:pt idx="188">
                  <c:v>199.61929547342891</c:v>
                </c:pt>
                <c:pt idx="189">
                  <c:v>199.17117279684967</c:v>
                </c:pt>
                <c:pt idx="190">
                  <c:v>201.95087897010123</c:v>
                </c:pt>
                <c:pt idx="191">
                  <c:v>203.01714440981112</c:v>
                </c:pt>
                <c:pt idx="192">
                  <c:v>204.01901304522795</c:v>
                </c:pt>
                <c:pt idx="193">
                  <c:v>204.09541466072005</c:v>
                </c:pt>
                <c:pt idx="194">
                  <c:v>204.55566052933384</c:v>
                </c:pt>
                <c:pt idx="195">
                  <c:v>204.71153769971107</c:v>
                </c:pt>
                <c:pt idx="196">
                  <c:v>204.45747055737036</c:v>
                </c:pt>
                <c:pt idx="197">
                  <c:v>206.34067874510808</c:v>
                </c:pt>
                <c:pt idx="198">
                  <c:v>205.91698130087812</c:v>
                </c:pt>
                <c:pt idx="199">
                  <c:v>199.15470361319433</c:v>
                </c:pt>
                <c:pt idx="200">
                  <c:v>203.60672780134757</c:v>
                </c:pt>
                <c:pt idx="201">
                  <c:v>203.8510982711893</c:v>
                </c:pt>
                <c:pt idx="202">
                  <c:v>203.42224564574153</c:v>
                </c:pt>
                <c:pt idx="203">
                  <c:v>204.52308860012459</c:v>
                </c:pt>
                <c:pt idx="204">
                  <c:v>203.90930590845034</c:v>
                </c:pt>
                <c:pt idx="205">
                  <c:v>200.31472849730221</c:v>
                </c:pt>
                <c:pt idx="206">
                  <c:v>200.70737051760207</c:v>
                </c:pt>
                <c:pt idx="207">
                  <c:v>200.61076993079698</c:v>
                </c:pt>
                <c:pt idx="208">
                  <c:v>195.89252300790127</c:v>
                </c:pt>
                <c:pt idx="209">
                  <c:v>195.65072099039253</c:v>
                </c:pt>
                <c:pt idx="210">
                  <c:v>196.47958745612084</c:v>
                </c:pt>
                <c:pt idx="211">
                  <c:v>198.45738873073685</c:v>
                </c:pt>
                <c:pt idx="212">
                  <c:v>196.24152462102518</c:v>
                </c:pt>
                <c:pt idx="213">
                  <c:v>192.23928508345941</c:v>
                </c:pt>
                <c:pt idx="214">
                  <c:v>188.15188265958977</c:v>
                </c:pt>
                <c:pt idx="215">
                  <c:v>178.98471677533473</c:v>
                </c:pt>
                <c:pt idx="216">
                  <c:v>182.23414552921662</c:v>
                </c:pt>
                <c:pt idx="217">
                  <c:v>175.34750397491297</c:v>
                </c:pt>
                <c:pt idx="218">
                  <c:v>179.10419755132529</c:v>
                </c:pt>
                <c:pt idx="219">
                  <c:v>186.76376660886018</c:v>
                </c:pt>
                <c:pt idx="220">
                  <c:v>190.15968250397412</c:v>
                </c:pt>
                <c:pt idx="221">
                  <c:v>187.9135503439893</c:v>
                </c:pt>
                <c:pt idx="222">
                  <c:v>191.06656271270543</c:v>
                </c:pt>
                <c:pt idx="223">
                  <c:v>193.6265502539656</c:v>
                </c:pt>
                <c:pt idx="224">
                  <c:v>203.65428722854455</c:v>
                </c:pt>
                <c:pt idx="225">
                  <c:v>185.33500106843209</c:v>
                </c:pt>
                <c:pt idx="226">
                  <c:v>185.54678304855281</c:v>
                </c:pt>
                <c:pt idx="227">
                  <c:v>187.18225788411701</c:v>
                </c:pt>
                <c:pt idx="228">
                  <c:v>191.53090980570283</c:v>
                </c:pt>
                <c:pt idx="229">
                  <c:v>217.48429878520773</c:v>
                </c:pt>
                <c:pt idx="230">
                  <c:v>217.07893891140625</c:v>
                </c:pt>
                <c:pt idx="231">
                  <c:v>219.27911642867784</c:v>
                </c:pt>
                <c:pt idx="232">
                  <c:v>220.80024938314961</c:v>
                </c:pt>
                <c:pt idx="233">
                  <c:v>228.28678369429861</c:v>
                </c:pt>
                <c:pt idx="234">
                  <c:v>226.84876888929642</c:v>
                </c:pt>
                <c:pt idx="235">
                  <c:v>226.41627262542787</c:v>
                </c:pt>
                <c:pt idx="236">
                  <c:v>226.47070645593661</c:v>
                </c:pt>
                <c:pt idx="237">
                  <c:v>225.38431554538371</c:v>
                </c:pt>
                <c:pt idx="238">
                  <c:v>224.84454873635843</c:v>
                </c:pt>
                <c:pt idx="239">
                  <c:v>224.3925446402111</c:v>
                </c:pt>
                <c:pt idx="240">
                  <c:v>224.59058326987684</c:v>
                </c:pt>
                <c:pt idx="241">
                  <c:v>223.66364432306545</c:v>
                </c:pt>
                <c:pt idx="242">
                  <c:v>223.13456300172365</c:v>
                </c:pt>
                <c:pt idx="243">
                  <c:v>223.37547908986647</c:v>
                </c:pt>
                <c:pt idx="244">
                  <c:v>223.3989557932893</c:v>
                </c:pt>
                <c:pt idx="245">
                  <c:v>223.06134452706161</c:v>
                </c:pt>
                <c:pt idx="246">
                  <c:v>223.64507677887988</c:v>
                </c:pt>
                <c:pt idx="247">
                  <c:v>223.94573151954907</c:v>
                </c:pt>
                <c:pt idx="248">
                  <c:v>224.04879874624436</c:v>
                </c:pt>
                <c:pt idx="249">
                  <c:v>224.60944114505813</c:v>
                </c:pt>
                <c:pt idx="250">
                  <c:v>224.90367529349271</c:v>
                </c:pt>
                <c:pt idx="251">
                  <c:v>226.52677365102079</c:v>
                </c:pt>
                <c:pt idx="252">
                  <c:v>225.04370483996354</c:v>
                </c:pt>
                <c:pt idx="253">
                  <c:v>229.5042297433298</c:v>
                </c:pt>
                <c:pt idx="254">
                  <c:v>228.59566602420145</c:v>
                </c:pt>
                <c:pt idx="255">
                  <c:v>227.5286774455171</c:v>
                </c:pt>
                <c:pt idx="256">
                  <c:v>225.14371126031429</c:v>
                </c:pt>
                <c:pt idx="257">
                  <c:v>215.82028519718756</c:v>
                </c:pt>
                <c:pt idx="258">
                  <c:v>206.82452043446983</c:v>
                </c:pt>
                <c:pt idx="259">
                  <c:v>200.05012025518437</c:v>
                </c:pt>
                <c:pt idx="260">
                  <c:v>202.34156152294636</c:v>
                </c:pt>
                <c:pt idx="261">
                  <c:v>206.45146261771487</c:v>
                </c:pt>
                <c:pt idx="262">
                  <c:v>207.22608187266661</c:v>
                </c:pt>
                <c:pt idx="263">
                  <c:v>204.74863516191408</c:v>
                </c:pt>
                <c:pt idx="264">
                  <c:v>204.3918673726557</c:v>
                </c:pt>
                <c:pt idx="265">
                  <c:v>203.91789329649859</c:v>
                </c:pt>
                <c:pt idx="266">
                  <c:v>203.37673337438795</c:v>
                </c:pt>
                <c:pt idx="267">
                  <c:v>204.91958267872104</c:v>
                </c:pt>
                <c:pt idx="268">
                  <c:v>204.40389269167741</c:v>
                </c:pt>
                <c:pt idx="269">
                  <c:v>204.72832452627102</c:v>
                </c:pt>
                <c:pt idx="270">
                  <c:v>205.07135436403865</c:v>
                </c:pt>
                <c:pt idx="271">
                  <c:v>204.7072178247316</c:v>
                </c:pt>
                <c:pt idx="272">
                  <c:v>205.68075525353882</c:v>
                </c:pt>
                <c:pt idx="273">
                  <c:v>202.17350756837814</c:v>
                </c:pt>
                <c:pt idx="274">
                  <c:v>204.89469953504508</c:v>
                </c:pt>
                <c:pt idx="275">
                  <c:v>203.2887687415037</c:v>
                </c:pt>
                <c:pt idx="276">
                  <c:v>203.4968817573409</c:v>
                </c:pt>
                <c:pt idx="277">
                  <c:v>204.33670302270454</c:v>
                </c:pt>
                <c:pt idx="278">
                  <c:v>204.76665360097024</c:v>
                </c:pt>
                <c:pt idx="279">
                  <c:v>205.49018038250753</c:v>
                </c:pt>
                <c:pt idx="280">
                  <c:v>205.55243927490636</c:v>
                </c:pt>
                <c:pt idx="281">
                  <c:v>203.59889851848556</c:v>
                </c:pt>
                <c:pt idx="282">
                  <c:v>204.30278941756643</c:v>
                </c:pt>
                <c:pt idx="283">
                  <c:v>204.86393348187914</c:v>
                </c:pt>
                <c:pt idx="284">
                  <c:v>205.05679353635941</c:v>
                </c:pt>
                <c:pt idx="285">
                  <c:v>203.47607776187505</c:v>
                </c:pt>
                <c:pt idx="286">
                  <c:v>203.16383478221985</c:v>
                </c:pt>
                <c:pt idx="287">
                  <c:v>203.51315747692007</c:v>
                </c:pt>
                <c:pt idx="288">
                  <c:v>203.51305331324619</c:v>
                </c:pt>
                <c:pt idx="289">
                  <c:v>204.9667131337176</c:v>
                </c:pt>
                <c:pt idx="290">
                  <c:v>205.50922224513292</c:v>
                </c:pt>
                <c:pt idx="291">
                  <c:v>206.13435070598501</c:v>
                </c:pt>
                <c:pt idx="292">
                  <c:v>206.70562580305929</c:v>
                </c:pt>
                <c:pt idx="293">
                  <c:v>207.50709661506914</c:v>
                </c:pt>
                <c:pt idx="294">
                  <c:v>206.96773370299366</c:v>
                </c:pt>
                <c:pt idx="295">
                  <c:v>207.70277204443101</c:v>
                </c:pt>
                <c:pt idx="296">
                  <c:v>205.42098362265324</c:v>
                </c:pt>
                <c:pt idx="297">
                  <c:v>212.61296397065703</c:v>
                </c:pt>
                <c:pt idx="298">
                  <c:v>209.0539842870335</c:v>
                </c:pt>
                <c:pt idx="299">
                  <c:v>197.96373034311515</c:v>
                </c:pt>
                <c:pt idx="300">
                  <c:v>196.71442574500375</c:v>
                </c:pt>
                <c:pt idx="301">
                  <c:v>194.01145451833392</c:v>
                </c:pt>
                <c:pt idx="302">
                  <c:v>195.45462203515271</c:v>
                </c:pt>
                <c:pt idx="303">
                  <c:v>194.32965383518271</c:v>
                </c:pt>
                <c:pt idx="304">
                  <c:v>197.53258102196639</c:v>
                </c:pt>
                <c:pt idx="305">
                  <c:v>195.11435782732775</c:v>
                </c:pt>
                <c:pt idx="306">
                  <c:v>199.92023470698265</c:v>
                </c:pt>
                <c:pt idx="307">
                  <c:v>199.24565059928278</c:v>
                </c:pt>
                <c:pt idx="308">
                  <c:v>197.87968306033241</c:v>
                </c:pt>
                <c:pt idx="309">
                  <c:v>198.97392204401856</c:v>
                </c:pt>
                <c:pt idx="310">
                  <c:v>199.32874266909619</c:v>
                </c:pt>
                <c:pt idx="311">
                  <c:v>198.56201942277323</c:v>
                </c:pt>
                <c:pt idx="312">
                  <c:v>198.42346685710942</c:v>
                </c:pt>
                <c:pt idx="313">
                  <c:v>198.68921332261021</c:v>
                </c:pt>
                <c:pt idx="314">
                  <c:v>196.13252173454492</c:v>
                </c:pt>
                <c:pt idx="315">
                  <c:v>196.89517830506034</c:v>
                </c:pt>
                <c:pt idx="316">
                  <c:v>199.06301279152956</c:v>
                </c:pt>
                <c:pt idx="317">
                  <c:v>206.69692255211032</c:v>
                </c:pt>
                <c:pt idx="318">
                  <c:v>199.65074905019159</c:v>
                </c:pt>
                <c:pt idx="319">
                  <c:v>202.00183004679783</c:v>
                </c:pt>
                <c:pt idx="320">
                  <c:v>204.05542620757001</c:v>
                </c:pt>
                <c:pt idx="321">
                  <c:v>204.83318020820332</c:v>
                </c:pt>
                <c:pt idx="322">
                  <c:v>203.26276606954241</c:v>
                </c:pt>
                <c:pt idx="323">
                  <c:v>201.87103580279711</c:v>
                </c:pt>
                <c:pt idx="324">
                  <c:v>200.95783155185384</c:v>
                </c:pt>
                <c:pt idx="325">
                  <c:v>200.05043891873993</c:v>
                </c:pt>
                <c:pt idx="326">
                  <c:v>202.03062540757108</c:v>
                </c:pt>
                <c:pt idx="327">
                  <c:v>202.5260441584563</c:v>
                </c:pt>
                <c:pt idx="328">
                  <c:v>204.24431866104939</c:v>
                </c:pt>
                <c:pt idx="329">
                  <c:v>208.99348118810533</c:v>
                </c:pt>
                <c:pt idx="330">
                  <c:v>205.01384309479448</c:v>
                </c:pt>
                <c:pt idx="331">
                  <c:v>207.9335951019649</c:v>
                </c:pt>
                <c:pt idx="332">
                  <c:v>211.85520313505026</c:v>
                </c:pt>
                <c:pt idx="333">
                  <c:v>208.60016654224646</c:v>
                </c:pt>
                <c:pt idx="334">
                  <c:v>206.70385245764575</c:v>
                </c:pt>
                <c:pt idx="335">
                  <c:v>206.99017774303098</c:v>
                </c:pt>
                <c:pt idx="336">
                  <c:v>200.57667976640394</c:v>
                </c:pt>
                <c:pt idx="337">
                  <c:v>200.57185354015985</c:v>
                </c:pt>
                <c:pt idx="338">
                  <c:v>200.56812511896942</c:v>
                </c:pt>
                <c:pt idx="339">
                  <c:v>200.21151636139354</c:v>
                </c:pt>
                <c:pt idx="340">
                  <c:v>199.02455330035383</c:v>
                </c:pt>
                <c:pt idx="341">
                  <c:v>234.57595074593351</c:v>
                </c:pt>
                <c:pt idx="342">
                  <c:v>231.47187588606158</c:v>
                </c:pt>
                <c:pt idx="343">
                  <c:v>231.61476661744405</c:v>
                </c:pt>
                <c:pt idx="344">
                  <c:v>231.85844560183523</c:v>
                </c:pt>
                <c:pt idx="345">
                  <c:v>229.48101165933349</c:v>
                </c:pt>
                <c:pt idx="346">
                  <c:v>226.98163452914685</c:v>
                </c:pt>
                <c:pt idx="347">
                  <c:v>226.11451924966019</c:v>
                </c:pt>
                <c:pt idx="348">
                  <c:v>221.31526552426047</c:v>
                </c:pt>
                <c:pt idx="349">
                  <c:v>217.08028037466818</c:v>
                </c:pt>
                <c:pt idx="350">
                  <c:v>219.64066773014704</c:v>
                </c:pt>
                <c:pt idx="351">
                  <c:v>218.43115896216057</c:v>
                </c:pt>
                <c:pt idx="352">
                  <c:v>217.99769801158598</c:v>
                </c:pt>
                <c:pt idx="353">
                  <c:v>218.96273747564271</c:v>
                </c:pt>
                <c:pt idx="354">
                  <c:v>216.05384978410305</c:v>
                </c:pt>
                <c:pt idx="355">
                  <c:v>209.17820748691628</c:v>
                </c:pt>
                <c:pt idx="356">
                  <c:v>206.93633460051245</c:v>
                </c:pt>
                <c:pt idx="357">
                  <c:v>205.90870361437953</c:v>
                </c:pt>
                <c:pt idx="358">
                  <c:v>210.84512080274121</c:v>
                </c:pt>
                <c:pt idx="359">
                  <c:v>244.57625482632733</c:v>
                </c:pt>
                <c:pt idx="360">
                  <c:v>238.56587945245653</c:v>
                </c:pt>
                <c:pt idx="361">
                  <c:v>229.07589764111043</c:v>
                </c:pt>
                <c:pt idx="362">
                  <c:v>233.86336851896448</c:v>
                </c:pt>
                <c:pt idx="363">
                  <c:v>236.56155974003855</c:v>
                </c:pt>
                <c:pt idx="364">
                  <c:v>235.49824055702891</c:v>
                </c:pt>
                <c:pt idx="365">
                  <c:v>238.87912238912875</c:v>
                </c:pt>
                <c:pt idx="366">
                  <c:v>248.26718301745007</c:v>
                </c:pt>
                <c:pt idx="367">
                  <c:v>246.96904855227942</c:v>
                </c:pt>
                <c:pt idx="368">
                  <c:v>240.13128693832223</c:v>
                </c:pt>
                <c:pt idx="369">
                  <c:v>235.74992803698061</c:v>
                </c:pt>
                <c:pt idx="370">
                  <c:v>235.44213763487699</c:v>
                </c:pt>
                <c:pt idx="371">
                  <c:v>225.39920430555782</c:v>
                </c:pt>
                <c:pt idx="372">
                  <c:v>228.6888061101435</c:v>
                </c:pt>
                <c:pt idx="373">
                  <c:v>229.44550160161617</c:v>
                </c:pt>
                <c:pt idx="374">
                  <c:v>227.03257391591433</c:v>
                </c:pt>
                <c:pt idx="375">
                  <c:v>230.18548686095124</c:v>
                </c:pt>
                <c:pt idx="376">
                  <c:v>230.84595626741356</c:v>
                </c:pt>
                <c:pt idx="377">
                  <c:v>241.65601825921999</c:v>
                </c:pt>
                <c:pt idx="378">
                  <c:v>232.37111374151948</c:v>
                </c:pt>
                <c:pt idx="379">
                  <c:v>235.61647136710724</c:v>
                </c:pt>
                <c:pt idx="380">
                  <c:v>241.37963813967974</c:v>
                </c:pt>
                <c:pt idx="381">
                  <c:v>264.84752706598914</c:v>
                </c:pt>
                <c:pt idx="382">
                  <c:v>266.35071800306707</c:v>
                </c:pt>
                <c:pt idx="383">
                  <c:v>257.96486765964437</c:v>
                </c:pt>
                <c:pt idx="384">
                  <c:v>264.61299423216064</c:v>
                </c:pt>
                <c:pt idx="385">
                  <c:v>263.56579507913887</c:v>
                </c:pt>
                <c:pt idx="386">
                  <c:v>273.39741251690236</c:v>
                </c:pt>
                <c:pt idx="387">
                  <c:v>269.92093482398104</c:v>
                </c:pt>
                <c:pt idx="388">
                  <c:v>271.28953379973348</c:v>
                </c:pt>
                <c:pt idx="389">
                  <c:v>281.54457723450503</c:v>
                </c:pt>
                <c:pt idx="390">
                  <c:v>282.67856057611289</c:v>
                </c:pt>
                <c:pt idx="391">
                  <c:v>281.40960453272658</c:v>
                </c:pt>
                <c:pt idx="392">
                  <c:v>281.63010185646067</c:v>
                </c:pt>
                <c:pt idx="393">
                  <c:v>280.54815118383726</c:v>
                </c:pt>
                <c:pt idx="394">
                  <c:v>279.57876226933536</c:v>
                </c:pt>
                <c:pt idx="395">
                  <c:v>278.36433355552163</c:v>
                </c:pt>
                <c:pt idx="396">
                  <c:v>278.88356196148618</c:v>
                </c:pt>
                <c:pt idx="397">
                  <c:v>278.40965166525154</c:v>
                </c:pt>
                <c:pt idx="398">
                  <c:v>278.3987695019631</c:v>
                </c:pt>
                <c:pt idx="399">
                  <c:v>278.84274476377925</c:v>
                </c:pt>
                <c:pt idx="400">
                  <c:v>279.1598408827299</c:v>
                </c:pt>
                <c:pt idx="401">
                  <c:v>278.70562240861921</c:v>
                </c:pt>
                <c:pt idx="402">
                  <c:v>275.65779149277586</c:v>
                </c:pt>
                <c:pt idx="403">
                  <c:v>275.61346341241006</c:v>
                </c:pt>
                <c:pt idx="404">
                  <c:v>274.46020017225192</c:v>
                </c:pt>
                <c:pt idx="405">
                  <c:v>270.61763263029599</c:v>
                </c:pt>
                <c:pt idx="406">
                  <c:v>266.8210886487816</c:v>
                </c:pt>
                <c:pt idx="407">
                  <c:v>263.34225344162769</c:v>
                </c:pt>
                <c:pt idx="408">
                  <c:v>263.45677962634079</c:v>
                </c:pt>
                <c:pt idx="409">
                  <c:v>253.92672186200744</c:v>
                </c:pt>
                <c:pt idx="410">
                  <c:v>248.86278774867574</c:v>
                </c:pt>
                <c:pt idx="411">
                  <c:v>247.37784729541167</c:v>
                </c:pt>
                <c:pt idx="412">
                  <c:v>248.36826379399164</c:v>
                </c:pt>
                <c:pt idx="413">
                  <c:v>251.83389247181984</c:v>
                </c:pt>
                <c:pt idx="414">
                  <c:v>253.61072275930286</c:v>
                </c:pt>
                <c:pt idx="415">
                  <c:v>251.14857293967458</c:v>
                </c:pt>
                <c:pt idx="416">
                  <c:v>253.35537523169316</c:v>
                </c:pt>
                <c:pt idx="417">
                  <c:v>251.6156926096053</c:v>
                </c:pt>
                <c:pt idx="418">
                  <c:v>252.07664200372392</c:v>
                </c:pt>
                <c:pt idx="419">
                  <c:v>250.62629463123176</c:v>
                </c:pt>
                <c:pt idx="420">
                  <c:v>250.15526321539716</c:v>
                </c:pt>
                <c:pt idx="421">
                  <c:v>250.44396461936464</c:v>
                </c:pt>
                <c:pt idx="422">
                  <c:v>249.73476720454971</c:v>
                </c:pt>
                <c:pt idx="423">
                  <c:v>248.75396097842375</c:v>
                </c:pt>
                <c:pt idx="424">
                  <c:v>248.9358455597939</c:v>
                </c:pt>
                <c:pt idx="425">
                  <c:v>231.34851594639338</c:v>
                </c:pt>
                <c:pt idx="426">
                  <c:v>230.6232227504716</c:v>
                </c:pt>
                <c:pt idx="427">
                  <c:v>231.54226758372346</c:v>
                </c:pt>
                <c:pt idx="428">
                  <c:v>230.68210398875695</c:v>
                </c:pt>
                <c:pt idx="429">
                  <c:v>230.60436693243025</c:v>
                </c:pt>
                <c:pt idx="430">
                  <c:v>232.22143969594282</c:v>
                </c:pt>
                <c:pt idx="431">
                  <c:v>230.0353281894576</c:v>
                </c:pt>
                <c:pt idx="432">
                  <c:v>231.38911349309404</c:v>
                </c:pt>
                <c:pt idx="433">
                  <c:v>231.78271308063111</c:v>
                </c:pt>
                <c:pt idx="434">
                  <c:v>223.89799143421158</c:v>
                </c:pt>
                <c:pt idx="435">
                  <c:v>224.1294095782122</c:v>
                </c:pt>
                <c:pt idx="436">
                  <c:v>226.17168716008439</c:v>
                </c:pt>
                <c:pt idx="437">
                  <c:v>229.47421729504148</c:v>
                </c:pt>
                <c:pt idx="438">
                  <c:v>221.75832671306819</c:v>
                </c:pt>
                <c:pt idx="439">
                  <c:v>225.31630632514839</c:v>
                </c:pt>
                <c:pt idx="440">
                  <c:v>221.79168997804081</c:v>
                </c:pt>
                <c:pt idx="441">
                  <c:v>226.89136141768785</c:v>
                </c:pt>
                <c:pt idx="442">
                  <c:v>232.70297718351435</c:v>
                </c:pt>
                <c:pt idx="443">
                  <c:v>220.86209949914229</c:v>
                </c:pt>
                <c:pt idx="444">
                  <c:v>223.12643377405121</c:v>
                </c:pt>
                <c:pt idx="445">
                  <c:v>234.9538003706939</c:v>
                </c:pt>
                <c:pt idx="446">
                  <c:v>240.45001551507858</c:v>
                </c:pt>
                <c:pt idx="447">
                  <c:v>244.18923417195271</c:v>
                </c:pt>
                <c:pt idx="448">
                  <c:v>246.79361374860645</c:v>
                </c:pt>
                <c:pt idx="449">
                  <c:v>247.31520758273734</c:v>
                </c:pt>
                <c:pt idx="450">
                  <c:v>246.88686630230035</c:v>
                </c:pt>
                <c:pt idx="451">
                  <c:v>247.14380475592876</c:v>
                </c:pt>
                <c:pt idx="452">
                  <c:v>245.96796311238731</c:v>
                </c:pt>
                <c:pt idx="453">
                  <c:v>243.10958134914154</c:v>
                </c:pt>
                <c:pt idx="454">
                  <c:v>246.13067526398567</c:v>
                </c:pt>
                <c:pt idx="455">
                  <c:v>229.98349496165662</c:v>
                </c:pt>
                <c:pt idx="456">
                  <c:v>224.55055956751445</c:v>
                </c:pt>
                <c:pt idx="457">
                  <c:v>231.6662537256984</c:v>
                </c:pt>
                <c:pt idx="458">
                  <c:v>237.53219325156741</c:v>
                </c:pt>
                <c:pt idx="459">
                  <c:v>234.59050586102069</c:v>
                </c:pt>
                <c:pt idx="460">
                  <c:v>234.03601472230051</c:v>
                </c:pt>
                <c:pt idx="461">
                  <c:v>235.81389433785404</c:v>
                </c:pt>
                <c:pt idx="462">
                  <c:v>231.14424368117443</c:v>
                </c:pt>
                <c:pt idx="463">
                  <c:v>228.2425180745285</c:v>
                </c:pt>
                <c:pt idx="464">
                  <c:v>222.40599201532194</c:v>
                </c:pt>
                <c:pt idx="465">
                  <c:v>219.28349275979116</c:v>
                </c:pt>
                <c:pt idx="466">
                  <c:v>224.63555190267147</c:v>
                </c:pt>
                <c:pt idx="467">
                  <c:v>223.83017235937103</c:v>
                </c:pt>
                <c:pt idx="468">
                  <c:v>225.16474354677655</c:v>
                </c:pt>
                <c:pt idx="469">
                  <c:v>222.38915590166079</c:v>
                </c:pt>
                <c:pt idx="470">
                  <c:v>220.10979897799814</c:v>
                </c:pt>
                <c:pt idx="471">
                  <c:v>227.71438977585365</c:v>
                </c:pt>
                <c:pt idx="472">
                  <c:v>228.94464237643675</c:v>
                </c:pt>
                <c:pt idx="473">
                  <c:v>229.74947607841716</c:v>
                </c:pt>
                <c:pt idx="474">
                  <c:v>228.82444850006425</c:v>
                </c:pt>
                <c:pt idx="475">
                  <c:v>224.05682647986779</c:v>
                </c:pt>
                <c:pt idx="476">
                  <c:v>222.36286249999378</c:v>
                </c:pt>
                <c:pt idx="477">
                  <c:v>217.40401077100776</c:v>
                </c:pt>
                <c:pt idx="478">
                  <c:v>212.27830323338662</c:v>
                </c:pt>
                <c:pt idx="479">
                  <c:v>213.87289772899388</c:v>
                </c:pt>
                <c:pt idx="480">
                  <c:v>215.18013250661113</c:v>
                </c:pt>
                <c:pt idx="481">
                  <c:v>217.28551634316869</c:v>
                </c:pt>
                <c:pt idx="482">
                  <c:v>220.611225965236</c:v>
                </c:pt>
                <c:pt idx="483">
                  <c:v>220.83721444003348</c:v>
                </c:pt>
                <c:pt idx="484">
                  <c:v>220.8478287335972</c:v>
                </c:pt>
                <c:pt idx="485">
                  <c:v>216.08112940836347</c:v>
                </c:pt>
                <c:pt idx="486">
                  <c:v>216.95046528686134</c:v>
                </c:pt>
                <c:pt idx="487">
                  <c:v>217.58974071188473</c:v>
                </c:pt>
                <c:pt idx="488">
                  <c:v>222.04440276209206</c:v>
                </c:pt>
                <c:pt idx="489">
                  <c:v>220.68054019920112</c:v>
                </c:pt>
                <c:pt idx="490">
                  <c:v>221.52104753472554</c:v>
                </c:pt>
                <c:pt idx="491">
                  <c:v>220.74154260031037</c:v>
                </c:pt>
                <c:pt idx="492">
                  <c:v>225.6446149235089</c:v>
                </c:pt>
                <c:pt idx="493">
                  <c:v>227.81271489641279</c:v>
                </c:pt>
                <c:pt idx="494">
                  <c:v>225.26129164166923</c:v>
                </c:pt>
                <c:pt idx="495">
                  <c:v>228.32001805957179</c:v>
                </c:pt>
                <c:pt idx="496">
                  <c:v>230.43984065405706</c:v>
                </c:pt>
                <c:pt idx="497">
                  <c:v>230.98683772592716</c:v>
                </c:pt>
                <c:pt idx="498">
                  <c:v>227.23398287018244</c:v>
                </c:pt>
                <c:pt idx="499">
                  <c:v>227.19698856077008</c:v>
                </c:pt>
                <c:pt idx="500">
                  <c:v>226.20489239034612</c:v>
                </c:pt>
                <c:pt idx="501">
                  <c:v>223.72115137499549</c:v>
                </c:pt>
                <c:pt idx="502">
                  <c:v>220.30754789073117</c:v>
                </c:pt>
                <c:pt idx="503">
                  <c:v>223.21956820823127</c:v>
                </c:pt>
                <c:pt idx="504">
                  <c:v>223.51921949691152</c:v>
                </c:pt>
                <c:pt idx="505">
                  <c:v>224.08554313032838</c:v>
                </c:pt>
                <c:pt idx="506">
                  <c:v>225.19129767508448</c:v>
                </c:pt>
                <c:pt idx="507">
                  <c:v>226.62846496164542</c:v>
                </c:pt>
                <c:pt idx="508">
                  <c:v>225.20742548276496</c:v>
                </c:pt>
                <c:pt idx="509">
                  <c:v>224.94236062093654</c:v>
                </c:pt>
                <c:pt idx="510">
                  <c:v>224.54059883378153</c:v>
                </c:pt>
                <c:pt idx="511">
                  <c:v>225.31778412151576</c:v>
                </c:pt>
                <c:pt idx="512">
                  <c:v>227.28035266048852</c:v>
                </c:pt>
                <c:pt idx="513">
                  <c:v>227.50430179853026</c:v>
                </c:pt>
                <c:pt idx="514">
                  <c:v>225.87476607547941</c:v>
                </c:pt>
                <c:pt idx="515">
                  <c:v>225.79368110543447</c:v>
                </c:pt>
                <c:pt idx="516">
                  <c:v>227.49639908360666</c:v>
                </c:pt>
                <c:pt idx="517">
                  <c:v>222.73397990698049</c:v>
                </c:pt>
                <c:pt idx="518">
                  <c:v>222.76618979721522</c:v>
                </c:pt>
                <c:pt idx="519">
                  <c:v>222.42019582507135</c:v>
                </c:pt>
                <c:pt idx="520">
                  <c:v>225.75784365057166</c:v>
                </c:pt>
                <c:pt idx="521">
                  <c:v>225.28031121115976</c:v>
                </c:pt>
                <c:pt idx="522">
                  <c:v>226.66358249801317</c:v>
                </c:pt>
                <c:pt idx="523">
                  <c:v>224.30031988057149</c:v>
                </c:pt>
                <c:pt idx="524">
                  <c:v>226.24303162187744</c:v>
                </c:pt>
                <c:pt idx="525">
                  <c:v>226.73161711515988</c:v>
                </c:pt>
                <c:pt idx="526">
                  <c:v>225.62950976709868</c:v>
                </c:pt>
                <c:pt idx="527">
                  <c:v>224.41865327319985</c:v>
                </c:pt>
                <c:pt idx="528">
                  <c:v>161.37508111536701</c:v>
                </c:pt>
                <c:pt idx="529">
                  <c:v>253.81130866463451</c:v>
                </c:pt>
                <c:pt idx="530">
                  <c:v>253.47893973601748</c:v>
                </c:pt>
                <c:pt idx="531">
                  <c:v>253.34173813752847</c:v>
                </c:pt>
                <c:pt idx="532">
                  <c:v>252.61169084496862</c:v>
                </c:pt>
                <c:pt idx="533">
                  <c:v>252.40133829552013</c:v>
                </c:pt>
                <c:pt idx="534">
                  <c:v>252.79044807738882</c:v>
                </c:pt>
                <c:pt idx="535">
                  <c:v>252.66142904061797</c:v>
                </c:pt>
                <c:pt idx="536">
                  <c:v>253.10817675540437</c:v>
                </c:pt>
                <c:pt idx="537">
                  <c:v>252.97946858144715</c:v>
                </c:pt>
                <c:pt idx="538">
                  <c:v>252.91817136087278</c:v>
                </c:pt>
                <c:pt idx="539">
                  <c:v>250.21913472115415</c:v>
                </c:pt>
                <c:pt idx="540">
                  <c:v>248.30499545941225</c:v>
                </c:pt>
                <c:pt idx="541">
                  <c:v>249.07628384658585</c:v>
                </c:pt>
                <c:pt idx="542">
                  <c:v>250.42717166112729</c:v>
                </c:pt>
                <c:pt idx="543">
                  <c:v>251.5162271654965</c:v>
                </c:pt>
                <c:pt idx="544">
                  <c:v>251.97471822032438</c:v>
                </c:pt>
                <c:pt idx="545">
                  <c:v>252.12496740392507</c:v>
                </c:pt>
                <c:pt idx="546">
                  <c:v>252.22605235095628</c:v>
                </c:pt>
                <c:pt idx="547">
                  <c:v>251.7742776054433</c:v>
                </c:pt>
                <c:pt idx="548">
                  <c:v>252.22349059744653</c:v>
                </c:pt>
                <c:pt idx="549">
                  <c:v>252.23174166991299</c:v>
                </c:pt>
                <c:pt idx="550">
                  <c:v>252.01993870433731</c:v>
                </c:pt>
                <c:pt idx="551">
                  <c:v>252.71040193180963</c:v>
                </c:pt>
                <c:pt idx="552">
                  <c:v>253.65791919875159</c:v>
                </c:pt>
                <c:pt idx="553">
                  <c:v>253.82743706221123</c:v>
                </c:pt>
                <c:pt idx="554">
                  <c:v>254.4697598017448</c:v>
                </c:pt>
                <c:pt idx="555">
                  <c:v>254.27780433778929</c:v>
                </c:pt>
                <c:pt idx="556">
                  <c:v>254.72891986350226</c:v>
                </c:pt>
                <c:pt idx="557">
                  <c:v>254.9218469801736</c:v>
                </c:pt>
                <c:pt idx="558">
                  <c:v>255.06064004282618</c:v>
                </c:pt>
                <c:pt idx="559">
                  <c:v>255.23677546701308</c:v>
                </c:pt>
                <c:pt idx="560">
                  <c:v>255.11851754370633</c:v>
                </c:pt>
                <c:pt idx="561">
                  <c:v>255.03533071269004</c:v>
                </c:pt>
                <c:pt idx="562">
                  <c:v>255.1399481740807</c:v>
                </c:pt>
                <c:pt idx="563">
                  <c:v>255.05588886706474</c:v>
                </c:pt>
                <c:pt idx="564">
                  <c:v>255.29597985074682</c:v>
                </c:pt>
                <c:pt idx="565">
                  <c:v>254.80124125297118</c:v>
                </c:pt>
                <c:pt idx="566">
                  <c:v>254.68683001387444</c:v>
                </c:pt>
                <c:pt idx="567">
                  <c:v>253.4996683647837</c:v>
                </c:pt>
                <c:pt idx="568">
                  <c:v>252.04313838779424</c:v>
                </c:pt>
                <c:pt idx="569">
                  <c:v>250.36487627215507</c:v>
                </c:pt>
                <c:pt idx="570">
                  <c:v>250.22100928839851</c:v>
                </c:pt>
                <c:pt idx="571">
                  <c:v>249.01081986533575</c:v>
                </c:pt>
                <c:pt idx="572">
                  <c:v>247.10603752153406</c:v>
                </c:pt>
                <c:pt idx="573">
                  <c:v>240.1733642611926</c:v>
                </c:pt>
                <c:pt idx="574">
                  <c:v>242.32282347879499</c:v>
                </c:pt>
                <c:pt idx="575">
                  <c:v>240.24472679235328</c:v>
                </c:pt>
                <c:pt idx="576">
                  <c:v>243.05736843202845</c:v>
                </c:pt>
                <c:pt idx="577">
                  <c:v>243.01635555744085</c:v>
                </c:pt>
                <c:pt idx="578">
                  <c:v>242.35340103447618</c:v>
                </c:pt>
                <c:pt idx="579">
                  <c:v>242.67657625663904</c:v>
                </c:pt>
                <c:pt idx="580">
                  <c:v>242.03263213401203</c:v>
                </c:pt>
                <c:pt idx="581">
                  <c:v>242.95904285189644</c:v>
                </c:pt>
                <c:pt idx="582">
                  <c:v>247.30241907205991</c:v>
                </c:pt>
                <c:pt idx="583">
                  <c:v>247.79742484501227</c:v>
                </c:pt>
                <c:pt idx="584">
                  <c:v>251.10373098474096</c:v>
                </c:pt>
                <c:pt idx="585">
                  <c:v>248.40307607526731</c:v>
                </c:pt>
                <c:pt idx="586">
                  <c:v>246.13010653959816</c:v>
                </c:pt>
                <c:pt idx="587">
                  <c:v>242.14655690040246</c:v>
                </c:pt>
                <c:pt idx="588">
                  <c:v>242.99159420739457</c:v>
                </c:pt>
                <c:pt idx="589">
                  <c:v>242.36745874729701</c:v>
                </c:pt>
                <c:pt idx="590">
                  <c:v>243.52543160636372</c:v>
                </c:pt>
                <c:pt idx="591">
                  <c:v>244.75169448846779</c:v>
                </c:pt>
                <c:pt idx="592">
                  <c:v>244.41486410082018</c:v>
                </c:pt>
                <c:pt idx="593">
                  <c:v>244.13601532660959</c:v>
                </c:pt>
                <c:pt idx="594">
                  <c:v>243.94791049808774</c:v>
                </c:pt>
                <c:pt idx="595">
                  <c:v>244.80171247240071</c:v>
                </c:pt>
                <c:pt idx="596">
                  <c:v>246.80172970303954</c:v>
                </c:pt>
                <c:pt idx="597">
                  <c:v>252.56375793498921</c:v>
                </c:pt>
                <c:pt idx="598">
                  <c:v>264.88317676162887</c:v>
                </c:pt>
                <c:pt idx="599">
                  <c:v>272.21048022335629</c:v>
                </c:pt>
                <c:pt idx="600">
                  <c:v>275.4701685020118</c:v>
                </c:pt>
                <c:pt idx="601">
                  <c:v>277.35703132326898</c:v>
                </c:pt>
                <c:pt idx="602">
                  <c:v>279.47475772093344</c:v>
                </c:pt>
                <c:pt idx="603">
                  <c:v>279.11913294206153</c:v>
                </c:pt>
                <c:pt idx="604">
                  <c:v>272.6907569862185</c:v>
                </c:pt>
                <c:pt idx="605">
                  <c:v>263.24248569894809</c:v>
                </c:pt>
                <c:pt idx="606">
                  <c:v>245.49625243927852</c:v>
                </c:pt>
                <c:pt idx="607">
                  <c:v>248.7381853700474</c:v>
                </c:pt>
                <c:pt idx="608">
                  <c:v>261.73399430144059</c:v>
                </c:pt>
                <c:pt idx="609">
                  <c:v>253.26573006898121</c:v>
                </c:pt>
                <c:pt idx="610">
                  <c:v>267.56621231651854</c:v>
                </c:pt>
                <c:pt idx="611">
                  <c:v>281.49573285274698</c:v>
                </c:pt>
                <c:pt idx="612">
                  <c:v>285.87840974642126</c:v>
                </c:pt>
                <c:pt idx="613">
                  <c:v>282.52962557518879</c:v>
                </c:pt>
                <c:pt idx="614">
                  <c:v>280.11162132608104</c:v>
                </c:pt>
                <c:pt idx="615">
                  <c:v>277.75143426322609</c:v>
                </c:pt>
                <c:pt idx="616">
                  <c:v>278.29037109130957</c:v>
                </c:pt>
                <c:pt idx="617">
                  <c:v>280.30955654273413</c:v>
                </c:pt>
                <c:pt idx="618">
                  <c:v>283.43946261068737</c:v>
                </c:pt>
                <c:pt idx="619">
                  <c:v>283.95684828471053</c:v>
                </c:pt>
                <c:pt idx="620">
                  <c:v>280.27374255217046</c:v>
                </c:pt>
                <c:pt idx="621">
                  <c:v>286.00882905789814</c:v>
                </c:pt>
                <c:pt idx="622">
                  <c:v>287.96297049682084</c:v>
                </c:pt>
                <c:pt idx="623">
                  <c:v>289.14756389989441</c:v>
                </c:pt>
                <c:pt idx="624">
                  <c:v>285.97149238708602</c:v>
                </c:pt>
                <c:pt idx="625">
                  <c:v>284.44851588375604</c:v>
                </c:pt>
                <c:pt idx="626">
                  <c:v>286.38085534273534</c:v>
                </c:pt>
                <c:pt idx="627">
                  <c:v>290.97202191335009</c:v>
                </c:pt>
                <c:pt idx="628">
                  <c:v>287.58204831878106</c:v>
                </c:pt>
              </c:numCache>
            </c:numRef>
          </c:val>
          <c:smooth val="0"/>
          <c:extLst>
            <c:ext xmlns:c16="http://schemas.microsoft.com/office/drawing/2014/chart" uri="{C3380CC4-5D6E-409C-BE32-E72D297353CC}">
              <c16:uniqueId val="{00000001-E0DC-41EE-A24C-5EC6CC88A23A}"/>
            </c:ext>
          </c:extLst>
        </c:ser>
        <c:dLbls>
          <c:showLegendKey val="0"/>
          <c:showVal val="0"/>
          <c:showCatName val="0"/>
          <c:showSerName val="0"/>
          <c:showPercent val="0"/>
          <c:showBubbleSize val="0"/>
        </c:dLbls>
        <c:smooth val="0"/>
        <c:axId val="487618080"/>
        <c:axId val="487617096"/>
      </c:lineChart>
      <c:catAx>
        <c:axId val="4876180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7617096"/>
        <c:crosses val="autoZero"/>
        <c:auto val="1"/>
        <c:lblAlgn val="ctr"/>
        <c:lblOffset val="100"/>
        <c:noMultiLvlLbl val="0"/>
      </c:catAx>
      <c:valAx>
        <c:axId val="4876170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Де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76180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Просечно</a:t>
            </a:r>
            <a:r>
              <a:rPr lang="sr-Cyrl-RS" baseline="0"/>
              <a:t> в</a:t>
            </a:r>
            <a:r>
              <a:rPr lang="sr-Cyrl-RS"/>
              <a:t>реме читања </a:t>
            </a:r>
            <a:r>
              <a:rPr lang="en-US" i="1"/>
              <a:t>.csv </a:t>
            </a:r>
            <a:r>
              <a:rPr lang="sr-Cyrl-RS"/>
              <a:t>датотеке свих</a:t>
            </a:r>
            <a:r>
              <a:rPr lang="sr-Cyrl-RS" baseline="0"/>
              <a:t> режим</a:t>
            </a:r>
            <a:r>
              <a:rPr lang="en-US" baseline="0"/>
              <a:t>a</a:t>
            </a:r>
            <a:r>
              <a:rPr lang="sr-Cyrl-RS" baseline="0"/>
              <a:t> рад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Y$8:$Y$11</c:f>
              <c:numCache>
                <c:formatCode>General</c:formatCode>
                <c:ptCount val="4"/>
                <c:pt idx="0">
                  <c:v>0.35499999999999998</c:v>
                </c:pt>
                <c:pt idx="1">
                  <c:v>2.7823333333333338</c:v>
                </c:pt>
                <c:pt idx="2">
                  <c:v>14.021333333333333</c:v>
                </c:pt>
                <c:pt idx="3">
                  <c:v>29.488666666666671</c:v>
                </c:pt>
              </c:numCache>
            </c:numRef>
          </c:yVal>
          <c:smooth val="1"/>
          <c:extLst>
            <c:ext xmlns:c16="http://schemas.microsoft.com/office/drawing/2014/chart" uri="{C3380CC4-5D6E-409C-BE32-E72D297353CC}">
              <c16:uniqueId val="{00000000-2796-43FA-9215-4F411E8D67C7}"/>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136"/>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Време уписа у </a:t>
            </a:r>
            <a:r>
              <a:rPr lang="en-US" i="1"/>
              <a:t>.csv </a:t>
            </a:r>
            <a:r>
              <a:rPr lang="sr-Cyrl-RS"/>
              <a:t>датоте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C$8:$C$11</c:f>
              <c:numCache>
                <c:formatCode>General</c:formatCode>
                <c:ptCount val="4"/>
                <c:pt idx="0">
                  <c:v>56</c:v>
                </c:pt>
                <c:pt idx="1">
                  <c:v>65</c:v>
                </c:pt>
                <c:pt idx="2">
                  <c:v>82</c:v>
                </c:pt>
                <c:pt idx="3">
                  <c:v>91</c:v>
                </c:pt>
              </c:numCache>
            </c:numRef>
          </c:yVal>
          <c:smooth val="1"/>
          <c:extLst>
            <c:ext xmlns:c16="http://schemas.microsoft.com/office/drawing/2014/chart" uri="{C3380CC4-5D6E-409C-BE32-E72D297353CC}">
              <c16:uniqueId val="{00000000-58B9-40E6-B8CD-448A04700B28}"/>
            </c:ext>
          </c:extLst>
        </c:ser>
        <c:ser>
          <c:idx val="1"/>
          <c:order val="1"/>
          <c:tx>
            <c:v>Face elements mode</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B$8:$B$11</c:f>
              <c:numCache>
                <c:formatCode>General</c:formatCode>
                <c:ptCount val="4"/>
                <c:pt idx="0">
                  <c:v>100</c:v>
                </c:pt>
                <c:pt idx="1">
                  <c:v>1000</c:v>
                </c:pt>
                <c:pt idx="2">
                  <c:v>5000</c:v>
                </c:pt>
                <c:pt idx="3">
                  <c:v>10000</c:v>
                </c:pt>
              </c:numCache>
            </c:numRef>
          </c:xVal>
          <c:yVal>
            <c:numRef>
              <c:f>Sheet1!$D$8:$D$11</c:f>
              <c:numCache>
                <c:formatCode>General</c:formatCode>
                <c:ptCount val="4"/>
                <c:pt idx="0">
                  <c:v>42</c:v>
                </c:pt>
                <c:pt idx="1">
                  <c:v>55</c:v>
                </c:pt>
                <c:pt idx="2">
                  <c:v>68</c:v>
                </c:pt>
                <c:pt idx="3">
                  <c:v>139</c:v>
                </c:pt>
              </c:numCache>
            </c:numRef>
          </c:yVal>
          <c:smooth val="1"/>
          <c:extLst>
            <c:ext xmlns:c16="http://schemas.microsoft.com/office/drawing/2014/chart" uri="{C3380CC4-5D6E-409C-BE32-E72D297353CC}">
              <c16:uniqueId val="{00000001-58B9-40E6-B8CD-448A04700B28}"/>
            </c:ext>
          </c:extLst>
        </c:ser>
        <c:ser>
          <c:idx val="2"/>
          <c:order val="2"/>
          <c:tx>
            <c:v>Eye countour mode</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B$8:$B$11</c:f>
              <c:numCache>
                <c:formatCode>General</c:formatCode>
                <c:ptCount val="4"/>
                <c:pt idx="0">
                  <c:v>100</c:v>
                </c:pt>
                <c:pt idx="1">
                  <c:v>1000</c:v>
                </c:pt>
                <c:pt idx="2">
                  <c:v>5000</c:v>
                </c:pt>
                <c:pt idx="3">
                  <c:v>10000</c:v>
                </c:pt>
              </c:numCache>
            </c:numRef>
          </c:xVal>
          <c:yVal>
            <c:numRef>
              <c:f>Sheet1!$E$8:$E$11</c:f>
              <c:numCache>
                <c:formatCode>General</c:formatCode>
                <c:ptCount val="4"/>
                <c:pt idx="0">
                  <c:v>54</c:v>
                </c:pt>
                <c:pt idx="1">
                  <c:v>61</c:v>
                </c:pt>
                <c:pt idx="2">
                  <c:v>84</c:v>
                </c:pt>
                <c:pt idx="3">
                  <c:v>138</c:v>
                </c:pt>
              </c:numCache>
            </c:numRef>
          </c:yVal>
          <c:smooth val="1"/>
          <c:extLst>
            <c:ext xmlns:c16="http://schemas.microsoft.com/office/drawing/2014/chart" uri="{C3380CC4-5D6E-409C-BE32-E72D297353CC}">
              <c16:uniqueId val="{00000002-58B9-40E6-B8CD-448A04700B28}"/>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1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Време уписа у нормализоване </a:t>
            </a:r>
            <a:r>
              <a:rPr lang="en-US" i="1"/>
              <a:t>.csv </a:t>
            </a:r>
            <a:r>
              <a:rPr lang="sr-Cyrl-RS"/>
              <a:t>датоте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J$8:$J$11</c:f>
              <c:numCache>
                <c:formatCode>General</c:formatCode>
                <c:ptCount val="4"/>
                <c:pt idx="0">
                  <c:v>46</c:v>
                </c:pt>
                <c:pt idx="1">
                  <c:v>52</c:v>
                </c:pt>
                <c:pt idx="2">
                  <c:v>206</c:v>
                </c:pt>
                <c:pt idx="3">
                  <c:v>303</c:v>
                </c:pt>
              </c:numCache>
            </c:numRef>
          </c:yVal>
          <c:smooth val="1"/>
          <c:extLst>
            <c:ext xmlns:c16="http://schemas.microsoft.com/office/drawing/2014/chart" uri="{C3380CC4-5D6E-409C-BE32-E72D297353CC}">
              <c16:uniqueId val="{00000000-A853-4AC9-9178-E439DF914CF9}"/>
            </c:ext>
          </c:extLst>
        </c:ser>
        <c:ser>
          <c:idx val="1"/>
          <c:order val="1"/>
          <c:tx>
            <c:v>Face elements mode</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B$8:$B$11</c:f>
              <c:numCache>
                <c:formatCode>General</c:formatCode>
                <c:ptCount val="4"/>
                <c:pt idx="0">
                  <c:v>100</c:v>
                </c:pt>
                <c:pt idx="1">
                  <c:v>1000</c:v>
                </c:pt>
                <c:pt idx="2">
                  <c:v>5000</c:v>
                </c:pt>
                <c:pt idx="3">
                  <c:v>10000</c:v>
                </c:pt>
              </c:numCache>
            </c:numRef>
          </c:xVal>
          <c:yVal>
            <c:numRef>
              <c:f>Sheet1!$K$8:$K$11</c:f>
              <c:numCache>
                <c:formatCode>General</c:formatCode>
                <c:ptCount val="4"/>
                <c:pt idx="0">
                  <c:v>37</c:v>
                </c:pt>
                <c:pt idx="1">
                  <c:v>47</c:v>
                </c:pt>
                <c:pt idx="2">
                  <c:v>182</c:v>
                </c:pt>
                <c:pt idx="3">
                  <c:v>254</c:v>
                </c:pt>
              </c:numCache>
            </c:numRef>
          </c:yVal>
          <c:smooth val="1"/>
          <c:extLst>
            <c:ext xmlns:c16="http://schemas.microsoft.com/office/drawing/2014/chart" uri="{C3380CC4-5D6E-409C-BE32-E72D297353CC}">
              <c16:uniqueId val="{00000001-A853-4AC9-9178-E439DF914CF9}"/>
            </c:ext>
          </c:extLst>
        </c:ser>
        <c:ser>
          <c:idx val="2"/>
          <c:order val="2"/>
          <c:tx>
            <c:v>Eye countour mode</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B$8:$B$11</c:f>
              <c:numCache>
                <c:formatCode>General</c:formatCode>
                <c:ptCount val="4"/>
                <c:pt idx="0">
                  <c:v>100</c:v>
                </c:pt>
                <c:pt idx="1">
                  <c:v>1000</c:v>
                </c:pt>
                <c:pt idx="2">
                  <c:v>5000</c:v>
                </c:pt>
                <c:pt idx="3">
                  <c:v>10000</c:v>
                </c:pt>
              </c:numCache>
            </c:numRef>
          </c:xVal>
          <c:yVal>
            <c:numRef>
              <c:f>Sheet1!$L$8:$L$11</c:f>
              <c:numCache>
                <c:formatCode>General</c:formatCode>
                <c:ptCount val="4"/>
                <c:pt idx="0">
                  <c:v>58</c:v>
                </c:pt>
                <c:pt idx="1">
                  <c:v>64</c:v>
                </c:pt>
                <c:pt idx="2">
                  <c:v>164</c:v>
                </c:pt>
                <c:pt idx="3">
                  <c:v>257</c:v>
                </c:pt>
              </c:numCache>
            </c:numRef>
          </c:yVal>
          <c:smooth val="1"/>
          <c:extLst>
            <c:ext xmlns:c16="http://schemas.microsoft.com/office/drawing/2014/chart" uri="{C3380CC4-5D6E-409C-BE32-E72D297353CC}">
              <c16:uniqueId val="{00000002-A853-4AC9-9178-E439DF914CF9}"/>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1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x</a:t>
            </a:r>
            <a:r>
              <a:rPr lang="en-US"/>
              <a:t> </a:t>
            </a:r>
            <a:r>
              <a:rPr lang="sr-Cyrl-RS"/>
              <a:t>координата центра лиц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C$1:$C$658</c:f>
              <c:numCache>
                <c:formatCode>General</c:formatCode>
                <c:ptCount val="658"/>
                <c:pt idx="0">
                  <c:v>0.55000000000000004</c:v>
                </c:pt>
                <c:pt idx="1">
                  <c:v>0.55000000000000004</c:v>
                </c:pt>
                <c:pt idx="2">
                  <c:v>0.55454545454545456</c:v>
                </c:pt>
                <c:pt idx="3">
                  <c:v>0.55454545454545456</c:v>
                </c:pt>
                <c:pt idx="4">
                  <c:v>0.55454545454545456</c:v>
                </c:pt>
                <c:pt idx="5">
                  <c:v>0.55454545454545456</c:v>
                </c:pt>
                <c:pt idx="6">
                  <c:v>0.55454545454545456</c:v>
                </c:pt>
                <c:pt idx="7">
                  <c:v>0.55454545454545456</c:v>
                </c:pt>
                <c:pt idx="8">
                  <c:v>0.55454545454545456</c:v>
                </c:pt>
                <c:pt idx="9">
                  <c:v>0.55454545454545456</c:v>
                </c:pt>
                <c:pt idx="10">
                  <c:v>0.55454545454545456</c:v>
                </c:pt>
                <c:pt idx="11">
                  <c:v>0.55454545454545456</c:v>
                </c:pt>
                <c:pt idx="12">
                  <c:v>0.55454545454545456</c:v>
                </c:pt>
                <c:pt idx="13">
                  <c:v>0.55454545454545456</c:v>
                </c:pt>
                <c:pt idx="14">
                  <c:v>0.55454545454545456</c:v>
                </c:pt>
                <c:pt idx="15">
                  <c:v>0.55454545454545456</c:v>
                </c:pt>
                <c:pt idx="16">
                  <c:v>0.55454545454545456</c:v>
                </c:pt>
                <c:pt idx="17">
                  <c:v>0.55454545454545456</c:v>
                </c:pt>
                <c:pt idx="18">
                  <c:v>0.55454545454545456</c:v>
                </c:pt>
                <c:pt idx="19">
                  <c:v>0.55454545454545456</c:v>
                </c:pt>
                <c:pt idx="20">
                  <c:v>0.3287878787878788</c:v>
                </c:pt>
                <c:pt idx="21">
                  <c:v>0.3287878787878788</c:v>
                </c:pt>
                <c:pt idx="22">
                  <c:v>0.3287878787878788</c:v>
                </c:pt>
                <c:pt idx="23">
                  <c:v>0.3287878787878788</c:v>
                </c:pt>
                <c:pt idx="24">
                  <c:v>0.3287878787878788</c:v>
                </c:pt>
                <c:pt idx="25">
                  <c:v>0.3287878787878788</c:v>
                </c:pt>
                <c:pt idx="26">
                  <c:v>0.3287878787878788</c:v>
                </c:pt>
                <c:pt idx="27">
                  <c:v>0.3287878787878788</c:v>
                </c:pt>
                <c:pt idx="28">
                  <c:v>0.49242424242424243</c:v>
                </c:pt>
                <c:pt idx="29">
                  <c:v>0.49242424242424243</c:v>
                </c:pt>
                <c:pt idx="30">
                  <c:v>0.49242424242424243</c:v>
                </c:pt>
                <c:pt idx="31">
                  <c:v>0.49242424242424243</c:v>
                </c:pt>
                <c:pt idx="32">
                  <c:v>0.49242424242424243</c:v>
                </c:pt>
                <c:pt idx="33">
                  <c:v>0.49242424242424243</c:v>
                </c:pt>
                <c:pt idx="34">
                  <c:v>0.49242424242424243</c:v>
                </c:pt>
                <c:pt idx="35">
                  <c:v>0.49242424242424243</c:v>
                </c:pt>
                <c:pt idx="36">
                  <c:v>0.49090909090909091</c:v>
                </c:pt>
                <c:pt idx="37">
                  <c:v>0.49242424242424243</c:v>
                </c:pt>
                <c:pt idx="38">
                  <c:v>0.49242424242424243</c:v>
                </c:pt>
                <c:pt idx="39">
                  <c:v>0.49242424242424243</c:v>
                </c:pt>
                <c:pt idx="40">
                  <c:v>0.49242424242424243</c:v>
                </c:pt>
                <c:pt idx="41">
                  <c:v>0.49242424242424243</c:v>
                </c:pt>
                <c:pt idx="42">
                  <c:v>0.49242424242424243</c:v>
                </c:pt>
                <c:pt idx="43">
                  <c:v>0.49242424242424243</c:v>
                </c:pt>
                <c:pt idx="44">
                  <c:v>0.49242424242424243</c:v>
                </c:pt>
                <c:pt idx="45">
                  <c:v>0.49242424242424243</c:v>
                </c:pt>
                <c:pt idx="46">
                  <c:v>0.49242424242424243</c:v>
                </c:pt>
                <c:pt idx="47">
                  <c:v>0.49242424242424243</c:v>
                </c:pt>
                <c:pt idx="48">
                  <c:v>0.35454545454545455</c:v>
                </c:pt>
                <c:pt idx="49">
                  <c:v>0.35454545454545455</c:v>
                </c:pt>
                <c:pt idx="50">
                  <c:v>0.35454545454545455</c:v>
                </c:pt>
                <c:pt idx="51">
                  <c:v>0.35454545454545455</c:v>
                </c:pt>
                <c:pt idx="52">
                  <c:v>0.35454545454545455</c:v>
                </c:pt>
                <c:pt idx="53">
                  <c:v>0.35454545454545455</c:v>
                </c:pt>
                <c:pt idx="54">
                  <c:v>0.35454545454545455</c:v>
                </c:pt>
                <c:pt idx="55">
                  <c:v>0.35454545454545455</c:v>
                </c:pt>
                <c:pt idx="56">
                  <c:v>0.35454545454545455</c:v>
                </c:pt>
                <c:pt idx="57">
                  <c:v>0.35454545454545455</c:v>
                </c:pt>
                <c:pt idx="58">
                  <c:v>0.35454545454545455</c:v>
                </c:pt>
                <c:pt idx="59">
                  <c:v>0.35454545454545455</c:v>
                </c:pt>
                <c:pt idx="60">
                  <c:v>0.35454545454545455</c:v>
                </c:pt>
                <c:pt idx="61">
                  <c:v>0.35454545454545455</c:v>
                </c:pt>
                <c:pt idx="62">
                  <c:v>0.35454545454545455</c:v>
                </c:pt>
                <c:pt idx="63">
                  <c:v>0.35454545454545455</c:v>
                </c:pt>
                <c:pt idx="64">
                  <c:v>0.35454545454545455</c:v>
                </c:pt>
                <c:pt idx="65">
                  <c:v>0.35454545454545455</c:v>
                </c:pt>
                <c:pt idx="66">
                  <c:v>0.35454545454545455</c:v>
                </c:pt>
                <c:pt idx="67">
                  <c:v>0.35454545454545455</c:v>
                </c:pt>
                <c:pt idx="68">
                  <c:v>0.35454545454545455</c:v>
                </c:pt>
                <c:pt idx="69">
                  <c:v>0.66969696969696968</c:v>
                </c:pt>
                <c:pt idx="70">
                  <c:v>0.6742424242424242</c:v>
                </c:pt>
                <c:pt idx="71">
                  <c:v>0.68181818181818177</c:v>
                </c:pt>
                <c:pt idx="72">
                  <c:v>0.68333333333333335</c:v>
                </c:pt>
                <c:pt idx="73">
                  <c:v>0.68484848484848482</c:v>
                </c:pt>
                <c:pt idx="74">
                  <c:v>0.68484848484848482</c:v>
                </c:pt>
                <c:pt idx="75">
                  <c:v>0.6742424242424242</c:v>
                </c:pt>
                <c:pt idx="76">
                  <c:v>0.66666666666666663</c:v>
                </c:pt>
                <c:pt idx="77">
                  <c:v>0.65909090909090906</c:v>
                </c:pt>
                <c:pt idx="78">
                  <c:v>0.65454545454545454</c:v>
                </c:pt>
                <c:pt idx="79">
                  <c:v>0.6393939393939394</c:v>
                </c:pt>
                <c:pt idx="80">
                  <c:v>0.63030303030303025</c:v>
                </c:pt>
                <c:pt idx="81">
                  <c:v>0.62575757575757573</c:v>
                </c:pt>
                <c:pt idx="82">
                  <c:v>0.61969696969696975</c:v>
                </c:pt>
                <c:pt idx="83">
                  <c:v>0.61212121212121207</c:v>
                </c:pt>
                <c:pt idx="84">
                  <c:v>0.60606060606060608</c:v>
                </c:pt>
                <c:pt idx="85">
                  <c:v>0.58787878787878789</c:v>
                </c:pt>
                <c:pt idx="86">
                  <c:v>0.58030303030303032</c:v>
                </c:pt>
                <c:pt idx="87">
                  <c:v>0.55000000000000004</c:v>
                </c:pt>
                <c:pt idx="88">
                  <c:v>0.51969696969696966</c:v>
                </c:pt>
                <c:pt idx="89">
                  <c:v>0.35909090909090907</c:v>
                </c:pt>
                <c:pt idx="90">
                  <c:v>0.36666666666666664</c:v>
                </c:pt>
                <c:pt idx="91">
                  <c:v>0.37121212121212122</c:v>
                </c:pt>
                <c:pt idx="92">
                  <c:v>0.37878787878787878</c:v>
                </c:pt>
                <c:pt idx="93">
                  <c:v>0.3924242424242424</c:v>
                </c:pt>
                <c:pt idx="94">
                  <c:v>0.3984848484848485</c:v>
                </c:pt>
                <c:pt idx="95">
                  <c:v>0.40606060606060607</c:v>
                </c:pt>
                <c:pt idx="96">
                  <c:v>0.41818181818181815</c:v>
                </c:pt>
                <c:pt idx="97">
                  <c:v>0.42727272727272725</c:v>
                </c:pt>
                <c:pt idx="98">
                  <c:v>0.43484848484848487</c:v>
                </c:pt>
                <c:pt idx="99">
                  <c:v>0.44545454545454544</c:v>
                </c:pt>
                <c:pt idx="100">
                  <c:v>0.45606060606060606</c:v>
                </c:pt>
                <c:pt idx="101">
                  <c:v>0.41818181818181815</c:v>
                </c:pt>
                <c:pt idx="102">
                  <c:v>0.41666666666666669</c:v>
                </c:pt>
                <c:pt idx="103">
                  <c:v>0.41212121212121211</c:v>
                </c:pt>
                <c:pt idx="104">
                  <c:v>0.41060606060606059</c:v>
                </c:pt>
                <c:pt idx="105">
                  <c:v>0.40454545454545454</c:v>
                </c:pt>
                <c:pt idx="106">
                  <c:v>0.3984848484848485</c:v>
                </c:pt>
                <c:pt idx="107">
                  <c:v>0.39545454545454545</c:v>
                </c:pt>
                <c:pt idx="108">
                  <c:v>0.3924242424242424</c:v>
                </c:pt>
                <c:pt idx="109">
                  <c:v>0.38181818181818183</c:v>
                </c:pt>
                <c:pt idx="110">
                  <c:v>0.37727272727272726</c:v>
                </c:pt>
                <c:pt idx="111">
                  <c:v>0.37424242424242427</c:v>
                </c:pt>
                <c:pt idx="112">
                  <c:v>0.3984848484848485</c:v>
                </c:pt>
                <c:pt idx="113">
                  <c:v>0.3984848484848485</c:v>
                </c:pt>
                <c:pt idx="114">
                  <c:v>0.38787878787878788</c:v>
                </c:pt>
                <c:pt idx="115">
                  <c:v>0.38333333333333336</c:v>
                </c:pt>
                <c:pt idx="116">
                  <c:v>0.37575757575757573</c:v>
                </c:pt>
                <c:pt idx="117">
                  <c:v>0.37121212121212122</c:v>
                </c:pt>
                <c:pt idx="118">
                  <c:v>0.36666666666666664</c:v>
                </c:pt>
                <c:pt idx="119">
                  <c:v>0.3606060606060606</c:v>
                </c:pt>
                <c:pt idx="120">
                  <c:v>0.35303030303030303</c:v>
                </c:pt>
                <c:pt idx="121">
                  <c:v>0.35</c:v>
                </c:pt>
                <c:pt idx="122">
                  <c:v>0.34545454545454546</c:v>
                </c:pt>
                <c:pt idx="123">
                  <c:v>0.33939393939393941</c:v>
                </c:pt>
                <c:pt idx="124">
                  <c:v>0.33484848484848484</c:v>
                </c:pt>
                <c:pt idx="125">
                  <c:v>0.32727272727272727</c:v>
                </c:pt>
                <c:pt idx="126">
                  <c:v>0.32121212121212123</c:v>
                </c:pt>
                <c:pt idx="127">
                  <c:v>0.43181818181818182</c:v>
                </c:pt>
                <c:pt idx="128">
                  <c:v>0.58787878787878789</c:v>
                </c:pt>
                <c:pt idx="129">
                  <c:v>0.59545454545454546</c:v>
                </c:pt>
                <c:pt idx="130">
                  <c:v>0.60606060606060608</c:v>
                </c:pt>
                <c:pt idx="131">
                  <c:v>0.6106060606060606</c:v>
                </c:pt>
                <c:pt idx="132">
                  <c:v>0.60909090909090913</c:v>
                </c:pt>
                <c:pt idx="133">
                  <c:v>0.60606060606060608</c:v>
                </c:pt>
                <c:pt idx="134">
                  <c:v>0.59848484848484851</c:v>
                </c:pt>
                <c:pt idx="135">
                  <c:v>0.59090909090909094</c:v>
                </c:pt>
                <c:pt idx="136">
                  <c:v>0.58030303030303032</c:v>
                </c:pt>
                <c:pt idx="137">
                  <c:v>0.57878787878787874</c:v>
                </c:pt>
                <c:pt idx="138">
                  <c:v>0.57878787878787874</c:v>
                </c:pt>
                <c:pt idx="139">
                  <c:v>0.58181818181818179</c:v>
                </c:pt>
                <c:pt idx="140">
                  <c:v>0.57878787878787874</c:v>
                </c:pt>
                <c:pt idx="141">
                  <c:v>0.57878787878787874</c:v>
                </c:pt>
                <c:pt idx="142">
                  <c:v>0.57727272727272727</c:v>
                </c:pt>
                <c:pt idx="143">
                  <c:v>0.57727272727272727</c:v>
                </c:pt>
                <c:pt idx="144">
                  <c:v>0.56818181818181823</c:v>
                </c:pt>
                <c:pt idx="145">
                  <c:v>0.56060606060606055</c:v>
                </c:pt>
                <c:pt idx="146">
                  <c:v>0.56060606060606055</c:v>
                </c:pt>
                <c:pt idx="147">
                  <c:v>0.55454545454545456</c:v>
                </c:pt>
                <c:pt idx="148">
                  <c:v>0.55000000000000004</c:v>
                </c:pt>
                <c:pt idx="149">
                  <c:v>0.54696969696969699</c:v>
                </c:pt>
                <c:pt idx="150">
                  <c:v>0.54090909090909089</c:v>
                </c:pt>
                <c:pt idx="151">
                  <c:v>0.53939393939393943</c:v>
                </c:pt>
                <c:pt idx="152">
                  <c:v>0.5348484848484848</c:v>
                </c:pt>
                <c:pt idx="153">
                  <c:v>0.53030303030303028</c:v>
                </c:pt>
                <c:pt idx="154">
                  <c:v>0.52575757575757576</c:v>
                </c:pt>
                <c:pt idx="155">
                  <c:v>0.52424242424242429</c:v>
                </c:pt>
                <c:pt idx="156">
                  <c:v>0.52424242424242429</c:v>
                </c:pt>
                <c:pt idx="157">
                  <c:v>0.52121212121212124</c:v>
                </c:pt>
                <c:pt idx="158">
                  <c:v>0.51969696969696966</c:v>
                </c:pt>
                <c:pt idx="159">
                  <c:v>0.51666666666666672</c:v>
                </c:pt>
                <c:pt idx="160">
                  <c:v>0.51666666666666672</c:v>
                </c:pt>
                <c:pt idx="161">
                  <c:v>0.51515151515151514</c:v>
                </c:pt>
                <c:pt idx="162">
                  <c:v>0.51515151515151514</c:v>
                </c:pt>
                <c:pt idx="163">
                  <c:v>0.51818181818181819</c:v>
                </c:pt>
                <c:pt idx="164">
                  <c:v>0.51818181818181819</c:v>
                </c:pt>
                <c:pt idx="165">
                  <c:v>0.51818181818181819</c:v>
                </c:pt>
                <c:pt idx="166">
                  <c:v>0.51818181818181819</c:v>
                </c:pt>
                <c:pt idx="167">
                  <c:v>0.51818181818181819</c:v>
                </c:pt>
                <c:pt idx="168">
                  <c:v>0.51818181818181819</c:v>
                </c:pt>
                <c:pt idx="169">
                  <c:v>0.51818181818181819</c:v>
                </c:pt>
                <c:pt idx="170">
                  <c:v>0.51818181818181819</c:v>
                </c:pt>
                <c:pt idx="171">
                  <c:v>0.52121212121212124</c:v>
                </c:pt>
                <c:pt idx="172">
                  <c:v>0.52575757575757576</c:v>
                </c:pt>
                <c:pt idx="173">
                  <c:v>0.52727272727272723</c:v>
                </c:pt>
                <c:pt idx="174">
                  <c:v>0.53030303030303028</c:v>
                </c:pt>
                <c:pt idx="175">
                  <c:v>0.53030303030303028</c:v>
                </c:pt>
                <c:pt idx="176">
                  <c:v>0.53030303030303028</c:v>
                </c:pt>
                <c:pt idx="177">
                  <c:v>0.53030303030303028</c:v>
                </c:pt>
                <c:pt idx="178">
                  <c:v>0.50757575757575757</c:v>
                </c:pt>
                <c:pt idx="179">
                  <c:v>0.50757575757575757</c:v>
                </c:pt>
                <c:pt idx="180">
                  <c:v>0.51818181818181819</c:v>
                </c:pt>
                <c:pt idx="181">
                  <c:v>0.52878787878787881</c:v>
                </c:pt>
                <c:pt idx="182">
                  <c:v>0.54393939393939394</c:v>
                </c:pt>
                <c:pt idx="183">
                  <c:v>0.54696969696969699</c:v>
                </c:pt>
                <c:pt idx="184">
                  <c:v>0.56515151515151518</c:v>
                </c:pt>
                <c:pt idx="185">
                  <c:v>0.57424242424242422</c:v>
                </c:pt>
                <c:pt idx="186">
                  <c:v>0.58181818181818179</c:v>
                </c:pt>
                <c:pt idx="187">
                  <c:v>0.58484848484848484</c:v>
                </c:pt>
                <c:pt idx="188">
                  <c:v>0.58484848484848484</c:v>
                </c:pt>
                <c:pt idx="189">
                  <c:v>0.58484848484848484</c:v>
                </c:pt>
                <c:pt idx="190">
                  <c:v>0.57878787878787874</c:v>
                </c:pt>
                <c:pt idx="191">
                  <c:v>0.57878787878787874</c:v>
                </c:pt>
                <c:pt idx="192">
                  <c:v>0.57878787878787874</c:v>
                </c:pt>
                <c:pt idx="193">
                  <c:v>0.56818181818181823</c:v>
                </c:pt>
                <c:pt idx="194">
                  <c:v>0.55909090909090908</c:v>
                </c:pt>
                <c:pt idx="195">
                  <c:v>0.55606060606060603</c:v>
                </c:pt>
                <c:pt idx="196">
                  <c:v>0.54393939393939394</c:v>
                </c:pt>
                <c:pt idx="197">
                  <c:v>0.54242424242424248</c:v>
                </c:pt>
                <c:pt idx="198">
                  <c:v>0.5348484848484848</c:v>
                </c:pt>
                <c:pt idx="199">
                  <c:v>0.53333333333333333</c:v>
                </c:pt>
                <c:pt idx="200">
                  <c:v>0.51363636363636367</c:v>
                </c:pt>
                <c:pt idx="201">
                  <c:v>0.49090909090909091</c:v>
                </c:pt>
                <c:pt idx="202">
                  <c:v>0.47575757575757577</c:v>
                </c:pt>
                <c:pt idx="203">
                  <c:v>0.4681818181818182</c:v>
                </c:pt>
                <c:pt idx="204">
                  <c:v>0.4621212121212121</c:v>
                </c:pt>
                <c:pt idx="205">
                  <c:v>0.45757575757575758</c:v>
                </c:pt>
                <c:pt idx="206">
                  <c:v>0.45151515151515154</c:v>
                </c:pt>
                <c:pt idx="207">
                  <c:v>0.45</c:v>
                </c:pt>
                <c:pt idx="208">
                  <c:v>0.44696969696969696</c:v>
                </c:pt>
                <c:pt idx="209">
                  <c:v>0.44090909090909092</c:v>
                </c:pt>
                <c:pt idx="210">
                  <c:v>0.43939393939393939</c:v>
                </c:pt>
                <c:pt idx="211">
                  <c:v>0.43484848484848487</c:v>
                </c:pt>
                <c:pt idx="212">
                  <c:v>0.43484848484848487</c:v>
                </c:pt>
                <c:pt idx="213">
                  <c:v>0.4303030303030303</c:v>
                </c:pt>
                <c:pt idx="214">
                  <c:v>0.4303030303030303</c:v>
                </c:pt>
                <c:pt idx="215">
                  <c:v>0.43333333333333335</c:v>
                </c:pt>
                <c:pt idx="216">
                  <c:v>0.43636363636363634</c:v>
                </c:pt>
                <c:pt idx="217">
                  <c:v>0.43787878787878787</c:v>
                </c:pt>
                <c:pt idx="218">
                  <c:v>0.43787878787878787</c:v>
                </c:pt>
                <c:pt idx="219">
                  <c:v>0.44090909090909092</c:v>
                </c:pt>
                <c:pt idx="220">
                  <c:v>0.44090909090909092</c:v>
                </c:pt>
                <c:pt idx="221">
                  <c:v>0.44393939393939397</c:v>
                </c:pt>
                <c:pt idx="222">
                  <c:v>0.44242424242424244</c:v>
                </c:pt>
                <c:pt idx="223">
                  <c:v>0.44242424242424244</c:v>
                </c:pt>
                <c:pt idx="224">
                  <c:v>0.44242424242424244</c:v>
                </c:pt>
                <c:pt idx="225">
                  <c:v>0.44242424242424244</c:v>
                </c:pt>
                <c:pt idx="226">
                  <c:v>0.44242424242424244</c:v>
                </c:pt>
                <c:pt idx="227">
                  <c:v>0.44545454545454544</c:v>
                </c:pt>
                <c:pt idx="228">
                  <c:v>0.45757575757575758</c:v>
                </c:pt>
                <c:pt idx="229">
                  <c:v>0.45</c:v>
                </c:pt>
                <c:pt idx="230">
                  <c:v>0.44242424242424244</c:v>
                </c:pt>
                <c:pt idx="231">
                  <c:v>0.43787878787878787</c:v>
                </c:pt>
                <c:pt idx="232">
                  <c:v>0.43636363636363634</c:v>
                </c:pt>
                <c:pt idx="233">
                  <c:v>0.43484848484848487</c:v>
                </c:pt>
                <c:pt idx="234">
                  <c:v>0.44242424242424244</c:v>
                </c:pt>
                <c:pt idx="235">
                  <c:v>0.45454545454545453</c:v>
                </c:pt>
                <c:pt idx="236">
                  <c:v>0.4681818181818182</c:v>
                </c:pt>
                <c:pt idx="237">
                  <c:v>0.47575757575757577</c:v>
                </c:pt>
                <c:pt idx="238">
                  <c:v>0.47878787878787876</c:v>
                </c:pt>
                <c:pt idx="239">
                  <c:v>0.48181818181818181</c:v>
                </c:pt>
                <c:pt idx="240">
                  <c:v>0.47575757575757577</c:v>
                </c:pt>
                <c:pt idx="241">
                  <c:v>0.4681818181818182</c:v>
                </c:pt>
                <c:pt idx="242">
                  <c:v>0.45</c:v>
                </c:pt>
                <c:pt idx="243">
                  <c:v>0.42727272727272725</c:v>
                </c:pt>
                <c:pt idx="244">
                  <c:v>0.41212121212121211</c:v>
                </c:pt>
                <c:pt idx="245">
                  <c:v>0.3984848484848485</c:v>
                </c:pt>
                <c:pt idx="246">
                  <c:v>0.39090909090909093</c:v>
                </c:pt>
                <c:pt idx="247">
                  <c:v>0.3893939393939394</c:v>
                </c:pt>
                <c:pt idx="248">
                  <c:v>0.39090909090909093</c:v>
                </c:pt>
                <c:pt idx="249">
                  <c:v>0.3984848484848485</c:v>
                </c:pt>
                <c:pt idx="250">
                  <c:v>0.41515151515151516</c:v>
                </c:pt>
                <c:pt idx="251">
                  <c:v>0.43333333333333335</c:v>
                </c:pt>
                <c:pt idx="252">
                  <c:v>0.45303030303030301</c:v>
                </c:pt>
                <c:pt idx="253">
                  <c:v>0.47272727272727272</c:v>
                </c:pt>
                <c:pt idx="254">
                  <c:v>0.44242424242424244</c:v>
                </c:pt>
                <c:pt idx="255">
                  <c:v>0.43787878787878787</c:v>
                </c:pt>
                <c:pt idx="256">
                  <c:v>0.43636363636363634</c:v>
                </c:pt>
                <c:pt idx="257">
                  <c:v>0.43484848484848487</c:v>
                </c:pt>
                <c:pt idx="258">
                  <c:v>0.37878787878787878</c:v>
                </c:pt>
                <c:pt idx="259">
                  <c:v>0.36666666666666664</c:v>
                </c:pt>
                <c:pt idx="260">
                  <c:v>0.3606060606060606</c:v>
                </c:pt>
                <c:pt idx="261">
                  <c:v>0.35606060606060608</c:v>
                </c:pt>
                <c:pt idx="262">
                  <c:v>0.35454545454545455</c:v>
                </c:pt>
                <c:pt idx="263">
                  <c:v>0.35454545454545455</c:v>
                </c:pt>
                <c:pt idx="264">
                  <c:v>0.34848484848484851</c:v>
                </c:pt>
                <c:pt idx="265">
                  <c:v>0.34848484848484851</c:v>
                </c:pt>
                <c:pt idx="266">
                  <c:v>0.34848484848484851</c:v>
                </c:pt>
                <c:pt idx="267">
                  <c:v>0.34848484848484851</c:v>
                </c:pt>
                <c:pt idx="268">
                  <c:v>0.34848484848484851</c:v>
                </c:pt>
                <c:pt idx="269">
                  <c:v>0.34848484848484851</c:v>
                </c:pt>
                <c:pt idx="270">
                  <c:v>0.34848484848484851</c:v>
                </c:pt>
                <c:pt idx="271">
                  <c:v>0.34848484848484851</c:v>
                </c:pt>
                <c:pt idx="272">
                  <c:v>0.34848484848484851</c:v>
                </c:pt>
                <c:pt idx="273">
                  <c:v>0.34848484848484851</c:v>
                </c:pt>
                <c:pt idx="274">
                  <c:v>0.33787878787878789</c:v>
                </c:pt>
                <c:pt idx="275">
                  <c:v>0.33636363636363636</c:v>
                </c:pt>
                <c:pt idx="276">
                  <c:v>0.33636363636363636</c:v>
                </c:pt>
                <c:pt idx="277">
                  <c:v>0.33636363636363636</c:v>
                </c:pt>
                <c:pt idx="278">
                  <c:v>0.33636363636363636</c:v>
                </c:pt>
                <c:pt idx="279">
                  <c:v>0.33636363636363636</c:v>
                </c:pt>
                <c:pt idx="280">
                  <c:v>0.33636363636363636</c:v>
                </c:pt>
                <c:pt idx="281">
                  <c:v>0.33636363636363636</c:v>
                </c:pt>
                <c:pt idx="282">
                  <c:v>0.35</c:v>
                </c:pt>
                <c:pt idx="283">
                  <c:v>0.35303030303030303</c:v>
                </c:pt>
                <c:pt idx="284">
                  <c:v>0.35454545454545455</c:v>
                </c:pt>
                <c:pt idx="285">
                  <c:v>0.35909090909090907</c:v>
                </c:pt>
                <c:pt idx="286">
                  <c:v>0.37121212121212122</c:v>
                </c:pt>
                <c:pt idx="287">
                  <c:v>0.37121212121212122</c:v>
                </c:pt>
                <c:pt idx="288">
                  <c:v>0.38636363636363635</c:v>
                </c:pt>
                <c:pt idx="289">
                  <c:v>0.39545454545454545</c:v>
                </c:pt>
                <c:pt idx="290">
                  <c:v>0.40303030303030302</c:v>
                </c:pt>
                <c:pt idx="291">
                  <c:v>0.40303030303030302</c:v>
                </c:pt>
                <c:pt idx="292">
                  <c:v>0.48030303030303029</c:v>
                </c:pt>
                <c:pt idx="293">
                  <c:v>0.48030303030303029</c:v>
                </c:pt>
                <c:pt idx="294">
                  <c:v>0.48030303030303029</c:v>
                </c:pt>
                <c:pt idx="295">
                  <c:v>0.48030303030303029</c:v>
                </c:pt>
                <c:pt idx="296">
                  <c:v>0.48030303030303029</c:v>
                </c:pt>
                <c:pt idx="297">
                  <c:v>0.48030303030303029</c:v>
                </c:pt>
                <c:pt idx="298">
                  <c:v>0.48030303030303029</c:v>
                </c:pt>
                <c:pt idx="299">
                  <c:v>0.48030303030303029</c:v>
                </c:pt>
                <c:pt idx="300">
                  <c:v>0.48030303030303029</c:v>
                </c:pt>
                <c:pt idx="301">
                  <c:v>0.48030303030303029</c:v>
                </c:pt>
                <c:pt idx="302">
                  <c:v>0.48030303030303029</c:v>
                </c:pt>
                <c:pt idx="303">
                  <c:v>0.48030303030303029</c:v>
                </c:pt>
                <c:pt idx="304">
                  <c:v>0.48030303030303029</c:v>
                </c:pt>
                <c:pt idx="305">
                  <c:v>0.48030303030303029</c:v>
                </c:pt>
                <c:pt idx="306">
                  <c:v>0.48030303030303029</c:v>
                </c:pt>
                <c:pt idx="307">
                  <c:v>0.48030303030303029</c:v>
                </c:pt>
                <c:pt idx="308">
                  <c:v>0.48030303030303029</c:v>
                </c:pt>
                <c:pt idx="309">
                  <c:v>0.48030303030303029</c:v>
                </c:pt>
                <c:pt idx="310">
                  <c:v>0.48030303030303029</c:v>
                </c:pt>
                <c:pt idx="311">
                  <c:v>0.48030303030303029</c:v>
                </c:pt>
                <c:pt idx="312">
                  <c:v>0.48030303030303029</c:v>
                </c:pt>
                <c:pt idx="313">
                  <c:v>0.48030303030303029</c:v>
                </c:pt>
                <c:pt idx="314">
                  <c:v>0.48030303030303029</c:v>
                </c:pt>
                <c:pt idx="315">
                  <c:v>0.47727272727272729</c:v>
                </c:pt>
                <c:pt idx="316">
                  <c:v>0.47727272727272729</c:v>
                </c:pt>
                <c:pt idx="317">
                  <c:v>0.47727272727272729</c:v>
                </c:pt>
                <c:pt idx="318">
                  <c:v>0.47424242424242424</c:v>
                </c:pt>
                <c:pt idx="319">
                  <c:v>0.47424242424242424</c:v>
                </c:pt>
                <c:pt idx="320">
                  <c:v>0.47424242424242424</c:v>
                </c:pt>
                <c:pt idx="321">
                  <c:v>0.47424242424242424</c:v>
                </c:pt>
                <c:pt idx="322">
                  <c:v>0.47424242424242424</c:v>
                </c:pt>
                <c:pt idx="323">
                  <c:v>0.47424242424242424</c:v>
                </c:pt>
                <c:pt idx="324">
                  <c:v>0.47424242424242424</c:v>
                </c:pt>
                <c:pt idx="325">
                  <c:v>0.47424242424242424</c:v>
                </c:pt>
                <c:pt idx="326">
                  <c:v>0.46515151515151515</c:v>
                </c:pt>
                <c:pt idx="327">
                  <c:v>0.45151515151515154</c:v>
                </c:pt>
                <c:pt idx="328">
                  <c:v>0.46666666666666667</c:v>
                </c:pt>
                <c:pt idx="329">
                  <c:v>0.4681818181818182</c:v>
                </c:pt>
                <c:pt idx="330">
                  <c:v>0.4681818181818182</c:v>
                </c:pt>
                <c:pt idx="331">
                  <c:v>0.4681818181818182</c:v>
                </c:pt>
                <c:pt idx="332">
                  <c:v>0.4681818181818182</c:v>
                </c:pt>
                <c:pt idx="333">
                  <c:v>0.47121212121212119</c:v>
                </c:pt>
                <c:pt idx="334">
                  <c:v>0.47272727272727272</c:v>
                </c:pt>
                <c:pt idx="335">
                  <c:v>0.47272727272727272</c:v>
                </c:pt>
                <c:pt idx="336">
                  <c:v>0.47424242424242424</c:v>
                </c:pt>
                <c:pt idx="337">
                  <c:v>0.47424242424242424</c:v>
                </c:pt>
                <c:pt idx="338">
                  <c:v>0.47424242424242424</c:v>
                </c:pt>
                <c:pt idx="339">
                  <c:v>0.47272727272727272</c:v>
                </c:pt>
                <c:pt idx="340">
                  <c:v>0.47272727272727272</c:v>
                </c:pt>
                <c:pt idx="341">
                  <c:v>0.48030303030303029</c:v>
                </c:pt>
                <c:pt idx="342">
                  <c:v>0.48030303030303029</c:v>
                </c:pt>
                <c:pt idx="343">
                  <c:v>0.47878787878787876</c:v>
                </c:pt>
                <c:pt idx="344">
                  <c:v>0.47878787878787876</c:v>
                </c:pt>
                <c:pt idx="345">
                  <c:v>0.47272727272727272</c:v>
                </c:pt>
                <c:pt idx="346">
                  <c:v>0.47424242424242424</c:v>
                </c:pt>
                <c:pt idx="347">
                  <c:v>0.47424242424242424</c:v>
                </c:pt>
                <c:pt idx="348">
                  <c:v>0.47424242424242424</c:v>
                </c:pt>
                <c:pt idx="349">
                  <c:v>0.47878787878787876</c:v>
                </c:pt>
                <c:pt idx="350">
                  <c:v>0.47424242424242424</c:v>
                </c:pt>
                <c:pt idx="351">
                  <c:v>0.47121212121212119</c:v>
                </c:pt>
                <c:pt idx="352">
                  <c:v>0.47272727272727272</c:v>
                </c:pt>
                <c:pt idx="353">
                  <c:v>0.47272727272727272</c:v>
                </c:pt>
                <c:pt idx="354">
                  <c:v>0.47272727272727272</c:v>
                </c:pt>
                <c:pt idx="355">
                  <c:v>0.47727272727272729</c:v>
                </c:pt>
                <c:pt idx="356">
                  <c:v>0.47575757575757577</c:v>
                </c:pt>
                <c:pt idx="357">
                  <c:v>0.47575757575757577</c:v>
                </c:pt>
                <c:pt idx="358">
                  <c:v>0.47575757575757577</c:v>
                </c:pt>
                <c:pt idx="359">
                  <c:v>0.47575757575757577</c:v>
                </c:pt>
                <c:pt idx="360">
                  <c:v>0.46969696969696972</c:v>
                </c:pt>
                <c:pt idx="361">
                  <c:v>0.46969696969696972</c:v>
                </c:pt>
                <c:pt idx="362">
                  <c:v>0.46969696969696972</c:v>
                </c:pt>
                <c:pt idx="363">
                  <c:v>0.46969696969696972</c:v>
                </c:pt>
                <c:pt idx="364">
                  <c:v>0.46969696969696972</c:v>
                </c:pt>
                <c:pt idx="365">
                  <c:v>0.46969696969696972</c:v>
                </c:pt>
                <c:pt idx="366">
                  <c:v>0.46969696969696972</c:v>
                </c:pt>
                <c:pt idx="367">
                  <c:v>0.4681818181818182</c:v>
                </c:pt>
                <c:pt idx="368">
                  <c:v>0.4681818181818182</c:v>
                </c:pt>
                <c:pt idx="369">
                  <c:v>0.4681818181818182</c:v>
                </c:pt>
                <c:pt idx="370">
                  <c:v>0.43787878787878787</c:v>
                </c:pt>
                <c:pt idx="371">
                  <c:v>0.43787878787878787</c:v>
                </c:pt>
                <c:pt idx="372">
                  <c:v>0.44090909090909092</c:v>
                </c:pt>
                <c:pt idx="373">
                  <c:v>0.45606060606060606</c:v>
                </c:pt>
                <c:pt idx="374">
                  <c:v>0.45909090909090911</c:v>
                </c:pt>
                <c:pt idx="375">
                  <c:v>0.4621212121212121</c:v>
                </c:pt>
                <c:pt idx="376">
                  <c:v>0.46969696969696972</c:v>
                </c:pt>
                <c:pt idx="377">
                  <c:v>0.47121212121212119</c:v>
                </c:pt>
                <c:pt idx="378">
                  <c:v>0.47272727272727272</c:v>
                </c:pt>
                <c:pt idx="379">
                  <c:v>0.47424242424242424</c:v>
                </c:pt>
                <c:pt idx="380">
                  <c:v>0.47424242424242424</c:v>
                </c:pt>
                <c:pt idx="381">
                  <c:v>0.47424242424242424</c:v>
                </c:pt>
                <c:pt idx="382">
                  <c:v>0.47424242424242424</c:v>
                </c:pt>
                <c:pt idx="383">
                  <c:v>0.47424242424242424</c:v>
                </c:pt>
                <c:pt idx="384">
                  <c:v>0.47424242424242424</c:v>
                </c:pt>
                <c:pt idx="385">
                  <c:v>0.46666666666666667</c:v>
                </c:pt>
                <c:pt idx="386">
                  <c:v>0.46666666666666667</c:v>
                </c:pt>
                <c:pt idx="387">
                  <c:v>0.42727272727272725</c:v>
                </c:pt>
                <c:pt idx="388">
                  <c:v>0.43333333333333335</c:v>
                </c:pt>
                <c:pt idx="389">
                  <c:v>0.42878787878787877</c:v>
                </c:pt>
                <c:pt idx="390">
                  <c:v>0.42727272727272725</c:v>
                </c:pt>
                <c:pt idx="391">
                  <c:v>0.42272727272727273</c:v>
                </c:pt>
                <c:pt idx="392">
                  <c:v>0.42272727272727273</c:v>
                </c:pt>
                <c:pt idx="393">
                  <c:v>0.42272727272727273</c:v>
                </c:pt>
                <c:pt idx="394">
                  <c:v>0.42272727272727273</c:v>
                </c:pt>
                <c:pt idx="395">
                  <c:v>0.42272727272727273</c:v>
                </c:pt>
                <c:pt idx="396">
                  <c:v>0.42272727272727273</c:v>
                </c:pt>
                <c:pt idx="397">
                  <c:v>0.42272727272727273</c:v>
                </c:pt>
                <c:pt idx="398">
                  <c:v>0.42272727272727273</c:v>
                </c:pt>
                <c:pt idx="399">
                  <c:v>0.42272727272727273</c:v>
                </c:pt>
                <c:pt idx="400">
                  <c:v>0.42878787878787877</c:v>
                </c:pt>
                <c:pt idx="401">
                  <c:v>0.53181818181818186</c:v>
                </c:pt>
                <c:pt idx="402">
                  <c:v>0.53181818181818186</c:v>
                </c:pt>
                <c:pt idx="403">
                  <c:v>0.5348484848484848</c:v>
                </c:pt>
                <c:pt idx="404">
                  <c:v>0.53636363636363638</c:v>
                </c:pt>
                <c:pt idx="405">
                  <c:v>0.53787878787878785</c:v>
                </c:pt>
                <c:pt idx="406">
                  <c:v>0.53787878787878785</c:v>
                </c:pt>
                <c:pt idx="407">
                  <c:v>0.53787878787878785</c:v>
                </c:pt>
                <c:pt idx="408">
                  <c:v>0.53787878787878785</c:v>
                </c:pt>
                <c:pt idx="409">
                  <c:v>0.5348484848484848</c:v>
                </c:pt>
                <c:pt idx="410">
                  <c:v>0.5348484848484848</c:v>
                </c:pt>
                <c:pt idx="411">
                  <c:v>0.52878787878787881</c:v>
                </c:pt>
                <c:pt idx="412">
                  <c:v>0.52575757575757576</c:v>
                </c:pt>
                <c:pt idx="413">
                  <c:v>0.52575757575757576</c:v>
                </c:pt>
                <c:pt idx="414">
                  <c:v>0.51818181818181819</c:v>
                </c:pt>
                <c:pt idx="415">
                  <c:v>0.51515151515151514</c:v>
                </c:pt>
                <c:pt idx="416">
                  <c:v>0.51515151515151514</c:v>
                </c:pt>
                <c:pt idx="417">
                  <c:v>0.51212121212121209</c:v>
                </c:pt>
                <c:pt idx="418">
                  <c:v>0.5060606060606061</c:v>
                </c:pt>
                <c:pt idx="419">
                  <c:v>0.50454545454545452</c:v>
                </c:pt>
                <c:pt idx="420">
                  <c:v>0.50454545454545452</c:v>
                </c:pt>
                <c:pt idx="421">
                  <c:v>0.50454545454545452</c:v>
                </c:pt>
                <c:pt idx="422">
                  <c:v>0.50454545454545452</c:v>
                </c:pt>
                <c:pt idx="423">
                  <c:v>0.50454545454545452</c:v>
                </c:pt>
                <c:pt idx="424">
                  <c:v>0.50454545454545452</c:v>
                </c:pt>
                <c:pt idx="425">
                  <c:v>0.50454545454545452</c:v>
                </c:pt>
                <c:pt idx="426">
                  <c:v>0.50454545454545452</c:v>
                </c:pt>
                <c:pt idx="427">
                  <c:v>0.51818181818181819</c:v>
                </c:pt>
                <c:pt idx="428">
                  <c:v>0.51818181818181819</c:v>
                </c:pt>
                <c:pt idx="429">
                  <c:v>0.51818181818181819</c:v>
                </c:pt>
                <c:pt idx="430">
                  <c:v>0.51818181818181819</c:v>
                </c:pt>
                <c:pt idx="431">
                  <c:v>0.51818181818181819</c:v>
                </c:pt>
                <c:pt idx="432">
                  <c:v>0.51818181818181819</c:v>
                </c:pt>
                <c:pt idx="433">
                  <c:v>0.51212121212121209</c:v>
                </c:pt>
                <c:pt idx="434">
                  <c:v>0.51212121212121209</c:v>
                </c:pt>
                <c:pt idx="435">
                  <c:v>0.50757575757575757</c:v>
                </c:pt>
                <c:pt idx="436">
                  <c:v>0.5</c:v>
                </c:pt>
                <c:pt idx="437">
                  <c:v>0.49848484848484848</c:v>
                </c:pt>
                <c:pt idx="438">
                  <c:v>0.49696969696969695</c:v>
                </c:pt>
                <c:pt idx="439">
                  <c:v>0.49242424242424243</c:v>
                </c:pt>
                <c:pt idx="440">
                  <c:v>0.48939393939393938</c:v>
                </c:pt>
                <c:pt idx="441">
                  <c:v>0.48939393939393938</c:v>
                </c:pt>
                <c:pt idx="442">
                  <c:v>0.48787878787878786</c:v>
                </c:pt>
                <c:pt idx="443">
                  <c:v>0.48787878787878786</c:v>
                </c:pt>
                <c:pt idx="444">
                  <c:v>0.48636363636363639</c:v>
                </c:pt>
                <c:pt idx="445">
                  <c:v>0.48333333333333334</c:v>
                </c:pt>
                <c:pt idx="446">
                  <c:v>0.48181818181818181</c:v>
                </c:pt>
                <c:pt idx="447">
                  <c:v>0.48030303030303029</c:v>
                </c:pt>
                <c:pt idx="448">
                  <c:v>0.47878787878787876</c:v>
                </c:pt>
                <c:pt idx="449">
                  <c:v>0.47727272727272729</c:v>
                </c:pt>
                <c:pt idx="450">
                  <c:v>0.47575757575757577</c:v>
                </c:pt>
                <c:pt idx="451">
                  <c:v>0.47575757575757577</c:v>
                </c:pt>
                <c:pt idx="452">
                  <c:v>0.47424242424242424</c:v>
                </c:pt>
                <c:pt idx="453">
                  <c:v>0.47272727272727272</c:v>
                </c:pt>
                <c:pt idx="454">
                  <c:v>0.50151515151515147</c:v>
                </c:pt>
                <c:pt idx="455">
                  <c:v>0.50151515151515147</c:v>
                </c:pt>
                <c:pt idx="456">
                  <c:v>0.50151515151515147</c:v>
                </c:pt>
                <c:pt idx="457">
                  <c:v>0.50151515151515147</c:v>
                </c:pt>
                <c:pt idx="458">
                  <c:v>0.49242424242424243</c:v>
                </c:pt>
                <c:pt idx="459">
                  <c:v>0.49090909090909091</c:v>
                </c:pt>
                <c:pt idx="460">
                  <c:v>0.48939393939393938</c:v>
                </c:pt>
                <c:pt idx="461">
                  <c:v>0.48030303030303029</c:v>
                </c:pt>
                <c:pt idx="462">
                  <c:v>0.47575757575757577</c:v>
                </c:pt>
                <c:pt idx="463">
                  <c:v>0.47272727272727272</c:v>
                </c:pt>
                <c:pt idx="464">
                  <c:v>0.4681818181818182</c:v>
                </c:pt>
                <c:pt idx="465">
                  <c:v>0.46666666666666667</c:v>
                </c:pt>
                <c:pt idx="466">
                  <c:v>0.46515151515151515</c:v>
                </c:pt>
                <c:pt idx="467">
                  <c:v>0.46515151515151515</c:v>
                </c:pt>
                <c:pt idx="468">
                  <c:v>0.44848484848484849</c:v>
                </c:pt>
                <c:pt idx="469">
                  <c:v>0.44848484848484849</c:v>
                </c:pt>
                <c:pt idx="470">
                  <c:v>0.43787878787878787</c:v>
                </c:pt>
                <c:pt idx="471">
                  <c:v>0.43181818181818182</c:v>
                </c:pt>
                <c:pt idx="472">
                  <c:v>0.4303030303030303</c:v>
                </c:pt>
                <c:pt idx="473">
                  <c:v>0.4303030303030303</c:v>
                </c:pt>
                <c:pt idx="474">
                  <c:v>0.42424242424242425</c:v>
                </c:pt>
                <c:pt idx="475">
                  <c:v>0.42424242424242425</c:v>
                </c:pt>
                <c:pt idx="476">
                  <c:v>0.41818181818181815</c:v>
                </c:pt>
                <c:pt idx="477">
                  <c:v>0.41515151515151516</c:v>
                </c:pt>
                <c:pt idx="478">
                  <c:v>0.41515151515151516</c:v>
                </c:pt>
                <c:pt idx="479">
                  <c:v>0.41515151515151516</c:v>
                </c:pt>
                <c:pt idx="480">
                  <c:v>0.41515151515151516</c:v>
                </c:pt>
                <c:pt idx="481">
                  <c:v>0.41515151515151516</c:v>
                </c:pt>
                <c:pt idx="482">
                  <c:v>0.41515151515151516</c:v>
                </c:pt>
                <c:pt idx="483">
                  <c:v>0.42424242424242425</c:v>
                </c:pt>
                <c:pt idx="484">
                  <c:v>0.43181818181818182</c:v>
                </c:pt>
                <c:pt idx="485">
                  <c:v>0.43939393939393939</c:v>
                </c:pt>
                <c:pt idx="486">
                  <c:v>0.44545454545454544</c:v>
                </c:pt>
                <c:pt idx="487">
                  <c:v>0.45909090909090911</c:v>
                </c:pt>
                <c:pt idx="488">
                  <c:v>0.47272727272727272</c:v>
                </c:pt>
                <c:pt idx="489">
                  <c:v>0.48030303030303029</c:v>
                </c:pt>
                <c:pt idx="490">
                  <c:v>0.48939393939393938</c:v>
                </c:pt>
                <c:pt idx="491">
                  <c:v>0.50303030303030305</c:v>
                </c:pt>
                <c:pt idx="492">
                  <c:v>0.50757575757575757</c:v>
                </c:pt>
                <c:pt idx="493">
                  <c:v>0.43484848484848487</c:v>
                </c:pt>
                <c:pt idx="494">
                  <c:v>0.43939393939393939</c:v>
                </c:pt>
                <c:pt idx="495">
                  <c:v>0.44696969696969696</c:v>
                </c:pt>
                <c:pt idx="496">
                  <c:v>0.44696969696969696</c:v>
                </c:pt>
                <c:pt idx="497">
                  <c:v>0.45454545454545453</c:v>
                </c:pt>
                <c:pt idx="498">
                  <c:v>0.46363636363636362</c:v>
                </c:pt>
                <c:pt idx="499">
                  <c:v>0.47121212121212119</c:v>
                </c:pt>
                <c:pt idx="500">
                  <c:v>0.47575757575757577</c:v>
                </c:pt>
                <c:pt idx="501">
                  <c:v>0.48636363636363639</c:v>
                </c:pt>
                <c:pt idx="502">
                  <c:v>0.49696969696969695</c:v>
                </c:pt>
                <c:pt idx="503">
                  <c:v>0.50454545454545452</c:v>
                </c:pt>
                <c:pt idx="504">
                  <c:v>0.51515151515151514</c:v>
                </c:pt>
                <c:pt idx="505">
                  <c:v>0.53030303030303028</c:v>
                </c:pt>
                <c:pt idx="506">
                  <c:v>0.55606060606060603</c:v>
                </c:pt>
                <c:pt idx="507">
                  <c:v>0.55909090909090908</c:v>
                </c:pt>
                <c:pt idx="508">
                  <c:v>0.56212121212121213</c:v>
                </c:pt>
                <c:pt idx="509">
                  <c:v>0.56818181818181823</c:v>
                </c:pt>
                <c:pt idx="510">
                  <c:v>0.57272727272727275</c:v>
                </c:pt>
                <c:pt idx="511">
                  <c:v>0.57424242424242422</c:v>
                </c:pt>
                <c:pt idx="512">
                  <c:v>0.5757575757575758</c:v>
                </c:pt>
                <c:pt idx="513">
                  <c:v>0.5757575757575758</c:v>
                </c:pt>
                <c:pt idx="514">
                  <c:v>0.5696969696969697</c:v>
                </c:pt>
                <c:pt idx="515">
                  <c:v>0.56060606060606055</c:v>
                </c:pt>
                <c:pt idx="516">
                  <c:v>0.55606060606060603</c:v>
                </c:pt>
                <c:pt idx="517">
                  <c:v>0.55606060606060603</c:v>
                </c:pt>
                <c:pt idx="518">
                  <c:v>0.54242424242424248</c:v>
                </c:pt>
                <c:pt idx="519">
                  <c:v>0.53181818181818186</c:v>
                </c:pt>
                <c:pt idx="520">
                  <c:v>0.52272727272727271</c:v>
                </c:pt>
                <c:pt idx="521">
                  <c:v>0.51666666666666672</c:v>
                </c:pt>
                <c:pt idx="522">
                  <c:v>0.50909090909090904</c:v>
                </c:pt>
                <c:pt idx="523">
                  <c:v>0.50151515151515147</c:v>
                </c:pt>
                <c:pt idx="524">
                  <c:v>0.49696969696969695</c:v>
                </c:pt>
                <c:pt idx="525">
                  <c:v>0.48333333333333334</c:v>
                </c:pt>
                <c:pt idx="526">
                  <c:v>0.47575757575757577</c:v>
                </c:pt>
                <c:pt idx="527">
                  <c:v>0.46666666666666667</c:v>
                </c:pt>
                <c:pt idx="528">
                  <c:v>0.46060606060606063</c:v>
                </c:pt>
                <c:pt idx="529">
                  <c:v>0.45303030303030301</c:v>
                </c:pt>
                <c:pt idx="530">
                  <c:v>0.42878787878787877</c:v>
                </c:pt>
                <c:pt idx="531">
                  <c:v>0.42424242424242425</c:v>
                </c:pt>
                <c:pt idx="532">
                  <c:v>0.42424242424242425</c:v>
                </c:pt>
                <c:pt idx="533">
                  <c:v>0.42272727272727273</c:v>
                </c:pt>
                <c:pt idx="534">
                  <c:v>0.4212121212121212</c:v>
                </c:pt>
                <c:pt idx="535">
                  <c:v>0.41818181818181815</c:v>
                </c:pt>
                <c:pt idx="536">
                  <c:v>0.41666666666666669</c:v>
                </c:pt>
                <c:pt idx="537">
                  <c:v>0.41666666666666669</c:v>
                </c:pt>
                <c:pt idx="538">
                  <c:v>0.41666666666666669</c:v>
                </c:pt>
                <c:pt idx="539">
                  <c:v>0.41666666666666669</c:v>
                </c:pt>
                <c:pt idx="540">
                  <c:v>0.41666666666666669</c:v>
                </c:pt>
                <c:pt idx="541">
                  <c:v>0.41515151515151516</c:v>
                </c:pt>
                <c:pt idx="542">
                  <c:v>0.41515151515151516</c:v>
                </c:pt>
                <c:pt idx="543">
                  <c:v>0.4212121212121212</c:v>
                </c:pt>
                <c:pt idx="544">
                  <c:v>0.42272727272727273</c:v>
                </c:pt>
                <c:pt idx="545">
                  <c:v>0.42424242424242425</c:v>
                </c:pt>
                <c:pt idx="546">
                  <c:v>0.42575757575757578</c:v>
                </c:pt>
                <c:pt idx="547">
                  <c:v>0.42727272727272725</c:v>
                </c:pt>
                <c:pt idx="548">
                  <c:v>0.43181818181818182</c:v>
                </c:pt>
                <c:pt idx="549">
                  <c:v>0.43181818181818182</c:v>
                </c:pt>
                <c:pt idx="550">
                  <c:v>0.43333333333333335</c:v>
                </c:pt>
                <c:pt idx="551">
                  <c:v>0.43333333333333335</c:v>
                </c:pt>
                <c:pt idx="552">
                  <c:v>0.43636363636363634</c:v>
                </c:pt>
                <c:pt idx="553">
                  <c:v>0.43636363636363634</c:v>
                </c:pt>
                <c:pt idx="554">
                  <c:v>0.43787878787878787</c:v>
                </c:pt>
                <c:pt idx="555">
                  <c:v>0.44090909090909092</c:v>
                </c:pt>
                <c:pt idx="556">
                  <c:v>0.44545454545454544</c:v>
                </c:pt>
                <c:pt idx="557">
                  <c:v>0.47727272727272729</c:v>
                </c:pt>
                <c:pt idx="558">
                  <c:v>0.50909090909090904</c:v>
                </c:pt>
                <c:pt idx="559">
                  <c:v>0.50909090909090904</c:v>
                </c:pt>
                <c:pt idx="560">
                  <c:v>0.50909090909090904</c:v>
                </c:pt>
                <c:pt idx="561">
                  <c:v>0.50909090909090904</c:v>
                </c:pt>
                <c:pt idx="562">
                  <c:v>0.50909090909090904</c:v>
                </c:pt>
                <c:pt idx="563">
                  <c:v>0.50909090909090904</c:v>
                </c:pt>
                <c:pt idx="564">
                  <c:v>0.50909090909090904</c:v>
                </c:pt>
                <c:pt idx="565">
                  <c:v>0.50909090909090904</c:v>
                </c:pt>
                <c:pt idx="566">
                  <c:v>0.50909090909090904</c:v>
                </c:pt>
                <c:pt idx="567">
                  <c:v>0.50909090909090904</c:v>
                </c:pt>
                <c:pt idx="568">
                  <c:v>0.50909090909090904</c:v>
                </c:pt>
                <c:pt idx="569">
                  <c:v>0.50909090909090904</c:v>
                </c:pt>
                <c:pt idx="570">
                  <c:v>0.50909090909090904</c:v>
                </c:pt>
                <c:pt idx="571">
                  <c:v>0.50909090909090904</c:v>
                </c:pt>
                <c:pt idx="572">
                  <c:v>0.50909090909090904</c:v>
                </c:pt>
                <c:pt idx="573">
                  <c:v>0.50909090909090904</c:v>
                </c:pt>
                <c:pt idx="574">
                  <c:v>0.50909090909090904</c:v>
                </c:pt>
                <c:pt idx="575">
                  <c:v>0.50909090909090904</c:v>
                </c:pt>
                <c:pt idx="576">
                  <c:v>0.50909090909090904</c:v>
                </c:pt>
                <c:pt idx="577">
                  <c:v>0.50909090909090904</c:v>
                </c:pt>
                <c:pt idx="578">
                  <c:v>0.50909090909090904</c:v>
                </c:pt>
                <c:pt idx="579">
                  <c:v>0.50909090909090904</c:v>
                </c:pt>
                <c:pt idx="580">
                  <c:v>0.50909090909090904</c:v>
                </c:pt>
                <c:pt idx="581">
                  <c:v>0.50909090909090904</c:v>
                </c:pt>
                <c:pt idx="582">
                  <c:v>0.50909090909090904</c:v>
                </c:pt>
                <c:pt idx="583">
                  <c:v>0.50909090909090904</c:v>
                </c:pt>
                <c:pt idx="584">
                  <c:v>0.50909090909090904</c:v>
                </c:pt>
                <c:pt idx="585">
                  <c:v>0.50909090909090904</c:v>
                </c:pt>
                <c:pt idx="586">
                  <c:v>0.50909090909090904</c:v>
                </c:pt>
                <c:pt idx="587">
                  <c:v>0.50909090909090904</c:v>
                </c:pt>
                <c:pt idx="588">
                  <c:v>0.50909090909090904</c:v>
                </c:pt>
                <c:pt idx="589">
                  <c:v>0.50909090909090904</c:v>
                </c:pt>
                <c:pt idx="590">
                  <c:v>0.50909090909090904</c:v>
                </c:pt>
                <c:pt idx="591">
                  <c:v>0.50909090909090904</c:v>
                </c:pt>
                <c:pt idx="592">
                  <c:v>0.50909090909090904</c:v>
                </c:pt>
                <c:pt idx="593">
                  <c:v>0.50909090909090904</c:v>
                </c:pt>
                <c:pt idx="594">
                  <c:v>0.50909090909090904</c:v>
                </c:pt>
                <c:pt idx="595">
                  <c:v>0.50909090909090904</c:v>
                </c:pt>
                <c:pt idx="596">
                  <c:v>0.50909090909090904</c:v>
                </c:pt>
                <c:pt idx="597">
                  <c:v>0.50909090909090904</c:v>
                </c:pt>
                <c:pt idx="598">
                  <c:v>0.50909090909090904</c:v>
                </c:pt>
                <c:pt idx="599">
                  <c:v>0.50909090909090904</c:v>
                </c:pt>
                <c:pt idx="600">
                  <c:v>0.50909090909090904</c:v>
                </c:pt>
                <c:pt idx="601">
                  <c:v>0.50909090909090904</c:v>
                </c:pt>
                <c:pt idx="602">
                  <c:v>0.5</c:v>
                </c:pt>
                <c:pt idx="603">
                  <c:v>0.48484848484848486</c:v>
                </c:pt>
                <c:pt idx="604">
                  <c:v>0.47878787878787876</c:v>
                </c:pt>
                <c:pt idx="605">
                  <c:v>0.47424242424242424</c:v>
                </c:pt>
                <c:pt idx="606">
                  <c:v>0.47424242424242424</c:v>
                </c:pt>
                <c:pt idx="607">
                  <c:v>0.47424242424242424</c:v>
                </c:pt>
                <c:pt idx="608">
                  <c:v>0.47424242424242424</c:v>
                </c:pt>
                <c:pt idx="609">
                  <c:v>0.47424242424242424</c:v>
                </c:pt>
                <c:pt idx="610">
                  <c:v>0.47424242424242424</c:v>
                </c:pt>
                <c:pt idx="611">
                  <c:v>0.47424242424242424</c:v>
                </c:pt>
                <c:pt idx="612">
                  <c:v>0.47424242424242424</c:v>
                </c:pt>
                <c:pt idx="613">
                  <c:v>0.49545454545454548</c:v>
                </c:pt>
                <c:pt idx="614">
                  <c:v>0.49545454545454548</c:v>
                </c:pt>
                <c:pt idx="615">
                  <c:v>0.49545454545454548</c:v>
                </c:pt>
                <c:pt idx="616">
                  <c:v>0.49545454545454548</c:v>
                </c:pt>
                <c:pt idx="617">
                  <c:v>0.49545454545454548</c:v>
                </c:pt>
                <c:pt idx="618">
                  <c:v>0.49545454545454548</c:v>
                </c:pt>
                <c:pt idx="619">
                  <c:v>0.49545454545454548</c:v>
                </c:pt>
                <c:pt idx="620">
                  <c:v>0.48939393939393938</c:v>
                </c:pt>
                <c:pt idx="621">
                  <c:v>0.47727272727272729</c:v>
                </c:pt>
                <c:pt idx="622">
                  <c:v>0.47575757575757577</c:v>
                </c:pt>
                <c:pt idx="623">
                  <c:v>0.47424242424242424</c:v>
                </c:pt>
                <c:pt idx="624">
                  <c:v>0.47424242424242424</c:v>
                </c:pt>
                <c:pt idx="625">
                  <c:v>0.4681818181818182</c:v>
                </c:pt>
                <c:pt idx="626">
                  <c:v>0.4681818181818182</c:v>
                </c:pt>
                <c:pt idx="627">
                  <c:v>0.4681818181818182</c:v>
                </c:pt>
                <c:pt idx="628">
                  <c:v>0.4681818181818182</c:v>
                </c:pt>
                <c:pt idx="629">
                  <c:v>0.45909090909090911</c:v>
                </c:pt>
                <c:pt idx="630">
                  <c:v>0.44848484848484849</c:v>
                </c:pt>
                <c:pt idx="631">
                  <c:v>0.44545454545454544</c:v>
                </c:pt>
                <c:pt idx="632">
                  <c:v>0.44545454545454544</c:v>
                </c:pt>
                <c:pt idx="633">
                  <c:v>0.44545454545454544</c:v>
                </c:pt>
                <c:pt idx="634">
                  <c:v>0.44545454545454544</c:v>
                </c:pt>
                <c:pt idx="635">
                  <c:v>0.47424242424242424</c:v>
                </c:pt>
                <c:pt idx="636">
                  <c:v>0.48030303030303029</c:v>
                </c:pt>
                <c:pt idx="637">
                  <c:v>0.5060606060606061</c:v>
                </c:pt>
                <c:pt idx="638">
                  <c:v>0.53181818181818186</c:v>
                </c:pt>
                <c:pt idx="639">
                  <c:v>0.55000000000000004</c:v>
                </c:pt>
                <c:pt idx="640">
                  <c:v>0.57878787878787874</c:v>
                </c:pt>
                <c:pt idx="641">
                  <c:v>0.59393939393939399</c:v>
                </c:pt>
                <c:pt idx="642">
                  <c:v>0.59393939393939399</c:v>
                </c:pt>
                <c:pt idx="643">
                  <c:v>0.59393939393939399</c:v>
                </c:pt>
                <c:pt idx="644">
                  <c:v>0.6</c:v>
                </c:pt>
                <c:pt idx="645">
                  <c:v>0.6</c:v>
                </c:pt>
                <c:pt idx="646">
                  <c:v>0.6</c:v>
                </c:pt>
                <c:pt idx="647">
                  <c:v>0.6</c:v>
                </c:pt>
                <c:pt idx="648">
                  <c:v>0.6</c:v>
                </c:pt>
                <c:pt idx="649">
                  <c:v>0.6</c:v>
                </c:pt>
                <c:pt idx="650">
                  <c:v>0.6</c:v>
                </c:pt>
                <c:pt idx="651">
                  <c:v>0.59848484848484851</c:v>
                </c:pt>
                <c:pt idx="652">
                  <c:v>0.5757575757575758</c:v>
                </c:pt>
                <c:pt idx="653">
                  <c:v>0.5757575757575758</c:v>
                </c:pt>
                <c:pt idx="654">
                  <c:v>0.5757575757575758</c:v>
                </c:pt>
                <c:pt idx="655">
                  <c:v>0.5757575757575758</c:v>
                </c:pt>
                <c:pt idx="656">
                  <c:v>0.5757575757575758</c:v>
                </c:pt>
                <c:pt idx="657">
                  <c:v>0.5757575757575758</c:v>
                </c:pt>
              </c:numCache>
            </c:numRef>
          </c:val>
          <c:smooth val="0"/>
          <c:extLst>
            <c:ext xmlns:c16="http://schemas.microsoft.com/office/drawing/2014/chart" uri="{C3380CC4-5D6E-409C-BE32-E72D297353CC}">
              <c16:uniqueId val="{00000000-4711-4FFE-AB0D-6FCCB15EF66D}"/>
            </c:ext>
          </c:extLst>
        </c:ser>
        <c:ser>
          <c:idx val="1"/>
          <c:order val="1"/>
          <c:tx>
            <c:v>Предикције мреже</c:v>
          </c:tx>
          <c:spPr>
            <a:ln w="28575" cap="rnd">
              <a:solidFill>
                <a:schemeClr val="accent2"/>
              </a:solidFill>
              <a:round/>
            </a:ln>
            <a:effectLst/>
          </c:spPr>
          <c:marker>
            <c:symbol val="none"/>
          </c:marker>
          <c:val>
            <c:numRef>
              <c:f>Sheet1!$P$1:$P$658</c:f>
              <c:numCache>
                <c:formatCode>General</c:formatCode>
                <c:ptCount val="658"/>
                <c:pt idx="0">
                  <c:v>0.56430197935963</c:v>
                </c:pt>
                <c:pt idx="1">
                  <c:v>0.55656590537621098</c:v>
                </c:pt>
                <c:pt idx="2">
                  <c:v>0.56211173783369695</c:v>
                </c:pt>
                <c:pt idx="3">
                  <c:v>0.56594341445570795</c:v>
                </c:pt>
                <c:pt idx="4">
                  <c:v>0.56476995840043298</c:v>
                </c:pt>
                <c:pt idx="5">
                  <c:v>0.56849884344444102</c:v>
                </c:pt>
                <c:pt idx="6">
                  <c:v>0.56576944006837904</c:v>
                </c:pt>
                <c:pt idx="7">
                  <c:v>0.56535131802142802</c:v>
                </c:pt>
                <c:pt idx="8">
                  <c:v>0.56545338679361501</c:v>
                </c:pt>
                <c:pt idx="9">
                  <c:v>0.56457841497364503</c:v>
                </c:pt>
                <c:pt idx="10">
                  <c:v>0.56404675602005505</c:v>
                </c:pt>
                <c:pt idx="11">
                  <c:v>0.56442271573743896</c:v>
                </c:pt>
                <c:pt idx="12">
                  <c:v>0.56500087238404895</c:v>
                </c:pt>
                <c:pt idx="13">
                  <c:v>0.56516183142947796</c:v>
                </c:pt>
                <c:pt idx="14">
                  <c:v>0.56535348324049195</c:v>
                </c:pt>
                <c:pt idx="15">
                  <c:v>0.56507988384076402</c:v>
                </c:pt>
                <c:pt idx="16">
                  <c:v>0.56485857062462397</c:v>
                </c:pt>
                <c:pt idx="17">
                  <c:v>0.56510745022808295</c:v>
                </c:pt>
                <c:pt idx="18">
                  <c:v>0.56538175358107101</c:v>
                </c:pt>
                <c:pt idx="19">
                  <c:v>0.56541072025195305</c:v>
                </c:pt>
                <c:pt idx="20">
                  <c:v>0.34663035960402599</c:v>
                </c:pt>
                <c:pt idx="21">
                  <c:v>0.34859085602036999</c:v>
                </c:pt>
                <c:pt idx="22">
                  <c:v>0.34495102167471697</c:v>
                </c:pt>
                <c:pt idx="23">
                  <c:v>0.34015204119560599</c:v>
                </c:pt>
                <c:pt idx="24">
                  <c:v>0.33560147179711303</c:v>
                </c:pt>
                <c:pt idx="25">
                  <c:v>0.33556579671430198</c:v>
                </c:pt>
                <c:pt idx="26">
                  <c:v>0.33689240906939999</c:v>
                </c:pt>
                <c:pt idx="27">
                  <c:v>0.33680132142339603</c:v>
                </c:pt>
                <c:pt idx="28">
                  <c:v>0.51355164243095197</c:v>
                </c:pt>
                <c:pt idx="29">
                  <c:v>0.51369320721684297</c:v>
                </c:pt>
                <c:pt idx="30">
                  <c:v>0.51444765693489602</c:v>
                </c:pt>
                <c:pt idx="31">
                  <c:v>0.51370930126854097</c:v>
                </c:pt>
                <c:pt idx="32">
                  <c:v>0.51307795236252596</c:v>
                </c:pt>
                <c:pt idx="33">
                  <c:v>0.50692210190429998</c:v>
                </c:pt>
                <c:pt idx="34">
                  <c:v>0.50507115282007498</c:v>
                </c:pt>
                <c:pt idx="35">
                  <c:v>0.50505820319950601</c:v>
                </c:pt>
                <c:pt idx="36">
                  <c:v>0.50511339622634299</c:v>
                </c:pt>
                <c:pt idx="37">
                  <c:v>0.50462752810378497</c:v>
                </c:pt>
                <c:pt idx="38">
                  <c:v>0.505438410645216</c:v>
                </c:pt>
                <c:pt idx="39">
                  <c:v>0.50445452626077103</c:v>
                </c:pt>
                <c:pt idx="40">
                  <c:v>0.49563381784147498</c:v>
                </c:pt>
                <c:pt idx="41">
                  <c:v>0.49430166114718699</c:v>
                </c:pt>
                <c:pt idx="42">
                  <c:v>0.49764475493160198</c:v>
                </c:pt>
                <c:pt idx="43">
                  <c:v>0.49418992556639502</c:v>
                </c:pt>
                <c:pt idx="44">
                  <c:v>0.498910387719111</c:v>
                </c:pt>
                <c:pt idx="45">
                  <c:v>0.50436503889849504</c:v>
                </c:pt>
                <c:pt idx="46">
                  <c:v>0.50698685522077802</c:v>
                </c:pt>
                <c:pt idx="47">
                  <c:v>0.504287731020994</c:v>
                </c:pt>
                <c:pt idx="48">
                  <c:v>0.34189130975198601</c:v>
                </c:pt>
                <c:pt idx="49">
                  <c:v>0.34360707138285701</c:v>
                </c:pt>
                <c:pt idx="50">
                  <c:v>0.346285106778698</c:v>
                </c:pt>
                <c:pt idx="51">
                  <c:v>0.34957857366248302</c:v>
                </c:pt>
                <c:pt idx="52">
                  <c:v>0.34819916568632597</c:v>
                </c:pt>
                <c:pt idx="53">
                  <c:v>0.35360906797864899</c:v>
                </c:pt>
                <c:pt idx="54">
                  <c:v>0.350193909261584</c:v>
                </c:pt>
                <c:pt idx="55">
                  <c:v>0.34808034051902498</c:v>
                </c:pt>
                <c:pt idx="56">
                  <c:v>0.34477702702341101</c:v>
                </c:pt>
                <c:pt idx="57">
                  <c:v>0.34383006704758701</c:v>
                </c:pt>
                <c:pt idx="58">
                  <c:v>0.34570864883608898</c:v>
                </c:pt>
                <c:pt idx="59">
                  <c:v>0.343765352219983</c:v>
                </c:pt>
                <c:pt idx="60">
                  <c:v>0.34329945767873099</c:v>
                </c:pt>
                <c:pt idx="61">
                  <c:v>0.34199364615254602</c:v>
                </c:pt>
                <c:pt idx="62">
                  <c:v>0.34086355598698698</c:v>
                </c:pt>
                <c:pt idx="63">
                  <c:v>0.34058779975686299</c:v>
                </c:pt>
                <c:pt idx="64">
                  <c:v>0.34119295177174902</c:v>
                </c:pt>
                <c:pt idx="65">
                  <c:v>0.34246431449075099</c:v>
                </c:pt>
                <c:pt idx="66">
                  <c:v>0.34145602947981502</c:v>
                </c:pt>
                <c:pt idx="67">
                  <c:v>0.34110242225773002</c:v>
                </c:pt>
                <c:pt idx="68">
                  <c:v>0.34305005576650699</c:v>
                </c:pt>
                <c:pt idx="69">
                  <c:v>0.62138720061655695</c:v>
                </c:pt>
                <c:pt idx="70">
                  <c:v>0.62277882114951499</c:v>
                </c:pt>
                <c:pt idx="71">
                  <c:v>0.62969757564184903</c:v>
                </c:pt>
                <c:pt idx="72">
                  <c:v>0.63165936080722196</c:v>
                </c:pt>
                <c:pt idx="73">
                  <c:v>0.63339467695034701</c:v>
                </c:pt>
                <c:pt idx="74">
                  <c:v>0.63173262142188202</c:v>
                </c:pt>
                <c:pt idx="75">
                  <c:v>0.63105840685630599</c:v>
                </c:pt>
                <c:pt idx="76">
                  <c:v>0.63289042301985998</c:v>
                </c:pt>
                <c:pt idx="77">
                  <c:v>0.63000032515735604</c:v>
                </c:pt>
                <c:pt idx="78">
                  <c:v>0.63135026299753305</c:v>
                </c:pt>
                <c:pt idx="79">
                  <c:v>0.615648302224579</c:v>
                </c:pt>
                <c:pt idx="80">
                  <c:v>0.608734637020796</c:v>
                </c:pt>
                <c:pt idx="81">
                  <c:v>0.60947456339409001</c:v>
                </c:pt>
                <c:pt idx="82">
                  <c:v>0.58424022050007396</c:v>
                </c:pt>
                <c:pt idx="83">
                  <c:v>0.57777403292687901</c:v>
                </c:pt>
                <c:pt idx="84">
                  <c:v>0.55874332891329703</c:v>
                </c:pt>
                <c:pt idx="85">
                  <c:v>0.54328372608922504</c:v>
                </c:pt>
                <c:pt idx="86">
                  <c:v>0.54013707432015401</c:v>
                </c:pt>
                <c:pt idx="87">
                  <c:v>0.53908230934239199</c:v>
                </c:pt>
                <c:pt idx="88">
                  <c:v>0.53430954109645301</c:v>
                </c:pt>
                <c:pt idx="89">
                  <c:v>0.38072846766832102</c:v>
                </c:pt>
                <c:pt idx="90">
                  <c:v>0.38573109053097299</c:v>
                </c:pt>
                <c:pt idx="91">
                  <c:v>0.39069834897243499</c:v>
                </c:pt>
                <c:pt idx="92">
                  <c:v>0.40061822074647202</c:v>
                </c:pt>
                <c:pt idx="93">
                  <c:v>0.40457466584475499</c:v>
                </c:pt>
                <c:pt idx="94">
                  <c:v>0.41104684433570599</c:v>
                </c:pt>
                <c:pt idx="95">
                  <c:v>0.412356657127955</c:v>
                </c:pt>
                <c:pt idx="96">
                  <c:v>0.41269446876968002</c:v>
                </c:pt>
                <c:pt idx="97">
                  <c:v>0.41112386698446202</c:v>
                </c:pt>
                <c:pt idx="98">
                  <c:v>0.416553603551579</c:v>
                </c:pt>
                <c:pt idx="99">
                  <c:v>0.43067302023111698</c:v>
                </c:pt>
                <c:pt idx="100">
                  <c:v>0.43842698328979601</c:v>
                </c:pt>
                <c:pt idx="101">
                  <c:v>0.408662345312721</c:v>
                </c:pt>
                <c:pt idx="102">
                  <c:v>0.40699782842892201</c:v>
                </c:pt>
                <c:pt idx="103">
                  <c:v>0.40712473601113103</c:v>
                </c:pt>
                <c:pt idx="104">
                  <c:v>0.40780986746567</c:v>
                </c:pt>
                <c:pt idx="105">
                  <c:v>0.40895064731724901</c:v>
                </c:pt>
                <c:pt idx="106">
                  <c:v>0.40989621058049303</c:v>
                </c:pt>
                <c:pt idx="107">
                  <c:v>0.41011381057949298</c:v>
                </c:pt>
                <c:pt idx="108">
                  <c:v>0.40780021107459402</c:v>
                </c:pt>
                <c:pt idx="109">
                  <c:v>0.402743589006541</c:v>
                </c:pt>
                <c:pt idx="110">
                  <c:v>0.40239418154298201</c:v>
                </c:pt>
                <c:pt idx="111">
                  <c:v>0.40116488609072098</c:v>
                </c:pt>
                <c:pt idx="112">
                  <c:v>0.40941981489665402</c:v>
                </c:pt>
                <c:pt idx="113">
                  <c:v>0.40794770810553999</c:v>
                </c:pt>
                <c:pt idx="114">
                  <c:v>0.40679889845691602</c:v>
                </c:pt>
                <c:pt idx="115">
                  <c:v>0.40579702755442498</c:v>
                </c:pt>
                <c:pt idx="116">
                  <c:v>0.40640051339972599</c:v>
                </c:pt>
                <c:pt idx="117">
                  <c:v>0.40631485574898601</c:v>
                </c:pt>
                <c:pt idx="118">
                  <c:v>0.40571721717373599</c:v>
                </c:pt>
                <c:pt idx="119">
                  <c:v>0.382170361111972</c:v>
                </c:pt>
                <c:pt idx="120">
                  <c:v>0.37909466120615098</c:v>
                </c:pt>
                <c:pt idx="121">
                  <c:v>0.37270544785269</c:v>
                </c:pt>
                <c:pt idx="122">
                  <c:v>0.37363928637758198</c:v>
                </c:pt>
                <c:pt idx="123">
                  <c:v>0.37750570768858799</c:v>
                </c:pt>
                <c:pt idx="124">
                  <c:v>0.37357023074685303</c:v>
                </c:pt>
                <c:pt idx="125">
                  <c:v>0.37305144010670999</c:v>
                </c:pt>
                <c:pt idx="126">
                  <c:v>0.36974091219768002</c:v>
                </c:pt>
                <c:pt idx="127">
                  <c:v>0.423329148999604</c:v>
                </c:pt>
                <c:pt idx="128">
                  <c:v>0.56441004952314799</c:v>
                </c:pt>
                <c:pt idx="129">
                  <c:v>0.55697444532305396</c:v>
                </c:pt>
                <c:pt idx="130">
                  <c:v>0.54476861051813597</c:v>
                </c:pt>
                <c:pt idx="131">
                  <c:v>0.56490205486585898</c:v>
                </c:pt>
                <c:pt idx="132">
                  <c:v>0.53348311249964597</c:v>
                </c:pt>
                <c:pt idx="133">
                  <c:v>0.56103119685090497</c:v>
                </c:pt>
                <c:pt idx="134">
                  <c:v>0.55908073860183505</c:v>
                </c:pt>
                <c:pt idx="135">
                  <c:v>0.555991494343827</c:v>
                </c:pt>
                <c:pt idx="136">
                  <c:v>0.54650669236134497</c:v>
                </c:pt>
                <c:pt idx="137">
                  <c:v>0.54224027012376297</c:v>
                </c:pt>
                <c:pt idx="138">
                  <c:v>0.54364594545757405</c:v>
                </c:pt>
                <c:pt idx="139">
                  <c:v>0.54571507750554005</c:v>
                </c:pt>
                <c:pt idx="140">
                  <c:v>0.54824362477071997</c:v>
                </c:pt>
                <c:pt idx="141">
                  <c:v>0.54878098997689195</c:v>
                </c:pt>
                <c:pt idx="142">
                  <c:v>0.54700121632248899</c:v>
                </c:pt>
                <c:pt idx="143">
                  <c:v>0.54598493056540998</c:v>
                </c:pt>
                <c:pt idx="144">
                  <c:v>0.54392083465830199</c:v>
                </c:pt>
                <c:pt idx="145">
                  <c:v>0.548815234449471</c:v>
                </c:pt>
                <c:pt idx="146">
                  <c:v>0.545558060373179</c:v>
                </c:pt>
                <c:pt idx="147">
                  <c:v>0.538314176448625</c:v>
                </c:pt>
                <c:pt idx="148">
                  <c:v>0.53556394001696295</c:v>
                </c:pt>
                <c:pt idx="149">
                  <c:v>0.537351242439845</c:v>
                </c:pt>
                <c:pt idx="150">
                  <c:v>0.53479601484568196</c:v>
                </c:pt>
                <c:pt idx="151">
                  <c:v>0.52876043074732504</c:v>
                </c:pt>
                <c:pt idx="152">
                  <c:v>0.52517485055728896</c:v>
                </c:pt>
                <c:pt idx="153">
                  <c:v>0.52286448917166795</c:v>
                </c:pt>
                <c:pt idx="154">
                  <c:v>0.52232750982413301</c:v>
                </c:pt>
                <c:pt idx="155">
                  <c:v>0.52098127852123799</c:v>
                </c:pt>
                <c:pt idx="156">
                  <c:v>0.51818443048138396</c:v>
                </c:pt>
                <c:pt idx="157">
                  <c:v>0.514662450106389</c:v>
                </c:pt>
                <c:pt idx="158">
                  <c:v>0.51408837570823296</c:v>
                </c:pt>
                <c:pt idx="159">
                  <c:v>0.51482895453334099</c:v>
                </c:pt>
                <c:pt idx="160">
                  <c:v>0.51565370372277597</c:v>
                </c:pt>
                <c:pt idx="161">
                  <c:v>0.51594282019605298</c:v>
                </c:pt>
                <c:pt idx="162">
                  <c:v>0.51525212544524102</c:v>
                </c:pt>
                <c:pt idx="163">
                  <c:v>0.51337458883882403</c:v>
                </c:pt>
                <c:pt idx="164">
                  <c:v>0.51353128466235898</c:v>
                </c:pt>
                <c:pt idx="165">
                  <c:v>0.51581523717069699</c:v>
                </c:pt>
                <c:pt idx="166">
                  <c:v>0.51804180314516901</c:v>
                </c:pt>
                <c:pt idx="167">
                  <c:v>0.51949196756962801</c:v>
                </c:pt>
                <c:pt idx="168">
                  <c:v>0.519918426268279</c:v>
                </c:pt>
                <c:pt idx="169">
                  <c:v>0.51966277043076203</c:v>
                </c:pt>
                <c:pt idx="170">
                  <c:v>0.52018595451808702</c:v>
                </c:pt>
                <c:pt idx="171">
                  <c:v>0.52189945380728198</c:v>
                </c:pt>
                <c:pt idx="172">
                  <c:v>0.521869119356001</c:v>
                </c:pt>
                <c:pt idx="173">
                  <c:v>0.52252208538120803</c:v>
                </c:pt>
                <c:pt idx="174">
                  <c:v>0.52515101860643898</c:v>
                </c:pt>
                <c:pt idx="175">
                  <c:v>0.52587207704944505</c:v>
                </c:pt>
                <c:pt idx="176">
                  <c:v>0.52532812068542001</c:v>
                </c:pt>
                <c:pt idx="177">
                  <c:v>0.52360548722199696</c:v>
                </c:pt>
                <c:pt idx="178">
                  <c:v>0.54642370244101801</c:v>
                </c:pt>
                <c:pt idx="179">
                  <c:v>0.55349666156321797</c:v>
                </c:pt>
                <c:pt idx="180">
                  <c:v>0.55379953002024995</c:v>
                </c:pt>
                <c:pt idx="181">
                  <c:v>0.56511880556429395</c:v>
                </c:pt>
                <c:pt idx="182">
                  <c:v>0.55980833416092601</c:v>
                </c:pt>
                <c:pt idx="183">
                  <c:v>0.55542122575124597</c:v>
                </c:pt>
                <c:pt idx="184">
                  <c:v>0.55507785171949597</c:v>
                </c:pt>
                <c:pt idx="185">
                  <c:v>0.55672065236115997</c:v>
                </c:pt>
                <c:pt idx="186">
                  <c:v>0.55707191516768395</c:v>
                </c:pt>
                <c:pt idx="187">
                  <c:v>0.55868567268396796</c:v>
                </c:pt>
                <c:pt idx="188">
                  <c:v>0.559383887748099</c:v>
                </c:pt>
                <c:pt idx="189">
                  <c:v>0.55839626192294001</c:v>
                </c:pt>
                <c:pt idx="190">
                  <c:v>0.55426681397005695</c:v>
                </c:pt>
                <c:pt idx="191">
                  <c:v>0.554149516280252</c:v>
                </c:pt>
                <c:pt idx="192">
                  <c:v>0.55071872259257804</c:v>
                </c:pt>
                <c:pt idx="193">
                  <c:v>0.547664304078881</c:v>
                </c:pt>
                <c:pt idx="194">
                  <c:v>0.547102496092154</c:v>
                </c:pt>
                <c:pt idx="195">
                  <c:v>0.54644583509912903</c:v>
                </c:pt>
                <c:pt idx="196">
                  <c:v>0.53779860827763604</c:v>
                </c:pt>
                <c:pt idx="197">
                  <c:v>0.51896623970171896</c:v>
                </c:pt>
                <c:pt idx="198">
                  <c:v>0.51575137537548799</c:v>
                </c:pt>
                <c:pt idx="199">
                  <c:v>0.48505027312605398</c:v>
                </c:pt>
                <c:pt idx="200">
                  <c:v>0.46065953690293798</c:v>
                </c:pt>
                <c:pt idx="201">
                  <c:v>0.44177179497837399</c:v>
                </c:pt>
                <c:pt idx="202">
                  <c:v>0.45550715939409597</c:v>
                </c:pt>
                <c:pt idx="203">
                  <c:v>0.460712664320025</c:v>
                </c:pt>
                <c:pt idx="204">
                  <c:v>0.45187806768183097</c:v>
                </c:pt>
                <c:pt idx="205">
                  <c:v>0.439796426298601</c:v>
                </c:pt>
                <c:pt idx="206">
                  <c:v>0.43869378004103998</c:v>
                </c:pt>
                <c:pt idx="207">
                  <c:v>0.43836842702899897</c:v>
                </c:pt>
                <c:pt idx="208">
                  <c:v>0.433462077505051</c:v>
                </c:pt>
                <c:pt idx="209">
                  <c:v>0.43362315426684001</c:v>
                </c:pt>
                <c:pt idx="210">
                  <c:v>0.43431388805978399</c:v>
                </c:pt>
                <c:pt idx="211">
                  <c:v>0.43480660075850802</c:v>
                </c:pt>
                <c:pt idx="212">
                  <c:v>0.43065642215407002</c:v>
                </c:pt>
                <c:pt idx="213">
                  <c:v>0.42766305273022798</c:v>
                </c:pt>
                <c:pt idx="214">
                  <c:v>0.426621758638352</c:v>
                </c:pt>
                <c:pt idx="215">
                  <c:v>0.42834889809543297</c:v>
                </c:pt>
                <c:pt idx="216">
                  <c:v>0.42974245732219402</c:v>
                </c:pt>
                <c:pt idx="217">
                  <c:v>0.432214492553611</c:v>
                </c:pt>
                <c:pt idx="218">
                  <c:v>0.43283583032551098</c:v>
                </c:pt>
                <c:pt idx="219">
                  <c:v>0.43350440221271402</c:v>
                </c:pt>
                <c:pt idx="220">
                  <c:v>0.43324179518441802</c:v>
                </c:pt>
                <c:pt idx="221">
                  <c:v>0.43363734394359998</c:v>
                </c:pt>
                <c:pt idx="222">
                  <c:v>0.43436580264248098</c:v>
                </c:pt>
                <c:pt idx="223">
                  <c:v>0.43499456989699398</c:v>
                </c:pt>
                <c:pt idx="224">
                  <c:v>0.43585752928364402</c:v>
                </c:pt>
                <c:pt idx="225">
                  <c:v>0.434903775910638</c:v>
                </c:pt>
                <c:pt idx="226">
                  <c:v>0.43517210033029402</c:v>
                </c:pt>
                <c:pt idx="227">
                  <c:v>0.43565405715917199</c:v>
                </c:pt>
                <c:pt idx="228">
                  <c:v>0.45569370410193399</c:v>
                </c:pt>
                <c:pt idx="229">
                  <c:v>0.44076272632104502</c:v>
                </c:pt>
                <c:pt idx="230">
                  <c:v>0.43666861226383002</c:v>
                </c:pt>
                <c:pt idx="231">
                  <c:v>0.43392271515997</c:v>
                </c:pt>
                <c:pt idx="232">
                  <c:v>0.43156848010512999</c:v>
                </c:pt>
                <c:pt idx="233">
                  <c:v>0.434351423192891</c:v>
                </c:pt>
                <c:pt idx="234">
                  <c:v>0.44070882895727997</c:v>
                </c:pt>
                <c:pt idx="235">
                  <c:v>0.44824367211496802</c:v>
                </c:pt>
                <c:pt idx="236">
                  <c:v>0.45399097711018699</c:v>
                </c:pt>
                <c:pt idx="237">
                  <c:v>0.46816913087976803</c:v>
                </c:pt>
                <c:pt idx="238">
                  <c:v>0.46926947115709799</c:v>
                </c:pt>
                <c:pt idx="239">
                  <c:v>0.46637676742055401</c:v>
                </c:pt>
                <c:pt idx="240">
                  <c:v>0.44741454504522299</c:v>
                </c:pt>
                <c:pt idx="241">
                  <c:v>0.44078735967230698</c:v>
                </c:pt>
                <c:pt idx="242">
                  <c:v>0.43937580934750398</c:v>
                </c:pt>
                <c:pt idx="243">
                  <c:v>0.42634364189873503</c:v>
                </c:pt>
                <c:pt idx="244">
                  <c:v>0.410005395219116</c:v>
                </c:pt>
                <c:pt idx="245">
                  <c:v>0.40351165274668299</c:v>
                </c:pt>
                <c:pt idx="246">
                  <c:v>0.40683143083928502</c:v>
                </c:pt>
                <c:pt idx="247">
                  <c:v>0.40516708828614201</c:v>
                </c:pt>
                <c:pt idx="248">
                  <c:v>0.40258445643655499</c:v>
                </c:pt>
                <c:pt idx="249">
                  <c:v>0.410186198791823</c:v>
                </c:pt>
                <c:pt idx="250">
                  <c:v>0.41438306010679199</c:v>
                </c:pt>
                <c:pt idx="251">
                  <c:v>0.41846534798996299</c:v>
                </c:pt>
                <c:pt idx="252">
                  <c:v>0.42090985196526098</c:v>
                </c:pt>
                <c:pt idx="253">
                  <c:v>0.43073522648780099</c:v>
                </c:pt>
                <c:pt idx="254">
                  <c:v>0.43480040093491601</c:v>
                </c:pt>
                <c:pt idx="255">
                  <c:v>0.43521455053795299</c:v>
                </c:pt>
                <c:pt idx="256">
                  <c:v>0.43611789159305298</c:v>
                </c:pt>
                <c:pt idx="257">
                  <c:v>0.439176811099664</c:v>
                </c:pt>
                <c:pt idx="258">
                  <c:v>0.38099548578985598</c:v>
                </c:pt>
                <c:pt idx="259">
                  <c:v>0.38246114760296002</c:v>
                </c:pt>
                <c:pt idx="260">
                  <c:v>0.38335742486163299</c:v>
                </c:pt>
                <c:pt idx="261">
                  <c:v>0.38399212879601102</c:v>
                </c:pt>
                <c:pt idx="262">
                  <c:v>0.38427722638843198</c:v>
                </c:pt>
                <c:pt idx="263">
                  <c:v>0.383685144413143</c:v>
                </c:pt>
                <c:pt idx="264">
                  <c:v>0.38248742019625198</c:v>
                </c:pt>
                <c:pt idx="265">
                  <c:v>0.38256112248143498</c:v>
                </c:pt>
                <c:pt idx="266">
                  <c:v>0.38246333756267997</c:v>
                </c:pt>
                <c:pt idx="267">
                  <c:v>0.38175431503270302</c:v>
                </c:pt>
                <c:pt idx="268">
                  <c:v>0.38131034504991401</c:v>
                </c:pt>
                <c:pt idx="269">
                  <c:v>0.38101213099485198</c:v>
                </c:pt>
                <c:pt idx="270">
                  <c:v>0.380386867009746</c:v>
                </c:pt>
                <c:pt idx="271">
                  <c:v>0.37968223301824899</c:v>
                </c:pt>
                <c:pt idx="272">
                  <c:v>0.37906136599085</c:v>
                </c:pt>
                <c:pt idx="273">
                  <c:v>0.37742970887843702</c:v>
                </c:pt>
                <c:pt idx="274">
                  <c:v>0.37595256014248302</c:v>
                </c:pt>
                <c:pt idx="275">
                  <c:v>0.37476730785246998</c:v>
                </c:pt>
                <c:pt idx="276">
                  <c:v>0.37413579064858199</c:v>
                </c:pt>
                <c:pt idx="277">
                  <c:v>0.37392396053489702</c:v>
                </c:pt>
                <c:pt idx="278">
                  <c:v>0.37354971699599399</c:v>
                </c:pt>
                <c:pt idx="279">
                  <c:v>0.37306385822245502</c:v>
                </c:pt>
                <c:pt idx="280">
                  <c:v>0.37289221958489399</c:v>
                </c:pt>
                <c:pt idx="281">
                  <c:v>0.37472769336766099</c:v>
                </c:pt>
                <c:pt idx="282">
                  <c:v>0.37783132876439002</c:v>
                </c:pt>
                <c:pt idx="283">
                  <c:v>0.37815104772314601</c:v>
                </c:pt>
                <c:pt idx="284">
                  <c:v>0.38015598556890001</c:v>
                </c:pt>
                <c:pt idx="285">
                  <c:v>0.381643757214085</c:v>
                </c:pt>
                <c:pt idx="286">
                  <c:v>0.38639522512505903</c:v>
                </c:pt>
                <c:pt idx="287">
                  <c:v>0.38558985431550702</c:v>
                </c:pt>
                <c:pt idx="288">
                  <c:v>0.38609722163094301</c:v>
                </c:pt>
                <c:pt idx="289">
                  <c:v>0.38547781446040902</c:v>
                </c:pt>
                <c:pt idx="290">
                  <c:v>0.38773853447242701</c:v>
                </c:pt>
                <c:pt idx="291">
                  <c:v>0.38707345901315598</c:v>
                </c:pt>
                <c:pt idx="292">
                  <c:v>0.44074845288583098</c:v>
                </c:pt>
                <c:pt idx="293">
                  <c:v>0.44071513856322603</c:v>
                </c:pt>
                <c:pt idx="294">
                  <c:v>0.44096827197823502</c:v>
                </c:pt>
                <c:pt idx="295">
                  <c:v>0.44028514510810302</c:v>
                </c:pt>
                <c:pt idx="296">
                  <c:v>0.43947661286248002</c:v>
                </c:pt>
                <c:pt idx="297">
                  <c:v>0.43873222349721203</c:v>
                </c:pt>
                <c:pt idx="298">
                  <c:v>0.43889222026654301</c:v>
                </c:pt>
                <c:pt idx="299">
                  <c:v>0.43908639707917702</c:v>
                </c:pt>
                <c:pt idx="300">
                  <c:v>0.43902267336283901</c:v>
                </c:pt>
                <c:pt idx="301">
                  <c:v>0.44029691820481098</c:v>
                </c:pt>
                <c:pt idx="302">
                  <c:v>0.440747193605805</c:v>
                </c:pt>
                <c:pt idx="303">
                  <c:v>0.44080904084120298</c:v>
                </c:pt>
                <c:pt idx="304">
                  <c:v>0.43990009896853399</c:v>
                </c:pt>
                <c:pt idx="305">
                  <c:v>0.43927691533049301</c:v>
                </c:pt>
                <c:pt idx="306">
                  <c:v>0.43899375312146899</c:v>
                </c:pt>
                <c:pt idx="307">
                  <c:v>0.43894849627377602</c:v>
                </c:pt>
                <c:pt idx="308">
                  <c:v>0.438999483759833</c:v>
                </c:pt>
                <c:pt idx="309">
                  <c:v>0.43954012199957299</c:v>
                </c:pt>
                <c:pt idx="310">
                  <c:v>0.43996312590900699</c:v>
                </c:pt>
                <c:pt idx="311">
                  <c:v>0.440214510154184</c:v>
                </c:pt>
                <c:pt idx="312">
                  <c:v>0.44024260847206398</c:v>
                </c:pt>
                <c:pt idx="313">
                  <c:v>0.440301312630272</c:v>
                </c:pt>
                <c:pt idx="314">
                  <c:v>0.44006778086425202</c:v>
                </c:pt>
                <c:pt idx="315">
                  <c:v>0.439985784216961</c:v>
                </c:pt>
                <c:pt idx="316">
                  <c:v>0.43949729229284701</c:v>
                </c:pt>
                <c:pt idx="317">
                  <c:v>0.43921339405396098</c:v>
                </c:pt>
                <c:pt idx="318">
                  <c:v>0.43904789765688401</c:v>
                </c:pt>
                <c:pt idx="319">
                  <c:v>0.43882220482351397</c:v>
                </c:pt>
                <c:pt idx="320">
                  <c:v>0.43876705821214501</c:v>
                </c:pt>
                <c:pt idx="321">
                  <c:v>0.43871213399282699</c:v>
                </c:pt>
                <c:pt idx="322">
                  <c:v>0.43882717618058897</c:v>
                </c:pt>
                <c:pt idx="323">
                  <c:v>0.43896820043603102</c:v>
                </c:pt>
                <c:pt idx="324">
                  <c:v>0.43867847374479002</c:v>
                </c:pt>
                <c:pt idx="325">
                  <c:v>0.43807628695025003</c:v>
                </c:pt>
                <c:pt idx="326">
                  <c:v>0.43331502918079101</c:v>
                </c:pt>
                <c:pt idx="327">
                  <c:v>0.42443206241275999</c:v>
                </c:pt>
                <c:pt idx="328">
                  <c:v>0.45990095537910802</c:v>
                </c:pt>
                <c:pt idx="329">
                  <c:v>0.464651691517943</c:v>
                </c:pt>
                <c:pt idx="330">
                  <c:v>0.467109869045847</c:v>
                </c:pt>
                <c:pt idx="331">
                  <c:v>0.46492550919093301</c:v>
                </c:pt>
                <c:pt idx="332">
                  <c:v>0.46300496477332598</c:v>
                </c:pt>
                <c:pt idx="333">
                  <c:v>0.45443669142316201</c:v>
                </c:pt>
                <c:pt idx="334">
                  <c:v>0.45455764231457202</c:v>
                </c:pt>
                <c:pt idx="335">
                  <c:v>0.454353037889766</c:v>
                </c:pt>
                <c:pt idx="336">
                  <c:v>0.45262959643393902</c:v>
                </c:pt>
                <c:pt idx="337">
                  <c:v>0.45774425658017498</c:v>
                </c:pt>
                <c:pt idx="338">
                  <c:v>0.45844338614806901</c:v>
                </c:pt>
                <c:pt idx="339">
                  <c:v>0.46024299496867599</c:v>
                </c:pt>
                <c:pt idx="340">
                  <c:v>0.45719490302182297</c:v>
                </c:pt>
                <c:pt idx="341">
                  <c:v>0.45327948814374902</c:v>
                </c:pt>
                <c:pt idx="342">
                  <c:v>0.45437617717602402</c:v>
                </c:pt>
                <c:pt idx="343">
                  <c:v>0.45493996333403403</c:v>
                </c:pt>
                <c:pt idx="344">
                  <c:v>0.46031199293004899</c:v>
                </c:pt>
                <c:pt idx="345">
                  <c:v>0.46713328579540703</c:v>
                </c:pt>
                <c:pt idx="346">
                  <c:v>0.458301548718901</c:v>
                </c:pt>
                <c:pt idx="347">
                  <c:v>0.44886038605660999</c:v>
                </c:pt>
                <c:pt idx="348">
                  <c:v>0.44360209355802599</c:v>
                </c:pt>
                <c:pt idx="349">
                  <c:v>0.44724299414070201</c:v>
                </c:pt>
                <c:pt idx="350">
                  <c:v>0.445448848610418</c:v>
                </c:pt>
                <c:pt idx="351">
                  <c:v>0.445505273387786</c:v>
                </c:pt>
                <c:pt idx="352">
                  <c:v>0.44546912876436301</c:v>
                </c:pt>
                <c:pt idx="353">
                  <c:v>0.44730903015454998</c:v>
                </c:pt>
                <c:pt idx="354">
                  <c:v>0.44974592255769502</c:v>
                </c:pt>
                <c:pt idx="355">
                  <c:v>0.45077474806220402</c:v>
                </c:pt>
                <c:pt idx="356">
                  <c:v>0.45087986252041801</c:v>
                </c:pt>
                <c:pt idx="357">
                  <c:v>0.44680568401099902</c:v>
                </c:pt>
                <c:pt idx="358">
                  <c:v>0.44579132853965903</c:v>
                </c:pt>
                <c:pt idx="359">
                  <c:v>0.44851945082281203</c:v>
                </c:pt>
                <c:pt idx="360">
                  <c:v>0.44616917254209298</c:v>
                </c:pt>
                <c:pt idx="361">
                  <c:v>0.44494414063962801</c:v>
                </c:pt>
                <c:pt idx="362">
                  <c:v>0.44527100165693101</c:v>
                </c:pt>
                <c:pt idx="363">
                  <c:v>0.44384458641682401</c:v>
                </c:pt>
                <c:pt idx="364">
                  <c:v>0.44434679216327699</c:v>
                </c:pt>
                <c:pt idx="365">
                  <c:v>0.44490458598837501</c:v>
                </c:pt>
                <c:pt idx="366">
                  <c:v>0.44362112562455502</c:v>
                </c:pt>
                <c:pt idx="367">
                  <c:v>0.44634811511226202</c:v>
                </c:pt>
                <c:pt idx="368">
                  <c:v>0.45015526103875497</c:v>
                </c:pt>
                <c:pt idx="369">
                  <c:v>0.449751178709002</c:v>
                </c:pt>
                <c:pt idx="370">
                  <c:v>0.43404661585125298</c:v>
                </c:pt>
                <c:pt idx="371">
                  <c:v>0.43521101868214201</c:v>
                </c:pt>
                <c:pt idx="372">
                  <c:v>0.43170926389845798</c:v>
                </c:pt>
                <c:pt idx="373">
                  <c:v>0.43767927107919802</c:v>
                </c:pt>
                <c:pt idx="374">
                  <c:v>0.44566285028562402</c:v>
                </c:pt>
                <c:pt idx="375">
                  <c:v>0.45277711770955398</c:v>
                </c:pt>
                <c:pt idx="376">
                  <c:v>0.46289656659748801</c:v>
                </c:pt>
                <c:pt idx="377">
                  <c:v>0.46658568986506599</c:v>
                </c:pt>
                <c:pt idx="378">
                  <c:v>0.47867196040016502</c:v>
                </c:pt>
                <c:pt idx="379">
                  <c:v>0.47780139000390098</c:v>
                </c:pt>
                <c:pt idx="380">
                  <c:v>0.48050754564334802</c:v>
                </c:pt>
                <c:pt idx="381">
                  <c:v>0.47082746227026301</c:v>
                </c:pt>
                <c:pt idx="382">
                  <c:v>0.45836581352358902</c:v>
                </c:pt>
                <c:pt idx="383">
                  <c:v>0.45646467150602898</c:v>
                </c:pt>
                <c:pt idx="384">
                  <c:v>0.45757088383865002</c:v>
                </c:pt>
                <c:pt idx="385">
                  <c:v>0.45933175217487898</c:v>
                </c:pt>
                <c:pt idx="386">
                  <c:v>0.45833470370016499</c:v>
                </c:pt>
                <c:pt idx="387">
                  <c:v>0.41126654343680802</c:v>
                </c:pt>
                <c:pt idx="388">
                  <c:v>0.39703742712127899</c:v>
                </c:pt>
                <c:pt idx="389">
                  <c:v>0.39523789311545898</c:v>
                </c:pt>
                <c:pt idx="390">
                  <c:v>0.41238535788652803</c:v>
                </c:pt>
                <c:pt idx="391">
                  <c:v>0.41371199557553801</c:v>
                </c:pt>
                <c:pt idx="392">
                  <c:v>0.41470550339874102</c:v>
                </c:pt>
                <c:pt idx="393">
                  <c:v>0.40897629627074</c:v>
                </c:pt>
                <c:pt idx="394">
                  <c:v>0.40536336164067899</c:v>
                </c:pt>
                <c:pt idx="395">
                  <c:v>0.40371235759649698</c:v>
                </c:pt>
                <c:pt idx="396">
                  <c:v>0.40414204410543603</c:v>
                </c:pt>
                <c:pt idx="397">
                  <c:v>0.410715860887226</c:v>
                </c:pt>
                <c:pt idx="398">
                  <c:v>0.41138359565823301</c:v>
                </c:pt>
                <c:pt idx="399">
                  <c:v>0.41977850233164199</c:v>
                </c:pt>
                <c:pt idx="400">
                  <c:v>0.41636500217528</c:v>
                </c:pt>
                <c:pt idx="401">
                  <c:v>0.51787042582704801</c:v>
                </c:pt>
                <c:pt idx="402">
                  <c:v>0.51182474918972598</c:v>
                </c:pt>
                <c:pt idx="403">
                  <c:v>0.50824355640735497</c:v>
                </c:pt>
                <c:pt idx="404">
                  <c:v>0.511279409674117</c:v>
                </c:pt>
                <c:pt idx="405">
                  <c:v>0.51443836433923995</c:v>
                </c:pt>
                <c:pt idx="406">
                  <c:v>0.52187503681290004</c:v>
                </c:pt>
                <c:pt idx="407">
                  <c:v>0.50920112236259396</c:v>
                </c:pt>
                <c:pt idx="408">
                  <c:v>0.51348159218976197</c:v>
                </c:pt>
                <c:pt idx="409">
                  <c:v>0.52125160183383801</c:v>
                </c:pt>
                <c:pt idx="410">
                  <c:v>0.55307943465387799</c:v>
                </c:pt>
                <c:pt idx="411">
                  <c:v>0.55777079997165802</c:v>
                </c:pt>
                <c:pt idx="412">
                  <c:v>0.56222360046112696</c:v>
                </c:pt>
                <c:pt idx="413">
                  <c:v>0.55818934163252598</c:v>
                </c:pt>
                <c:pt idx="414">
                  <c:v>0.55707724248004498</c:v>
                </c:pt>
                <c:pt idx="415">
                  <c:v>0.55321461671726602</c:v>
                </c:pt>
                <c:pt idx="416">
                  <c:v>0.54974919356769403</c:v>
                </c:pt>
                <c:pt idx="417">
                  <c:v>0.54765669229853398</c:v>
                </c:pt>
                <c:pt idx="418">
                  <c:v>0.54495996136667701</c:v>
                </c:pt>
                <c:pt idx="419">
                  <c:v>0.54783753537058999</c:v>
                </c:pt>
                <c:pt idx="420">
                  <c:v>0.549302172221382</c:v>
                </c:pt>
                <c:pt idx="421">
                  <c:v>0.55000226790820905</c:v>
                </c:pt>
                <c:pt idx="422">
                  <c:v>0.55070374625109098</c:v>
                </c:pt>
                <c:pt idx="423">
                  <c:v>0.550696660165509</c:v>
                </c:pt>
                <c:pt idx="424">
                  <c:v>0.55180308750088902</c:v>
                </c:pt>
                <c:pt idx="425">
                  <c:v>0.55266515479622302</c:v>
                </c:pt>
                <c:pt idx="426">
                  <c:v>0.55379192423253498</c:v>
                </c:pt>
                <c:pt idx="427">
                  <c:v>0.55605655298762902</c:v>
                </c:pt>
                <c:pt idx="428">
                  <c:v>0.55853906863458203</c:v>
                </c:pt>
                <c:pt idx="429">
                  <c:v>0.55951206591220304</c:v>
                </c:pt>
                <c:pt idx="430">
                  <c:v>0.56115274485926303</c:v>
                </c:pt>
                <c:pt idx="431">
                  <c:v>0.561077607370433</c:v>
                </c:pt>
                <c:pt idx="432">
                  <c:v>0.56142324268952304</c:v>
                </c:pt>
                <c:pt idx="433">
                  <c:v>0.56183551557544198</c:v>
                </c:pt>
                <c:pt idx="434">
                  <c:v>0.55947790473086101</c:v>
                </c:pt>
                <c:pt idx="435">
                  <c:v>0.55831963096660397</c:v>
                </c:pt>
                <c:pt idx="436">
                  <c:v>0.55772257319923901</c:v>
                </c:pt>
                <c:pt idx="437">
                  <c:v>0.55727756066327905</c:v>
                </c:pt>
                <c:pt idx="438">
                  <c:v>0.52362130821351105</c:v>
                </c:pt>
                <c:pt idx="439">
                  <c:v>0.52104571239790498</c:v>
                </c:pt>
                <c:pt idx="440">
                  <c:v>0.52000242738741098</c:v>
                </c:pt>
                <c:pt idx="441">
                  <c:v>0.513876837772267</c:v>
                </c:pt>
                <c:pt idx="442">
                  <c:v>0.50431224887609105</c:v>
                </c:pt>
                <c:pt idx="443">
                  <c:v>0.49907399473561898</c:v>
                </c:pt>
                <c:pt idx="444">
                  <c:v>0.49590776022625499</c:v>
                </c:pt>
                <c:pt idx="445">
                  <c:v>0.50977905587737604</c:v>
                </c:pt>
                <c:pt idx="446">
                  <c:v>0.50347897320480905</c:v>
                </c:pt>
                <c:pt idx="447">
                  <c:v>0.49760162130070301</c:v>
                </c:pt>
                <c:pt idx="448">
                  <c:v>0.497566321843738</c:v>
                </c:pt>
                <c:pt idx="449">
                  <c:v>0.49437529360926002</c:v>
                </c:pt>
                <c:pt idx="450">
                  <c:v>0.48895719830960299</c:v>
                </c:pt>
                <c:pt idx="451">
                  <c:v>0.488022039463055</c:v>
                </c:pt>
                <c:pt idx="452">
                  <c:v>0.48814358111295802</c:v>
                </c:pt>
                <c:pt idx="453">
                  <c:v>0.48736517401703</c:v>
                </c:pt>
                <c:pt idx="454">
                  <c:v>0.51510593135204796</c:v>
                </c:pt>
                <c:pt idx="455">
                  <c:v>0.51525723840697302</c:v>
                </c:pt>
                <c:pt idx="456">
                  <c:v>0.515235794040381</c:v>
                </c:pt>
                <c:pt idx="457">
                  <c:v>0.51149106417138401</c:v>
                </c:pt>
                <c:pt idx="458">
                  <c:v>0.50975099230484699</c:v>
                </c:pt>
                <c:pt idx="459">
                  <c:v>0.49666761496541101</c:v>
                </c:pt>
                <c:pt idx="460">
                  <c:v>0.48344032855687902</c:v>
                </c:pt>
                <c:pt idx="461">
                  <c:v>0.47391801839793501</c:v>
                </c:pt>
                <c:pt idx="462">
                  <c:v>0.45625576594629702</c:v>
                </c:pt>
                <c:pt idx="463">
                  <c:v>0.44317405275221</c:v>
                </c:pt>
                <c:pt idx="464">
                  <c:v>0.43967874585212902</c:v>
                </c:pt>
                <c:pt idx="465">
                  <c:v>0.43367463157845398</c:v>
                </c:pt>
                <c:pt idx="466">
                  <c:v>0.42540829507326</c:v>
                </c:pt>
                <c:pt idx="467">
                  <c:v>0.43298201640954098</c:v>
                </c:pt>
                <c:pt idx="468">
                  <c:v>0.43241655168012599</c:v>
                </c:pt>
                <c:pt idx="469">
                  <c:v>0.43418894650857798</c:v>
                </c:pt>
                <c:pt idx="470">
                  <c:v>0.431145624932394</c:v>
                </c:pt>
                <c:pt idx="471">
                  <c:v>0.42465446249079303</c:v>
                </c:pt>
                <c:pt idx="472">
                  <c:v>0.39696424865980401</c:v>
                </c:pt>
                <c:pt idx="473">
                  <c:v>0.39672429230939099</c:v>
                </c:pt>
                <c:pt idx="474">
                  <c:v>0.39549333298893502</c:v>
                </c:pt>
                <c:pt idx="475">
                  <c:v>0.39279065134652802</c:v>
                </c:pt>
                <c:pt idx="476">
                  <c:v>0.38838835970886798</c:v>
                </c:pt>
                <c:pt idx="477">
                  <c:v>0.38364014523367002</c:v>
                </c:pt>
                <c:pt idx="478">
                  <c:v>0.38201990558361298</c:v>
                </c:pt>
                <c:pt idx="479">
                  <c:v>0.38114828772349402</c:v>
                </c:pt>
                <c:pt idx="480">
                  <c:v>0.38082763746307202</c:v>
                </c:pt>
                <c:pt idx="481">
                  <c:v>0.38069661881717198</c:v>
                </c:pt>
                <c:pt idx="482">
                  <c:v>0.38167755250270102</c:v>
                </c:pt>
                <c:pt idx="483">
                  <c:v>0.38502945128737198</c:v>
                </c:pt>
                <c:pt idx="484">
                  <c:v>0.392008223744997</c:v>
                </c:pt>
                <c:pt idx="485">
                  <c:v>0.42378100257487</c:v>
                </c:pt>
                <c:pt idx="486">
                  <c:v>0.42064074377403698</c:v>
                </c:pt>
                <c:pt idx="487">
                  <c:v>0.43119015106759301</c:v>
                </c:pt>
                <c:pt idx="488">
                  <c:v>0.45906616728931599</c:v>
                </c:pt>
                <c:pt idx="489">
                  <c:v>0.49452494852364198</c:v>
                </c:pt>
                <c:pt idx="490">
                  <c:v>0.50979644299618199</c:v>
                </c:pt>
                <c:pt idx="491">
                  <c:v>0.52001666142577296</c:v>
                </c:pt>
                <c:pt idx="492">
                  <c:v>0.51536667260129299</c:v>
                </c:pt>
                <c:pt idx="493">
                  <c:v>0.414147401951931</c:v>
                </c:pt>
                <c:pt idx="494">
                  <c:v>0.41168211903214302</c:v>
                </c:pt>
                <c:pt idx="495">
                  <c:v>0.42917647304441098</c:v>
                </c:pt>
                <c:pt idx="496">
                  <c:v>0.436719811616394</c:v>
                </c:pt>
                <c:pt idx="497">
                  <c:v>0.434421549757604</c:v>
                </c:pt>
                <c:pt idx="498">
                  <c:v>0.43901632046130701</c:v>
                </c:pt>
                <c:pt idx="499">
                  <c:v>0.45373121969793601</c:v>
                </c:pt>
                <c:pt idx="500">
                  <c:v>0.48986258764720297</c:v>
                </c:pt>
                <c:pt idx="501">
                  <c:v>0.50093749320692704</c:v>
                </c:pt>
                <c:pt idx="502">
                  <c:v>0.51195286618408997</c:v>
                </c:pt>
                <c:pt idx="503">
                  <c:v>0.51609280411168701</c:v>
                </c:pt>
                <c:pt idx="504">
                  <c:v>0.51670339074135296</c:v>
                </c:pt>
                <c:pt idx="505">
                  <c:v>0.51910618524440499</c:v>
                </c:pt>
                <c:pt idx="506">
                  <c:v>0.52852119228340899</c:v>
                </c:pt>
                <c:pt idx="507">
                  <c:v>0.54609415356442503</c:v>
                </c:pt>
                <c:pt idx="508">
                  <c:v>0.54379251308960797</c:v>
                </c:pt>
                <c:pt idx="509">
                  <c:v>0.56606726807137198</c:v>
                </c:pt>
                <c:pt idx="510">
                  <c:v>0.58407274301013701</c:v>
                </c:pt>
                <c:pt idx="511">
                  <c:v>0.58474323922040194</c:v>
                </c:pt>
                <c:pt idx="512">
                  <c:v>0.57667937083022003</c:v>
                </c:pt>
                <c:pt idx="513">
                  <c:v>0.57261049619209803</c:v>
                </c:pt>
                <c:pt idx="514">
                  <c:v>0.540081700560336</c:v>
                </c:pt>
                <c:pt idx="515">
                  <c:v>0.51517817163391599</c:v>
                </c:pt>
                <c:pt idx="516">
                  <c:v>0.51193187539402696</c:v>
                </c:pt>
                <c:pt idx="517">
                  <c:v>0.52515097804323296</c:v>
                </c:pt>
                <c:pt idx="518">
                  <c:v>0.51227622585774102</c:v>
                </c:pt>
                <c:pt idx="519">
                  <c:v>0.51868520454356004</c:v>
                </c:pt>
                <c:pt idx="520">
                  <c:v>0.514296837225938</c:v>
                </c:pt>
                <c:pt idx="521">
                  <c:v>0.51325271113301596</c:v>
                </c:pt>
                <c:pt idx="522">
                  <c:v>0.51355837198401499</c:v>
                </c:pt>
                <c:pt idx="523">
                  <c:v>0.50550930218148105</c:v>
                </c:pt>
                <c:pt idx="524">
                  <c:v>0.50990201573480498</c:v>
                </c:pt>
                <c:pt idx="525">
                  <c:v>0.49266328347571797</c:v>
                </c:pt>
                <c:pt idx="526">
                  <c:v>0.47519442137133699</c:v>
                </c:pt>
                <c:pt idx="527">
                  <c:v>0.44728469410301802</c:v>
                </c:pt>
                <c:pt idx="528">
                  <c:v>0.44127205819540699</c:v>
                </c:pt>
                <c:pt idx="529">
                  <c:v>0.43513133353259997</c:v>
                </c:pt>
                <c:pt idx="530">
                  <c:v>0.390673847502853</c:v>
                </c:pt>
                <c:pt idx="531">
                  <c:v>0.38735662142815802</c:v>
                </c:pt>
                <c:pt idx="532">
                  <c:v>0.38224885910705703</c:v>
                </c:pt>
                <c:pt idx="533">
                  <c:v>0.37887526555177098</c:v>
                </c:pt>
                <c:pt idx="534">
                  <c:v>0.37590602819186297</c:v>
                </c:pt>
                <c:pt idx="535">
                  <c:v>0.37615156514923598</c:v>
                </c:pt>
                <c:pt idx="536">
                  <c:v>0.37615658756286102</c:v>
                </c:pt>
                <c:pt idx="537">
                  <c:v>0.375079752336136</c:v>
                </c:pt>
                <c:pt idx="538">
                  <c:v>0.37412233337287498</c:v>
                </c:pt>
                <c:pt idx="539">
                  <c:v>0.37386659679022999</c:v>
                </c:pt>
                <c:pt idx="540">
                  <c:v>0.37441932664562</c:v>
                </c:pt>
                <c:pt idx="541">
                  <c:v>0.37507903609794702</c:v>
                </c:pt>
                <c:pt idx="542">
                  <c:v>0.37595881818375898</c:v>
                </c:pt>
                <c:pt idx="543">
                  <c:v>0.38110349758809797</c:v>
                </c:pt>
                <c:pt idx="544">
                  <c:v>0.382714673591243</c:v>
                </c:pt>
                <c:pt idx="545">
                  <c:v>0.38097205229165099</c:v>
                </c:pt>
                <c:pt idx="546">
                  <c:v>0.38391786245495602</c:v>
                </c:pt>
                <c:pt idx="547">
                  <c:v>0.38731817144768799</c:v>
                </c:pt>
                <c:pt idx="548">
                  <c:v>0.38930539786914597</c:v>
                </c:pt>
                <c:pt idx="549">
                  <c:v>0.39529887847109502</c:v>
                </c:pt>
                <c:pt idx="550">
                  <c:v>0.397734963575955</c:v>
                </c:pt>
                <c:pt idx="551">
                  <c:v>0.39763278146655401</c:v>
                </c:pt>
                <c:pt idx="552">
                  <c:v>0.40089022034466398</c:v>
                </c:pt>
                <c:pt idx="553">
                  <c:v>0.40732879785269799</c:v>
                </c:pt>
                <c:pt idx="554">
                  <c:v>0.41094612434003502</c:v>
                </c:pt>
                <c:pt idx="555">
                  <c:v>0.41511360661362501</c:v>
                </c:pt>
                <c:pt idx="556">
                  <c:v>0.41386971331973099</c:v>
                </c:pt>
                <c:pt idx="557">
                  <c:v>0.50405138240607605</c:v>
                </c:pt>
                <c:pt idx="558">
                  <c:v>0.53074606663888502</c:v>
                </c:pt>
                <c:pt idx="559">
                  <c:v>0.53075770339179895</c:v>
                </c:pt>
                <c:pt idx="560">
                  <c:v>0.53099411463617796</c:v>
                </c:pt>
                <c:pt idx="561">
                  <c:v>0.53142551394290005</c:v>
                </c:pt>
                <c:pt idx="562">
                  <c:v>0.53142449899071398</c:v>
                </c:pt>
                <c:pt idx="563">
                  <c:v>0.53150948319178104</c:v>
                </c:pt>
                <c:pt idx="564">
                  <c:v>0.53182860117269803</c:v>
                </c:pt>
                <c:pt idx="565">
                  <c:v>0.53153919863000898</c:v>
                </c:pt>
                <c:pt idx="566">
                  <c:v>0.53202175604440805</c:v>
                </c:pt>
                <c:pt idx="567">
                  <c:v>0.53178757314555403</c:v>
                </c:pt>
                <c:pt idx="568">
                  <c:v>0.53351735265073297</c:v>
                </c:pt>
                <c:pt idx="569">
                  <c:v>0.53450826892762704</c:v>
                </c:pt>
                <c:pt idx="570">
                  <c:v>0.53424164703607802</c:v>
                </c:pt>
                <c:pt idx="571">
                  <c:v>0.53379742077118597</c:v>
                </c:pt>
                <c:pt idx="572">
                  <c:v>0.53331821196431495</c:v>
                </c:pt>
                <c:pt idx="573">
                  <c:v>0.53292176197952601</c:v>
                </c:pt>
                <c:pt idx="574">
                  <c:v>0.532813805552669</c:v>
                </c:pt>
                <c:pt idx="575">
                  <c:v>0.532708674313495</c:v>
                </c:pt>
                <c:pt idx="576">
                  <c:v>0.53258134128811996</c:v>
                </c:pt>
                <c:pt idx="577">
                  <c:v>0.532086147224196</c:v>
                </c:pt>
                <c:pt idx="578">
                  <c:v>0.53166599840473205</c:v>
                </c:pt>
                <c:pt idx="579">
                  <c:v>0.53146360819656302</c:v>
                </c:pt>
                <c:pt idx="580">
                  <c:v>0.53095878473720104</c:v>
                </c:pt>
                <c:pt idx="581">
                  <c:v>0.53014511884827298</c:v>
                </c:pt>
                <c:pt idx="582">
                  <c:v>0.52999462276471498</c:v>
                </c:pt>
                <c:pt idx="583">
                  <c:v>0.52925976330851998</c:v>
                </c:pt>
                <c:pt idx="584">
                  <c:v>0.52894486299830601</c:v>
                </c:pt>
                <c:pt idx="585">
                  <c:v>0.52861655627774895</c:v>
                </c:pt>
                <c:pt idx="586">
                  <c:v>0.52853840033198496</c:v>
                </c:pt>
                <c:pt idx="587">
                  <c:v>0.52850473127109598</c:v>
                </c:pt>
                <c:pt idx="588">
                  <c:v>0.52868996866219398</c:v>
                </c:pt>
                <c:pt idx="589">
                  <c:v>0.52866577550640204</c:v>
                </c:pt>
                <c:pt idx="590">
                  <c:v>0.52876947556886</c:v>
                </c:pt>
                <c:pt idx="591">
                  <c:v>0.528917573100113</c:v>
                </c:pt>
                <c:pt idx="592">
                  <c:v>0.52865781628359598</c:v>
                </c:pt>
                <c:pt idx="593">
                  <c:v>0.52862499106079996</c:v>
                </c:pt>
                <c:pt idx="594">
                  <c:v>0.530226779450791</c:v>
                </c:pt>
                <c:pt idx="595">
                  <c:v>0.52972119740688695</c:v>
                </c:pt>
                <c:pt idx="596">
                  <c:v>0.52980792195046</c:v>
                </c:pt>
                <c:pt idx="597">
                  <c:v>0.53276210833603099</c:v>
                </c:pt>
                <c:pt idx="598">
                  <c:v>0.53727669445308102</c:v>
                </c:pt>
                <c:pt idx="599">
                  <c:v>0.54026909920232802</c:v>
                </c:pt>
                <c:pt idx="600">
                  <c:v>0.54045146394020205</c:v>
                </c:pt>
                <c:pt idx="601">
                  <c:v>0.538005544575065</c:v>
                </c:pt>
                <c:pt idx="602">
                  <c:v>0.53920110189964499</c:v>
                </c:pt>
                <c:pt idx="603">
                  <c:v>0.54208368731928502</c:v>
                </c:pt>
                <c:pt idx="604">
                  <c:v>0.54174348408973305</c:v>
                </c:pt>
                <c:pt idx="605">
                  <c:v>0.54082706358927002</c:v>
                </c:pt>
                <c:pt idx="606">
                  <c:v>0.54028960267417603</c:v>
                </c:pt>
                <c:pt idx="607">
                  <c:v>0.54001910600733405</c:v>
                </c:pt>
                <c:pt idx="608">
                  <c:v>0.53919873715789701</c:v>
                </c:pt>
                <c:pt idx="609">
                  <c:v>0.54088304552327804</c:v>
                </c:pt>
                <c:pt idx="610">
                  <c:v>0.53966433756451804</c:v>
                </c:pt>
                <c:pt idx="611">
                  <c:v>0.53853687181313803</c:v>
                </c:pt>
                <c:pt idx="612">
                  <c:v>0.53850479321896205</c:v>
                </c:pt>
                <c:pt idx="613">
                  <c:v>0.53825929440822096</c:v>
                </c:pt>
                <c:pt idx="614">
                  <c:v>0.53769336324667605</c:v>
                </c:pt>
                <c:pt idx="615">
                  <c:v>0.537435752446772</c:v>
                </c:pt>
                <c:pt idx="616">
                  <c:v>0.53488607708798797</c:v>
                </c:pt>
                <c:pt idx="617">
                  <c:v>0.53510285992252804</c:v>
                </c:pt>
                <c:pt idx="618">
                  <c:v>0.53612252060796795</c:v>
                </c:pt>
                <c:pt idx="619">
                  <c:v>0.53661765106404602</c:v>
                </c:pt>
                <c:pt idx="620">
                  <c:v>0.53724634894388001</c:v>
                </c:pt>
                <c:pt idx="621">
                  <c:v>0.53814998800296099</c:v>
                </c:pt>
                <c:pt idx="622">
                  <c:v>0.541119032662573</c:v>
                </c:pt>
                <c:pt idx="623">
                  <c:v>0.54098778495480304</c:v>
                </c:pt>
                <c:pt idx="624">
                  <c:v>0.54240899362186501</c:v>
                </c:pt>
                <c:pt idx="625">
                  <c:v>0.522740515581544</c:v>
                </c:pt>
                <c:pt idx="626">
                  <c:v>0.50966778005482005</c:v>
                </c:pt>
                <c:pt idx="627">
                  <c:v>0.49441184601899602</c:v>
                </c:pt>
                <c:pt idx="628">
                  <c:v>0.47893220293788502</c:v>
                </c:pt>
                <c:pt idx="629">
                  <c:v>0.47502763911928497</c:v>
                </c:pt>
                <c:pt idx="630">
                  <c:v>0.47075513915379102</c:v>
                </c:pt>
                <c:pt idx="631">
                  <c:v>0.466830330560004</c:v>
                </c:pt>
                <c:pt idx="632">
                  <c:v>0.468603646221044</c:v>
                </c:pt>
                <c:pt idx="633">
                  <c:v>0.47494198193488901</c:v>
                </c:pt>
                <c:pt idx="634">
                  <c:v>0.48215628978082098</c:v>
                </c:pt>
                <c:pt idx="635">
                  <c:v>0.51719196183300098</c:v>
                </c:pt>
                <c:pt idx="636">
                  <c:v>0.55873226285686095</c:v>
                </c:pt>
                <c:pt idx="637">
                  <c:v>0.53427352133773498</c:v>
                </c:pt>
                <c:pt idx="638">
                  <c:v>0.55849737297769797</c:v>
                </c:pt>
                <c:pt idx="639">
                  <c:v>0.55672734686995196</c:v>
                </c:pt>
                <c:pt idx="640">
                  <c:v>0.56746332003692301</c:v>
                </c:pt>
                <c:pt idx="641">
                  <c:v>0.55723775614368998</c:v>
                </c:pt>
                <c:pt idx="642">
                  <c:v>0.55585931042113901</c:v>
                </c:pt>
                <c:pt idx="643">
                  <c:v>0.55669139138949697</c:v>
                </c:pt>
                <c:pt idx="644">
                  <c:v>0.56395832779190103</c:v>
                </c:pt>
                <c:pt idx="645">
                  <c:v>0.56470851590055304</c:v>
                </c:pt>
                <c:pt idx="646">
                  <c:v>0.56212054962175695</c:v>
                </c:pt>
                <c:pt idx="647">
                  <c:v>0.56446069994123305</c:v>
                </c:pt>
                <c:pt idx="648">
                  <c:v>0.56204499160405896</c:v>
                </c:pt>
                <c:pt idx="649">
                  <c:v>0.56152163067244598</c:v>
                </c:pt>
                <c:pt idx="650">
                  <c:v>0.56011352825255201</c:v>
                </c:pt>
                <c:pt idx="651">
                  <c:v>0.55867594569121903</c:v>
                </c:pt>
                <c:pt idx="652">
                  <c:v>0.55638450044951104</c:v>
                </c:pt>
                <c:pt idx="653">
                  <c:v>0.556246066571217</c:v>
                </c:pt>
                <c:pt idx="654">
                  <c:v>0.555847240004681</c:v>
                </c:pt>
                <c:pt idx="655">
                  <c:v>0.55468384395650105</c:v>
                </c:pt>
                <c:pt idx="656">
                  <c:v>0.55573643181023002</c:v>
                </c:pt>
                <c:pt idx="657">
                  <c:v>0.55764508088739495</c:v>
                </c:pt>
              </c:numCache>
            </c:numRef>
          </c:val>
          <c:smooth val="0"/>
          <c:extLst>
            <c:ext xmlns:c16="http://schemas.microsoft.com/office/drawing/2014/chart" uri="{C3380CC4-5D6E-409C-BE32-E72D297353CC}">
              <c16:uniqueId val="{00000001-4711-4FFE-AB0D-6FCCB15EF66D}"/>
            </c:ext>
          </c:extLst>
        </c:ser>
        <c:dLbls>
          <c:showLegendKey val="0"/>
          <c:showVal val="0"/>
          <c:showCatName val="0"/>
          <c:showSerName val="0"/>
          <c:showPercent val="0"/>
          <c:showBubbleSize val="0"/>
        </c:dLbls>
        <c:smooth val="0"/>
        <c:axId val="490520376"/>
        <c:axId val="490512504"/>
      </c:lineChart>
      <c:catAx>
        <c:axId val="4905203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0512504"/>
        <c:crosses val="autoZero"/>
        <c:auto val="1"/>
        <c:lblAlgn val="ctr"/>
        <c:lblOffset val="100"/>
        <c:noMultiLvlLbl val="0"/>
      </c:catAx>
      <c:valAx>
        <c:axId val="490512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05203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Ширина лиц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M$1:$M$658</c:f>
              <c:numCache>
                <c:formatCode>General</c:formatCode>
                <c:ptCount val="658"/>
                <c:pt idx="0">
                  <c:v>0.66147859922178986</c:v>
                </c:pt>
                <c:pt idx="1">
                  <c:v>0.66147859922178986</c:v>
                </c:pt>
                <c:pt idx="2">
                  <c:v>0.6108949416342413</c:v>
                </c:pt>
                <c:pt idx="3">
                  <c:v>0.6108949416342413</c:v>
                </c:pt>
                <c:pt idx="4">
                  <c:v>0.6108949416342413</c:v>
                </c:pt>
                <c:pt idx="5">
                  <c:v>0.6108949416342413</c:v>
                </c:pt>
                <c:pt idx="6">
                  <c:v>0.6108949416342413</c:v>
                </c:pt>
                <c:pt idx="7">
                  <c:v>0.6108949416342413</c:v>
                </c:pt>
                <c:pt idx="8">
                  <c:v>0.6108949416342413</c:v>
                </c:pt>
                <c:pt idx="9">
                  <c:v>0.6108949416342413</c:v>
                </c:pt>
                <c:pt idx="10">
                  <c:v>0.6108949416342413</c:v>
                </c:pt>
                <c:pt idx="11">
                  <c:v>0.6108949416342413</c:v>
                </c:pt>
                <c:pt idx="12">
                  <c:v>0.6108949416342413</c:v>
                </c:pt>
                <c:pt idx="13">
                  <c:v>0.6108949416342413</c:v>
                </c:pt>
                <c:pt idx="14">
                  <c:v>0.6108949416342413</c:v>
                </c:pt>
                <c:pt idx="15">
                  <c:v>0.6108949416342413</c:v>
                </c:pt>
                <c:pt idx="16">
                  <c:v>0.6108949416342413</c:v>
                </c:pt>
                <c:pt idx="17">
                  <c:v>0.6108949416342413</c:v>
                </c:pt>
                <c:pt idx="18">
                  <c:v>0.6108949416342413</c:v>
                </c:pt>
                <c:pt idx="19">
                  <c:v>0.6108949416342413</c:v>
                </c:pt>
                <c:pt idx="20">
                  <c:v>0.29182879377431908</c:v>
                </c:pt>
                <c:pt idx="21">
                  <c:v>0.29182879377431908</c:v>
                </c:pt>
                <c:pt idx="22">
                  <c:v>0.29182879377431908</c:v>
                </c:pt>
                <c:pt idx="23">
                  <c:v>0.29182879377431908</c:v>
                </c:pt>
                <c:pt idx="24">
                  <c:v>0.29182879377431908</c:v>
                </c:pt>
                <c:pt idx="25">
                  <c:v>0.29182879377431908</c:v>
                </c:pt>
                <c:pt idx="26">
                  <c:v>0.29182879377431908</c:v>
                </c:pt>
                <c:pt idx="27">
                  <c:v>0.29182879377431908</c:v>
                </c:pt>
                <c:pt idx="28">
                  <c:v>0.59922178988326846</c:v>
                </c:pt>
                <c:pt idx="29">
                  <c:v>0.59922178988326846</c:v>
                </c:pt>
                <c:pt idx="30">
                  <c:v>0.59922178988326846</c:v>
                </c:pt>
                <c:pt idx="31">
                  <c:v>0.59922178988326846</c:v>
                </c:pt>
                <c:pt idx="32">
                  <c:v>0.59922178988326846</c:v>
                </c:pt>
                <c:pt idx="33">
                  <c:v>0.59922178988326846</c:v>
                </c:pt>
                <c:pt idx="34">
                  <c:v>0.59922178988326846</c:v>
                </c:pt>
                <c:pt idx="35">
                  <c:v>0.59922178988326846</c:v>
                </c:pt>
                <c:pt idx="36">
                  <c:v>0.59922178988326846</c:v>
                </c:pt>
                <c:pt idx="37">
                  <c:v>0.59922178988326846</c:v>
                </c:pt>
                <c:pt idx="38">
                  <c:v>0.59922178988326846</c:v>
                </c:pt>
                <c:pt idx="39">
                  <c:v>0.59922178988326846</c:v>
                </c:pt>
                <c:pt idx="40">
                  <c:v>0.59922178988326846</c:v>
                </c:pt>
                <c:pt idx="41">
                  <c:v>0.59922178988326846</c:v>
                </c:pt>
                <c:pt idx="42">
                  <c:v>0.59922178988326846</c:v>
                </c:pt>
                <c:pt idx="43">
                  <c:v>0.59922178988326846</c:v>
                </c:pt>
                <c:pt idx="44">
                  <c:v>0.59922178988326846</c:v>
                </c:pt>
                <c:pt idx="45">
                  <c:v>0.59922178988326846</c:v>
                </c:pt>
                <c:pt idx="46">
                  <c:v>0.59922178988326846</c:v>
                </c:pt>
                <c:pt idx="47">
                  <c:v>0.59922178988326846</c:v>
                </c:pt>
                <c:pt idx="48">
                  <c:v>0.42412451361867703</c:v>
                </c:pt>
                <c:pt idx="49">
                  <c:v>0.42412451361867703</c:v>
                </c:pt>
                <c:pt idx="50">
                  <c:v>0.42412451361867703</c:v>
                </c:pt>
                <c:pt idx="51">
                  <c:v>0.42412451361867703</c:v>
                </c:pt>
                <c:pt idx="52">
                  <c:v>0.42412451361867703</c:v>
                </c:pt>
                <c:pt idx="53">
                  <c:v>0.42412451361867703</c:v>
                </c:pt>
                <c:pt idx="54">
                  <c:v>0.42412451361867703</c:v>
                </c:pt>
                <c:pt idx="55">
                  <c:v>0.42412451361867703</c:v>
                </c:pt>
                <c:pt idx="56">
                  <c:v>0.42412451361867703</c:v>
                </c:pt>
                <c:pt idx="57">
                  <c:v>0.42412451361867703</c:v>
                </c:pt>
                <c:pt idx="58">
                  <c:v>0.42412451361867703</c:v>
                </c:pt>
                <c:pt idx="59">
                  <c:v>0.42412451361867703</c:v>
                </c:pt>
                <c:pt idx="60">
                  <c:v>0.42412451361867703</c:v>
                </c:pt>
                <c:pt idx="61">
                  <c:v>0.42412451361867703</c:v>
                </c:pt>
                <c:pt idx="62">
                  <c:v>0.42412451361867703</c:v>
                </c:pt>
                <c:pt idx="63">
                  <c:v>0.42412451361867703</c:v>
                </c:pt>
                <c:pt idx="64">
                  <c:v>0.42412451361867703</c:v>
                </c:pt>
                <c:pt idx="65">
                  <c:v>0.42412451361867703</c:v>
                </c:pt>
                <c:pt idx="66">
                  <c:v>0.42412451361867703</c:v>
                </c:pt>
                <c:pt idx="67">
                  <c:v>0.42412451361867703</c:v>
                </c:pt>
                <c:pt idx="68">
                  <c:v>0.42412451361867703</c:v>
                </c:pt>
                <c:pt idx="69">
                  <c:v>0.49805447470817121</c:v>
                </c:pt>
                <c:pt idx="70">
                  <c:v>0.49805447470817121</c:v>
                </c:pt>
                <c:pt idx="71">
                  <c:v>0.49805447470817121</c:v>
                </c:pt>
                <c:pt idx="72">
                  <c:v>0.49805447470817121</c:v>
                </c:pt>
                <c:pt idx="73">
                  <c:v>0.49805447470817121</c:v>
                </c:pt>
                <c:pt idx="74">
                  <c:v>0.49805447470817121</c:v>
                </c:pt>
                <c:pt idx="75">
                  <c:v>0.49805447470817121</c:v>
                </c:pt>
                <c:pt idx="76">
                  <c:v>0.49805447470817121</c:v>
                </c:pt>
                <c:pt idx="77">
                  <c:v>0.49805447470817121</c:v>
                </c:pt>
                <c:pt idx="78">
                  <c:v>0.49805447470817121</c:v>
                </c:pt>
                <c:pt idx="79">
                  <c:v>0.49805447470817121</c:v>
                </c:pt>
                <c:pt idx="80">
                  <c:v>0.49805447470817121</c:v>
                </c:pt>
                <c:pt idx="81">
                  <c:v>0.49805447470817121</c:v>
                </c:pt>
                <c:pt idx="82">
                  <c:v>0.49805447470817121</c:v>
                </c:pt>
                <c:pt idx="83">
                  <c:v>0.49805447470817121</c:v>
                </c:pt>
                <c:pt idx="84">
                  <c:v>0.49805447470817121</c:v>
                </c:pt>
                <c:pt idx="85">
                  <c:v>0.49805447470817121</c:v>
                </c:pt>
                <c:pt idx="86">
                  <c:v>0.49805447470817121</c:v>
                </c:pt>
                <c:pt idx="87">
                  <c:v>0.49805447470817121</c:v>
                </c:pt>
                <c:pt idx="88">
                  <c:v>0.49805447470817121</c:v>
                </c:pt>
                <c:pt idx="89">
                  <c:v>0.59533073929961089</c:v>
                </c:pt>
                <c:pt idx="90">
                  <c:v>0.59533073929961089</c:v>
                </c:pt>
                <c:pt idx="91">
                  <c:v>0.59533073929961089</c:v>
                </c:pt>
                <c:pt idx="92">
                  <c:v>0.59533073929961089</c:v>
                </c:pt>
                <c:pt idx="93">
                  <c:v>0.59533073929961089</c:v>
                </c:pt>
                <c:pt idx="94">
                  <c:v>0.59533073929961089</c:v>
                </c:pt>
                <c:pt idx="95">
                  <c:v>0.59533073929961089</c:v>
                </c:pt>
                <c:pt idx="96">
                  <c:v>0.59533073929961089</c:v>
                </c:pt>
                <c:pt idx="97">
                  <c:v>0.59533073929961089</c:v>
                </c:pt>
                <c:pt idx="98">
                  <c:v>0.59533073929961089</c:v>
                </c:pt>
                <c:pt idx="99">
                  <c:v>0.59533073929961089</c:v>
                </c:pt>
                <c:pt idx="100">
                  <c:v>0.59533073929961089</c:v>
                </c:pt>
                <c:pt idx="101">
                  <c:v>0.57198443579766534</c:v>
                </c:pt>
                <c:pt idx="102">
                  <c:v>0.57198443579766534</c:v>
                </c:pt>
                <c:pt idx="103">
                  <c:v>0.57198443579766534</c:v>
                </c:pt>
                <c:pt idx="104">
                  <c:v>0.58754863813229574</c:v>
                </c:pt>
                <c:pt idx="105">
                  <c:v>0.58754863813229574</c:v>
                </c:pt>
                <c:pt idx="106">
                  <c:v>0.58754863813229574</c:v>
                </c:pt>
                <c:pt idx="107">
                  <c:v>0.60311284046692604</c:v>
                </c:pt>
                <c:pt idx="108">
                  <c:v>0.60311284046692604</c:v>
                </c:pt>
                <c:pt idx="109">
                  <c:v>0.63035019455252916</c:v>
                </c:pt>
                <c:pt idx="110">
                  <c:v>0.63035019455252916</c:v>
                </c:pt>
                <c:pt idx="111">
                  <c:v>0.63035019455252916</c:v>
                </c:pt>
                <c:pt idx="112">
                  <c:v>0.53307392996108949</c:v>
                </c:pt>
                <c:pt idx="113">
                  <c:v>0.53307392996108949</c:v>
                </c:pt>
                <c:pt idx="114">
                  <c:v>0.54863813229571989</c:v>
                </c:pt>
                <c:pt idx="115">
                  <c:v>0.54863813229571989</c:v>
                </c:pt>
                <c:pt idx="116">
                  <c:v>0.54863813229571989</c:v>
                </c:pt>
                <c:pt idx="117">
                  <c:v>0.54863813229571989</c:v>
                </c:pt>
                <c:pt idx="118">
                  <c:v>0.54863813229571989</c:v>
                </c:pt>
                <c:pt idx="119">
                  <c:v>0.54863813229571989</c:v>
                </c:pt>
                <c:pt idx="120">
                  <c:v>0.56420233463035019</c:v>
                </c:pt>
                <c:pt idx="121">
                  <c:v>0.56420233463035019</c:v>
                </c:pt>
                <c:pt idx="122">
                  <c:v>0.56420233463035019</c:v>
                </c:pt>
                <c:pt idx="123">
                  <c:v>0.56420233463035019</c:v>
                </c:pt>
                <c:pt idx="124">
                  <c:v>0.56420233463035019</c:v>
                </c:pt>
                <c:pt idx="125">
                  <c:v>0.56420233463035019</c:v>
                </c:pt>
                <c:pt idx="126">
                  <c:v>0.56420233463035019</c:v>
                </c:pt>
                <c:pt idx="127">
                  <c:v>0.56420233463035019</c:v>
                </c:pt>
                <c:pt idx="128">
                  <c:v>0.60311284046692604</c:v>
                </c:pt>
                <c:pt idx="129">
                  <c:v>0.60311284046692604</c:v>
                </c:pt>
                <c:pt idx="130">
                  <c:v>0.60311284046692604</c:v>
                </c:pt>
                <c:pt idx="131">
                  <c:v>0.60311284046692604</c:v>
                </c:pt>
                <c:pt idx="132">
                  <c:v>0.60311284046692604</c:v>
                </c:pt>
                <c:pt idx="133">
                  <c:v>0.60311284046692604</c:v>
                </c:pt>
                <c:pt idx="134">
                  <c:v>0.60311284046692604</c:v>
                </c:pt>
                <c:pt idx="135">
                  <c:v>0.60311284046692604</c:v>
                </c:pt>
                <c:pt idx="136">
                  <c:v>0.60311284046692604</c:v>
                </c:pt>
                <c:pt idx="137">
                  <c:v>0.60311284046692604</c:v>
                </c:pt>
                <c:pt idx="138">
                  <c:v>0.60311284046692604</c:v>
                </c:pt>
                <c:pt idx="139">
                  <c:v>0.60311284046692604</c:v>
                </c:pt>
                <c:pt idx="140">
                  <c:v>0.60311284046692604</c:v>
                </c:pt>
                <c:pt idx="141">
                  <c:v>0.60311284046692604</c:v>
                </c:pt>
                <c:pt idx="142">
                  <c:v>0.60311284046692604</c:v>
                </c:pt>
                <c:pt idx="143">
                  <c:v>0.60311284046692604</c:v>
                </c:pt>
                <c:pt idx="144">
                  <c:v>0.60311284046692604</c:v>
                </c:pt>
                <c:pt idx="145">
                  <c:v>0.60311284046692604</c:v>
                </c:pt>
                <c:pt idx="146">
                  <c:v>0.60311284046692604</c:v>
                </c:pt>
                <c:pt idx="147">
                  <c:v>0.60311284046692604</c:v>
                </c:pt>
                <c:pt idx="148">
                  <c:v>0.60311284046692604</c:v>
                </c:pt>
                <c:pt idx="149">
                  <c:v>0.60311284046692604</c:v>
                </c:pt>
                <c:pt idx="150">
                  <c:v>0.60311284046692604</c:v>
                </c:pt>
                <c:pt idx="151">
                  <c:v>0.60311284046692604</c:v>
                </c:pt>
                <c:pt idx="152">
                  <c:v>0.60311284046692604</c:v>
                </c:pt>
                <c:pt idx="153">
                  <c:v>0.60311284046692604</c:v>
                </c:pt>
                <c:pt idx="154">
                  <c:v>0.60311284046692604</c:v>
                </c:pt>
                <c:pt idx="155">
                  <c:v>0.60311284046692604</c:v>
                </c:pt>
                <c:pt idx="156">
                  <c:v>0.60311284046692604</c:v>
                </c:pt>
                <c:pt idx="157">
                  <c:v>0.60311284046692604</c:v>
                </c:pt>
                <c:pt idx="158">
                  <c:v>0.60311284046692604</c:v>
                </c:pt>
                <c:pt idx="159">
                  <c:v>0.60311284046692604</c:v>
                </c:pt>
                <c:pt idx="160">
                  <c:v>0.60311284046692604</c:v>
                </c:pt>
                <c:pt idx="161">
                  <c:v>0.60311284046692604</c:v>
                </c:pt>
                <c:pt idx="162">
                  <c:v>0.60311284046692604</c:v>
                </c:pt>
                <c:pt idx="163">
                  <c:v>0.60311284046692604</c:v>
                </c:pt>
                <c:pt idx="164">
                  <c:v>0.60311284046692604</c:v>
                </c:pt>
                <c:pt idx="165">
                  <c:v>0.60311284046692604</c:v>
                </c:pt>
                <c:pt idx="166">
                  <c:v>0.60311284046692604</c:v>
                </c:pt>
                <c:pt idx="167">
                  <c:v>0.60311284046692604</c:v>
                </c:pt>
                <c:pt idx="168">
                  <c:v>0.60311284046692604</c:v>
                </c:pt>
                <c:pt idx="169">
                  <c:v>0.60311284046692604</c:v>
                </c:pt>
                <c:pt idx="170">
                  <c:v>0.60311284046692604</c:v>
                </c:pt>
                <c:pt idx="171">
                  <c:v>0.60311284046692604</c:v>
                </c:pt>
                <c:pt idx="172">
                  <c:v>0.60311284046692604</c:v>
                </c:pt>
                <c:pt idx="173">
                  <c:v>0.60311284046692604</c:v>
                </c:pt>
                <c:pt idx="174">
                  <c:v>0.60311284046692604</c:v>
                </c:pt>
                <c:pt idx="175">
                  <c:v>0.60311284046692604</c:v>
                </c:pt>
                <c:pt idx="176">
                  <c:v>0.60311284046692604</c:v>
                </c:pt>
                <c:pt idx="177">
                  <c:v>0.60311284046692604</c:v>
                </c:pt>
                <c:pt idx="178">
                  <c:v>0.55252918287937747</c:v>
                </c:pt>
                <c:pt idx="179">
                  <c:v>0.55252918287937747</c:v>
                </c:pt>
                <c:pt idx="180">
                  <c:v>0.55252918287937747</c:v>
                </c:pt>
                <c:pt idx="181">
                  <c:v>0.55252918287937747</c:v>
                </c:pt>
                <c:pt idx="182">
                  <c:v>0.57587548638132291</c:v>
                </c:pt>
                <c:pt idx="183">
                  <c:v>0.57587548638132291</c:v>
                </c:pt>
                <c:pt idx="184">
                  <c:v>0.57587548638132291</c:v>
                </c:pt>
                <c:pt idx="185">
                  <c:v>0.57587548638132291</c:v>
                </c:pt>
                <c:pt idx="186">
                  <c:v>0.57587548638132291</c:v>
                </c:pt>
                <c:pt idx="187">
                  <c:v>0.57587548638132291</c:v>
                </c:pt>
                <c:pt idx="188">
                  <c:v>0.57587548638132291</c:v>
                </c:pt>
                <c:pt idx="189">
                  <c:v>0.57587548638132291</c:v>
                </c:pt>
                <c:pt idx="190">
                  <c:v>0.57587548638132291</c:v>
                </c:pt>
                <c:pt idx="191">
                  <c:v>0.57587548638132291</c:v>
                </c:pt>
                <c:pt idx="192">
                  <c:v>0.57587548638132291</c:v>
                </c:pt>
                <c:pt idx="193">
                  <c:v>0.57587548638132291</c:v>
                </c:pt>
                <c:pt idx="194">
                  <c:v>0.57587548638132291</c:v>
                </c:pt>
                <c:pt idx="195">
                  <c:v>0.57587548638132291</c:v>
                </c:pt>
                <c:pt idx="196">
                  <c:v>0.57587548638132291</c:v>
                </c:pt>
                <c:pt idx="197">
                  <c:v>0.57587548638132291</c:v>
                </c:pt>
                <c:pt idx="198">
                  <c:v>0.57587548638132291</c:v>
                </c:pt>
                <c:pt idx="199">
                  <c:v>0.57587548638132291</c:v>
                </c:pt>
                <c:pt idx="200">
                  <c:v>0.57587548638132291</c:v>
                </c:pt>
                <c:pt idx="201">
                  <c:v>0.57587548638132291</c:v>
                </c:pt>
                <c:pt idx="202">
                  <c:v>0.57587548638132291</c:v>
                </c:pt>
                <c:pt idx="203">
                  <c:v>0.57587548638132291</c:v>
                </c:pt>
                <c:pt idx="204">
                  <c:v>0.57587548638132291</c:v>
                </c:pt>
                <c:pt idx="205">
                  <c:v>0.57587548638132291</c:v>
                </c:pt>
                <c:pt idx="206">
                  <c:v>0.57587548638132291</c:v>
                </c:pt>
                <c:pt idx="207">
                  <c:v>0.57587548638132291</c:v>
                </c:pt>
                <c:pt idx="208">
                  <c:v>0.57587548638132291</c:v>
                </c:pt>
                <c:pt idx="209">
                  <c:v>0.57587548638132291</c:v>
                </c:pt>
                <c:pt idx="210">
                  <c:v>0.59533073929961089</c:v>
                </c:pt>
                <c:pt idx="211">
                  <c:v>0.59533073929961089</c:v>
                </c:pt>
                <c:pt idx="212">
                  <c:v>0.59533073929961089</c:v>
                </c:pt>
                <c:pt idx="213">
                  <c:v>0.59533073929961089</c:v>
                </c:pt>
                <c:pt idx="214">
                  <c:v>0.59533073929961089</c:v>
                </c:pt>
                <c:pt idx="215">
                  <c:v>0.59533073929961089</c:v>
                </c:pt>
                <c:pt idx="216">
                  <c:v>0.59533073929961089</c:v>
                </c:pt>
                <c:pt idx="217">
                  <c:v>0.59533073929961089</c:v>
                </c:pt>
                <c:pt idx="218">
                  <c:v>0.59533073929961089</c:v>
                </c:pt>
                <c:pt idx="219">
                  <c:v>0.59533073929961089</c:v>
                </c:pt>
                <c:pt idx="220">
                  <c:v>0.59533073929961089</c:v>
                </c:pt>
                <c:pt idx="221">
                  <c:v>0.59533073929961089</c:v>
                </c:pt>
                <c:pt idx="222">
                  <c:v>0.59533073929961089</c:v>
                </c:pt>
                <c:pt idx="223">
                  <c:v>0.59533073929961089</c:v>
                </c:pt>
                <c:pt idx="224">
                  <c:v>0.59533073929961089</c:v>
                </c:pt>
                <c:pt idx="225">
                  <c:v>0.59533073929961089</c:v>
                </c:pt>
                <c:pt idx="226">
                  <c:v>0.59533073929961089</c:v>
                </c:pt>
                <c:pt idx="227">
                  <c:v>0.56031128404669261</c:v>
                </c:pt>
                <c:pt idx="228">
                  <c:v>0.56809338521400776</c:v>
                </c:pt>
                <c:pt idx="229">
                  <c:v>0.56809338521400776</c:v>
                </c:pt>
                <c:pt idx="230">
                  <c:v>0.56809338521400776</c:v>
                </c:pt>
                <c:pt idx="231">
                  <c:v>0.56809338521400776</c:v>
                </c:pt>
                <c:pt idx="232">
                  <c:v>0.56809338521400776</c:v>
                </c:pt>
                <c:pt idx="233">
                  <c:v>0.56809338521400776</c:v>
                </c:pt>
                <c:pt idx="234">
                  <c:v>0.56809338521400776</c:v>
                </c:pt>
                <c:pt idx="235">
                  <c:v>0.56809338521400776</c:v>
                </c:pt>
                <c:pt idx="236">
                  <c:v>0.53696498054474706</c:v>
                </c:pt>
                <c:pt idx="237">
                  <c:v>0.53696498054474706</c:v>
                </c:pt>
                <c:pt idx="238">
                  <c:v>0.53696498054474706</c:v>
                </c:pt>
                <c:pt idx="239">
                  <c:v>0.53696498054474706</c:v>
                </c:pt>
                <c:pt idx="240">
                  <c:v>0.53696498054474706</c:v>
                </c:pt>
                <c:pt idx="241">
                  <c:v>0.53696498054474706</c:v>
                </c:pt>
                <c:pt idx="242">
                  <c:v>0.53696498054474706</c:v>
                </c:pt>
                <c:pt idx="243">
                  <c:v>0.53696498054474706</c:v>
                </c:pt>
                <c:pt idx="244">
                  <c:v>0.53696498054474706</c:v>
                </c:pt>
                <c:pt idx="245">
                  <c:v>0.53696498054474706</c:v>
                </c:pt>
                <c:pt idx="246">
                  <c:v>0.53696498054474706</c:v>
                </c:pt>
                <c:pt idx="247">
                  <c:v>0.53696498054474706</c:v>
                </c:pt>
                <c:pt idx="248">
                  <c:v>0.53696498054474706</c:v>
                </c:pt>
                <c:pt idx="249">
                  <c:v>0.53696498054474706</c:v>
                </c:pt>
                <c:pt idx="250">
                  <c:v>0.53696498054474706</c:v>
                </c:pt>
                <c:pt idx="251">
                  <c:v>0.53696498054474706</c:v>
                </c:pt>
                <c:pt idx="252">
                  <c:v>0.55252918287937747</c:v>
                </c:pt>
                <c:pt idx="253">
                  <c:v>0.55252918287937747</c:v>
                </c:pt>
                <c:pt idx="254">
                  <c:v>0.55252918287937747</c:v>
                </c:pt>
                <c:pt idx="255">
                  <c:v>0.55252918287937747</c:v>
                </c:pt>
                <c:pt idx="256">
                  <c:v>0.55252918287937747</c:v>
                </c:pt>
                <c:pt idx="257">
                  <c:v>0.55252918287937747</c:v>
                </c:pt>
                <c:pt idx="258">
                  <c:v>0.59533073929961089</c:v>
                </c:pt>
                <c:pt idx="259">
                  <c:v>0.59533073929961089</c:v>
                </c:pt>
                <c:pt idx="260">
                  <c:v>0.59533073929961089</c:v>
                </c:pt>
                <c:pt idx="261">
                  <c:v>0.59533073929961089</c:v>
                </c:pt>
                <c:pt idx="262">
                  <c:v>0.59533073929961089</c:v>
                </c:pt>
                <c:pt idx="263">
                  <c:v>0.59533073929961089</c:v>
                </c:pt>
                <c:pt idx="264">
                  <c:v>0.59533073929961089</c:v>
                </c:pt>
                <c:pt idx="265">
                  <c:v>0.59533073929961089</c:v>
                </c:pt>
                <c:pt idx="266">
                  <c:v>0.59533073929961089</c:v>
                </c:pt>
                <c:pt idx="267">
                  <c:v>0.59533073929961089</c:v>
                </c:pt>
                <c:pt idx="268">
                  <c:v>0.59533073929961089</c:v>
                </c:pt>
                <c:pt idx="269">
                  <c:v>0.59533073929961089</c:v>
                </c:pt>
                <c:pt idx="270">
                  <c:v>0.59533073929961089</c:v>
                </c:pt>
                <c:pt idx="271">
                  <c:v>0.59533073929961089</c:v>
                </c:pt>
                <c:pt idx="272">
                  <c:v>0.59533073929961089</c:v>
                </c:pt>
                <c:pt idx="273">
                  <c:v>0.59533073929961089</c:v>
                </c:pt>
                <c:pt idx="274">
                  <c:v>0.59533073929961089</c:v>
                </c:pt>
                <c:pt idx="275">
                  <c:v>0.59533073929961089</c:v>
                </c:pt>
                <c:pt idx="276">
                  <c:v>0.59533073929961089</c:v>
                </c:pt>
                <c:pt idx="277">
                  <c:v>0.59533073929961089</c:v>
                </c:pt>
                <c:pt idx="278">
                  <c:v>0.59533073929961089</c:v>
                </c:pt>
                <c:pt idx="279">
                  <c:v>0.59533073929961089</c:v>
                </c:pt>
                <c:pt idx="280">
                  <c:v>0.59533073929961089</c:v>
                </c:pt>
                <c:pt idx="281">
                  <c:v>0.59533073929961089</c:v>
                </c:pt>
                <c:pt idx="282">
                  <c:v>0.57587548638132291</c:v>
                </c:pt>
                <c:pt idx="283">
                  <c:v>0.57587548638132291</c:v>
                </c:pt>
                <c:pt idx="284">
                  <c:v>0.57587548638132291</c:v>
                </c:pt>
                <c:pt idx="285">
                  <c:v>0.57587548638132291</c:v>
                </c:pt>
                <c:pt idx="286">
                  <c:v>0.57587548638132291</c:v>
                </c:pt>
                <c:pt idx="287">
                  <c:v>0.57587548638132291</c:v>
                </c:pt>
                <c:pt idx="288">
                  <c:v>0.54474708171206221</c:v>
                </c:pt>
                <c:pt idx="289">
                  <c:v>0.54474708171206221</c:v>
                </c:pt>
                <c:pt idx="290">
                  <c:v>0.54474708171206221</c:v>
                </c:pt>
                <c:pt idx="291">
                  <c:v>0.54474708171206221</c:v>
                </c:pt>
                <c:pt idx="292">
                  <c:v>0.52918287937743191</c:v>
                </c:pt>
                <c:pt idx="293">
                  <c:v>0.52918287937743191</c:v>
                </c:pt>
                <c:pt idx="294">
                  <c:v>0.52918287937743191</c:v>
                </c:pt>
                <c:pt idx="295">
                  <c:v>0.52918287937743191</c:v>
                </c:pt>
                <c:pt idx="296">
                  <c:v>0.52918287937743191</c:v>
                </c:pt>
                <c:pt idx="297">
                  <c:v>0.52918287937743191</c:v>
                </c:pt>
                <c:pt idx="298">
                  <c:v>0.52918287937743191</c:v>
                </c:pt>
                <c:pt idx="299">
                  <c:v>0.52918287937743191</c:v>
                </c:pt>
                <c:pt idx="300">
                  <c:v>0.52918287937743191</c:v>
                </c:pt>
                <c:pt idx="301">
                  <c:v>0.52918287937743191</c:v>
                </c:pt>
                <c:pt idx="302">
                  <c:v>0.52918287937743191</c:v>
                </c:pt>
                <c:pt idx="303">
                  <c:v>0.52918287937743191</c:v>
                </c:pt>
                <c:pt idx="304">
                  <c:v>0.52918287937743191</c:v>
                </c:pt>
                <c:pt idx="305">
                  <c:v>0.52918287937743191</c:v>
                </c:pt>
                <c:pt idx="306">
                  <c:v>0.52918287937743191</c:v>
                </c:pt>
                <c:pt idx="307">
                  <c:v>0.52918287937743191</c:v>
                </c:pt>
                <c:pt idx="308">
                  <c:v>0.52918287937743191</c:v>
                </c:pt>
                <c:pt idx="309">
                  <c:v>0.52918287937743191</c:v>
                </c:pt>
                <c:pt idx="310">
                  <c:v>0.52918287937743191</c:v>
                </c:pt>
                <c:pt idx="311">
                  <c:v>0.52918287937743191</c:v>
                </c:pt>
                <c:pt idx="312">
                  <c:v>0.52918287937743191</c:v>
                </c:pt>
                <c:pt idx="313">
                  <c:v>0.52918287937743191</c:v>
                </c:pt>
                <c:pt idx="314">
                  <c:v>0.52918287937743191</c:v>
                </c:pt>
                <c:pt idx="315">
                  <c:v>0.52918287937743191</c:v>
                </c:pt>
                <c:pt idx="316">
                  <c:v>0.52918287937743191</c:v>
                </c:pt>
                <c:pt idx="317">
                  <c:v>0.52918287937743191</c:v>
                </c:pt>
                <c:pt idx="318">
                  <c:v>0.51361867704280151</c:v>
                </c:pt>
                <c:pt idx="319">
                  <c:v>0.51361867704280151</c:v>
                </c:pt>
                <c:pt idx="320">
                  <c:v>0.51361867704280151</c:v>
                </c:pt>
                <c:pt idx="321">
                  <c:v>0.51361867704280151</c:v>
                </c:pt>
                <c:pt idx="322">
                  <c:v>0.51361867704280151</c:v>
                </c:pt>
                <c:pt idx="323">
                  <c:v>0.51361867704280151</c:v>
                </c:pt>
                <c:pt idx="324">
                  <c:v>0.51361867704280151</c:v>
                </c:pt>
                <c:pt idx="325">
                  <c:v>0.51361867704280151</c:v>
                </c:pt>
                <c:pt idx="326">
                  <c:v>0.51361867704280151</c:v>
                </c:pt>
                <c:pt idx="327">
                  <c:v>0.51361867704280151</c:v>
                </c:pt>
                <c:pt idx="328">
                  <c:v>0.52140077821011677</c:v>
                </c:pt>
                <c:pt idx="329">
                  <c:v>0.50583657587548636</c:v>
                </c:pt>
                <c:pt idx="330">
                  <c:v>0.50583657587548636</c:v>
                </c:pt>
                <c:pt idx="331">
                  <c:v>0.50583657587548636</c:v>
                </c:pt>
                <c:pt idx="332">
                  <c:v>0.50583657587548636</c:v>
                </c:pt>
                <c:pt idx="333">
                  <c:v>0.50583657587548636</c:v>
                </c:pt>
                <c:pt idx="334">
                  <c:v>0.50583657587548636</c:v>
                </c:pt>
                <c:pt idx="335">
                  <c:v>0.50583657587548636</c:v>
                </c:pt>
                <c:pt idx="336">
                  <c:v>0.50583657587548636</c:v>
                </c:pt>
                <c:pt idx="337">
                  <c:v>0.50583657587548636</c:v>
                </c:pt>
                <c:pt idx="338">
                  <c:v>0.50583657587548636</c:v>
                </c:pt>
                <c:pt idx="339">
                  <c:v>0.50583657587548636</c:v>
                </c:pt>
                <c:pt idx="340">
                  <c:v>0.50583657587548636</c:v>
                </c:pt>
                <c:pt idx="341">
                  <c:v>0.50583657587548636</c:v>
                </c:pt>
                <c:pt idx="342">
                  <c:v>0.50583657587548636</c:v>
                </c:pt>
                <c:pt idx="343">
                  <c:v>0.50583657587548636</c:v>
                </c:pt>
                <c:pt idx="344">
                  <c:v>0.50583657587548636</c:v>
                </c:pt>
                <c:pt idx="345">
                  <c:v>0.50583657587548636</c:v>
                </c:pt>
                <c:pt idx="346">
                  <c:v>0.50583657587548636</c:v>
                </c:pt>
                <c:pt idx="347">
                  <c:v>0.50583657587548636</c:v>
                </c:pt>
                <c:pt idx="348">
                  <c:v>0.50583657587548636</c:v>
                </c:pt>
                <c:pt idx="349">
                  <c:v>0.48638132295719844</c:v>
                </c:pt>
                <c:pt idx="350">
                  <c:v>0.48638132295719844</c:v>
                </c:pt>
                <c:pt idx="351">
                  <c:v>0.48638132295719844</c:v>
                </c:pt>
                <c:pt idx="352">
                  <c:v>0.48638132295719844</c:v>
                </c:pt>
                <c:pt idx="353">
                  <c:v>0.48638132295719844</c:v>
                </c:pt>
                <c:pt idx="354">
                  <c:v>0.48638132295719844</c:v>
                </c:pt>
                <c:pt idx="355">
                  <c:v>0.48638132295719844</c:v>
                </c:pt>
                <c:pt idx="356">
                  <c:v>0.48638132295719844</c:v>
                </c:pt>
                <c:pt idx="357">
                  <c:v>0.48638132295719844</c:v>
                </c:pt>
                <c:pt idx="358">
                  <c:v>0.48638132295719844</c:v>
                </c:pt>
                <c:pt idx="359">
                  <c:v>0.48638132295719844</c:v>
                </c:pt>
                <c:pt idx="360">
                  <c:v>0.48638132295719844</c:v>
                </c:pt>
                <c:pt idx="361">
                  <c:v>0.48638132295719844</c:v>
                </c:pt>
                <c:pt idx="362">
                  <c:v>0.48638132295719844</c:v>
                </c:pt>
                <c:pt idx="363">
                  <c:v>0.48638132295719844</c:v>
                </c:pt>
                <c:pt idx="364">
                  <c:v>0.48638132295719844</c:v>
                </c:pt>
                <c:pt idx="365">
                  <c:v>0.48638132295719844</c:v>
                </c:pt>
                <c:pt idx="366">
                  <c:v>0.48638132295719844</c:v>
                </c:pt>
                <c:pt idx="367">
                  <c:v>0.50583657587548636</c:v>
                </c:pt>
                <c:pt idx="368">
                  <c:v>0.50583657587548636</c:v>
                </c:pt>
                <c:pt idx="369">
                  <c:v>0.50583657587548636</c:v>
                </c:pt>
                <c:pt idx="370">
                  <c:v>0.62645914396887159</c:v>
                </c:pt>
                <c:pt idx="371">
                  <c:v>0.62645914396887159</c:v>
                </c:pt>
                <c:pt idx="372">
                  <c:v>0.59533073929961089</c:v>
                </c:pt>
                <c:pt idx="373">
                  <c:v>0.59533073929961089</c:v>
                </c:pt>
                <c:pt idx="374">
                  <c:v>0.59533073929961089</c:v>
                </c:pt>
                <c:pt idx="375">
                  <c:v>0.59533073929961089</c:v>
                </c:pt>
                <c:pt idx="376">
                  <c:v>0.59533073929961089</c:v>
                </c:pt>
                <c:pt idx="377">
                  <c:v>0.59533073929961089</c:v>
                </c:pt>
                <c:pt idx="378">
                  <c:v>0.59533073929961089</c:v>
                </c:pt>
                <c:pt idx="379">
                  <c:v>0.59533073929961089</c:v>
                </c:pt>
                <c:pt idx="380">
                  <c:v>0.59533073929961089</c:v>
                </c:pt>
                <c:pt idx="381">
                  <c:v>0.59533073929961089</c:v>
                </c:pt>
                <c:pt idx="382">
                  <c:v>0.59533073929961089</c:v>
                </c:pt>
                <c:pt idx="383">
                  <c:v>0.59533073929961089</c:v>
                </c:pt>
                <c:pt idx="384">
                  <c:v>0.59533073929961089</c:v>
                </c:pt>
                <c:pt idx="385">
                  <c:v>0.54474708171206221</c:v>
                </c:pt>
                <c:pt idx="386">
                  <c:v>0.54474708171206221</c:v>
                </c:pt>
                <c:pt idx="387">
                  <c:v>0.56031128404669261</c:v>
                </c:pt>
                <c:pt idx="388">
                  <c:v>0.65758754863813229</c:v>
                </c:pt>
                <c:pt idx="389">
                  <c:v>0.65758754863813229</c:v>
                </c:pt>
                <c:pt idx="390">
                  <c:v>0.68482490272373542</c:v>
                </c:pt>
                <c:pt idx="391">
                  <c:v>0.68482490272373542</c:v>
                </c:pt>
                <c:pt idx="392">
                  <c:v>0.68482490272373542</c:v>
                </c:pt>
                <c:pt idx="393">
                  <c:v>0.68482490272373542</c:v>
                </c:pt>
                <c:pt idx="394">
                  <c:v>0.68482490272373542</c:v>
                </c:pt>
                <c:pt idx="395">
                  <c:v>0.68482490272373542</c:v>
                </c:pt>
                <c:pt idx="396">
                  <c:v>0.68482490272373542</c:v>
                </c:pt>
                <c:pt idx="397">
                  <c:v>0.68482490272373542</c:v>
                </c:pt>
                <c:pt idx="398">
                  <c:v>0.68482490272373542</c:v>
                </c:pt>
                <c:pt idx="399">
                  <c:v>0.68482490272373542</c:v>
                </c:pt>
                <c:pt idx="400">
                  <c:v>0.68482490272373542</c:v>
                </c:pt>
                <c:pt idx="401">
                  <c:v>0.47081712062256809</c:v>
                </c:pt>
                <c:pt idx="402">
                  <c:v>0.47081712062256809</c:v>
                </c:pt>
                <c:pt idx="403">
                  <c:v>0.47081712062256809</c:v>
                </c:pt>
                <c:pt idx="404">
                  <c:v>0.47081712062256809</c:v>
                </c:pt>
                <c:pt idx="405">
                  <c:v>0.47081712062256809</c:v>
                </c:pt>
                <c:pt idx="406">
                  <c:v>0.47081712062256809</c:v>
                </c:pt>
                <c:pt idx="407">
                  <c:v>0.47081712062256809</c:v>
                </c:pt>
                <c:pt idx="408">
                  <c:v>0.47081712062256809</c:v>
                </c:pt>
                <c:pt idx="409">
                  <c:v>0.47081712062256809</c:v>
                </c:pt>
                <c:pt idx="410">
                  <c:v>0.47081712062256809</c:v>
                </c:pt>
                <c:pt idx="411">
                  <c:v>0.47081712062256809</c:v>
                </c:pt>
                <c:pt idx="412">
                  <c:v>0.47081712062256809</c:v>
                </c:pt>
                <c:pt idx="413">
                  <c:v>0.47081712062256809</c:v>
                </c:pt>
                <c:pt idx="414">
                  <c:v>0.49416342412451364</c:v>
                </c:pt>
                <c:pt idx="415">
                  <c:v>0.49416342412451364</c:v>
                </c:pt>
                <c:pt idx="416">
                  <c:v>0.49416342412451364</c:v>
                </c:pt>
                <c:pt idx="417">
                  <c:v>0.49416342412451364</c:v>
                </c:pt>
                <c:pt idx="418">
                  <c:v>0.49416342412451364</c:v>
                </c:pt>
                <c:pt idx="419">
                  <c:v>0.49416342412451364</c:v>
                </c:pt>
                <c:pt idx="420">
                  <c:v>0.49416342412451364</c:v>
                </c:pt>
                <c:pt idx="421">
                  <c:v>0.49416342412451364</c:v>
                </c:pt>
                <c:pt idx="422">
                  <c:v>0.49416342412451364</c:v>
                </c:pt>
                <c:pt idx="423">
                  <c:v>0.49416342412451364</c:v>
                </c:pt>
                <c:pt idx="424">
                  <c:v>0.49416342412451364</c:v>
                </c:pt>
                <c:pt idx="425">
                  <c:v>0.49416342412451364</c:v>
                </c:pt>
                <c:pt idx="426">
                  <c:v>0.49416342412451364</c:v>
                </c:pt>
                <c:pt idx="427">
                  <c:v>0.49416342412451364</c:v>
                </c:pt>
                <c:pt idx="428">
                  <c:v>0.49416342412451364</c:v>
                </c:pt>
                <c:pt idx="429">
                  <c:v>0.49416342412451364</c:v>
                </c:pt>
                <c:pt idx="430">
                  <c:v>0.49416342412451364</c:v>
                </c:pt>
                <c:pt idx="431">
                  <c:v>0.49416342412451364</c:v>
                </c:pt>
                <c:pt idx="432">
                  <c:v>0.49416342412451364</c:v>
                </c:pt>
                <c:pt idx="433">
                  <c:v>0.49416342412451364</c:v>
                </c:pt>
                <c:pt idx="434">
                  <c:v>0.49416342412451364</c:v>
                </c:pt>
                <c:pt idx="435">
                  <c:v>0.49416342412451364</c:v>
                </c:pt>
                <c:pt idx="436">
                  <c:v>0.49416342412451364</c:v>
                </c:pt>
                <c:pt idx="437">
                  <c:v>0.49416342412451364</c:v>
                </c:pt>
                <c:pt idx="438">
                  <c:v>0.51361867704280151</c:v>
                </c:pt>
                <c:pt idx="439">
                  <c:v>0.51361867704280151</c:v>
                </c:pt>
                <c:pt idx="440">
                  <c:v>0.51361867704280151</c:v>
                </c:pt>
                <c:pt idx="441">
                  <c:v>0.51361867704280151</c:v>
                </c:pt>
                <c:pt idx="442">
                  <c:v>0.51361867704280151</c:v>
                </c:pt>
                <c:pt idx="443">
                  <c:v>0.51361867704280151</c:v>
                </c:pt>
                <c:pt idx="444">
                  <c:v>0.51361867704280151</c:v>
                </c:pt>
                <c:pt idx="445">
                  <c:v>0.51361867704280151</c:v>
                </c:pt>
                <c:pt idx="446">
                  <c:v>0.51361867704280151</c:v>
                </c:pt>
                <c:pt idx="447">
                  <c:v>0.51361867704280151</c:v>
                </c:pt>
                <c:pt idx="448">
                  <c:v>0.51361867704280151</c:v>
                </c:pt>
                <c:pt idx="449">
                  <c:v>0.51361867704280151</c:v>
                </c:pt>
                <c:pt idx="450">
                  <c:v>0.51361867704280151</c:v>
                </c:pt>
                <c:pt idx="451">
                  <c:v>0.51361867704280151</c:v>
                </c:pt>
                <c:pt idx="452">
                  <c:v>0.51361867704280151</c:v>
                </c:pt>
                <c:pt idx="453">
                  <c:v>0.51361867704280151</c:v>
                </c:pt>
                <c:pt idx="454">
                  <c:v>0.52918287937743191</c:v>
                </c:pt>
                <c:pt idx="455">
                  <c:v>0.52918287937743191</c:v>
                </c:pt>
                <c:pt idx="456">
                  <c:v>0.52918287937743191</c:v>
                </c:pt>
                <c:pt idx="457">
                  <c:v>0.52918287937743191</c:v>
                </c:pt>
                <c:pt idx="458">
                  <c:v>0.52918287937743191</c:v>
                </c:pt>
                <c:pt idx="459">
                  <c:v>0.52918287937743191</c:v>
                </c:pt>
                <c:pt idx="460">
                  <c:v>0.52918287937743191</c:v>
                </c:pt>
                <c:pt idx="461">
                  <c:v>0.52918287937743191</c:v>
                </c:pt>
                <c:pt idx="462">
                  <c:v>0.52918287937743191</c:v>
                </c:pt>
                <c:pt idx="463">
                  <c:v>0.52918287937743191</c:v>
                </c:pt>
                <c:pt idx="464">
                  <c:v>0.52918287937743191</c:v>
                </c:pt>
                <c:pt idx="465">
                  <c:v>0.52918287937743191</c:v>
                </c:pt>
                <c:pt idx="466">
                  <c:v>0.52918287937743191</c:v>
                </c:pt>
                <c:pt idx="467">
                  <c:v>0.52918287937743191</c:v>
                </c:pt>
                <c:pt idx="468">
                  <c:v>0.52918287937743191</c:v>
                </c:pt>
                <c:pt idx="469">
                  <c:v>0.52918287937743191</c:v>
                </c:pt>
                <c:pt idx="470">
                  <c:v>0.52918287937743191</c:v>
                </c:pt>
                <c:pt idx="471">
                  <c:v>0.52918287937743191</c:v>
                </c:pt>
                <c:pt idx="472">
                  <c:v>0.52918287937743191</c:v>
                </c:pt>
                <c:pt idx="473">
                  <c:v>0.52918287937743191</c:v>
                </c:pt>
                <c:pt idx="474">
                  <c:v>0.52918287937743191</c:v>
                </c:pt>
                <c:pt idx="475">
                  <c:v>0.52918287937743191</c:v>
                </c:pt>
                <c:pt idx="476">
                  <c:v>0.52918287937743191</c:v>
                </c:pt>
                <c:pt idx="477">
                  <c:v>0.52918287937743191</c:v>
                </c:pt>
                <c:pt idx="478">
                  <c:v>0.52918287937743191</c:v>
                </c:pt>
                <c:pt idx="479">
                  <c:v>0.52918287937743191</c:v>
                </c:pt>
                <c:pt idx="480">
                  <c:v>0.52918287937743191</c:v>
                </c:pt>
                <c:pt idx="481">
                  <c:v>0.52918287937743191</c:v>
                </c:pt>
                <c:pt idx="482">
                  <c:v>0.52918287937743191</c:v>
                </c:pt>
                <c:pt idx="483">
                  <c:v>0.52918287937743191</c:v>
                </c:pt>
                <c:pt idx="484">
                  <c:v>0.52918287937743191</c:v>
                </c:pt>
                <c:pt idx="485">
                  <c:v>0.52918287937743191</c:v>
                </c:pt>
                <c:pt idx="486">
                  <c:v>0.52918287937743191</c:v>
                </c:pt>
                <c:pt idx="487">
                  <c:v>0.52918287937743191</c:v>
                </c:pt>
                <c:pt idx="488">
                  <c:v>0.52918287937743191</c:v>
                </c:pt>
                <c:pt idx="489">
                  <c:v>0.52918287937743191</c:v>
                </c:pt>
                <c:pt idx="490">
                  <c:v>0.51361867704280151</c:v>
                </c:pt>
                <c:pt idx="491">
                  <c:v>0.51361867704280151</c:v>
                </c:pt>
                <c:pt idx="492">
                  <c:v>0.51361867704280151</c:v>
                </c:pt>
                <c:pt idx="493">
                  <c:v>0.51361867704280151</c:v>
                </c:pt>
                <c:pt idx="494">
                  <c:v>0.51361867704280151</c:v>
                </c:pt>
                <c:pt idx="495">
                  <c:v>0.51361867704280151</c:v>
                </c:pt>
                <c:pt idx="496">
                  <c:v>0.51361867704280151</c:v>
                </c:pt>
                <c:pt idx="497">
                  <c:v>0.51361867704280151</c:v>
                </c:pt>
                <c:pt idx="498">
                  <c:v>0.51361867704280151</c:v>
                </c:pt>
                <c:pt idx="499">
                  <c:v>0.51361867704280151</c:v>
                </c:pt>
                <c:pt idx="500">
                  <c:v>0.51361867704280151</c:v>
                </c:pt>
                <c:pt idx="501">
                  <c:v>0.51361867704280151</c:v>
                </c:pt>
                <c:pt idx="502">
                  <c:v>0.48638132295719844</c:v>
                </c:pt>
                <c:pt idx="503">
                  <c:v>0.48638132295719844</c:v>
                </c:pt>
                <c:pt idx="504">
                  <c:v>0.48638132295719844</c:v>
                </c:pt>
                <c:pt idx="505">
                  <c:v>0.48638132295719844</c:v>
                </c:pt>
                <c:pt idx="506">
                  <c:v>0.48638132295719844</c:v>
                </c:pt>
                <c:pt idx="507">
                  <c:v>0.48638132295719844</c:v>
                </c:pt>
                <c:pt idx="508">
                  <c:v>0.48638132295719844</c:v>
                </c:pt>
                <c:pt idx="509">
                  <c:v>0.48638132295719844</c:v>
                </c:pt>
                <c:pt idx="510">
                  <c:v>0.48638132295719844</c:v>
                </c:pt>
                <c:pt idx="511">
                  <c:v>0.48638132295719844</c:v>
                </c:pt>
                <c:pt idx="512">
                  <c:v>0.48638132295719844</c:v>
                </c:pt>
                <c:pt idx="513">
                  <c:v>0.48638132295719844</c:v>
                </c:pt>
                <c:pt idx="514">
                  <c:v>0.48638132295719844</c:v>
                </c:pt>
                <c:pt idx="515">
                  <c:v>0.49805447470817121</c:v>
                </c:pt>
                <c:pt idx="516">
                  <c:v>0.49805447470817121</c:v>
                </c:pt>
                <c:pt idx="517">
                  <c:v>0.49805447470817121</c:v>
                </c:pt>
                <c:pt idx="518">
                  <c:v>0.49805447470817121</c:v>
                </c:pt>
                <c:pt idx="519">
                  <c:v>0.49805447470817121</c:v>
                </c:pt>
                <c:pt idx="520">
                  <c:v>0.49805447470817121</c:v>
                </c:pt>
                <c:pt idx="521">
                  <c:v>0.49805447470817121</c:v>
                </c:pt>
                <c:pt idx="522">
                  <c:v>0.49805447470817121</c:v>
                </c:pt>
                <c:pt idx="523">
                  <c:v>0.49805447470817121</c:v>
                </c:pt>
                <c:pt idx="524">
                  <c:v>0.49805447470817121</c:v>
                </c:pt>
                <c:pt idx="525">
                  <c:v>0.49805447470817121</c:v>
                </c:pt>
                <c:pt idx="526">
                  <c:v>0.49805447470817121</c:v>
                </c:pt>
                <c:pt idx="527">
                  <c:v>0.49805447470817121</c:v>
                </c:pt>
                <c:pt idx="528">
                  <c:v>0.49805447470817121</c:v>
                </c:pt>
                <c:pt idx="529">
                  <c:v>0.49805447470817121</c:v>
                </c:pt>
                <c:pt idx="530">
                  <c:v>0.49805447470817121</c:v>
                </c:pt>
                <c:pt idx="531">
                  <c:v>0.49805447470817121</c:v>
                </c:pt>
                <c:pt idx="532">
                  <c:v>0.49805447470817121</c:v>
                </c:pt>
                <c:pt idx="533">
                  <c:v>0.49805447470817121</c:v>
                </c:pt>
                <c:pt idx="534">
                  <c:v>0.49805447470817121</c:v>
                </c:pt>
                <c:pt idx="535">
                  <c:v>0.49805447470817121</c:v>
                </c:pt>
                <c:pt idx="536">
                  <c:v>0.49805447470817121</c:v>
                </c:pt>
                <c:pt idx="537">
                  <c:v>0.49805447470817121</c:v>
                </c:pt>
                <c:pt idx="538">
                  <c:v>0.49805447470817121</c:v>
                </c:pt>
                <c:pt idx="539">
                  <c:v>0.49805447470817121</c:v>
                </c:pt>
                <c:pt idx="540">
                  <c:v>0.49805447470817121</c:v>
                </c:pt>
                <c:pt idx="541">
                  <c:v>0.49805447470817121</c:v>
                </c:pt>
                <c:pt idx="542">
                  <c:v>0.49805447470817121</c:v>
                </c:pt>
                <c:pt idx="543">
                  <c:v>0.49805447470817121</c:v>
                </c:pt>
                <c:pt idx="544">
                  <c:v>0.49805447470817121</c:v>
                </c:pt>
                <c:pt idx="545">
                  <c:v>0.49805447470817121</c:v>
                </c:pt>
                <c:pt idx="546">
                  <c:v>0.49805447470817121</c:v>
                </c:pt>
                <c:pt idx="547">
                  <c:v>0.49805447470817121</c:v>
                </c:pt>
                <c:pt idx="548">
                  <c:v>0.49805447470817121</c:v>
                </c:pt>
                <c:pt idx="549">
                  <c:v>0.49805447470817121</c:v>
                </c:pt>
                <c:pt idx="550">
                  <c:v>0.49805447470817121</c:v>
                </c:pt>
                <c:pt idx="551">
                  <c:v>0.49805447470817121</c:v>
                </c:pt>
                <c:pt idx="552">
                  <c:v>0.49805447470817121</c:v>
                </c:pt>
                <c:pt idx="553">
                  <c:v>0.49805447470817121</c:v>
                </c:pt>
                <c:pt idx="554">
                  <c:v>0.49805447470817121</c:v>
                </c:pt>
                <c:pt idx="555">
                  <c:v>0.49805447470817121</c:v>
                </c:pt>
                <c:pt idx="556">
                  <c:v>0.49805447470817121</c:v>
                </c:pt>
                <c:pt idx="557">
                  <c:v>0.76264591439688711</c:v>
                </c:pt>
                <c:pt idx="558">
                  <c:v>0.52140077821011677</c:v>
                </c:pt>
                <c:pt idx="559">
                  <c:v>0.52140077821011677</c:v>
                </c:pt>
                <c:pt idx="560">
                  <c:v>0.52140077821011677</c:v>
                </c:pt>
                <c:pt idx="561">
                  <c:v>0.52140077821011677</c:v>
                </c:pt>
                <c:pt idx="562">
                  <c:v>0.52140077821011677</c:v>
                </c:pt>
                <c:pt idx="563">
                  <c:v>0.52140077821011677</c:v>
                </c:pt>
                <c:pt idx="564">
                  <c:v>0.52140077821011677</c:v>
                </c:pt>
                <c:pt idx="565">
                  <c:v>0.52140077821011677</c:v>
                </c:pt>
                <c:pt idx="566">
                  <c:v>0.52140077821011677</c:v>
                </c:pt>
                <c:pt idx="567">
                  <c:v>0.52140077821011677</c:v>
                </c:pt>
                <c:pt idx="568">
                  <c:v>0.52140077821011677</c:v>
                </c:pt>
                <c:pt idx="569">
                  <c:v>0.52140077821011677</c:v>
                </c:pt>
                <c:pt idx="570">
                  <c:v>0.52140077821011677</c:v>
                </c:pt>
                <c:pt idx="571">
                  <c:v>0.52140077821011677</c:v>
                </c:pt>
                <c:pt idx="572">
                  <c:v>0.52140077821011677</c:v>
                </c:pt>
                <c:pt idx="573">
                  <c:v>0.52140077821011677</c:v>
                </c:pt>
                <c:pt idx="574">
                  <c:v>0.52140077821011677</c:v>
                </c:pt>
                <c:pt idx="575">
                  <c:v>0.52140077821011677</c:v>
                </c:pt>
                <c:pt idx="576">
                  <c:v>0.52140077821011677</c:v>
                </c:pt>
                <c:pt idx="577">
                  <c:v>0.52140077821011677</c:v>
                </c:pt>
                <c:pt idx="578">
                  <c:v>0.52140077821011677</c:v>
                </c:pt>
                <c:pt idx="579">
                  <c:v>0.52140077821011677</c:v>
                </c:pt>
                <c:pt idx="580">
                  <c:v>0.52140077821011677</c:v>
                </c:pt>
                <c:pt idx="581">
                  <c:v>0.52140077821011677</c:v>
                </c:pt>
                <c:pt idx="582">
                  <c:v>0.52140077821011677</c:v>
                </c:pt>
                <c:pt idx="583">
                  <c:v>0.52140077821011677</c:v>
                </c:pt>
                <c:pt idx="584">
                  <c:v>0.52140077821011677</c:v>
                </c:pt>
                <c:pt idx="585">
                  <c:v>0.52140077821011677</c:v>
                </c:pt>
                <c:pt idx="586">
                  <c:v>0.52140077821011677</c:v>
                </c:pt>
                <c:pt idx="587">
                  <c:v>0.52140077821011677</c:v>
                </c:pt>
                <c:pt idx="588">
                  <c:v>0.52140077821011677</c:v>
                </c:pt>
                <c:pt idx="589">
                  <c:v>0.52140077821011677</c:v>
                </c:pt>
                <c:pt idx="590">
                  <c:v>0.52140077821011677</c:v>
                </c:pt>
                <c:pt idx="591">
                  <c:v>0.52140077821011677</c:v>
                </c:pt>
                <c:pt idx="592">
                  <c:v>0.52140077821011677</c:v>
                </c:pt>
                <c:pt idx="593">
                  <c:v>0.52140077821011677</c:v>
                </c:pt>
                <c:pt idx="594">
                  <c:v>0.52140077821011677</c:v>
                </c:pt>
                <c:pt idx="595">
                  <c:v>0.52140077821011677</c:v>
                </c:pt>
                <c:pt idx="596">
                  <c:v>0.52140077821011677</c:v>
                </c:pt>
                <c:pt idx="597">
                  <c:v>0.52140077821011677</c:v>
                </c:pt>
                <c:pt idx="598">
                  <c:v>0.52140077821011677</c:v>
                </c:pt>
                <c:pt idx="599">
                  <c:v>0.52140077821011677</c:v>
                </c:pt>
                <c:pt idx="600">
                  <c:v>0.52140077821011677</c:v>
                </c:pt>
                <c:pt idx="601">
                  <c:v>0.52140077821011677</c:v>
                </c:pt>
                <c:pt idx="602">
                  <c:v>0.52140077821011677</c:v>
                </c:pt>
                <c:pt idx="603">
                  <c:v>0.52140077821011677</c:v>
                </c:pt>
                <c:pt idx="604">
                  <c:v>0.52140077821011677</c:v>
                </c:pt>
                <c:pt idx="605">
                  <c:v>0.52140077821011677</c:v>
                </c:pt>
                <c:pt idx="606">
                  <c:v>0.52140077821011677</c:v>
                </c:pt>
                <c:pt idx="607">
                  <c:v>0.52140077821011677</c:v>
                </c:pt>
                <c:pt idx="608">
                  <c:v>0.52140077821011677</c:v>
                </c:pt>
                <c:pt idx="609">
                  <c:v>0.52140077821011677</c:v>
                </c:pt>
                <c:pt idx="610">
                  <c:v>0.52140077821011677</c:v>
                </c:pt>
                <c:pt idx="611">
                  <c:v>0.52140077821011677</c:v>
                </c:pt>
                <c:pt idx="612">
                  <c:v>0.52140077821011677</c:v>
                </c:pt>
                <c:pt idx="613">
                  <c:v>0.46303501945525294</c:v>
                </c:pt>
                <c:pt idx="614">
                  <c:v>0.46303501945525294</c:v>
                </c:pt>
                <c:pt idx="615">
                  <c:v>0.46303501945525294</c:v>
                </c:pt>
                <c:pt idx="616">
                  <c:v>0.46303501945525294</c:v>
                </c:pt>
                <c:pt idx="617">
                  <c:v>0.46303501945525294</c:v>
                </c:pt>
                <c:pt idx="618">
                  <c:v>0.46303501945525294</c:v>
                </c:pt>
                <c:pt idx="619">
                  <c:v>0.46303501945525294</c:v>
                </c:pt>
                <c:pt idx="620">
                  <c:v>0.46303501945525294</c:v>
                </c:pt>
                <c:pt idx="621">
                  <c:v>0.46303501945525294</c:v>
                </c:pt>
                <c:pt idx="622">
                  <c:v>0.46303501945525294</c:v>
                </c:pt>
                <c:pt idx="623">
                  <c:v>0.46303501945525294</c:v>
                </c:pt>
                <c:pt idx="624">
                  <c:v>0.46303501945525294</c:v>
                </c:pt>
                <c:pt idx="625">
                  <c:v>0.46303501945525294</c:v>
                </c:pt>
                <c:pt idx="626">
                  <c:v>0.46303501945525294</c:v>
                </c:pt>
                <c:pt idx="627">
                  <c:v>0.46303501945525294</c:v>
                </c:pt>
                <c:pt idx="628">
                  <c:v>0.46303501945525294</c:v>
                </c:pt>
                <c:pt idx="629">
                  <c:v>0.46303501945525294</c:v>
                </c:pt>
                <c:pt idx="630">
                  <c:v>0.46303501945525294</c:v>
                </c:pt>
                <c:pt idx="631">
                  <c:v>0.46303501945525294</c:v>
                </c:pt>
                <c:pt idx="632">
                  <c:v>0.46303501945525294</c:v>
                </c:pt>
                <c:pt idx="633">
                  <c:v>0.46303501945525294</c:v>
                </c:pt>
                <c:pt idx="634">
                  <c:v>0.46303501945525294</c:v>
                </c:pt>
                <c:pt idx="635">
                  <c:v>0.46303501945525294</c:v>
                </c:pt>
                <c:pt idx="636">
                  <c:v>0.46303501945525294</c:v>
                </c:pt>
                <c:pt idx="637">
                  <c:v>0.46303501945525294</c:v>
                </c:pt>
                <c:pt idx="638">
                  <c:v>0.46303501945525294</c:v>
                </c:pt>
                <c:pt idx="639">
                  <c:v>0.42412451361867703</c:v>
                </c:pt>
                <c:pt idx="640">
                  <c:v>0.42412451361867703</c:v>
                </c:pt>
                <c:pt idx="641">
                  <c:v>0.42412451361867703</c:v>
                </c:pt>
                <c:pt idx="642">
                  <c:v>0.42412451361867703</c:v>
                </c:pt>
                <c:pt idx="643">
                  <c:v>0.42412451361867703</c:v>
                </c:pt>
                <c:pt idx="644">
                  <c:v>0.42412451361867703</c:v>
                </c:pt>
                <c:pt idx="645">
                  <c:v>0.42412451361867703</c:v>
                </c:pt>
                <c:pt idx="646">
                  <c:v>0.42412451361867703</c:v>
                </c:pt>
                <c:pt idx="647">
                  <c:v>0.42412451361867703</c:v>
                </c:pt>
                <c:pt idx="648">
                  <c:v>0.42412451361867703</c:v>
                </c:pt>
                <c:pt idx="649">
                  <c:v>0.42412451361867703</c:v>
                </c:pt>
                <c:pt idx="650">
                  <c:v>0.42412451361867703</c:v>
                </c:pt>
                <c:pt idx="651">
                  <c:v>0.42412451361867703</c:v>
                </c:pt>
                <c:pt idx="652">
                  <c:v>0.42412451361867703</c:v>
                </c:pt>
                <c:pt idx="653">
                  <c:v>0.42412451361867703</c:v>
                </c:pt>
                <c:pt idx="654">
                  <c:v>0.42412451361867703</c:v>
                </c:pt>
                <c:pt idx="655">
                  <c:v>0.42412451361867703</c:v>
                </c:pt>
                <c:pt idx="656">
                  <c:v>0.42412451361867703</c:v>
                </c:pt>
                <c:pt idx="657">
                  <c:v>0.42412451361867703</c:v>
                </c:pt>
              </c:numCache>
            </c:numRef>
          </c:val>
          <c:smooth val="0"/>
          <c:extLst>
            <c:ext xmlns:c16="http://schemas.microsoft.com/office/drawing/2014/chart" uri="{C3380CC4-5D6E-409C-BE32-E72D297353CC}">
              <c16:uniqueId val="{00000000-EF30-4FAF-9476-7034947F3667}"/>
            </c:ext>
          </c:extLst>
        </c:ser>
        <c:ser>
          <c:idx val="1"/>
          <c:order val="1"/>
          <c:tx>
            <c:v>Предикције мреже</c:v>
          </c:tx>
          <c:spPr>
            <a:ln w="28575" cap="rnd">
              <a:solidFill>
                <a:schemeClr val="accent2"/>
              </a:solidFill>
              <a:round/>
            </a:ln>
            <a:effectLst/>
          </c:spPr>
          <c:marker>
            <c:symbol val="none"/>
          </c:marker>
          <c:val>
            <c:numRef>
              <c:f>Sheet1!$Z$1:$Z$658</c:f>
              <c:numCache>
                <c:formatCode>General</c:formatCode>
                <c:ptCount val="658"/>
                <c:pt idx="0">
                  <c:v>0.56297933542918799</c:v>
                </c:pt>
                <c:pt idx="1">
                  <c:v>0.56437540930985897</c:v>
                </c:pt>
                <c:pt idx="2">
                  <c:v>0.54899455138909103</c:v>
                </c:pt>
                <c:pt idx="3">
                  <c:v>0.56267921098482399</c:v>
                </c:pt>
                <c:pt idx="4">
                  <c:v>0.57197117147354304</c:v>
                </c:pt>
                <c:pt idx="5">
                  <c:v>0.573649730473759</c:v>
                </c:pt>
                <c:pt idx="6">
                  <c:v>0.56084532650895402</c:v>
                </c:pt>
                <c:pt idx="7">
                  <c:v>0.56311790713544696</c:v>
                </c:pt>
                <c:pt idx="8">
                  <c:v>0.57708481738026296</c:v>
                </c:pt>
                <c:pt idx="9">
                  <c:v>0.58399603506843201</c:v>
                </c:pt>
                <c:pt idx="10">
                  <c:v>0.58487163738871395</c:v>
                </c:pt>
                <c:pt idx="11">
                  <c:v>0.58720934174810102</c:v>
                </c:pt>
                <c:pt idx="12">
                  <c:v>0.58911145484802696</c:v>
                </c:pt>
                <c:pt idx="13">
                  <c:v>0.59138307806483303</c:v>
                </c:pt>
                <c:pt idx="14">
                  <c:v>0.59070933145314597</c:v>
                </c:pt>
                <c:pt idx="15">
                  <c:v>0.58859598113324296</c:v>
                </c:pt>
                <c:pt idx="16">
                  <c:v>0.58748238805100605</c:v>
                </c:pt>
                <c:pt idx="17">
                  <c:v>0.590845195246542</c:v>
                </c:pt>
                <c:pt idx="18">
                  <c:v>0.59160228678775095</c:v>
                </c:pt>
                <c:pt idx="19">
                  <c:v>0.59143801775216498</c:v>
                </c:pt>
                <c:pt idx="20">
                  <c:v>0.33361377474878401</c:v>
                </c:pt>
                <c:pt idx="21">
                  <c:v>0.33594806021361201</c:v>
                </c:pt>
                <c:pt idx="22">
                  <c:v>0.33234307142352099</c:v>
                </c:pt>
                <c:pt idx="23">
                  <c:v>0.32915455547597799</c:v>
                </c:pt>
                <c:pt idx="24">
                  <c:v>0.32455112876256198</c:v>
                </c:pt>
                <c:pt idx="25">
                  <c:v>0.324166093235915</c:v>
                </c:pt>
                <c:pt idx="26">
                  <c:v>0.32556998269249798</c:v>
                </c:pt>
                <c:pt idx="27">
                  <c:v>0.325270915489074</c:v>
                </c:pt>
                <c:pt idx="28">
                  <c:v>0.58508187306739001</c:v>
                </c:pt>
                <c:pt idx="29">
                  <c:v>0.58538741759823398</c:v>
                </c:pt>
                <c:pt idx="30">
                  <c:v>0.58609039094711102</c:v>
                </c:pt>
                <c:pt idx="31">
                  <c:v>0.58540214255516299</c:v>
                </c:pt>
                <c:pt idx="32">
                  <c:v>0.58503096935207699</c:v>
                </c:pt>
                <c:pt idx="33">
                  <c:v>0.57993829894193105</c:v>
                </c:pt>
                <c:pt idx="34">
                  <c:v>0.57929255122927703</c:v>
                </c:pt>
                <c:pt idx="35">
                  <c:v>0.57824559433119704</c:v>
                </c:pt>
                <c:pt idx="36">
                  <c:v>0.57913013168982996</c:v>
                </c:pt>
                <c:pt idx="37">
                  <c:v>0.57883520582550296</c:v>
                </c:pt>
                <c:pt idx="38">
                  <c:v>0.57969472893527796</c:v>
                </c:pt>
                <c:pt idx="39">
                  <c:v>0.57985936351503398</c:v>
                </c:pt>
                <c:pt idx="40">
                  <c:v>0.579172877688093</c:v>
                </c:pt>
                <c:pt idx="41">
                  <c:v>0.58031810304959097</c:v>
                </c:pt>
                <c:pt idx="42">
                  <c:v>0.58137020979876797</c:v>
                </c:pt>
                <c:pt idx="43">
                  <c:v>0.57932283226324099</c:v>
                </c:pt>
                <c:pt idx="44">
                  <c:v>0.57938598799603802</c:v>
                </c:pt>
                <c:pt idx="45">
                  <c:v>0.58041001218808397</c:v>
                </c:pt>
                <c:pt idx="46">
                  <c:v>0.58120991623983997</c:v>
                </c:pt>
                <c:pt idx="47">
                  <c:v>0.580493009777168</c:v>
                </c:pt>
                <c:pt idx="48">
                  <c:v>0.43598994978343197</c:v>
                </c:pt>
                <c:pt idx="49">
                  <c:v>0.43946083668125202</c:v>
                </c:pt>
                <c:pt idx="50">
                  <c:v>0.44268801718206602</c:v>
                </c:pt>
                <c:pt idx="51">
                  <c:v>0.44648813015174299</c:v>
                </c:pt>
                <c:pt idx="52">
                  <c:v>0.445545437714718</c:v>
                </c:pt>
                <c:pt idx="53">
                  <c:v>0.45419807614405999</c:v>
                </c:pt>
                <c:pt idx="54">
                  <c:v>0.44674439791655901</c:v>
                </c:pt>
                <c:pt idx="55">
                  <c:v>0.44486737222161299</c:v>
                </c:pt>
                <c:pt idx="56">
                  <c:v>0.44192606295853198</c:v>
                </c:pt>
                <c:pt idx="57">
                  <c:v>0.44008514208377503</c:v>
                </c:pt>
                <c:pt idx="58">
                  <c:v>0.44328739919235</c:v>
                </c:pt>
                <c:pt idx="59">
                  <c:v>0.44020256437315097</c:v>
                </c:pt>
                <c:pt idx="60">
                  <c:v>0.43909329592075802</c:v>
                </c:pt>
                <c:pt idx="61">
                  <c:v>0.43796944897514201</c:v>
                </c:pt>
                <c:pt idx="62">
                  <c:v>0.43622030350498803</c:v>
                </c:pt>
                <c:pt idx="63">
                  <c:v>0.43569415235590803</c:v>
                </c:pt>
                <c:pt idx="64">
                  <c:v>0.43786954756510199</c:v>
                </c:pt>
                <c:pt idx="65">
                  <c:v>0.43750203982464497</c:v>
                </c:pt>
                <c:pt idx="66">
                  <c:v>0.438996325842618</c:v>
                </c:pt>
                <c:pt idx="67">
                  <c:v>0.41181213825639001</c:v>
                </c:pt>
                <c:pt idx="68">
                  <c:v>0.43674796863675303</c:v>
                </c:pt>
                <c:pt idx="69">
                  <c:v>0.52801567515346504</c:v>
                </c:pt>
                <c:pt idx="70">
                  <c:v>0.53102309028654404</c:v>
                </c:pt>
                <c:pt idx="71">
                  <c:v>0.54242955498760603</c:v>
                </c:pt>
                <c:pt idx="72">
                  <c:v>0.53700194984338701</c:v>
                </c:pt>
                <c:pt idx="73">
                  <c:v>0.53805533863139698</c:v>
                </c:pt>
                <c:pt idx="74">
                  <c:v>0.54037766721409897</c:v>
                </c:pt>
                <c:pt idx="75">
                  <c:v>0.54219468721641195</c:v>
                </c:pt>
                <c:pt idx="76">
                  <c:v>0.53951498779481899</c:v>
                </c:pt>
                <c:pt idx="77">
                  <c:v>0.54363231504380405</c:v>
                </c:pt>
                <c:pt idx="78">
                  <c:v>0.55106730773741897</c:v>
                </c:pt>
                <c:pt idx="79">
                  <c:v>0.54175328879267004</c:v>
                </c:pt>
                <c:pt idx="80">
                  <c:v>0.534505986618386</c:v>
                </c:pt>
                <c:pt idx="81">
                  <c:v>0.53162685518075803</c:v>
                </c:pt>
                <c:pt idx="82">
                  <c:v>0.51633500264354404</c:v>
                </c:pt>
                <c:pt idx="83">
                  <c:v>0.51378907424872</c:v>
                </c:pt>
                <c:pt idx="84">
                  <c:v>0.51855386123859903</c:v>
                </c:pt>
                <c:pt idx="85">
                  <c:v>0.51317325252351098</c:v>
                </c:pt>
                <c:pt idx="86">
                  <c:v>0.51044181612389095</c:v>
                </c:pt>
                <c:pt idx="87">
                  <c:v>0.50531808423841296</c:v>
                </c:pt>
                <c:pt idx="88">
                  <c:v>0.50591268310927495</c:v>
                </c:pt>
                <c:pt idx="89">
                  <c:v>0.57637902278354902</c:v>
                </c:pt>
                <c:pt idx="90">
                  <c:v>0.57738536630479398</c:v>
                </c:pt>
                <c:pt idx="91">
                  <c:v>0.57412685157974497</c:v>
                </c:pt>
                <c:pt idx="92">
                  <c:v>0.57366245860062204</c:v>
                </c:pt>
                <c:pt idx="93">
                  <c:v>0.57171209461293104</c:v>
                </c:pt>
                <c:pt idx="94">
                  <c:v>0.56686079421378299</c:v>
                </c:pt>
                <c:pt idx="95">
                  <c:v>0.56802860208930195</c:v>
                </c:pt>
                <c:pt idx="96">
                  <c:v>0.56865709931601305</c:v>
                </c:pt>
                <c:pt idx="97">
                  <c:v>0.56927105035311498</c:v>
                </c:pt>
                <c:pt idx="98">
                  <c:v>0.56592442059947601</c:v>
                </c:pt>
                <c:pt idx="99">
                  <c:v>0.56043139358768002</c:v>
                </c:pt>
                <c:pt idx="100">
                  <c:v>0.55970266608608599</c:v>
                </c:pt>
                <c:pt idx="101">
                  <c:v>0.56784754724514697</c:v>
                </c:pt>
                <c:pt idx="102">
                  <c:v>0.569280110030569</c:v>
                </c:pt>
                <c:pt idx="103">
                  <c:v>0.57047335662154397</c:v>
                </c:pt>
                <c:pt idx="104">
                  <c:v>0.57105251857332195</c:v>
                </c:pt>
                <c:pt idx="105">
                  <c:v>0.57052493244663305</c:v>
                </c:pt>
                <c:pt idx="106">
                  <c:v>0.57212563678968598</c:v>
                </c:pt>
                <c:pt idx="107">
                  <c:v>0.57343442900036901</c:v>
                </c:pt>
                <c:pt idx="108">
                  <c:v>0.57360400258786204</c:v>
                </c:pt>
                <c:pt idx="109">
                  <c:v>0.57097954626658098</c:v>
                </c:pt>
                <c:pt idx="110">
                  <c:v>0.569528559642829</c:v>
                </c:pt>
                <c:pt idx="111">
                  <c:v>0.56675069143192303</c:v>
                </c:pt>
                <c:pt idx="112">
                  <c:v>0.57537557112358895</c:v>
                </c:pt>
                <c:pt idx="113">
                  <c:v>0.57517214579018405</c:v>
                </c:pt>
                <c:pt idx="114">
                  <c:v>0.57650993124064698</c:v>
                </c:pt>
                <c:pt idx="115">
                  <c:v>0.576882770235566</c:v>
                </c:pt>
                <c:pt idx="116">
                  <c:v>0.57717201905202697</c:v>
                </c:pt>
                <c:pt idx="117">
                  <c:v>0.57657546898502199</c:v>
                </c:pt>
                <c:pt idx="118">
                  <c:v>0.57646372587570804</c:v>
                </c:pt>
                <c:pt idx="119">
                  <c:v>0.57927239145347698</c:v>
                </c:pt>
                <c:pt idx="120">
                  <c:v>0.57495181458072797</c:v>
                </c:pt>
                <c:pt idx="121">
                  <c:v>0.55569211378719496</c:v>
                </c:pt>
                <c:pt idx="122">
                  <c:v>0.55062188161330305</c:v>
                </c:pt>
                <c:pt idx="123">
                  <c:v>0.55641324952569005</c:v>
                </c:pt>
                <c:pt idx="124">
                  <c:v>0.54981374046749798</c:v>
                </c:pt>
                <c:pt idx="125">
                  <c:v>0.54182797084935597</c:v>
                </c:pt>
                <c:pt idx="126">
                  <c:v>0.53606284994381403</c:v>
                </c:pt>
                <c:pt idx="127">
                  <c:v>0.56999356510875898</c:v>
                </c:pt>
                <c:pt idx="128">
                  <c:v>0.54495159995631604</c:v>
                </c:pt>
                <c:pt idx="129">
                  <c:v>0.55078392017188305</c:v>
                </c:pt>
                <c:pt idx="130">
                  <c:v>0.54158780686267405</c:v>
                </c:pt>
                <c:pt idx="131">
                  <c:v>0.55030086533502898</c:v>
                </c:pt>
                <c:pt idx="132">
                  <c:v>0.56606423133129402</c:v>
                </c:pt>
                <c:pt idx="133">
                  <c:v>0.56335511334546096</c:v>
                </c:pt>
                <c:pt idx="134">
                  <c:v>0.56520347290821604</c:v>
                </c:pt>
                <c:pt idx="135">
                  <c:v>0.56832691080669995</c:v>
                </c:pt>
                <c:pt idx="136">
                  <c:v>0.59233880426323604</c:v>
                </c:pt>
                <c:pt idx="137">
                  <c:v>0.60486530603767696</c:v>
                </c:pt>
                <c:pt idx="138">
                  <c:v>0.59933977320967102</c:v>
                </c:pt>
                <c:pt idx="139">
                  <c:v>0.60080075249930498</c:v>
                </c:pt>
                <c:pt idx="140">
                  <c:v>0.59853352312924102</c:v>
                </c:pt>
                <c:pt idx="141">
                  <c:v>0.59457754319262301</c:v>
                </c:pt>
                <c:pt idx="142">
                  <c:v>0.59782641915359302</c:v>
                </c:pt>
                <c:pt idx="143">
                  <c:v>0.59687423817877405</c:v>
                </c:pt>
                <c:pt idx="144">
                  <c:v>0.59839545915329395</c:v>
                </c:pt>
                <c:pt idx="145">
                  <c:v>0.58713152503835198</c:v>
                </c:pt>
                <c:pt idx="146">
                  <c:v>0.586639391260945</c:v>
                </c:pt>
                <c:pt idx="147">
                  <c:v>0.59183580242437495</c:v>
                </c:pt>
                <c:pt idx="148">
                  <c:v>0.58595522520212495</c:v>
                </c:pt>
                <c:pt idx="149">
                  <c:v>0.59159754869235703</c:v>
                </c:pt>
                <c:pt idx="150">
                  <c:v>0.59604514078945303</c:v>
                </c:pt>
                <c:pt idx="151">
                  <c:v>0.59931937816564695</c:v>
                </c:pt>
                <c:pt idx="152">
                  <c:v>0.60086519082769496</c:v>
                </c:pt>
                <c:pt idx="153">
                  <c:v>0.60025557339111701</c:v>
                </c:pt>
                <c:pt idx="154">
                  <c:v>0.59776725646893403</c:v>
                </c:pt>
                <c:pt idx="155">
                  <c:v>0.59945193152531395</c:v>
                </c:pt>
                <c:pt idx="156">
                  <c:v>0.60378987385175897</c:v>
                </c:pt>
                <c:pt idx="157">
                  <c:v>0.60798398532101405</c:v>
                </c:pt>
                <c:pt idx="158">
                  <c:v>0.60724345682030101</c:v>
                </c:pt>
                <c:pt idx="159">
                  <c:v>0.60676787811738397</c:v>
                </c:pt>
                <c:pt idx="160">
                  <c:v>0.60586731092421897</c:v>
                </c:pt>
                <c:pt idx="161">
                  <c:v>0.60599926870163401</c:v>
                </c:pt>
                <c:pt idx="162">
                  <c:v>0.60677043593440405</c:v>
                </c:pt>
                <c:pt idx="163">
                  <c:v>0.607650908633102</c:v>
                </c:pt>
                <c:pt idx="164">
                  <c:v>0.60834109388544899</c:v>
                </c:pt>
                <c:pt idx="165">
                  <c:v>0.60660763156236397</c:v>
                </c:pt>
                <c:pt idx="166">
                  <c:v>0.60468693217345704</c:v>
                </c:pt>
                <c:pt idx="167">
                  <c:v>0.60139578068833899</c:v>
                </c:pt>
                <c:pt idx="168">
                  <c:v>0.60021540020915798</c:v>
                </c:pt>
                <c:pt idx="169">
                  <c:v>0.600335305837297</c:v>
                </c:pt>
                <c:pt idx="170">
                  <c:v>0.59930710440705603</c:v>
                </c:pt>
                <c:pt idx="171">
                  <c:v>0.59689248402179595</c:v>
                </c:pt>
                <c:pt idx="172">
                  <c:v>0.59513334915136795</c:v>
                </c:pt>
                <c:pt idx="173">
                  <c:v>0.59491948966860897</c:v>
                </c:pt>
                <c:pt idx="174">
                  <c:v>0.59221189333517998</c:v>
                </c:pt>
                <c:pt idx="175">
                  <c:v>0.593223562167564</c:v>
                </c:pt>
                <c:pt idx="176">
                  <c:v>0.59653044625614304</c:v>
                </c:pt>
                <c:pt idx="177">
                  <c:v>0.59476545736146502</c:v>
                </c:pt>
                <c:pt idx="178">
                  <c:v>0.58363773661708795</c:v>
                </c:pt>
                <c:pt idx="179">
                  <c:v>0.59790679784150902</c:v>
                </c:pt>
                <c:pt idx="180">
                  <c:v>0.60110406903269897</c:v>
                </c:pt>
                <c:pt idx="181">
                  <c:v>0.50165970183236197</c:v>
                </c:pt>
                <c:pt idx="182">
                  <c:v>0.51684954846958198</c:v>
                </c:pt>
                <c:pt idx="183">
                  <c:v>0.53767014865727003</c:v>
                </c:pt>
                <c:pt idx="184">
                  <c:v>0.53739790042087798</c:v>
                </c:pt>
                <c:pt idx="185">
                  <c:v>0.53346684939397004</c:v>
                </c:pt>
                <c:pt idx="186">
                  <c:v>0.53836753191863895</c:v>
                </c:pt>
                <c:pt idx="187">
                  <c:v>0.5363970985541</c:v>
                </c:pt>
                <c:pt idx="188">
                  <c:v>0.53457336431709102</c:v>
                </c:pt>
                <c:pt idx="189">
                  <c:v>0.53010025064157695</c:v>
                </c:pt>
                <c:pt idx="190">
                  <c:v>0.52165835133910499</c:v>
                </c:pt>
                <c:pt idx="191">
                  <c:v>0.51474795614678204</c:v>
                </c:pt>
                <c:pt idx="192">
                  <c:v>0.51679672516959596</c:v>
                </c:pt>
                <c:pt idx="193">
                  <c:v>0.50984410632934596</c:v>
                </c:pt>
                <c:pt idx="194">
                  <c:v>0.50482529787992902</c:v>
                </c:pt>
                <c:pt idx="195">
                  <c:v>0.50624206866344201</c:v>
                </c:pt>
                <c:pt idx="196">
                  <c:v>0.50511279055065395</c:v>
                </c:pt>
                <c:pt idx="197">
                  <c:v>0.49676536522117498</c:v>
                </c:pt>
                <c:pt idx="198">
                  <c:v>0.49474895324427098</c:v>
                </c:pt>
                <c:pt idx="199">
                  <c:v>0.47759476876560403</c:v>
                </c:pt>
                <c:pt idx="200">
                  <c:v>0.46073852005395</c:v>
                </c:pt>
                <c:pt idx="201">
                  <c:v>0.53277508662016004</c:v>
                </c:pt>
                <c:pt idx="202">
                  <c:v>0.56635921940536504</c:v>
                </c:pt>
                <c:pt idx="203">
                  <c:v>0.56838927835414199</c:v>
                </c:pt>
                <c:pt idx="204">
                  <c:v>0.56484345129833702</c:v>
                </c:pt>
                <c:pt idx="205">
                  <c:v>0.55805629075086804</c:v>
                </c:pt>
                <c:pt idx="206">
                  <c:v>0.55637712783546001</c:v>
                </c:pt>
                <c:pt idx="207">
                  <c:v>0.55477803878596399</c:v>
                </c:pt>
                <c:pt idx="208">
                  <c:v>0.556592473036019</c:v>
                </c:pt>
                <c:pt idx="209">
                  <c:v>0.55648406480641299</c:v>
                </c:pt>
                <c:pt idx="210">
                  <c:v>0.55590305317793598</c:v>
                </c:pt>
                <c:pt idx="211">
                  <c:v>0.55550700763610195</c:v>
                </c:pt>
                <c:pt idx="212">
                  <c:v>0.55704094388919401</c:v>
                </c:pt>
                <c:pt idx="213">
                  <c:v>0.55864600280643695</c:v>
                </c:pt>
                <c:pt idx="214">
                  <c:v>0.55922432614398598</c:v>
                </c:pt>
                <c:pt idx="215">
                  <c:v>0.55815252995131803</c:v>
                </c:pt>
                <c:pt idx="216">
                  <c:v>0.55713550493114905</c:v>
                </c:pt>
                <c:pt idx="217">
                  <c:v>0.55573911377165297</c:v>
                </c:pt>
                <c:pt idx="218">
                  <c:v>0.55579710104223301</c:v>
                </c:pt>
                <c:pt idx="219">
                  <c:v>0.55655365197689799</c:v>
                </c:pt>
                <c:pt idx="220">
                  <c:v>0.55870061783783798</c:v>
                </c:pt>
                <c:pt idx="221">
                  <c:v>0.56016139871447901</c:v>
                </c:pt>
                <c:pt idx="222">
                  <c:v>0.55941107955424296</c:v>
                </c:pt>
                <c:pt idx="223">
                  <c:v>0.55897594178829502</c:v>
                </c:pt>
                <c:pt idx="224">
                  <c:v>0.55874837007074696</c:v>
                </c:pt>
                <c:pt idx="225">
                  <c:v>0.55871785433508803</c:v>
                </c:pt>
                <c:pt idx="226">
                  <c:v>0.55803518830043797</c:v>
                </c:pt>
                <c:pt idx="227">
                  <c:v>0.55756918972520897</c:v>
                </c:pt>
                <c:pt idx="228">
                  <c:v>0.55583308686188504</c:v>
                </c:pt>
                <c:pt idx="229">
                  <c:v>0.55567049453572104</c:v>
                </c:pt>
                <c:pt idx="230">
                  <c:v>0.55684905926616202</c:v>
                </c:pt>
                <c:pt idx="231">
                  <c:v>0.55760420674394195</c:v>
                </c:pt>
                <c:pt idx="232">
                  <c:v>0.56154696444225405</c:v>
                </c:pt>
                <c:pt idx="233">
                  <c:v>0.55656566538407903</c:v>
                </c:pt>
                <c:pt idx="234">
                  <c:v>0.55315648907660697</c:v>
                </c:pt>
                <c:pt idx="235">
                  <c:v>0.55009480280221401</c:v>
                </c:pt>
                <c:pt idx="236">
                  <c:v>0.54771817103810005</c:v>
                </c:pt>
                <c:pt idx="237">
                  <c:v>0.55778529816911604</c:v>
                </c:pt>
                <c:pt idx="238">
                  <c:v>0.56089080617783704</c:v>
                </c:pt>
                <c:pt idx="239">
                  <c:v>0.56096253782660099</c:v>
                </c:pt>
                <c:pt idx="240">
                  <c:v>0.54917040073586798</c:v>
                </c:pt>
                <c:pt idx="241">
                  <c:v>0.53999529318666495</c:v>
                </c:pt>
                <c:pt idx="242">
                  <c:v>0.53270266122638199</c:v>
                </c:pt>
                <c:pt idx="243">
                  <c:v>0.55364331730878502</c:v>
                </c:pt>
                <c:pt idx="244">
                  <c:v>0.55720130509966204</c:v>
                </c:pt>
                <c:pt idx="245">
                  <c:v>0.567315455456194</c:v>
                </c:pt>
                <c:pt idx="246">
                  <c:v>0.57335723794912097</c:v>
                </c:pt>
                <c:pt idx="247">
                  <c:v>0.57723560881395497</c:v>
                </c:pt>
                <c:pt idx="248">
                  <c:v>0.57507162980872895</c:v>
                </c:pt>
                <c:pt idx="249">
                  <c:v>0.56063571119057198</c:v>
                </c:pt>
                <c:pt idx="250">
                  <c:v>0.56056551046426295</c:v>
                </c:pt>
                <c:pt idx="251">
                  <c:v>0.56192253499498301</c:v>
                </c:pt>
                <c:pt idx="252">
                  <c:v>0.55612454458273097</c:v>
                </c:pt>
                <c:pt idx="253">
                  <c:v>0.56008139261394896</c:v>
                </c:pt>
                <c:pt idx="254">
                  <c:v>0.55345047765376199</c:v>
                </c:pt>
                <c:pt idx="255">
                  <c:v>0.55212347695618702</c:v>
                </c:pt>
                <c:pt idx="256">
                  <c:v>0.55315661837424501</c:v>
                </c:pt>
                <c:pt idx="257">
                  <c:v>0.55176186771387703</c:v>
                </c:pt>
                <c:pt idx="258">
                  <c:v>0.53728479316187105</c:v>
                </c:pt>
                <c:pt idx="259">
                  <c:v>0.53632581676675894</c:v>
                </c:pt>
                <c:pt idx="260">
                  <c:v>0.53709233661483902</c:v>
                </c:pt>
                <c:pt idx="261">
                  <c:v>0.53994200008170001</c:v>
                </c:pt>
                <c:pt idx="262">
                  <c:v>0.539076604913857</c:v>
                </c:pt>
                <c:pt idx="263">
                  <c:v>0.54012799063174999</c:v>
                </c:pt>
                <c:pt idx="264">
                  <c:v>0.539736301797891</c:v>
                </c:pt>
                <c:pt idx="265">
                  <c:v>0.53994717327726205</c:v>
                </c:pt>
                <c:pt idx="266">
                  <c:v>0.53876372972101905</c:v>
                </c:pt>
                <c:pt idx="267">
                  <c:v>0.53818311705523902</c:v>
                </c:pt>
                <c:pt idx="268">
                  <c:v>0.53766104275853699</c:v>
                </c:pt>
                <c:pt idx="269">
                  <c:v>0.53738890581396503</c:v>
                </c:pt>
                <c:pt idx="270">
                  <c:v>0.53719736607836699</c:v>
                </c:pt>
                <c:pt idx="271">
                  <c:v>0.53679514875581102</c:v>
                </c:pt>
                <c:pt idx="272">
                  <c:v>0.53596959598006599</c:v>
                </c:pt>
                <c:pt idx="273">
                  <c:v>0.535345717914258</c:v>
                </c:pt>
                <c:pt idx="274">
                  <c:v>0.53537697272899298</c:v>
                </c:pt>
                <c:pt idx="275">
                  <c:v>0.53497111441912504</c:v>
                </c:pt>
                <c:pt idx="276">
                  <c:v>0.53474385472615904</c:v>
                </c:pt>
                <c:pt idx="277">
                  <c:v>0.53493867633037995</c:v>
                </c:pt>
                <c:pt idx="278">
                  <c:v>0.53486790974202603</c:v>
                </c:pt>
                <c:pt idx="279">
                  <c:v>0.53481759133722595</c:v>
                </c:pt>
                <c:pt idx="280">
                  <c:v>0.532909787250192</c:v>
                </c:pt>
                <c:pt idx="281">
                  <c:v>0.53189128023462995</c:v>
                </c:pt>
                <c:pt idx="282">
                  <c:v>0.53338083679037596</c:v>
                </c:pt>
                <c:pt idx="283">
                  <c:v>0.53767188242352404</c:v>
                </c:pt>
                <c:pt idx="284">
                  <c:v>0.54105701812012996</c:v>
                </c:pt>
                <c:pt idx="285">
                  <c:v>0.53916783018425396</c:v>
                </c:pt>
                <c:pt idx="286">
                  <c:v>0.53907001900587304</c:v>
                </c:pt>
                <c:pt idx="287">
                  <c:v>0.55695575553195398</c:v>
                </c:pt>
                <c:pt idx="288">
                  <c:v>0.56440030286439702</c:v>
                </c:pt>
                <c:pt idx="289">
                  <c:v>0.56744689472074605</c:v>
                </c:pt>
                <c:pt idx="290">
                  <c:v>0.565461675332953</c:v>
                </c:pt>
                <c:pt idx="291">
                  <c:v>0.56551999948870302</c:v>
                </c:pt>
                <c:pt idx="292">
                  <c:v>0.553570054568151</c:v>
                </c:pt>
                <c:pt idx="293">
                  <c:v>0.55327773594109397</c:v>
                </c:pt>
                <c:pt idx="294">
                  <c:v>0.55315210873804599</c:v>
                </c:pt>
                <c:pt idx="295">
                  <c:v>0.55307192154418605</c:v>
                </c:pt>
                <c:pt idx="296">
                  <c:v>0.552810448575769</c:v>
                </c:pt>
                <c:pt idx="297">
                  <c:v>0.55291107890484803</c:v>
                </c:pt>
                <c:pt idx="298">
                  <c:v>0.55337369986392004</c:v>
                </c:pt>
                <c:pt idx="299">
                  <c:v>0.55348711197653699</c:v>
                </c:pt>
                <c:pt idx="300">
                  <c:v>0.55351724394692903</c:v>
                </c:pt>
                <c:pt idx="301">
                  <c:v>0.553243445067646</c:v>
                </c:pt>
                <c:pt idx="302">
                  <c:v>0.55332392814505305</c:v>
                </c:pt>
                <c:pt idx="303">
                  <c:v>0.55307074621395202</c:v>
                </c:pt>
                <c:pt idx="304">
                  <c:v>0.55263071216116</c:v>
                </c:pt>
                <c:pt idx="305">
                  <c:v>0.55212672701117105</c:v>
                </c:pt>
                <c:pt idx="306">
                  <c:v>0.55230219817545201</c:v>
                </c:pt>
                <c:pt idx="307">
                  <c:v>0.55252928651731603</c:v>
                </c:pt>
                <c:pt idx="308">
                  <c:v>0.55300867276781795</c:v>
                </c:pt>
                <c:pt idx="309">
                  <c:v>0.55283719979217705</c:v>
                </c:pt>
                <c:pt idx="310">
                  <c:v>0.55264460727033304</c:v>
                </c:pt>
                <c:pt idx="311">
                  <c:v>0.55279018663441504</c:v>
                </c:pt>
                <c:pt idx="312">
                  <c:v>0.55257551007701999</c:v>
                </c:pt>
                <c:pt idx="313">
                  <c:v>0.55234974609158405</c:v>
                </c:pt>
                <c:pt idx="314">
                  <c:v>0.55221177946117805</c:v>
                </c:pt>
                <c:pt idx="315">
                  <c:v>0.55191605231552499</c:v>
                </c:pt>
                <c:pt idx="316">
                  <c:v>0.55216539911809603</c:v>
                </c:pt>
                <c:pt idx="317">
                  <c:v>0.55224773167444097</c:v>
                </c:pt>
                <c:pt idx="318">
                  <c:v>0.55264915239883305</c:v>
                </c:pt>
                <c:pt idx="319">
                  <c:v>0.55281075026174398</c:v>
                </c:pt>
                <c:pt idx="320">
                  <c:v>0.55286128727728101</c:v>
                </c:pt>
                <c:pt idx="321">
                  <c:v>0.55303145210462301</c:v>
                </c:pt>
                <c:pt idx="322">
                  <c:v>0.55302388437449201</c:v>
                </c:pt>
                <c:pt idx="323">
                  <c:v>0.55300150867184095</c:v>
                </c:pt>
                <c:pt idx="324">
                  <c:v>0.552988323868846</c:v>
                </c:pt>
                <c:pt idx="325">
                  <c:v>0.55324147042660798</c:v>
                </c:pt>
                <c:pt idx="326">
                  <c:v>0.55550050022199304</c:v>
                </c:pt>
                <c:pt idx="327">
                  <c:v>0.55901171004455497</c:v>
                </c:pt>
                <c:pt idx="328">
                  <c:v>0.52798347567946802</c:v>
                </c:pt>
                <c:pt idx="329">
                  <c:v>0.52211721351390705</c:v>
                </c:pt>
                <c:pt idx="330">
                  <c:v>0.51918427147061097</c:v>
                </c:pt>
                <c:pt idx="331">
                  <c:v>0.52113439568845199</c:v>
                </c:pt>
                <c:pt idx="332">
                  <c:v>0.523403373019526</c:v>
                </c:pt>
                <c:pt idx="333">
                  <c:v>0.53424237563879395</c:v>
                </c:pt>
                <c:pt idx="334">
                  <c:v>0.53879537633276897</c:v>
                </c:pt>
                <c:pt idx="335">
                  <c:v>0.54013653081661595</c:v>
                </c:pt>
                <c:pt idx="336">
                  <c:v>0.54108316961541703</c:v>
                </c:pt>
                <c:pt idx="337">
                  <c:v>0.53357005313948402</c:v>
                </c:pt>
                <c:pt idx="338">
                  <c:v>0.53283191098086502</c:v>
                </c:pt>
                <c:pt idx="339">
                  <c:v>0.53115612203840401</c:v>
                </c:pt>
                <c:pt idx="340">
                  <c:v>0.53515738446043304</c:v>
                </c:pt>
                <c:pt idx="341">
                  <c:v>0.54435934329005697</c:v>
                </c:pt>
                <c:pt idx="342">
                  <c:v>0.53746815034029805</c:v>
                </c:pt>
                <c:pt idx="343">
                  <c:v>0.53655371632623305</c:v>
                </c:pt>
                <c:pt idx="344">
                  <c:v>0.53100264864109803</c:v>
                </c:pt>
                <c:pt idx="345">
                  <c:v>0.52091914021268504</c:v>
                </c:pt>
                <c:pt idx="346">
                  <c:v>0.52856867182512401</c:v>
                </c:pt>
                <c:pt idx="347">
                  <c:v>0.53775052956958003</c:v>
                </c:pt>
                <c:pt idx="348">
                  <c:v>0.54686632211766095</c:v>
                </c:pt>
                <c:pt idx="349">
                  <c:v>0.54279180508816705</c:v>
                </c:pt>
                <c:pt idx="350">
                  <c:v>0.54354128641677402</c:v>
                </c:pt>
                <c:pt idx="351">
                  <c:v>0.54579554461590396</c:v>
                </c:pt>
                <c:pt idx="352">
                  <c:v>0.54951768625478803</c:v>
                </c:pt>
                <c:pt idx="353">
                  <c:v>0.54827719732826397</c:v>
                </c:pt>
                <c:pt idx="354">
                  <c:v>0.54879535298765703</c:v>
                </c:pt>
                <c:pt idx="355">
                  <c:v>0.541719051228992</c:v>
                </c:pt>
                <c:pt idx="356">
                  <c:v>0.54146335007162005</c:v>
                </c:pt>
                <c:pt idx="357">
                  <c:v>0.54680906889101999</c:v>
                </c:pt>
                <c:pt idx="358">
                  <c:v>0.54939953830020805</c:v>
                </c:pt>
                <c:pt idx="359">
                  <c:v>0.55006629744598101</c:v>
                </c:pt>
                <c:pt idx="360">
                  <c:v>0.54736211088506703</c:v>
                </c:pt>
                <c:pt idx="361">
                  <c:v>0.55090736040819099</c:v>
                </c:pt>
                <c:pt idx="362">
                  <c:v>0.55149532984253002</c:v>
                </c:pt>
                <c:pt idx="363">
                  <c:v>0.55083614950194104</c:v>
                </c:pt>
                <c:pt idx="364">
                  <c:v>0.54695061404871903</c:v>
                </c:pt>
                <c:pt idx="365">
                  <c:v>0.54957193349947098</c:v>
                </c:pt>
                <c:pt idx="366">
                  <c:v>0.54616830021366003</c:v>
                </c:pt>
                <c:pt idx="367">
                  <c:v>0.54259340792087096</c:v>
                </c:pt>
                <c:pt idx="368">
                  <c:v>0.53844895899907996</c:v>
                </c:pt>
                <c:pt idx="369">
                  <c:v>0.53750138932954294</c:v>
                </c:pt>
                <c:pt idx="370">
                  <c:v>0.54805573542147801</c:v>
                </c:pt>
                <c:pt idx="371">
                  <c:v>0.55812695815108904</c:v>
                </c:pt>
                <c:pt idx="372">
                  <c:v>0.564372253986547</c:v>
                </c:pt>
                <c:pt idx="373">
                  <c:v>0.55387542017557301</c:v>
                </c:pt>
                <c:pt idx="374">
                  <c:v>0.56320813710153095</c:v>
                </c:pt>
                <c:pt idx="375">
                  <c:v>0.56355634249991104</c:v>
                </c:pt>
                <c:pt idx="376">
                  <c:v>0.56180707979143596</c:v>
                </c:pt>
                <c:pt idx="377">
                  <c:v>0.56138097586482905</c:v>
                </c:pt>
                <c:pt idx="378">
                  <c:v>0.56338308942985604</c:v>
                </c:pt>
                <c:pt idx="379">
                  <c:v>0.56297399327526698</c:v>
                </c:pt>
                <c:pt idx="380">
                  <c:v>0.562359113261515</c:v>
                </c:pt>
                <c:pt idx="381">
                  <c:v>0.55956804076637401</c:v>
                </c:pt>
                <c:pt idx="382">
                  <c:v>0.55312968840430499</c:v>
                </c:pt>
                <c:pt idx="383">
                  <c:v>0.550663916161101</c:v>
                </c:pt>
                <c:pt idx="384">
                  <c:v>0.54905069132786599</c:v>
                </c:pt>
                <c:pt idx="385">
                  <c:v>0.54990753400131598</c:v>
                </c:pt>
                <c:pt idx="386">
                  <c:v>0.550956785789391</c:v>
                </c:pt>
                <c:pt idx="387">
                  <c:v>0.56605569209630902</c:v>
                </c:pt>
                <c:pt idx="388">
                  <c:v>0.52986842247354704</c:v>
                </c:pt>
                <c:pt idx="389">
                  <c:v>0.53533836297575499</c:v>
                </c:pt>
                <c:pt idx="390">
                  <c:v>0.56724428664203597</c:v>
                </c:pt>
                <c:pt idx="391">
                  <c:v>0.56633753139002896</c:v>
                </c:pt>
                <c:pt idx="392">
                  <c:v>0.56551868164807395</c:v>
                </c:pt>
                <c:pt idx="393">
                  <c:v>0.56474102441815499</c:v>
                </c:pt>
                <c:pt idx="394">
                  <c:v>0.55714480737377603</c:v>
                </c:pt>
                <c:pt idx="395">
                  <c:v>0.53749352411988904</c:v>
                </c:pt>
                <c:pt idx="396">
                  <c:v>0.54876654152689797</c:v>
                </c:pt>
                <c:pt idx="397">
                  <c:v>0.55962831486976095</c:v>
                </c:pt>
                <c:pt idx="398">
                  <c:v>0.56364190441311701</c:v>
                </c:pt>
                <c:pt idx="399">
                  <c:v>0.56533747843146298</c:v>
                </c:pt>
                <c:pt idx="400">
                  <c:v>0.56588456833060796</c:v>
                </c:pt>
                <c:pt idx="401">
                  <c:v>0.55912336347386404</c:v>
                </c:pt>
                <c:pt idx="402">
                  <c:v>0.55981037009782597</c:v>
                </c:pt>
                <c:pt idx="403">
                  <c:v>0.55782212314036494</c:v>
                </c:pt>
                <c:pt idx="404">
                  <c:v>0.55702215126248</c:v>
                </c:pt>
                <c:pt idx="405">
                  <c:v>0.559596282650205</c:v>
                </c:pt>
                <c:pt idx="406">
                  <c:v>0.56067378937261003</c:v>
                </c:pt>
                <c:pt idx="407">
                  <c:v>0.55708735400012499</c:v>
                </c:pt>
                <c:pt idx="408">
                  <c:v>0.55574836506299596</c:v>
                </c:pt>
                <c:pt idx="409">
                  <c:v>0.55512504031049503</c:v>
                </c:pt>
                <c:pt idx="410">
                  <c:v>0.46604914672941999</c:v>
                </c:pt>
                <c:pt idx="411">
                  <c:v>0.46897804908011298</c:v>
                </c:pt>
                <c:pt idx="412">
                  <c:v>0.47727632824989102</c:v>
                </c:pt>
                <c:pt idx="413">
                  <c:v>0.475900390982402</c:v>
                </c:pt>
                <c:pt idx="414">
                  <c:v>0.474126356661774</c:v>
                </c:pt>
                <c:pt idx="415">
                  <c:v>0.470708729851395</c:v>
                </c:pt>
                <c:pt idx="416">
                  <c:v>0.46109321934662001</c:v>
                </c:pt>
                <c:pt idx="417">
                  <c:v>0.46092853007763601</c:v>
                </c:pt>
                <c:pt idx="418">
                  <c:v>0.458750736843337</c:v>
                </c:pt>
                <c:pt idx="419">
                  <c:v>0.45728889576214798</c:v>
                </c:pt>
                <c:pt idx="420">
                  <c:v>0.45938593245323101</c:v>
                </c:pt>
                <c:pt idx="421">
                  <c:v>0.46164826347126298</c:v>
                </c:pt>
                <c:pt idx="422">
                  <c:v>0.46381397646593903</c:v>
                </c:pt>
                <c:pt idx="423">
                  <c:v>0.46412322892618901</c:v>
                </c:pt>
                <c:pt idx="424">
                  <c:v>0.46594176020258998</c:v>
                </c:pt>
                <c:pt idx="425">
                  <c:v>0.465109262683578</c:v>
                </c:pt>
                <c:pt idx="426">
                  <c:v>0.46602334021955499</c:v>
                </c:pt>
                <c:pt idx="427">
                  <c:v>0.46830729729895798</c:v>
                </c:pt>
                <c:pt idx="428">
                  <c:v>0.46848341516964198</c:v>
                </c:pt>
                <c:pt idx="429">
                  <c:v>0.466051981057375</c:v>
                </c:pt>
                <c:pt idx="430">
                  <c:v>0.46184906313399599</c:v>
                </c:pt>
                <c:pt idx="431">
                  <c:v>0.45968575975502102</c:v>
                </c:pt>
                <c:pt idx="432">
                  <c:v>0.46363318734136799</c:v>
                </c:pt>
                <c:pt idx="433">
                  <c:v>0.46622426579236198</c:v>
                </c:pt>
                <c:pt idx="434">
                  <c:v>0.46959123887298898</c:v>
                </c:pt>
                <c:pt idx="435">
                  <c:v>0.46971649723382403</c:v>
                </c:pt>
                <c:pt idx="436">
                  <c:v>0.46673605396196399</c:v>
                </c:pt>
                <c:pt idx="437">
                  <c:v>0.460362247197526</c:v>
                </c:pt>
                <c:pt idx="438">
                  <c:v>0.55024948429337595</c:v>
                </c:pt>
                <c:pt idx="439">
                  <c:v>0.55950593458352205</c:v>
                </c:pt>
                <c:pt idx="440">
                  <c:v>0.55082690601416895</c:v>
                </c:pt>
                <c:pt idx="441">
                  <c:v>0.54714021999764895</c:v>
                </c:pt>
                <c:pt idx="442">
                  <c:v>0.54043581106507399</c:v>
                </c:pt>
                <c:pt idx="443">
                  <c:v>0.53806562730813701</c:v>
                </c:pt>
                <c:pt idx="444">
                  <c:v>0.53913442144661505</c:v>
                </c:pt>
                <c:pt idx="445">
                  <c:v>0.54297609933508595</c:v>
                </c:pt>
                <c:pt idx="446">
                  <c:v>0.54332558391663599</c:v>
                </c:pt>
                <c:pt idx="447">
                  <c:v>0.54451561312970198</c:v>
                </c:pt>
                <c:pt idx="448">
                  <c:v>0.54581875451836903</c:v>
                </c:pt>
                <c:pt idx="449">
                  <c:v>0.54605296806914005</c:v>
                </c:pt>
                <c:pt idx="450">
                  <c:v>0.54552387466927998</c:v>
                </c:pt>
                <c:pt idx="451">
                  <c:v>0.54436519950289497</c:v>
                </c:pt>
                <c:pt idx="452">
                  <c:v>0.54458577901901595</c:v>
                </c:pt>
                <c:pt idx="453">
                  <c:v>0.545255252820671</c:v>
                </c:pt>
                <c:pt idx="454">
                  <c:v>0.54421566995516502</c:v>
                </c:pt>
                <c:pt idx="455">
                  <c:v>0.54487000219921999</c:v>
                </c:pt>
                <c:pt idx="456">
                  <c:v>0.54464195724146403</c:v>
                </c:pt>
                <c:pt idx="457">
                  <c:v>0.54392168383363004</c:v>
                </c:pt>
                <c:pt idx="458">
                  <c:v>0.54337922281046303</c:v>
                </c:pt>
                <c:pt idx="459">
                  <c:v>0.54463169066247996</c:v>
                </c:pt>
                <c:pt idx="460">
                  <c:v>0.54461442251622705</c:v>
                </c:pt>
                <c:pt idx="461">
                  <c:v>0.54295670109609695</c:v>
                </c:pt>
                <c:pt idx="462">
                  <c:v>0.54369503140781705</c:v>
                </c:pt>
                <c:pt idx="463">
                  <c:v>0.54311038305653203</c:v>
                </c:pt>
                <c:pt idx="464">
                  <c:v>0.53778427243385496</c:v>
                </c:pt>
                <c:pt idx="465">
                  <c:v>0.54283570629142797</c:v>
                </c:pt>
                <c:pt idx="466">
                  <c:v>0.53726853003955799</c:v>
                </c:pt>
                <c:pt idx="467">
                  <c:v>0.565927574763052</c:v>
                </c:pt>
                <c:pt idx="468">
                  <c:v>0.56557576036450297</c:v>
                </c:pt>
                <c:pt idx="469">
                  <c:v>0.590466643215527</c:v>
                </c:pt>
                <c:pt idx="470">
                  <c:v>0.58790861061085897</c:v>
                </c:pt>
                <c:pt idx="471">
                  <c:v>0.57044949592392802</c:v>
                </c:pt>
                <c:pt idx="472">
                  <c:v>0.57692671753262204</c:v>
                </c:pt>
                <c:pt idx="473">
                  <c:v>0.57884777246474695</c:v>
                </c:pt>
                <c:pt idx="474">
                  <c:v>0.57026646977580897</c:v>
                </c:pt>
                <c:pt idx="475">
                  <c:v>0.56688501515368095</c:v>
                </c:pt>
                <c:pt idx="476">
                  <c:v>0.55699785196798002</c:v>
                </c:pt>
                <c:pt idx="477">
                  <c:v>0.54471173451147803</c:v>
                </c:pt>
                <c:pt idx="478">
                  <c:v>0.54228318164192202</c:v>
                </c:pt>
                <c:pt idx="479">
                  <c:v>0.54031450581406903</c:v>
                </c:pt>
                <c:pt idx="480">
                  <c:v>0.53906939009625898</c:v>
                </c:pt>
                <c:pt idx="481">
                  <c:v>0.53734693298367897</c:v>
                </c:pt>
                <c:pt idx="482">
                  <c:v>0.53549912816727996</c:v>
                </c:pt>
                <c:pt idx="483">
                  <c:v>0.548270264860094</c:v>
                </c:pt>
                <c:pt idx="484">
                  <c:v>0.56530026051465998</c:v>
                </c:pt>
                <c:pt idx="485">
                  <c:v>0.58880156367529002</c:v>
                </c:pt>
                <c:pt idx="486">
                  <c:v>0.53752931725653996</c:v>
                </c:pt>
                <c:pt idx="487">
                  <c:v>0.53636773353703504</c:v>
                </c:pt>
                <c:pt idx="488">
                  <c:v>0.53494750441843497</c:v>
                </c:pt>
                <c:pt idx="489">
                  <c:v>0.54032850613376204</c:v>
                </c:pt>
                <c:pt idx="490">
                  <c:v>0.53840614438666301</c:v>
                </c:pt>
                <c:pt idx="491">
                  <c:v>0.54497728848136395</c:v>
                </c:pt>
                <c:pt idx="492">
                  <c:v>0.54733063153573702</c:v>
                </c:pt>
                <c:pt idx="493">
                  <c:v>0.53727518274682096</c:v>
                </c:pt>
                <c:pt idx="494">
                  <c:v>0.534415475353608</c:v>
                </c:pt>
                <c:pt idx="495">
                  <c:v>0.532306489305863</c:v>
                </c:pt>
                <c:pt idx="496">
                  <c:v>0.53220407475179898</c:v>
                </c:pt>
                <c:pt idx="497">
                  <c:v>0.53508569027566899</c:v>
                </c:pt>
                <c:pt idx="498">
                  <c:v>0.53850833783971397</c:v>
                </c:pt>
                <c:pt idx="499">
                  <c:v>0.53892374810704602</c:v>
                </c:pt>
                <c:pt idx="500">
                  <c:v>0.54203875283123903</c:v>
                </c:pt>
                <c:pt idx="501">
                  <c:v>0.54269002407328004</c:v>
                </c:pt>
                <c:pt idx="502">
                  <c:v>0.54075828536870996</c:v>
                </c:pt>
                <c:pt idx="503">
                  <c:v>0.54378978335578898</c:v>
                </c:pt>
                <c:pt idx="504">
                  <c:v>0.54649315594492098</c:v>
                </c:pt>
                <c:pt idx="505">
                  <c:v>0.54513808709810196</c:v>
                </c:pt>
                <c:pt idx="506">
                  <c:v>0.55911570688604295</c:v>
                </c:pt>
                <c:pt idx="507">
                  <c:v>0.567280353640088</c:v>
                </c:pt>
                <c:pt idx="508">
                  <c:v>0.56586646590637002</c:v>
                </c:pt>
                <c:pt idx="509">
                  <c:v>0.56339458967334499</c:v>
                </c:pt>
                <c:pt idx="510">
                  <c:v>0.56058669571891595</c:v>
                </c:pt>
                <c:pt idx="511">
                  <c:v>0.55647867651045002</c:v>
                </c:pt>
                <c:pt idx="512">
                  <c:v>0.558317707047986</c:v>
                </c:pt>
                <c:pt idx="513">
                  <c:v>0.56068681716970004</c:v>
                </c:pt>
                <c:pt idx="514">
                  <c:v>0.56214742351229097</c:v>
                </c:pt>
                <c:pt idx="515">
                  <c:v>0.56292611503660395</c:v>
                </c:pt>
                <c:pt idx="516">
                  <c:v>0.55909501389086902</c:v>
                </c:pt>
                <c:pt idx="517">
                  <c:v>0.55444838955843201</c:v>
                </c:pt>
                <c:pt idx="518">
                  <c:v>0.55281304755785698</c:v>
                </c:pt>
                <c:pt idx="519">
                  <c:v>0.55265531392436595</c:v>
                </c:pt>
                <c:pt idx="520">
                  <c:v>0.54871784895132203</c:v>
                </c:pt>
                <c:pt idx="521">
                  <c:v>0.54667382631566896</c:v>
                </c:pt>
                <c:pt idx="522">
                  <c:v>0.543780123676882</c:v>
                </c:pt>
                <c:pt idx="523">
                  <c:v>0.54505361049071899</c:v>
                </c:pt>
                <c:pt idx="524">
                  <c:v>0.543805535880862</c:v>
                </c:pt>
                <c:pt idx="525">
                  <c:v>0.54159060865175901</c:v>
                </c:pt>
                <c:pt idx="526">
                  <c:v>0.53857089913573197</c:v>
                </c:pt>
                <c:pt idx="527">
                  <c:v>0.53333758007757803</c:v>
                </c:pt>
                <c:pt idx="528">
                  <c:v>0.53093955972137996</c:v>
                </c:pt>
                <c:pt idx="529">
                  <c:v>0.53373791815981297</c:v>
                </c:pt>
                <c:pt idx="530">
                  <c:v>0.53923554848495203</c:v>
                </c:pt>
                <c:pt idx="531">
                  <c:v>0.54093803000065999</c:v>
                </c:pt>
                <c:pt idx="532">
                  <c:v>0.54345288807499603</c:v>
                </c:pt>
                <c:pt idx="533">
                  <c:v>0.54459681572091201</c:v>
                </c:pt>
                <c:pt idx="534">
                  <c:v>0.54347914591166502</c:v>
                </c:pt>
                <c:pt idx="535">
                  <c:v>0.54212136351949403</c:v>
                </c:pt>
                <c:pt idx="536">
                  <c:v>0.54174653666865602</c:v>
                </c:pt>
                <c:pt idx="537">
                  <c:v>0.54293440762429201</c:v>
                </c:pt>
                <c:pt idx="538">
                  <c:v>0.54366033906631195</c:v>
                </c:pt>
                <c:pt idx="539">
                  <c:v>0.54413852743334801</c:v>
                </c:pt>
                <c:pt idx="540">
                  <c:v>0.54342588214100196</c:v>
                </c:pt>
                <c:pt idx="541">
                  <c:v>0.54265675669324898</c:v>
                </c:pt>
                <c:pt idx="542">
                  <c:v>0.54218963075578097</c:v>
                </c:pt>
                <c:pt idx="543">
                  <c:v>0.53875457798199</c:v>
                </c:pt>
                <c:pt idx="544">
                  <c:v>0.53842081332158298</c:v>
                </c:pt>
                <c:pt idx="545">
                  <c:v>0.53993799957136301</c:v>
                </c:pt>
                <c:pt idx="546">
                  <c:v>0.54021366930233505</c:v>
                </c:pt>
                <c:pt idx="547">
                  <c:v>0.53938405635244202</c:v>
                </c:pt>
                <c:pt idx="548">
                  <c:v>0.538679472530745</c:v>
                </c:pt>
                <c:pt idx="549">
                  <c:v>0.53618447905322597</c:v>
                </c:pt>
                <c:pt idx="550">
                  <c:v>0.53503849093556599</c:v>
                </c:pt>
                <c:pt idx="551">
                  <c:v>0.53502989923261701</c:v>
                </c:pt>
                <c:pt idx="552">
                  <c:v>0.53442475050360205</c:v>
                </c:pt>
                <c:pt idx="553">
                  <c:v>0.53330789587227401</c:v>
                </c:pt>
                <c:pt idx="554">
                  <c:v>0.53375388769024501</c:v>
                </c:pt>
                <c:pt idx="555">
                  <c:v>0.53282513400137799</c:v>
                </c:pt>
                <c:pt idx="556">
                  <c:v>0.53220832384490202</c:v>
                </c:pt>
                <c:pt idx="557">
                  <c:v>0.71031910816395105</c:v>
                </c:pt>
                <c:pt idx="558">
                  <c:v>0.48838476401416803</c:v>
                </c:pt>
                <c:pt idx="559">
                  <c:v>0.48798144946813399</c:v>
                </c:pt>
                <c:pt idx="560">
                  <c:v>0.48803995055445598</c:v>
                </c:pt>
                <c:pt idx="561">
                  <c:v>0.48786603229015502</c:v>
                </c:pt>
                <c:pt idx="562">
                  <c:v>0.48810328759578397</c:v>
                </c:pt>
                <c:pt idx="563">
                  <c:v>0.48832278565197301</c:v>
                </c:pt>
                <c:pt idx="564">
                  <c:v>0.48845720597530801</c:v>
                </c:pt>
                <c:pt idx="565">
                  <c:v>0.48831983528721901</c:v>
                </c:pt>
                <c:pt idx="566">
                  <c:v>0.48832000183012197</c:v>
                </c:pt>
                <c:pt idx="567">
                  <c:v>0.488020195758403</c:v>
                </c:pt>
                <c:pt idx="568">
                  <c:v>0.48783480939748902</c:v>
                </c:pt>
                <c:pt idx="569">
                  <c:v>0.48771443751131599</c:v>
                </c:pt>
                <c:pt idx="570">
                  <c:v>0.48781366657323499</c:v>
                </c:pt>
                <c:pt idx="571">
                  <c:v>0.48773514252322703</c:v>
                </c:pt>
                <c:pt idx="572">
                  <c:v>0.48766853776829799</c:v>
                </c:pt>
                <c:pt idx="573">
                  <c:v>0.48765666958861298</c:v>
                </c:pt>
                <c:pt idx="574">
                  <c:v>0.48762454981189901</c:v>
                </c:pt>
                <c:pt idx="575">
                  <c:v>0.48752517926754801</c:v>
                </c:pt>
                <c:pt idx="576">
                  <c:v>0.487545620391718</c:v>
                </c:pt>
                <c:pt idx="577">
                  <c:v>0.48744721652918299</c:v>
                </c:pt>
                <c:pt idx="578">
                  <c:v>0.487025382790094</c:v>
                </c:pt>
                <c:pt idx="579">
                  <c:v>0.48723585390764201</c:v>
                </c:pt>
                <c:pt idx="580">
                  <c:v>0.48713248519645702</c:v>
                </c:pt>
                <c:pt idx="581">
                  <c:v>0.48723133057905599</c:v>
                </c:pt>
                <c:pt idx="582">
                  <c:v>0.487698846047535</c:v>
                </c:pt>
                <c:pt idx="583">
                  <c:v>0.487821814740168</c:v>
                </c:pt>
                <c:pt idx="584">
                  <c:v>0.48820098944247398</c:v>
                </c:pt>
                <c:pt idx="585">
                  <c:v>0.48862494607110901</c:v>
                </c:pt>
                <c:pt idx="586">
                  <c:v>0.48900883141281698</c:v>
                </c:pt>
                <c:pt idx="587">
                  <c:v>0.489097805458033</c:v>
                </c:pt>
                <c:pt idx="588">
                  <c:v>0.48940074313459397</c:v>
                </c:pt>
                <c:pt idx="589">
                  <c:v>0.48947449546570998</c:v>
                </c:pt>
                <c:pt idx="590">
                  <c:v>0.48952424372084502</c:v>
                </c:pt>
                <c:pt idx="591">
                  <c:v>0.489481662291683</c:v>
                </c:pt>
                <c:pt idx="592">
                  <c:v>0.48948563376708898</c:v>
                </c:pt>
                <c:pt idx="593">
                  <c:v>0.48999668142832598</c:v>
                </c:pt>
                <c:pt idx="594">
                  <c:v>0.49107872053996898</c:v>
                </c:pt>
                <c:pt idx="595">
                  <c:v>0.49127868337066</c:v>
                </c:pt>
                <c:pt idx="596">
                  <c:v>0.489965208407455</c:v>
                </c:pt>
                <c:pt idx="597">
                  <c:v>0.49020405684253399</c:v>
                </c:pt>
                <c:pt idx="598">
                  <c:v>0.49102940667307499</c:v>
                </c:pt>
                <c:pt idx="599">
                  <c:v>0.49121717490855099</c:v>
                </c:pt>
                <c:pt idx="600">
                  <c:v>0.49043098638328197</c:v>
                </c:pt>
                <c:pt idx="601">
                  <c:v>0.487974024890242</c:v>
                </c:pt>
                <c:pt idx="602">
                  <c:v>0.485344869798637</c:v>
                </c:pt>
                <c:pt idx="603">
                  <c:v>0.48614045657078298</c:v>
                </c:pt>
                <c:pt idx="604">
                  <c:v>0.48749800715858299</c:v>
                </c:pt>
                <c:pt idx="605">
                  <c:v>0.487553568861195</c:v>
                </c:pt>
                <c:pt idx="606">
                  <c:v>0.48687554990411203</c:v>
                </c:pt>
                <c:pt idx="607">
                  <c:v>0.48645526287010599</c:v>
                </c:pt>
                <c:pt idx="608">
                  <c:v>0.48566224644568401</c:v>
                </c:pt>
                <c:pt idx="609">
                  <c:v>0.48625670231745799</c:v>
                </c:pt>
                <c:pt idx="610">
                  <c:v>0.48516488308827899</c:v>
                </c:pt>
                <c:pt idx="611">
                  <c:v>0.484057251794416</c:v>
                </c:pt>
                <c:pt idx="612">
                  <c:v>0.48388051245043301</c:v>
                </c:pt>
                <c:pt idx="613">
                  <c:v>0.48355927236971202</c:v>
                </c:pt>
                <c:pt idx="614">
                  <c:v>0.48387629765996498</c:v>
                </c:pt>
                <c:pt idx="615">
                  <c:v>0.48478653994238202</c:v>
                </c:pt>
                <c:pt idx="616">
                  <c:v>0.48408651098725503</c:v>
                </c:pt>
                <c:pt idx="617">
                  <c:v>0.48357420183881</c:v>
                </c:pt>
                <c:pt idx="618">
                  <c:v>0.48412791107389902</c:v>
                </c:pt>
                <c:pt idx="619">
                  <c:v>0.48299019665760101</c:v>
                </c:pt>
                <c:pt idx="620">
                  <c:v>0.48275199586058498</c:v>
                </c:pt>
                <c:pt idx="621">
                  <c:v>0.48252578760229597</c:v>
                </c:pt>
                <c:pt idx="622">
                  <c:v>0.48357142353437799</c:v>
                </c:pt>
                <c:pt idx="623">
                  <c:v>0.48444177211270401</c:v>
                </c:pt>
                <c:pt idx="624">
                  <c:v>0.48423478655513902</c:v>
                </c:pt>
                <c:pt idx="625">
                  <c:v>0.47691945064291602</c:v>
                </c:pt>
                <c:pt idx="626">
                  <c:v>0.46843215899315699</c:v>
                </c:pt>
                <c:pt idx="627">
                  <c:v>0.46451857357314502</c:v>
                </c:pt>
                <c:pt idx="628">
                  <c:v>0.45766954871145199</c:v>
                </c:pt>
                <c:pt idx="629">
                  <c:v>0.45443877923229498</c:v>
                </c:pt>
                <c:pt idx="630">
                  <c:v>0.45039802503615201</c:v>
                </c:pt>
                <c:pt idx="631">
                  <c:v>0.44207190873645102</c:v>
                </c:pt>
                <c:pt idx="632">
                  <c:v>0.44328087517183701</c:v>
                </c:pt>
                <c:pt idx="633">
                  <c:v>0.45419731898057403</c:v>
                </c:pt>
                <c:pt idx="634">
                  <c:v>0.45272781952285501</c:v>
                </c:pt>
                <c:pt idx="635">
                  <c:v>0.47520062477769898</c:v>
                </c:pt>
                <c:pt idx="636">
                  <c:v>0.48661448916483602</c:v>
                </c:pt>
                <c:pt idx="637">
                  <c:v>0.43894637073572601</c:v>
                </c:pt>
                <c:pt idx="638">
                  <c:v>0.47771941516642702</c:v>
                </c:pt>
                <c:pt idx="639">
                  <c:v>0.47637294042338801</c:v>
                </c:pt>
                <c:pt idx="640">
                  <c:v>0.46435459133033102</c:v>
                </c:pt>
                <c:pt idx="641">
                  <c:v>0.457031225277229</c:v>
                </c:pt>
                <c:pt idx="642">
                  <c:v>0.464399582359318</c:v>
                </c:pt>
                <c:pt idx="643">
                  <c:v>0.45393929950934098</c:v>
                </c:pt>
                <c:pt idx="644">
                  <c:v>0.44785812997236002</c:v>
                </c:pt>
                <c:pt idx="645">
                  <c:v>0.45054264485270201</c:v>
                </c:pt>
                <c:pt idx="646">
                  <c:v>0.44443193838550299</c:v>
                </c:pt>
                <c:pt idx="647">
                  <c:v>0.45163328328236302</c:v>
                </c:pt>
                <c:pt idx="648">
                  <c:v>0.45781177895710301</c:v>
                </c:pt>
                <c:pt idx="649">
                  <c:v>0.44911875231845499</c:v>
                </c:pt>
                <c:pt idx="650">
                  <c:v>0.45736421969121799</c:v>
                </c:pt>
                <c:pt idx="651">
                  <c:v>0.45630160346784299</c:v>
                </c:pt>
                <c:pt idx="652">
                  <c:v>0.45545621394546298</c:v>
                </c:pt>
                <c:pt idx="653">
                  <c:v>0.461288011694033</c:v>
                </c:pt>
                <c:pt idx="654">
                  <c:v>0.46039431800168401</c:v>
                </c:pt>
                <c:pt idx="655">
                  <c:v>0.44487478220542098</c:v>
                </c:pt>
                <c:pt idx="656">
                  <c:v>0.439643733990844</c:v>
                </c:pt>
                <c:pt idx="657">
                  <c:v>0.44738225592028302</c:v>
                </c:pt>
              </c:numCache>
            </c:numRef>
          </c:val>
          <c:smooth val="0"/>
          <c:extLst>
            <c:ext xmlns:c16="http://schemas.microsoft.com/office/drawing/2014/chart" uri="{C3380CC4-5D6E-409C-BE32-E72D297353CC}">
              <c16:uniqueId val="{00000001-EF30-4FAF-9476-7034947F3667}"/>
            </c:ext>
          </c:extLst>
        </c:ser>
        <c:dLbls>
          <c:showLegendKey val="0"/>
          <c:showVal val="0"/>
          <c:showCatName val="0"/>
          <c:showSerName val="0"/>
          <c:showPercent val="0"/>
          <c:showBubbleSize val="0"/>
        </c:dLbls>
        <c:smooth val="0"/>
        <c:axId val="562180504"/>
        <c:axId val="562178864"/>
      </c:lineChart>
      <c:catAx>
        <c:axId val="5621805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2178864"/>
        <c:crosses val="autoZero"/>
        <c:auto val="1"/>
        <c:lblAlgn val="ctr"/>
        <c:lblOffset val="100"/>
        <c:noMultiLvlLbl val="0"/>
      </c:catAx>
      <c:valAx>
        <c:axId val="5621788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21805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x </a:t>
            </a:r>
            <a:r>
              <a:rPr lang="sr-Cyrl-RS"/>
              <a:t>координата</a:t>
            </a:r>
            <a:r>
              <a:rPr lang="sr-Cyrl-RS" baseline="0"/>
              <a:t> нос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 Очекивано</c:v>
          </c:tx>
          <c:spPr>
            <a:ln w="28575" cap="rnd">
              <a:solidFill>
                <a:schemeClr val="accent1"/>
              </a:solidFill>
              <a:round/>
            </a:ln>
            <a:effectLst/>
          </c:spPr>
          <c:marker>
            <c:symbol val="none"/>
          </c:marker>
          <c:val>
            <c:numRef>
              <c:f>Sheet1!$H$1:$H$340</c:f>
              <c:numCache>
                <c:formatCode>General</c:formatCode>
                <c:ptCount val="340"/>
                <c:pt idx="0">
                  <c:v>0.47</c:v>
                </c:pt>
                <c:pt idx="1">
                  <c:v>0.47</c:v>
                </c:pt>
                <c:pt idx="2">
                  <c:v>0.47</c:v>
                </c:pt>
                <c:pt idx="3">
                  <c:v>0.47</c:v>
                </c:pt>
                <c:pt idx="4">
                  <c:v>0.47</c:v>
                </c:pt>
                <c:pt idx="5">
                  <c:v>0.47</c:v>
                </c:pt>
                <c:pt idx="6">
                  <c:v>0.47</c:v>
                </c:pt>
                <c:pt idx="7">
                  <c:v>0.47</c:v>
                </c:pt>
                <c:pt idx="8">
                  <c:v>0.47</c:v>
                </c:pt>
                <c:pt idx="9">
                  <c:v>0.47</c:v>
                </c:pt>
                <c:pt idx="10">
                  <c:v>0.47</c:v>
                </c:pt>
                <c:pt idx="11">
                  <c:v>0.47</c:v>
                </c:pt>
                <c:pt idx="12">
                  <c:v>0.47</c:v>
                </c:pt>
                <c:pt idx="13">
                  <c:v>0.47</c:v>
                </c:pt>
                <c:pt idx="14">
                  <c:v>0.47</c:v>
                </c:pt>
                <c:pt idx="15">
                  <c:v>0.58499999999999996</c:v>
                </c:pt>
                <c:pt idx="16">
                  <c:v>0.59499999999999997</c:v>
                </c:pt>
                <c:pt idx="17">
                  <c:v>0.59499999999999997</c:v>
                </c:pt>
                <c:pt idx="18">
                  <c:v>0.59499999999999997</c:v>
                </c:pt>
                <c:pt idx="19">
                  <c:v>0.59499999999999997</c:v>
                </c:pt>
                <c:pt idx="20">
                  <c:v>0.59499999999999997</c:v>
                </c:pt>
                <c:pt idx="21">
                  <c:v>0.58499999999999996</c:v>
                </c:pt>
                <c:pt idx="22">
                  <c:v>0.57499999999999996</c:v>
                </c:pt>
                <c:pt idx="23">
                  <c:v>0.57499999999999996</c:v>
                </c:pt>
                <c:pt idx="24">
                  <c:v>0.54500000000000004</c:v>
                </c:pt>
                <c:pt idx="25">
                  <c:v>0.56000000000000005</c:v>
                </c:pt>
                <c:pt idx="26">
                  <c:v>0.56000000000000005</c:v>
                </c:pt>
                <c:pt idx="27">
                  <c:v>0.56999999999999995</c:v>
                </c:pt>
                <c:pt idx="28">
                  <c:v>0.57999999999999996</c:v>
                </c:pt>
                <c:pt idx="29">
                  <c:v>0.51500000000000001</c:v>
                </c:pt>
                <c:pt idx="30">
                  <c:v>0.51500000000000001</c:v>
                </c:pt>
                <c:pt idx="31">
                  <c:v>0.51500000000000001</c:v>
                </c:pt>
                <c:pt idx="32">
                  <c:v>0.51</c:v>
                </c:pt>
                <c:pt idx="33">
                  <c:v>0.52</c:v>
                </c:pt>
                <c:pt idx="34">
                  <c:v>0.52500000000000002</c:v>
                </c:pt>
                <c:pt idx="35">
                  <c:v>0.54500000000000004</c:v>
                </c:pt>
                <c:pt idx="36">
                  <c:v>0.55000000000000004</c:v>
                </c:pt>
                <c:pt idx="37">
                  <c:v>0.55000000000000004</c:v>
                </c:pt>
                <c:pt idx="38">
                  <c:v>0.06</c:v>
                </c:pt>
                <c:pt idx="39">
                  <c:v>0.03</c:v>
                </c:pt>
                <c:pt idx="40">
                  <c:v>0.01</c:v>
                </c:pt>
                <c:pt idx="41">
                  <c:v>0.01</c:v>
                </c:pt>
                <c:pt idx="42">
                  <c:v>0.01</c:v>
                </c:pt>
                <c:pt idx="43">
                  <c:v>0.01</c:v>
                </c:pt>
                <c:pt idx="44">
                  <c:v>0.01</c:v>
                </c:pt>
                <c:pt idx="45">
                  <c:v>0.01</c:v>
                </c:pt>
                <c:pt idx="46">
                  <c:v>0.01</c:v>
                </c:pt>
                <c:pt idx="47">
                  <c:v>0.01</c:v>
                </c:pt>
                <c:pt idx="48">
                  <c:v>5.0000000000000001E-3</c:v>
                </c:pt>
                <c:pt idx="49">
                  <c:v>0.01</c:v>
                </c:pt>
                <c:pt idx="50">
                  <c:v>0.01</c:v>
                </c:pt>
                <c:pt idx="51">
                  <c:v>0.01</c:v>
                </c:pt>
                <c:pt idx="52">
                  <c:v>0.01</c:v>
                </c:pt>
                <c:pt idx="53">
                  <c:v>5.0000000000000001E-3</c:v>
                </c:pt>
                <c:pt idx="54">
                  <c:v>5.0000000000000001E-3</c:v>
                </c:pt>
                <c:pt idx="55">
                  <c:v>5.0000000000000001E-3</c:v>
                </c:pt>
                <c:pt idx="56">
                  <c:v>5.0000000000000001E-3</c:v>
                </c:pt>
                <c:pt idx="57">
                  <c:v>5.0000000000000001E-3</c:v>
                </c:pt>
                <c:pt idx="58">
                  <c:v>5.0000000000000001E-3</c:v>
                </c:pt>
                <c:pt idx="59">
                  <c:v>5.0000000000000001E-3</c:v>
                </c:pt>
                <c:pt idx="60">
                  <c:v>5.0000000000000001E-3</c:v>
                </c:pt>
                <c:pt idx="61">
                  <c:v>5.0000000000000001E-3</c:v>
                </c:pt>
                <c:pt idx="62">
                  <c:v>5.0000000000000001E-3</c:v>
                </c:pt>
                <c:pt idx="63">
                  <c:v>5.0000000000000001E-3</c:v>
                </c:pt>
                <c:pt idx="64">
                  <c:v>5.0000000000000001E-3</c:v>
                </c:pt>
                <c:pt idx="65">
                  <c:v>5.0000000000000001E-3</c:v>
                </c:pt>
                <c:pt idx="66">
                  <c:v>5.0000000000000001E-3</c:v>
                </c:pt>
                <c:pt idx="67">
                  <c:v>0.54500000000000004</c:v>
                </c:pt>
                <c:pt idx="68">
                  <c:v>0.54500000000000004</c:v>
                </c:pt>
                <c:pt idx="69">
                  <c:v>0.54500000000000004</c:v>
                </c:pt>
                <c:pt idx="70">
                  <c:v>0.53</c:v>
                </c:pt>
                <c:pt idx="71">
                  <c:v>0.53</c:v>
                </c:pt>
                <c:pt idx="72">
                  <c:v>0.52</c:v>
                </c:pt>
                <c:pt idx="73">
                  <c:v>0.505</c:v>
                </c:pt>
                <c:pt idx="74">
                  <c:v>0.46500000000000002</c:v>
                </c:pt>
                <c:pt idx="75">
                  <c:v>0.46500000000000002</c:v>
                </c:pt>
                <c:pt idx="76">
                  <c:v>0.46500000000000002</c:v>
                </c:pt>
                <c:pt idx="77">
                  <c:v>0.35499999999999998</c:v>
                </c:pt>
                <c:pt idx="78">
                  <c:v>0.28499999999999998</c:v>
                </c:pt>
                <c:pt idx="79">
                  <c:v>0.27</c:v>
                </c:pt>
                <c:pt idx="80">
                  <c:v>0.255</c:v>
                </c:pt>
                <c:pt idx="81">
                  <c:v>0.245</c:v>
                </c:pt>
                <c:pt idx="82">
                  <c:v>0.14000000000000001</c:v>
                </c:pt>
                <c:pt idx="83">
                  <c:v>0.79</c:v>
                </c:pt>
                <c:pt idx="84">
                  <c:v>0.81499999999999995</c:v>
                </c:pt>
                <c:pt idx="85">
                  <c:v>0.82499999999999996</c:v>
                </c:pt>
                <c:pt idx="86">
                  <c:v>0.86499999999999999</c:v>
                </c:pt>
                <c:pt idx="87">
                  <c:v>0.875</c:v>
                </c:pt>
                <c:pt idx="88">
                  <c:v>0.875</c:v>
                </c:pt>
                <c:pt idx="89">
                  <c:v>0.875</c:v>
                </c:pt>
                <c:pt idx="90">
                  <c:v>0.875</c:v>
                </c:pt>
                <c:pt idx="91">
                  <c:v>0.875</c:v>
                </c:pt>
                <c:pt idx="92">
                  <c:v>0.875</c:v>
                </c:pt>
                <c:pt idx="93">
                  <c:v>0.9</c:v>
                </c:pt>
                <c:pt idx="94">
                  <c:v>0.9</c:v>
                </c:pt>
                <c:pt idx="95">
                  <c:v>0.9</c:v>
                </c:pt>
                <c:pt idx="96">
                  <c:v>0.9</c:v>
                </c:pt>
                <c:pt idx="97">
                  <c:v>0.9</c:v>
                </c:pt>
                <c:pt idx="98">
                  <c:v>0.9</c:v>
                </c:pt>
                <c:pt idx="99">
                  <c:v>0.9</c:v>
                </c:pt>
                <c:pt idx="100">
                  <c:v>0.9</c:v>
                </c:pt>
                <c:pt idx="101">
                  <c:v>0.88</c:v>
                </c:pt>
                <c:pt idx="102">
                  <c:v>0.88</c:v>
                </c:pt>
                <c:pt idx="103">
                  <c:v>0.875</c:v>
                </c:pt>
                <c:pt idx="104">
                  <c:v>0.86499999999999999</c:v>
                </c:pt>
                <c:pt idx="105">
                  <c:v>0.85</c:v>
                </c:pt>
                <c:pt idx="106">
                  <c:v>0.84</c:v>
                </c:pt>
                <c:pt idx="107">
                  <c:v>0.96</c:v>
                </c:pt>
                <c:pt idx="108">
                  <c:v>0.96</c:v>
                </c:pt>
                <c:pt idx="109">
                  <c:v>0.93500000000000005</c:v>
                </c:pt>
                <c:pt idx="110">
                  <c:v>0.93500000000000005</c:v>
                </c:pt>
                <c:pt idx="111">
                  <c:v>0.93</c:v>
                </c:pt>
                <c:pt idx="112">
                  <c:v>0.90500000000000003</c:v>
                </c:pt>
                <c:pt idx="113">
                  <c:v>0.85499999999999998</c:v>
                </c:pt>
                <c:pt idx="114">
                  <c:v>0.84499999999999997</c:v>
                </c:pt>
                <c:pt idx="115">
                  <c:v>0.89500000000000002</c:v>
                </c:pt>
                <c:pt idx="116">
                  <c:v>0.86499999999999999</c:v>
                </c:pt>
                <c:pt idx="117">
                  <c:v>0.81</c:v>
                </c:pt>
                <c:pt idx="118">
                  <c:v>0.74</c:v>
                </c:pt>
                <c:pt idx="119">
                  <c:v>0.65</c:v>
                </c:pt>
                <c:pt idx="120">
                  <c:v>0.59499999999999997</c:v>
                </c:pt>
                <c:pt idx="121">
                  <c:v>0.435</c:v>
                </c:pt>
                <c:pt idx="122">
                  <c:v>0.42499999999999999</c:v>
                </c:pt>
                <c:pt idx="123">
                  <c:v>0.41499999999999998</c:v>
                </c:pt>
                <c:pt idx="124">
                  <c:v>0.42499999999999999</c:v>
                </c:pt>
                <c:pt idx="125">
                  <c:v>0.42499999999999999</c:v>
                </c:pt>
                <c:pt idx="126">
                  <c:v>0.42</c:v>
                </c:pt>
                <c:pt idx="127">
                  <c:v>0.42</c:v>
                </c:pt>
                <c:pt idx="128">
                  <c:v>0.41499999999999998</c:v>
                </c:pt>
                <c:pt idx="129">
                  <c:v>0.41499999999999998</c:v>
                </c:pt>
                <c:pt idx="130">
                  <c:v>0.42499999999999999</c:v>
                </c:pt>
                <c:pt idx="131">
                  <c:v>0.42499999999999999</c:v>
                </c:pt>
                <c:pt idx="132">
                  <c:v>0.42</c:v>
                </c:pt>
                <c:pt idx="133">
                  <c:v>0.42499999999999999</c:v>
                </c:pt>
                <c:pt idx="134">
                  <c:v>0.43</c:v>
                </c:pt>
                <c:pt idx="135">
                  <c:v>0.435</c:v>
                </c:pt>
                <c:pt idx="136">
                  <c:v>0.46</c:v>
                </c:pt>
                <c:pt idx="137">
                  <c:v>0.56999999999999995</c:v>
                </c:pt>
                <c:pt idx="138">
                  <c:v>0.55500000000000005</c:v>
                </c:pt>
                <c:pt idx="139">
                  <c:v>0.59</c:v>
                </c:pt>
                <c:pt idx="140">
                  <c:v>0.59</c:v>
                </c:pt>
                <c:pt idx="141">
                  <c:v>0.63500000000000001</c:v>
                </c:pt>
                <c:pt idx="142">
                  <c:v>0.66500000000000004</c:v>
                </c:pt>
                <c:pt idx="143">
                  <c:v>0.68500000000000005</c:v>
                </c:pt>
                <c:pt idx="144">
                  <c:v>0.68500000000000005</c:v>
                </c:pt>
                <c:pt idx="145">
                  <c:v>0.69499999999999995</c:v>
                </c:pt>
                <c:pt idx="146">
                  <c:v>0.7</c:v>
                </c:pt>
                <c:pt idx="147">
                  <c:v>0.63</c:v>
                </c:pt>
                <c:pt idx="148">
                  <c:v>0.65</c:v>
                </c:pt>
                <c:pt idx="149">
                  <c:v>0.63</c:v>
                </c:pt>
                <c:pt idx="150">
                  <c:v>0.65500000000000003</c:v>
                </c:pt>
                <c:pt idx="151">
                  <c:v>0.65500000000000003</c:v>
                </c:pt>
                <c:pt idx="152">
                  <c:v>0.65500000000000003</c:v>
                </c:pt>
                <c:pt idx="153">
                  <c:v>0.65500000000000003</c:v>
                </c:pt>
                <c:pt idx="154">
                  <c:v>0.68</c:v>
                </c:pt>
                <c:pt idx="155">
                  <c:v>0.66500000000000004</c:v>
                </c:pt>
                <c:pt idx="156">
                  <c:v>0.64500000000000002</c:v>
                </c:pt>
                <c:pt idx="157">
                  <c:v>0.45</c:v>
                </c:pt>
                <c:pt idx="158">
                  <c:v>0.45</c:v>
                </c:pt>
                <c:pt idx="159">
                  <c:v>0.45</c:v>
                </c:pt>
                <c:pt idx="160">
                  <c:v>0.44</c:v>
                </c:pt>
                <c:pt idx="161">
                  <c:v>0.38500000000000001</c:v>
                </c:pt>
                <c:pt idx="162">
                  <c:v>0.39500000000000002</c:v>
                </c:pt>
                <c:pt idx="163">
                  <c:v>0.41</c:v>
                </c:pt>
                <c:pt idx="164">
                  <c:v>0.435</c:v>
                </c:pt>
                <c:pt idx="165">
                  <c:v>0.47</c:v>
                </c:pt>
                <c:pt idx="166">
                  <c:v>0.46500000000000002</c:v>
                </c:pt>
                <c:pt idx="167">
                  <c:v>0.46500000000000002</c:v>
                </c:pt>
                <c:pt idx="168">
                  <c:v>0.46500000000000002</c:v>
                </c:pt>
                <c:pt idx="169">
                  <c:v>0.46500000000000002</c:v>
                </c:pt>
                <c:pt idx="170">
                  <c:v>0.46500000000000002</c:v>
                </c:pt>
                <c:pt idx="171">
                  <c:v>0.48499999999999999</c:v>
                </c:pt>
                <c:pt idx="172">
                  <c:v>0.48499999999999999</c:v>
                </c:pt>
                <c:pt idx="173">
                  <c:v>0.47499999999999998</c:v>
                </c:pt>
                <c:pt idx="174">
                  <c:v>0.46500000000000002</c:v>
                </c:pt>
                <c:pt idx="175">
                  <c:v>0.47499999999999998</c:v>
                </c:pt>
                <c:pt idx="176">
                  <c:v>0.48499999999999999</c:v>
                </c:pt>
                <c:pt idx="177">
                  <c:v>0.48499999999999999</c:v>
                </c:pt>
                <c:pt idx="178">
                  <c:v>0.47</c:v>
                </c:pt>
                <c:pt idx="179">
                  <c:v>0.47</c:v>
                </c:pt>
                <c:pt idx="180">
                  <c:v>0.505</c:v>
                </c:pt>
                <c:pt idx="181">
                  <c:v>0.48</c:v>
                </c:pt>
                <c:pt idx="182">
                  <c:v>0.505</c:v>
                </c:pt>
                <c:pt idx="183">
                  <c:v>0.34</c:v>
                </c:pt>
                <c:pt idx="184">
                  <c:v>0.45</c:v>
                </c:pt>
                <c:pt idx="185">
                  <c:v>0.51500000000000001</c:v>
                </c:pt>
                <c:pt idx="186">
                  <c:v>0.58499999999999996</c:v>
                </c:pt>
                <c:pt idx="187">
                  <c:v>0.57499999999999996</c:v>
                </c:pt>
                <c:pt idx="188">
                  <c:v>0.57999999999999996</c:v>
                </c:pt>
                <c:pt idx="189">
                  <c:v>0.49</c:v>
                </c:pt>
                <c:pt idx="190">
                  <c:v>0.435</c:v>
                </c:pt>
                <c:pt idx="191">
                  <c:v>0.4</c:v>
                </c:pt>
                <c:pt idx="192">
                  <c:v>0.36</c:v>
                </c:pt>
                <c:pt idx="193">
                  <c:v>0.40500000000000003</c:v>
                </c:pt>
                <c:pt idx="194">
                  <c:v>0.53</c:v>
                </c:pt>
                <c:pt idx="195">
                  <c:v>0.53</c:v>
                </c:pt>
                <c:pt idx="196">
                  <c:v>0.53500000000000003</c:v>
                </c:pt>
                <c:pt idx="197">
                  <c:v>0.54</c:v>
                </c:pt>
                <c:pt idx="198">
                  <c:v>0.52500000000000002</c:v>
                </c:pt>
                <c:pt idx="199">
                  <c:v>0.53500000000000003</c:v>
                </c:pt>
                <c:pt idx="200">
                  <c:v>0.36499999999999999</c:v>
                </c:pt>
                <c:pt idx="201">
                  <c:v>0.26500000000000001</c:v>
                </c:pt>
                <c:pt idx="202">
                  <c:v>0.315</c:v>
                </c:pt>
                <c:pt idx="203">
                  <c:v>0.39</c:v>
                </c:pt>
                <c:pt idx="204">
                  <c:v>0.39</c:v>
                </c:pt>
                <c:pt idx="205">
                  <c:v>0.38500000000000001</c:v>
                </c:pt>
                <c:pt idx="206">
                  <c:v>0.35499999999999998</c:v>
                </c:pt>
                <c:pt idx="207">
                  <c:v>0.34499999999999997</c:v>
                </c:pt>
                <c:pt idx="208">
                  <c:v>0.77500000000000002</c:v>
                </c:pt>
                <c:pt idx="209">
                  <c:v>0.64500000000000002</c:v>
                </c:pt>
                <c:pt idx="210">
                  <c:v>0.63500000000000001</c:v>
                </c:pt>
                <c:pt idx="211">
                  <c:v>0.61</c:v>
                </c:pt>
                <c:pt idx="212">
                  <c:v>0.56499999999999995</c:v>
                </c:pt>
                <c:pt idx="213">
                  <c:v>0.53</c:v>
                </c:pt>
                <c:pt idx="214">
                  <c:v>0.51</c:v>
                </c:pt>
                <c:pt idx="215">
                  <c:v>0.47499999999999998</c:v>
                </c:pt>
                <c:pt idx="216">
                  <c:v>0.46</c:v>
                </c:pt>
                <c:pt idx="217">
                  <c:v>0.43</c:v>
                </c:pt>
                <c:pt idx="218">
                  <c:v>0.41</c:v>
                </c:pt>
                <c:pt idx="219">
                  <c:v>0.39</c:v>
                </c:pt>
                <c:pt idx="220">
                  <c:v>0.625</c:v>
                </c:pt>
                <c:pt idx="221">
                  <c:v>0.625</c:v>
                </c:pt>
                <c:pt idx="222">
                  <c:v>0.495</c:v>
                </c:pt>
                <c:pt idx="223">
                  <c:v>0.44</c:v>
                </c:pt>
                <c:pt idx="224">
                  <c:v>0.36</c:v>
                </c:pt>
                <c:pt idx="225">
                  <c:v>0.33500000000000002</c:v>
                </c:pt>
                <c:pt idx="226">
                  <c:v>0.3</c:v>
                </c:pt>
                <c:pt idx="227">
                  <c:v>0.32</c:v>
                </c:pt>
                <c:pt idx="228">
                  <c:v>0.33500000000000002</c:v>
                </c:pt>
                <c:pt idx="229">
                  <c:v>0.35499999999999998</c:v>
                </c:pt>
                <c:pt idx="230">
                  <c:v>0.40500000000000003</c:v>
                </c:pt>
                <c:pt idx="231">
                  <c:v>0.40500000000000003</c:v>
                </c:pt>
                <c:pt idx="232">
                  <c:v>0.40500000000000003</c:v>
                </c:pt>
                <c:pt idx="233">
                  <c:v>0.4</c:v>
                </c:pt>
                <c:pt idx="234">
                  <c:v>0.4</c:v>
                </c:pt>
                <c:pt idx="235">
                  <c:v>0.38500000000000001</c:v>
                </c:pt>
                <c:pt idx="236">
                  <c:v>0.39</c:v>
                </c:pt>
                <c:pt idx="237">
                  <c:v>0.41499999999999998</c:v>
                </c:pt>
                <c:pt idx="238">
                  <c:v>0.39</c:v>
                </c:pt>
                <c:pt idx="239">
                  <c:v>0.40500000000000003</c:v>
                </c:pt>
                <c:pt idx="240">
                  <c:v>0.40500000000000003</c:v>
                </c:pt>
                <c:pt idx="241">
                  <c:v>0.40500000000000003</c:v>
                </c:pt>
                <c:pt idx="242">
                  <c:v>0.40500000000000003</c:v>
                </c:pt>
                <c:pt idx="243">
                  <c:v>0.40500000000000003</c:v>
                </c:pt>
                <c:pt idx="244">
                  <c:v>0.38500000000000001</c:v>
                </c:pt>
                <c:pt idx="245">
                  <c:v>0.39</c:v>
                </c:pt>
                <c:pt idx="246">
                  <c:v>0.59499999999999997</c:v>
                </c:pt>
                <c:pt idx="247">
                  <c:v>0.67</c:v>
                </c:pt>
                <c:pt idx="248">
                  <c:v>0.66</c:v>
                </c:pt>
                <c:pt idx="249">
                  <c:v>0.61499999999999999</c:v>
                </c:pt>
                <c:pt idx="250">
                  <c:v>0.67500000000000004</c:v>
                </c:pt>
                <c:pt idx="251">
                  <c:v>0.76</c:v>
                </c:pt>
                <c:pt idx="252">
                  <c:v>0.97499999999999998</c:v>
                </c:pt>
                <c:pt idx="253">
                  <c:v>0.99</c:v>
                </c:pt>
                <c:pt idx="254">
                  <c:v>0.99</c:v>
                </c:pt>
                <c:pt idx="255">
                  <c:v>0.98</c:v>
                </c:pt>
                <c:pt idx="256">
                  <c:v>0.98</c:v>
                </c:pt>
                <c:pt idx="257">
                  <c:v>0.94</c:v>
                </c:pt>
                <c:pt idx="258">
                  <c:v>0.73</c:v>
                </c:pt>
                <c:pt idx="259">
                  <c:v>0.57999999999999996</c:v>
                </c:pt>
                <c:pt idx="260">
                  <c:v>0.55500000000000005</c:v>
                </c:pt>
                <c:pt idx="261">
                  <c:v>0.56499999999999995</c:v>
                </c:pt>
                <c:pt idx="262">
                  <c:v>0.56499999999999995</c:v>
                </c:pt>
                <c:pt idx="263">
                  <c:v>0.56999999999999995</c:v>
                </c:pt>
                <c:pt idx="264">
                  <c:v>0.57999999999999996</c:v>
                </c:pt>
                <c:pt idx="265">
                  <c:v>0.55500000000000005</c:v>
                </c:pt>
                <c:pt idx="266">
                  <c:v>0.55500000000000005</c:v>
                </c:pt>
                <c:pt idx="267">
                  <c:v>0.55500000000000005</c:v>
                </c:pt>
                <c:pt idx="268">
                  <c:v>0.56000000000000005</c:v>
                </c:pt>
                <c:pt idx="269">
                  <c:v>0.53500000000000003</c:v>
                </c:pt>
                <c:pt idx="270">
                  <c:v>0.52500000000000002</c:v>
                </c:pt>
                <c:pt idx="271">
                  <c:v>0.56999999999999995</c:v>
                </c:pt>
                <c:pt idx="272">
                  <c:v>0.60499999999999998</c:v>
                </c:pt>
                <c:pt idx="273">
                  <c:v>0.58499999999999996</c:v>
                </c:pt>
                <c:pt idx="274">
                  <c:v>0.55500000000000005</c:v>
                </c:pt>
                <c:pt idx="275">
                  <c:v>0.54</c:v>
                </c:pt>
                <c:pt idx="276">
                  <c:v>0.54</c:v>
                </c:pt>
                <c:pt idx="277">
                  <c:v>0.58499999999999996</c:v>
                </c:pt>
                <c:pt idx="278">
                  <c:v>0.58499999999999996</c:v>
                </c:pt>
                <c:pt idx="279">
                  <c:v>0.56999999999999995</c:v>
                </c:pt>
                <c:pt idx="280">
                  <c:v>5.0000000000000001E-3</c:v>
                </c:pt>
                <c:pt idx="281">
                  <c:v>5.0000000000000001E-3</c:v>
                </c:pt>
                <c:pt idx="282">
                  <c:v>5.0000000000000001E-3</c:v>
                </c:pt>
                <c:pt idx="283">
                  <c:v>5.0000000000000001E-3</c:v>
                </c:pt>
                <c:pt idx="284">
                  <c:v>5.0000000000000001E-3</c:v>
                </c:pt>
                <c:pt idx="285">
                  <c:v>5.0000000000000001E-3</c:v>
                </c:pt>
                <c:pt idx="286">
                  <c:v>0.01</c:v>
                </c:pt>
                <c:pt idx="287">
                  <c:v>0.01</c:v>
                </c:pt>
                <c:pt idx="288">
                  <c:v>0.01</c:v>
                </c:pt>
                <c:pt idx="289">
                  <c:v>0.01</c:v>
                </c:pt>
                <c:pt idx="290">
                  <c:v>0.01</c:v>
                </c:pt>
                <c:pt idx="291">
                  <c:v>0.01</c:v>
                </c:pt>
                <c:pt idx="292">
                  <c:v>0.01</c:v>
                </c:pt>
                <c:pt idx="293">
                  <c:v>0.01</c:v>
                </c:pt>
                <c:pt idx="294">
                  <c:v>0.49</c:v>
                </c:pt>
                <c:pt idx="295">
                  <c:v>0.49</c:v>
                </c:pt>
                <c:pt idx="296">
                  <c:v>0.51500000000000001</c:v>
                </c:pt>
                <c:pt idx="297">
                  <c:v>0.57999999999999996</c:v>
                </c:pt>
                <c:pt idx="298">
                  <c:v>0.57999999999999996</c:v>
                </c:pt>
                <c:pt idx="299">
                  <c:v>0.55500000000000005</c:v>
                </c:pt>
                <c:pt idx="300">
                  <c:v>0.55500000000000005</c:v>
                </c:pt>
                <c:pt idx="301">
                  <c:v>0.56499999999999995</c:v>
                </c:pt>
                <c:pt idx="302">
                  <c:v>0.42499999999999999</c:v>
                </c:pt>
                <c:pt idx="303">
                  <c:v>0.48499999999999999</c:v>
                </c:pt>
                <c:pt idx="304">
                  <c:v>0.55000000000000004</c:v>
                </c:pt>
                <c:pt idx="305">
                  <c:v>0.47499999999999998</c:v>
                </c:pt>
                <c:pt idx="306">
                  <c:v>0.46500000000000002</c:v>
                </c:pt>
                <c:pt idx="307">
                  <c:v>0.47</c:v>
                </c:pt>
                <c:pt idx="308">
                  <c:v>0.47</c:v>
                </c:pt>
                <c:pt idx="309">
                  <c:v>0.47</c:v>
                </c:pt>
                <c:pt idx="310">
                  <c:v>0.52500000000000002</c:v>
                </c:pt>
                <c:pt idx="311">
                  <c:v>0.52500000000000002</c:v>
                </c:pt>
                <c:pt idx="312">
                  <c:v>0.53</c:v>
                </c:pt>
                <c:pt idx="313">
                  <c:v>0.52500000000000002</c:v>
                </c:pt>
                <c:pt idx="314">
                  <c:v>0.52500000000000002</c:v>
                </c:pt>
                <c:pt idx="315">
                  <c:v>0.51500000000000001</c:v>
                </c:pt>
                <c:pt idx="316">
                  <c:v>0.51</c:v>
                </c:pt>
                <c:pt idx="317">
                  <c:v>0.75</c:v>
                </c:pt>
                <c:pt idx="318">
                  <c:v>0.75</c:v>
                </c:pt>
                <c:pt idx="319">
                  <c:v>0.75</c:v>
                </c:pt>
                <c:pt idx="320">
                  <c:v>0.75</c:v>
                </c:pt>
                <c:pt idx="321">
                  <c:v>0.77</c:v>
                </c:pt>
                <c:pt idx="322">
                  <c:v>0.76</c:v>
                </c:pt>
                <c:pt idx="323">
                  <c:v>0.76500000000000001</c:v>
                </c:pt>
                <c:pt idx="324">
                  <c:v>0.48499999999999999</c:v>
                </c:pt>
                <c:pt idx="325">
                  <c:v>0.48499999999999999</c:v>
                </c:pt>
                <c:pt idx="326">
                  <c:v>0.48499999999999999</c:v>
                </c:pt>
                <c:pt idx="327">
                  <c:v>0.48499999999999999</c:v>
                </c:pt>
                <c:pt idx="328">
                  <c:v>0.46500000000000002</c:v>
                </c:pt>
                <c:pt idx="329">
                  <c:v>0.46500000000000002</c:v>
                </c:pt>
                <c:pt idx="330">
                  <c:v>0.46500000000000002</c:v>
                </c:pt>
                <c:pt idx="331">
                  <c:v>0.46500000000000002</c:v>
                </c:pt>
                <c:pt idx="332">
                  <c:v>0.82</c:v>
                </c:pt>
                <c:pt idx="333">
                  <c:v>0.82</c:v>
                </c:pt>
                <c:pt idx="334">
                  <c:v>0.82</c:v>
                </c:pt>
                <c:pt idx="335">
                  <c:v>0.80500000000000005</c:v>
                </c:pt>
                <c:pt idx="336">
                  <c:v>0.80500000000000005</c:v>
                </c:pt>
                <c:pt idx="337">
                  <c:v>0.84</c:v>
                </c:pt>
                <c:pt idx="338">
                  <c:v>0.85499999999999998</c:v>
                </c:pt>
                <c:pt idx="339">
                  <c:v>0.88</c:v>
                </c:pt>
              </c:numCache>
            </c:numRef>
          </c:val>
          <c:smooth val="0"/>
          <c:extLst>
            <c:ext xmlns:c16="http://schemas.microsoft.com/office/drawing/2014/chart" uri="{C3380CC4-5D6E-409C-BE32-E72D297353CC}">
              <c16:uniqueId val="{00000000-F9D2-488B-B0DA-20154FEBE306}"/>
            </c:ext>
          </c:extLst>
        </c:ser>
        <c:ser>
          <c:idx val="1"/>
          <c:order val="1"/>
          <c:tx>
            <c:v>Предикције мреже</c:v>
          </c:tx>
          <c:spPr>
            <a:ln w="28575" cap="rnd">
              <a:solidFill>
                <a:schemeClr val="accent2"/>
              </a:solidFill>
              <a:round/>
            </a:ln>
            <a:effectLst/>
          </c:spPr>
          <c:marker>
            <c:symbol val="none"/>
          </c:marker>
          <c:val>
            <c:numRef>
              <c:f>Sheet1!$Y$1:$Y$340</c:f>
              <c:numCache>
                <c:formatCode>General</c:formatCode>
                <c:ptCount val="340"/>
                <c:pt idx="0">
                  <c:v>0.46062126432543399</c:v>
                </c:pt>
                <c:pt idx="1">
                  <c:v>0.461496599091127</c:v>
                </c:pt>
                <c:pt idx="2">
                  <c:v>0.459665933536752</c:v>
                </c:pt>
                <c:pt idx="3">
                  <c:v>0.45791884740048899</c:v>
                </c:pt>
                <c:pt idx="4">
                  <c:v>0.45814023403382198</c:v>
                </c:pt>
                <c:pt idx="5">
                  <c:v>0.456772701524155</c:v>
                </c:pt>
                <c:pt idx="6">
                  <c:v>0.45827705258781898</c:v>
                </c:pt>
                <c:pt idx="7">
                  <c:v>0.45883608127223302</c:v>
                </c:pt>
                <c:pt idx="8">
                  <c:v>0.458996632377009</c:v>
                </c:pt>
                <c:pt idx="9">
                  <c:v>0.45287029011056801</c:v>
                </c:pt>
                <c:pt idx="10">
                  <c:v>0.47152594185232999</c:v>
                </c:pt>
                <c:pt idx="11">
                  <c:v>0.47033360948041197</c:v>
                </c:pt>
                <c:pt idx="12">
                  <c:v>0.47085106780361202</c:v>
                </c:pt>
                <c:pt idx="13">
                  <c:v>0.46956118964968702</c:v>
                </c:pt>
                <c:pt idx="14">
                  <c:v>0.47315558565384103</c:v>
                </c:pt>
                <c:pt idx="15">
                  <c:v>0.61082208121920401</c:v>
                </c:pt>
                <c:pt idx="16">
                  <c:v>0.61132824067972302</c:v>
                </c:pt>
                <c:pt idx="17">
                  <c:v>0.61184001526087395</c:v>
                </c:pt>
                <c:pt idx="18">
                  <c:v>0.60917377236723103</c:v>
                </c:pt>
                <c:pt idx="19">
                  <c:v>0.60986534519172397</c:v>
                </c:pt>
                <c:pt idx="20">
                  <c:v>0.61483439906985204</c:v>
                </c:pt>
                <c:pt idx="21">
                  <c:v>0.58533018633532996</c:v>
                </c:pt>
                <c:pt idx="22">
                  <c:v>0.55069254229448406</c:v>
                </c:pt>
                <c:pt idx="23">
                  <c:v>0.55614832130556602</c:v>
                </c:pt>
                <c:pt idx="24">
                  <c:v>0.53270065361560404</c:v>
                </c:pt>
                <c:pt idx="25">
                  <c:v>0.53397076233081897</c:v>
                </c:pt>
                <c:pt idx="26">
                  <c:v>0.52087102043167299</c:v>
                </c:pt>
                <c:pt idx="27">
                  <c:v>0.53578726502831098</c:v>
                </c:pt>
                <c:pt idx="28">
                  <c:v>0.53462448120638895</c:v>
                </c:pt>
                <c:pt idx="29">
                  <c:v>0.49655483923580701</c:v>
                </c:pt>
                <c:pt idx="30">
                  <c:v>0.50576982037218798</c:v>
                </c:pt>
                <c:pt idx="31">
                  <c:v>0.50777878208477301</c:v>
                </c:pt>
                <c:pt idx="32">
                  <c:v>0.50825282775289005</c:v>
                </c:pt>
                <c:pt idx="33">
                  <c:v>0.50513352939810396</c:v>
                </c:pt>
                <c:pt idx="34">
                  <c:v>0.50920821786705195</c:v>
                </c:pt>
                <c:pt idx="35">
                  <c:v>0.51452893792253496</c:v>
                </c:pt>
                <c:pt idx="36">
                  <c:v>0.51027287867603199</c:v>
                </c:pt>
                <c:pt idx="37">
                  <c:v>0.511350384676033</c:v>
                </c:pt>
                <c:pt idx="38">
                  <c:v>0.165420937694434</c:v>
                </c:pt>
                <c:pt idx="39">
                  <c:v>7.2950677494417804E-2</c:v>
                </c:pt>
                <c:pt idx="40">
                  <c:v>4.92124658998856E-2</c:v>
                </c:pt>
                <c:pt idx="41">
                  <c:v>4.5655884665031801E-2</c:v>
                </c:pt>
                <c:pt idx="42">
                  <c:v>3.9577688418241497E-2</c:v>
                </c:pt>
                <c:pt idx="43">
                  <c:v>3.5060503235154597E-2</c:v>
                </c:pt>
                <c:pt idx="44">
                  <c:v>3.2753052981800201E-2</c:v>
                </c:pt>
                <c:pt idx="45">
                  <c:v>3.0146651862930599E-2</c:v>
                </c:pt>
                <c:pt idx="46">
                  <c:v>2.7654989870985299E-2</c:v>
                </c:pt>
                <c:pt idx="47">
                  <c:v>2.6193062521529999E-2</c:v>
                </c:pt>
                <c:pt idx="48">
                  <c:v>2.7185121831834899E-2</c:v>
                </c:pt>
                <c:pt idx="49">
                  <c:v>2.7626347145167901E-2</c:v>
                </c:pt>
                <c:pt idx="50">
                  <c:v>2.53952007230051E-2</c:v>
                </c:pt>
                <c:pt idx="51">
                  <c:v>2.3470399915627601E-2</c:v>
                </c:pt>
                <c:pt idx="52">
                  <c:v>2.1962361195814298E-2</c:v>
                </c:pt>
                <c:pt idx="53">
                  <c:v>1.9476442477700001E-2</c:v>
                </c:pt>
                <c:pt idx="54">
                  <c:v>1.8780899299782602E-2</c:v>
                </c:pt>
                <c:pt idx="55">
                  <c:v>1.85200629716522E-2</c:v>
                </c:pt>
                <c:pt idx="56">
                  <c:v>1.8924849616983298E-2</c:v>
                </c:pt>
                <c:pt idx="57">
                  <c:v>1.8522106357218501E-2</c:v>
                </c:pt>
                <c:pt idx="58">
                  <c:v>1.9290370958303299E-2</c:v>
                </c:pt>
                <c:pt idx="59">
                  <c:v>1.93302805202815E-2</c:v>
                </c:pt>
                <c:pt idx="60">
                  <c:v>1.8942370093804398E-2</c:v>
                </c:pt>
                <c:pt idx="61">
                  <c:v>1.8902769979358199E-2</c:v>
                </c:pt>
                <c:pt idx="62">
                  <c:v>1.9173916234167199E-2</c:v>
                </c:pt>
                <c:pt idx="63">
                  <c:v>1.9017833797629499E-2</c:v>
                </c:pt>
                <c:pt idx="64">
                  <c:v>1.8223043972681301E-2</c:v>
                </c:pt>
                <c:pt idx="65">
                  <c:v>1.7003534872808899E-2</c:v>
                </c:pt>
                <c:pt idx="66">
                  <c:v>1.8687975921078199E-2</c:v>
                </c:pt>
                <c:pt idx="67">
                  <c:v>0.50730413859507895</c:v>
                </c:pt>
                <c:pt idx="68">
                  <c:v>0.52237629173559696</c:v>
                </c:pt>
                <c:pt idx="69">
                  <c:v>0.54500954372369703</c:v>
                </c:pt>
                <c:pt idx="70">
                  <c:v>0.51604575668322605</c:v>
                </c:pt>
                <c:pt idx="71">
                  <c:v>0.53176013017423296</c:v>
                </c:pt>
                <c:pt idx="72">
                  <c:v>0.52620538007733797</c:v>
                </c:pt>
                <c:pt idx="73">
                  <c:v>0.49057939788907601</c:v>
                </c:pt>
                <c:pt idx="74">
                  <c:v>0.51428829113929297</c:v>
                </c:pt>
                <c:pt idx="75">
                  <c:v>0.51544236879804695</c:v>
                </c:pt>
                <c:pt idx="76">
                  <c:v>0.36647353946359201</c:v>
                </c:pt>
                <c:pt idx="77">
                  <c:v>0.30936958332445402</c:v>
                </c:pt>
                <c:pt idx="78">
                  <c:v>0.28928610472345501</c:v>
                </c:pt>
                <c:pt idx="79">
                  <c:v>0.25876405188593299</c:v>
                </c:pt>
                <c:pt idx="80">
                  <c:v>0.221730361723457</c:v>
                </c:pt>
                <c:pt idx="81">
                  <c:v>0.214231518520479</c:v>
                </c:pt>
                <c:pt idx="82">
                  <c:v>0.183139536003988</c:v>
                </c:pt>
                <c:pt idx="83">
                  <c:v>0.85933994439885797</c:v>
                </c:pt>
                <c:pt idx="84">
                  <c:v>0.86994188765463099</c:v>
                </c:pt>
                <c:pt idx="85">
                  <c:v>0.88229756114507796</c:v>
                </c:pt>
                <c:pt idx="86">
                  <c:v>0.88168589164335198</c:v>
                </c:pt>
                <c:pt idx="87">
                  <c:v>0.88843986596656099</c:v>
                </c:pt>
                <c:pt idx="88">
                  <c:v>0.89691588004727796</c:v>
                </c:pt>
                <c:pt idx="89">
                  <c:v>0.893740228926447</c:v>
                </c:pt>
                <c:pt idx="90">
                  <c:v>0.89430608821266599</c:v>
                </c:pt>
                <c:pt idx="91">
                  <c:v>0.89484672891215</c:v>
                </c:pt>
                <c:pt idx="92">
                  <c:v>0.89987879880001298</c:v>
                </c:pt>
                <c:pt idx="93">
                  <c:v>0.90170178880713903</c:v>
                </c:pt>
                <c:pt idx="94">
                  <c:v>0.90187312160415301</c:v>
                </c:pt>
                <c:pt idx="95">
                  <c:v>0.90508371502903695</c:v>
                </c:pt>
                <c:pt idx="96">
                  <c:v>0.90271557753639198</c:v>
                </c:pt>
                <c:pt idx="97">
                  <c:v>0.89786637704694705</c:v>
                </c:pt>
                <c:pt idx="98">
                  <c:v>0.89831110522761204</c:v>
                </c:pt>
                <c:pt idx="99">
                  <c:v>0.89367688688023506</c:v>
                </c:pt>
                <c:pt idx="100">
                  <c:v>0.89952926857378002</c:v>
                </c:pt>
                <c:pt idx="101">
                  <c:v>0.89273330203722001</c:v>
                </c:pt>
                <c:pt idx="102">
                  <c:v>0.88501776231990503</c:v>
                </c:pt>
                <c:pt idx="103">
                  <c:v>0.88234528136639601</c:v>
                </c:pt>
                <c:pt idx="104">
                  <c:v>0.879725708523039</c:v>
                </c:pt>
                <c:pt idx="105">
                  <c:v>0.87700189995424904</c:v>
                </c:pt>
                <c:pt idx="106">
                  <c:v>0.88127241589678196</c:v>
                </c:pt>
                <c:pt idx="107">
                  <c:v>0.96538011747338204</c:v>
                </c:pt>
                <c:pt idx="108">
                  <c:v>0.96101163500763298</c:v>
                </c:pt>
                <c:pt idx="109">
                  <c:v>0.95691862661770699</c:v>
                </c:pt>
                <c:pt idx="110">
                  <c:v>0.95563369914889096</c:v>
                </c:pt>
                <c:pt idx="111">
                  <c:v>0.95215139737769305</c:v>
                </c:pt>
                <c:pt idx="112">
                  <c:v>0.94055053342178596</c:v>
                </c:pt>
                <c:pt idx="113">
                  <c:v>0.89712017038423097</c:v>
                </c:pt>
                <c:pt idx="114">
                  <c:v>0.87801677543009404</c:v>
                </c:pt>
                <c:pt idx="115">
                  <c:v>0.87290540089241997</c:v>
                </c:pt>
                <c:pt idx="116">
                  <c:v>0.76262114185945695</c:v>
                </c:pt>
                <c:pt idx="117">
                  <c:v>0.74290570955904001</c:v>
                </c:pt>
                <c:pt idx="118">
                  <c:v>0.71951848809774999</c:v>
                </c:pt>
                <c:pt idx="119">
                  <c:v>0.66456243150271699</c:v>
                </c:pt>
                <c:pt idx="120">
                  <c:v>0.54985460998753699</c:v>
                </c:pt>
                <c:pt idx="121">
                  <c:v>0.43780217324597798</c:v>
                </c:pt>
                <c:pt idx="122">
                  <c:v>0.434227070896472</c:v>
                </c:pt>
                <c:pt idx="123">
                  <c:v>0.43362253105206799</c:v>
                </c:pt>
                <c:pt idx="124">
                  <c:v>0.452154470257009</c:v>
                </c:pt>
                <c:pt idx="125">
                  <c:v>0.44765153433594501</c:v>
                </c:pt>
                <c:pt idx="126">
                  <c:v>0.44544236283842398</c:v>
                </c:pt>
                <c:pt idx="127">
                  <c:v>0.44843271113921901</c:v>
                </c:pt>
                <c:pt idx="128">
                  <c:v>0.438718048450492</c:v>
                </c:pt>
                <c:pt idx="129">
                  <c:v>0.43971152111314998</c:v>
                </c:pt>
                <c:pt idx="130">
                  <c:v>0.43516447390851698</c:v>
                </c:pt>
                <c:pt idx="131">
                  <c:v>0.44052737790817198</c:v>
                </c:pt>
                <c:pt idx="132">
                  <c:v>0.44118520961662899</c:v>
                </c:pt>
                <c:pt idx="133">
                  <c:v>0.45012858900882802</c:v>
                </c:pt>
                <c:pt idx="134">
                  <c:v>0.45246875198772901</c:v>
                </c:pt>
                <c:pt idx="135">
                  <c:v>0.45447549490079098</c:v>
                </c:pt>
                <c:pt idx="136">
                  <c:v>0.47729157409929501</c:v>
                </c:pt>
                <c:pt idx="137">
                  <c:v>0.51725438505497601</c:v>
                </c:pt>
                <c:pt idx="138">
                  <c:v>0.49920667497116</c:v>
                </c:pt>
                <c:pt idx="139">
                  <c:v>0.52284295092301003</c:v>
                </c:pt>
                <c:pt idx="140">
                  <c:v>0.58738555873935305</c:v>
                </c:pt>
                <c:pt idx="141">
                  <c:v>0.59895981440633494</c:v>
                </c:pt>
                <c:pt idx="142">
                  <c:v>0.63974758521630304</c:v>
                </c:pt>
                <c:pt idx="143">
                  <c:v>0.66258758070505597</c:v>
                </c:pt>
                <c:pt idx="144">
                  <c:v>0.67148554755331002</c:v>
                </c:pt>
                <c:pt idx="145">
                  <c:v>0.68272217182455197</c:v>
                </c:pt>
                <c:pt idx="146">
                  <c:v>0.677259083241182</c:v>
                </c:pt>
                <c:pt idx="147">
                  <c:v>0.543301160768493</c:v>
                </c:pt>
                <c:pt idx="148">
                  <c:v>0.58452595100143201</c:v>
                </c:pt>
                <c:pt idx="149">
                  <c:v>0.62434317717911003</c:v>
                </c:pt>
                <c:pt idx="150">
                  <c:v>0.63667453682643005</c:v>
                </c:pt>
                <c:pt idx="151">
                  <c:v>0.65244023361018499</c:v>
                </c:pt>
                <c:pt idx="152">
                  <c:v>0.64940890369674698</c:v>
                </c:pt>
                <c:pt idx="153">
                  <c:v>0.65807390590787695</c:v>
                </c:pt>
                <c:pt idx="154">
                  <c:v>0.62139052783235005</c:v>
                </c:pt>
                <c:pt idx="155">
                  <c:v>0.61714637806227002</c:v>
                </c:pt>
                <c:pt idx="156">
                  <c:v>0.62557625943839901</c:v>
                </c:pt>
                <c:pt idx="157">
                  <c:v>0.46229750793855701</c:v>
                </c:pt>
                <c:pt idx="158">
                  <c:v>0.46304828418879301</c:v>
                </c:pt>
                <c:pt idx="159">
                  <c:v>0.46317113634434698</c:v>
                </c:pt>
                <c:pt idx="160">
                  <c:v>0.45678847542832801</c:v>
                </c:pt>
                <c:pt idx="161">
                  <c:v>0.44468453735875402</c:v>
                </c:pt>
                <c:pt idx="162">
                  <c:v>0.44264703883998702</c:v>
                </c:pt>
                <c:pt idx="163">
                  <c:v>0.44926877132347898</c:v>
                </c:pt>
                <c:pt idx="164">
                  <c:v>0.41429856386587499</c:v>
                </c:pt>
                <c:pt idx="165">
                  <c:v>0.50095828651081398</c:v>
                </c:pt>
                <c:pt idx="166">
                  <c:v>0.50116129307670498</c:v>
                </c:pt>
                <c:pt idx="167">
                  <c:v>0.50051057448226899</c:v>
                </c:pt>
                <c:pt idx="168">
                  <c:v>0.50287622700940904</c:v>
                </c:pt>
                <c:pt idx="169">
                  <c:v>0.50253866062609998</c:v>
                </c:pt>
                <c:pt idx="170">
                  <c:v>0.50209886347655897</c:v>
                </c:pt>
                <c:pt idx="171">
                  <c:v>0.49982586845786803</c:v>
                </c:pt>
                <c:pt idx="172">
                  <c:v>0.50037755702831599</c:v>
                </c:pt>
                <c:pt idx="173">
                  <c:v>0.49892498294159099</c:v>
                </c:pt>
                <c:pt idx="174">
                  <c:v>0.49977520439720602</c:v>
                </c:pt>
                <c:pt idx="175">
                  <c:v>0.50040022328883504</c:v>
                </c:pt>
                <c:pt idx="176">
                  <c:v>0.50010976576630095</c:v>
                </c:pt>
                <c:pt idx="177">
                  <c:v>0.50041073264785096</c:v>
                </c:pt>
                <c:pt idx="178">
                  <c:v>0.50210965242380601</c:v>
                </c:pt>
                <c:pt idx="179">
                  <c:v>0.49878346250946198</c:v>
                </c:pt>
                <c:pt idx="180">
                  <c:v>0.50891878641405297</c:v>
                </c:pt>
                <c:pt idx="181">
                  <c:v>0.48746225243896302</c:v>
                </c:pt>
                <c:pt idx="182">
                  <c:v>0.59069092264113199</c:v>
                </c:pt>
                <c:pt idx="183">
                  <c:v>0.498972507765302</c:v>
                </c:pt>
                <c:pt idx="184">
                  <c:v>0.44738307468735899</c:v>
                </c:pt>
                <c:pt idx="185">
                  <c:v>0.54714743435567403</c:v>
                </c:pt>
                <c:pt idx="186">
                  <c:v>0.62427703479650498</c:v>
                </c:pt>
                <c:pt idx="187">
                  <c:v>0.60928972202839105</c:v>
                </c:pt>
                <c:pt idx="188">
                  <c:v>0.585486714658495</c:v>
                </c:pt>
                <c:pt idx="189">
                  <c:v>0.49775365351316497</c:v>
                </c:pt>
                <c:pt idx="190">
                  <c:v>0.36443131486927499</c:v>
                </c:pt>
                <c:pt idx="191">
                  <c:v>0.355650717878008</c:v>
                </c:pt>
                <c:pt idx="192">
                  <c:v>0.33056417147730799</c:v>
                </c:pt>
                <c:pt idx="193">
                  <c:v>0.43031384278122298</c:v>
                </c:pt>
                <c:pt idx="194">
                  <c:v>0.55900909989678005</c:v>
                </c:pt>
                <c:pt idx="195">
                  <c:v>0.54832430807614596</c:v>
                </c:pt>
                <c:pt idx="196">
                  <c:v>0.54937910284136204</c:v>
                </c:pt>
                <c:pt idx="197">
                  <c:v>0.543942506971829</c:v>
                </c:pt>
                <c:pt idx="198">
                  <c:v>0.52875623216538803</c:v>
                </c:pt>
                <c:pt idx="199">
                  <c:v>0.53200062081772703</c:v>
                </c:pt>
                <c:pt idx="200">
                  <c:v>0.40474630515926902</c:v>
                </c:pt>
                <c:pt idx="201">
                  <c:v>0.28051731567238503</c:v>
                </c:pt>
                <c:pt idx="202">
                  <c:v>0.32801782595187201</c:v>
                </c:pt>
                <c:pt idx="203">
                  <c:v>0.46519957262872402</c:v>
                </c:pt>
                <c:pt idx="204">
                  <c:v>0.45416979821561199</c:v>
                </c:pt>
                <c:pt idx="205">
                  <c:v>0.47965283061380798</c:v>
                </c:pt>
                <c:pt idx="206">
                  <c:v>0.462443091132346</c:v>
                </c:pt>
                <c:pt idx="207">
                  <c:v>0.43663271720801</c:v>
                </c:pt>
                <c:pt idx="208">
                  <c:v>0.708326740860169</c:v>
                </c:pt>
                <c:pt idx="209">
                  <c:v>0.61759143975462405</c:v>
                </c:pt>
                <c:pt idx="210">
                  <c:v>0.63273769331236895</c:v>
                </c:pt>
                <c:pt idx="211">
                  <c:v>0.61547905765083499</c:v>
                </c:pt>
                <c:pt idx="212">
                  <c:v>0.58731785412798498</c:v>
                </c:pt>
                <c:pt idx="213">
                  <c:v>0.56370498239419198</c:v>
                </c:pt>
                <c:pt idx="214">
                  <c:v>0.50021238070910401</c:v>
                </c:pt>
                <c:pt idx="215">
                  <c:v>0.52817196237418595</c:v>
                </c:pt>
                <c:pt idx="216">
                  <c:v>0.46848228939771602</c:v>
                </c:pt>
                <c:pt idx="217">
                  <c:v>0.42337807604553002</c:v>
                </c:pt>
                <c:pt idx="218">
                  <c:v>0.29578171539630599</c:v>
                </c:pt>
                <c:pt idx="219">
                  <c:v>0.29329496989120302</c:v>
                </c:pt>
                <c:pt idx="220">
                  <c:v>0.51931240232001297</c:v>
                </c:pt>
                <c:pt idx="221">
                  <c:v>0.58169012933163899</c:v>
                </c:pt>
                <c:pt idx="222">
                  <c:v>0.472075223283069</c:v>
                </c:pt>
                <c:pt idx="223">
                  <c:v>0.34295833499943401</c:v>
                </c:pt>
                <c:pt idx="224">
                  <c:v>0.31792994027910698</c:v>
                </c:pt>
                <c:pt idx="225">
                  <c:v>0.32540536267063402</c:v>
                </c:pt>
                <c:pt idx="226">
                  <c:v>0.345742955335127</c:v>
                </c:pt>
                <c:pt idx="227">
                  <c:v>0.31710763358010002</c:v>
                </c:pt>
                <c:pt idx="228">
                  <c:v>0.32476473620816398</c:v>
                </c:pt>
                <c:pt idx="229">
                  <c:v>0.33871853630798499</c:v>
                </c:pt>
                <c:pt idx="230">
                  <c:v>0.37340829289895</c:v>
                </c:pt>
                <c:pt idx="231">
                  <c:v>0.37642848692383901</c:v>
                </c:pt>
                <c:pt idx="232">
                  <c:v>0.36851549333099798</c:v>
                </c:pt>
                <c:pt idx="233">
                  <c:v>0.36690245876160299</c:v>
                </c:pt>
                <c:pt idx="234">
                  <c:v>0.36529609738378799</c:v>
                </c:pt>
                <c:pt idx="235">
                  <c:v>0.34468529648375901</c:v>
                </c:pt>
                <c:pt idx="236">
                  <c:v>0.33408295439394398</c:v>
                </c:pt>
                <c:pt idx="237">
                  <c:v>0.36125210398423402</c:v>
                </c:pt>
                <c:pt idx="238">
                  <c:v>0.34283211202838398</c:v>
                </c:pt>
                <c:pt idx="239">
                  <c:v>0.36334222612219202</c:v>
                </c:pt>
                <c:pt idx="240">
                  <c:v>0.35628257804445601</c:v>
                </c:pt>
                <c:pt idx="241">
                  <c:v>0.35815907276021802</c:v>
                </c:pt>
                <c:pt idx="242">
                  <c:v>0.36612803200848199</c:v>
                </c:pt>
                <c:pt idx="243">
                  <c:v>0.36376148060354802</c:v>
                </c:pt>
                <c:pt idx="244">
                  <c:v>0.35435573782294</c:v>
                </c:pt>
                <c:pt idx="245">
                  <c:v>0.35750548666588799</c:v>
                </c:pt>
                <c:pt idx="246">
                  <c:v>0.56317708749143802</c:v>
                </c:pt>
                <c:pt idx="247">
                  <c:v>0.583965552615059</c:v>
                </c:pt>
                <c:pt idx="248">
                  <c:v>0.66332193481575497</c:v>
                </c:pt>
                <c:pt idx="249">
                  <c:v>0.49178892311651401</c:v>
                </c:pt>
                <c:pt idx="250">
                  <c:v>0.58459955312827006</c:v>
                </c:pt>
                <c:pt idx="251">
                  <c:v>0.67511534954204699</c:v>
                </c:pt>
                <c:pt idx="252">
                  <c:v>0.89011005430951096</c:v>
                </c:pt>
                <c:pt idx="253">
                  <c:v>0.82831499096599903</c:v>
                </c:pt>
                <c:pt idx="254">
                  <c:v>0.84805825568391502</c:v>
                </c:pt>
                <c:pt idx="255">
                  <c:v>0.88717138563624298</c:v>
                </c:pt>
                <c:pt idx="256">
                  <c:v>0.88768504871445597</c:v>
                </c:pt>
                <c:pt idx="257">
                  <c:v>0.87326565559820302</c:v>
                </c:pt>
                <c:pt idx="258">
                  <c:v>0.68246135884445103</c:v>
                </c:pt>
                <c:pt idx="259">
                  <c:v>0.63387607008288804</c:v>
                </c:pt>
                <c:pt idx="260">
                  <c:v>0.54596867712736397</c:v>
                </c:pt>
                <c:pt idx="261">
                  <c:v>0.58077596920394703</c:v>
                </c:pt>
                <c:pt idx="262">
                  <c:v>0.58658804469516901</c:v>
                </c:pt>
                <c:pt idx="263">
                  <c:v>0.592308349770724</c:v>
                </c:pt>
                <c:pt idx="264">
                  <c:v>0.59301367072507405</c:v>
                </c:pt>
                <c:pt idx="265">
                  <c:v>0.60207800080713403</c:v>
                </c:pt>
                <c:pt idx="266">
                  <c:v>0.60375325392860701</c:v>
                </c:pt>
                <c:pt idx="267">
                  <c:v>0.60223259803013296</c:v>
                </c:pt>
                <c:pt idx="268">
                  <c:v>0.60559522803264199</c:v>
                </c:pt>
                <c:pt idx="269">
                  <c:v>0.61149832054668996</c:v>
                </c:pt>
                <c:pt idx="270">
                  <c:v>0.61785671097466799</c:v>
                </c:pt>
                <c:pt idx="271">
                  <c:v>0.60097050248441797</c:v>
                </c:pt>
                <c:pt idx="272">
                  <c:v>0.61164018991541202</c:v>
                </c:pt>
                <c:pt idx="273">
                  <c:v>0.61162853219831603</c:v>
                </c:pt>
                <c:pt idx="274">
                  <c:v>0.60891297940320199</c:v>
                </c:pt>
                <c:pt idx="275">
                  <c:v>0.607310160671652</c:v>
                </c:pt>
                <c:pt idx="276">
                  <c:v>0.59648402074348605</c:v>
                </c:pt>
                <c:pt idx="277">
                  <c:v>0.60454571924193401</c:v>
                </c:pt>
                <c:pt idx="278">
                  <c:v>0.59636826719031399</c:v>
                </c:pt>
                <c:pt idx="279">
                  <c:v>0.59696815796907499</c:v>
                </c:pt>
                <c:pt idx="280">
                  <c:v>4.2439930244393E-2</c:v>
                </c:pt>
                <c:pt idx="281">
                  <c:v>4.2014600334459799E-2</c:v>
                </c:pt>
                <c:pt idx="282">
                  <c:v>4.3208063556029103E-2</c:v>
                </c:pt>
                <c:pt idx="283">
                  <c:v>4.2707954349985901E-2</c:v>
                </c:pt>
                <c:pt idx="284">
                  <c:v>4.1353190967846003E-2</c:v>
                </c:pt>
                <c:pt idx="285">
                  <c:v>4.36706327716576E-2</c:v>
                </c:pt>
                <c:pt idx="286">
                  <c:v>4.1484822123771803E-2</c:v>
                </c:pt>
                <c:pt idx="287">
                  <c:v>4.27519274343406E-2</c:v>
                </c:pt>
                <c:pt idx="288">
                  <c:v>4.2657511277623197E-2</c:v>
                </c:pt>
                <c:pt idx="289">
                  <c:v>4.33037110869832E-2</c:v>
                </c:pt>
                <c:pt idx="290">
                  <c:v>4.2583661131563602E-2</c:v>
                </c:pt>
                <c:pt idx="291">
                  <c:v>4.1452884076735301E-2</c:v>
                </c:pt>
                <c:pt idx="292">
                  <c:v>4.25129796172189E-2</c:v>
                </c:pt>
                <c:pt idx="293">
                  <c:v>4.16815181478788E-2</c:v>
                </c:pt>
                <c:pt idx="294">
                  <c:v>0.48120525293571798</c:v>
                </c:pt>
                <c:pt idx="295">
                  <c:v>0.442564493776543</c:v>
                </c:pt>
                <c:pt idx="296">
                  <c:v>0.48718254585856902</c:v>
                </c:pt>
                <c:pt idx="297">
                  <c:v>0.49791375775920099</c:v>
                </c:pt>
                <c:pt idx="298">
                  <c:v>0.51776526892679497</c:v>
                </c:pt>
                <c:pt idx="299">
                  <c:v>0.483771823747146</c:v>
                </c:pt>
                <c:pt idx="300">
                  <c:v>0.48375600765523502</c:v>
                </c:pt>
                <c:pt idx="301">
                  <c:v>0.497888666219793</c:v>
                </c:pt>
                <c:pt idx="302">
                  <c:v>0.35625316890640701</c:v>
                </c:pt>
                <c:pt idx="303">
                  <c:v>0.48723899517560698</c:v>
                </c:pt>
                <c:pt idx="304">
                  <c:v>0.58776283486473202</c:v>
                </c:pt>
                <c:pt idx="305">
                  <c:v>0.47368324173529902</c:v>
                </c:pt>
                <c:pt idx="306">
                  <c:v>0.45829843435793299</c:v>
                </c:pt>
                <c:pt idx="307">
                  <c:v>0.45670595354272803</c:v>
                </c:pt>
                <c:pt idx="308">
                  <c:v>0.458594117193316</c:v>
                </c:pt>
                <c:pt idx="309">
                  <c:v>0.465127807364771</c:v>
                </c:pt>
                <c:pt idx="310">
                  <c:v>0.54591320010181499</c:v>
                </c:pt>
                <c:pt idx="311">
                  <c:v>0.55836383611502305</c:v>
                </c:pt>
                <c:pt idx="312">
                  <c:v>0.52983906658305802</c:v>
                </c:pt>
                <c:pt idx="313">
                  <c:v>0.538588173951278</c:v>
                </c:pt>
                <c:pt idx="314">
                  <c:v>0.54033702370020598</c:v>
                </c:pt>
                <c:pt idx="315">
                  <c:v>0.52267878490618103</c:v>
                </c:pt>
                <c:pt idx="316">
                  <c:v>0.506253835352236</c:v>
                </c:pt>
                <c:pt idx="317">
                  <c:v>0.69497993743790998</c:v>
                </c:pt>
                <c:pt idx="318">
                  <c:v>0.70735946940663097</c:v>
                </c:pt>
                <c:pt idx="319">
                  <c:v>0.699396163659457</c:v>
                </c:pt>
                <c:pt idx="320">
                  <c:v>0.69641748405388404</c:v>
                </c:pt>
                <c:pt idx="321">
                  <c:v>0.69367337388779804</c:v>
                </c:pt>
                <c:pt idx="322">
                  <c:v>0.69536249763750002</c:v>
                </c:pt>
                <c:pt idx="323">
                  <c:v>0.69590713679345295</c:v>
                </c:pt>
                <c:pt idx="324">
                  <c:v>0.422718302044301</c:v>
                </c:pt>
                <c:pt idx="325">
                  <c:v>0.44521786775894501</c:v>
                </c:pt>
                <c:pt idx="326">
                  <c:v>0.45875430203944201</c:v>
                </c:pt>
                <c:pt idx="327">
                  <c:v>0.45620208348404501</c:v>
                </c:pt>
                <c:pt idx="328">
                  <c:v>0.45707071092268697</c:v>
                </c:pt>
                <c:pt idx="329">
                  <c:v>0.45699879421756401</c:v>
                </c:pt>
                <c:pt idx="330">
                  <c:v>0.458113151364056</c:v>
                </c:pt>
                <c:pt idx="331">
                  <c:v>0.37894603892579898</c:v>
                </c:pt>
                <c:pt idx="332">
                  <c:v>0.79954893583468001</c:v>
                </c:pt>
                <c:pt idx="333">
                  <c:v>0.81166996104320599</c:v>
                </c:pt>
                <c:pt idx="334">
                  <c:v>0.795229597467486</c:v>
                </c:pt>
                <c:pt idx="335">
                  <c:v>0.80635621798012402</c:v>
                </c:pt>
                <c:pt idx="336">
                  <c:v>0.79793574053837102</c:v>
                </c:pt>
                <c:pt idx="337">
                  <c:v>0.79721931174209404</c:v>
                </c:pt>
                <c:pt idx="338">
                  <c:v>0.79129621919822901</c:v>
                </c:pt>
                <c:pt idx="339">
                  <c:v>0.86269811876469404</c:v>
                </c:pt>
              </c:numCache>
            </c:numRef>
          </c:val>
          <c:smooth val="0"/>
          <c:extLst>
            <c:ext xmlns:c16="http://schemas.microsoft.com/office/drawing/2014/chart" uri="{C3380CC4-5D6E-409C-BE32-E72D297353CC}">
              <c16:uniqueId val="{00000001-F9D2-488B-B0DA-20154FEBE306}"/>
            </c:ext>
          </c:extLst>
        </c:ser>
        <c:dLbls>
          <c:showLegendKey val="0"/>
          <c:showVal val="0"/>
          <c:showCatName val="0"/>
          <c:showSerName val="0"/>
          <c:showPercent val="0"/>
          <c:showBubbleSize val="0"/>
        </c:dLbls>
        <c:smooth val="0"/>
        <c:axId val="519691192"/>
        <c:axId val="519690208"/>
      </c:lineChart>
      <c:catAx>
        <c:axId val="5196911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а</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9690208"/>
        <c:crosses val="autoZero"/>
        <c:auto val="1"/>
        <c:lblAlgn val="ctr"/>
        <c:lblOffset val="100"/>
        <c:noMultiLvlLbl val="0"/>
      </c:catAx>
      <c:valAx>
        <c:axId val="519690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96911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Поглед усмерен лево</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N$1:$N$340</c:f>
              <c:numCache>
                <c:formatCode>General</c:formatCode>
                <c:ptCount val="34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1</c:v>
                </c:pt>
                <c:pt idx="78">
                  <c:v>1</c:v>
                </c:pt>
                <c:pt idx="79">
                  <c:v>1</c:v>
                </c:pt>
                <c:pt idx="80">
                  <c:v>1</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1</c:v>
                </c:pt>
                <c:pt idx="190">
                  <c:v>1</c:v>
                </c:pt>
                <c:pt idx="191">
                  <c:v>1</c:v>
                </c:pt>
                <c:pt idx="192">
                  <c:v>1</c:v>
                </c:pt>
                <c:pt idx="193">
                  <c:v>1</c:v>
                </c:pt>
                <c:pt idx="194">
                  <c:v>0</c:v>
                </c:pt>
                <c:pt idx="195">
                  <c:v>0</c:v>
                </c:pt>
                <c:pt idx="196">
                  <c:v>0</c:v>
                </c:pt>
                <c:pt idx="197">
                  <c:v>0</c:v>
                </c:pt>
                <c:pt idx="198">
                  <c:v>0</c:v>
                </c:pt>
                <c:pt idx="199">
                  <c:v>0</c:v>
                </c:pt>
                <c:pt idx="200">
                  <c:v>1</c:v>
                </c:pt>
                <c:pt idx="201">
                  <c:v>1</c:v>
                </c:pt>
                <c:pt idx="202">
                  <c:v>1</c:v>
                </c:pt>
                <c:pt idx="203">
                  <c:v>1</c:v>
                </c:pt>
                <c:pt idx="204">
                  <c:v>1</c:v>
                </c:pt>
                <c:pt idx="205">
                  <c:v>1</c:v>
                </c:pt>
                <c:pt idx="206">
                  <c:v>1</c:v>
                </c:pt>
                <c:pt idx="207">
                  <c:v>1</c:v>
                </c:pt>
                <c:pt idx="208">
                  <c:v>0</c:v>
                </c:pt>
                <c:pt idx="209">
                  <c:v>0</c:v>
                </c:pt>
                <c:pt idx="210">
                  <c:v>0</c:v>
                </c:pt>
                <c:pt idx="211">
                  <c:v>0</c:v>
                </c:pt>
                <c:pt idx="212">
                  <c:v>0</c:v>
                </c:pt>
                <c:pt idx="213">
                  <c:v>0</c:v>
                </c:pt>
                <c:pt idx="214">
                  <c:v>0</c:v>
                </c:pt>
                <c:pt idx="215">
                  <c:v>0</c:v>
                </c:pt>
                <c:pt idx="216">
                  <c:v>0</c:v>
                </c:pt>
                <c:pt idx="217">
                  <c:v>0</c:v>
                </c:pt>
                <c:pt idx="218">
                  <c:v>0</c:v>
                </c:pt>
                <c:pt idx="219">
                  <c:v>1</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1</c:v>
                </c:pt>
                <c:pt idx="259">
                  <c:v>1</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numCache>
            </c:numRef>
          </c:val>
          <c:smooth val="0"/>
          <c:extLst>
            <c:ext xmlns:c16="http://schemas.microsoft.com/office/drawing/2014/chart" uri="{C3380CC4-5D6E-409C-BE32-E72D297353CC}">
              <c16:uniqueId val="{00000000-A9AD-45AE-9609-5F04C38E6E9F}"/>
            </c:ext>
          </c:extLst>
        </c:ser>
        <c:ser>
          <c:idx val="1"/>
          <c:order val="1"/>
          <c:tx>
            <c:v>Предикције мреже</c:v>
          </c:tx>
          <c:spPr>
            <a:ln w="28575" cap="rnd">
              <a:solidFill>
                <a:schemeClr val="accent2"/>
              </a:solidFill>
              <a:round/>
            </a:ln>
            <a:effectLst/>
          </c:spPr>
          <c:marker>
            <c:symbol val="none"/>
          </c:marker>
          <c:val>
            <c:numRef>
              <c:f>Sheet1!$AE$1:$AE$340</c:f>
              <c:numCache>
                <c:formatCode>General</c:formatCode>
                <c:ptCount val="340"/>
                <c:pt idx="0">
                  <c:v>7.7649942758817195E-4</c:v>
                </c:pt>
                <c:pt idx="1">
                  <c:v>9.6037085517747397E-4</c:v>
                </c:pt>
                <c:pt idx="2">
                  <c:v>9.0609402723057899E-4</c:v>
                </c:pt>
                <c:pt idx="3">
                  <c:v>8.4463451069397997E-4</c:v>
                </c:pt>
                <c:pt idx="4">
                  <c:v>7.1779322102281397E-4</c:v>
                </c:pt>
                <c:pt idx="5">
                  <c:v>6.9647483977151197E-4</c:v>
                </c:pt>
                <c:pt idx="6">
                  <c:v>9.5623814234376599E-4</c:v>
                </c:pt>
                <c:pt idx="7">
                  <c:v>8.3598910476207801E-4</c:v>
                </c:pt>
                <c:pt idx="8">
                  <c:v>8.0751521772032904E-4</c:v>
                </c:pt>
                <c:pt idx="9">
                  <c:v>2.8295098040593397E-4</c:v>
                </c:pt>
                <c:pt idx="10">
                  <c:v>2.1113160862431E-4</c:v>
                </c:pt>
                <c:pt idx="11">
                  <c:v>2.2551792070698201E-4</c:v>
                </c:pt>
                <c:pt idx="12">
                  <c:v>2.45363072916086E-4</c:v>
                </c:pt>
                <c:pt idx="13">
                  <c:v>2.43953728600928E-4</c:v>
                </c:pt>
                <c:pt idx="14">
                  <c:v>3.62624988062449E-4</c:v>
                </c:pt>
                <c:pt idx="15" formatCode="0.00E+00">
                  <c:v>2.91633669546275E-5</c:v>
                </c:pt>
                <c:pt idx="16" formatCode="0.00E+00">
                  <c:v>2.74471888696103E-5</c:v>
                </c:pt>
                <c:pt idx="17">
                  <c:v>1.2206498359177501E-4</c:v>
                </c:pt>
                <c:pt idx="18">
                  <c:v>4.3780060239746499E-4</c:v>
                </c:pt>
                <c:pt idx="19">
                  <c:v>6.0089441415993804E-4</c:v>
                </c:pt>
                <c:pt idx="20">
                  <c:v>5.9283186595731295E-4</c:v>
                </c:pt>
                <c:pt idx="21">
                  <c:v>3.9136476415131401E-4</c:v>
                </c:pt>
                <c:pt idx="22">
                  <c:v>1.7046862728306499E-4</c:v>
                </c:pt>
                <c:pt idx="23" formatCode="0.00E+00">
                  <c:v>3.0185157465587298E-5</c:v>
                </c:pt>
                <c:pt idx="24" formatCode="0.00E+00">
                  <c:v>3.0747469958635801E-7</c:v>
                </c:pt>
                <c:pt idx="25" formatCode="0.00E+00">
                  <c:v>4.4381214894175501E-7</c:v>
                </c:pt>
                <c:pt idx="26" formatCode="0.00E+00">
                  <c:v>1.24161109981111E-7</c:v>
                </c:pt>
                <c:pt idx="27" formatCode="0.00E+00">
                  <c:v>1.6090881169762801E-6</c:v>
                </c:pt>
                <c:pt idx="28" formatCode="0.00E+00">
                  <c:v>6.3077046614353098E-7</c:v>
                </c:pt>
                <c:pt idx="29" formatCode="0.00E+00">
                  <c:v>6.8248127402266096E-6</c:v>
                </c:pt>
                <c:pt idx="30" formatCode="0.00E+00">
                  <c:v>4.8705715766719199E-5</c:v>
                </c:pt>
                <c:pt idx="31" formatCode="0.00E+00">
                  <c:v>7.1197112434682403E-5</c:v>
                </c:pt>
                <c:pt idx="32" formatCode="0.00E+00">
                  <c:v>7.9125107376704302E-5</c:v>
                </c:pt>
                <c:pt idx="33" formatCode="0.00E+00">
                  <c:v>3.0328717864109998E-5</c:v>
                </c:pt>
                <c:pt idx="34" formatCode="0.00E+00">
                  <c:v>3.2301631729950497E-5</c:v>
                </c:pt>
                <c:pt idx="35" formatCode="0.00E+00">
                  <c:v>7.6413209967284595E-5</c:v>
                </c:pt>
                <c:pt idx="36" formatCode="0.00E+00">
                  <c:v>4.1631715022249703E-5</c:v>
                </c:pt>
                <c:pt idx="37" formatCode="0.00E+00">
                  <c:v>6.7748952259639105E-5</c:v>
                </c:pt>
                <c:pt idx="38" formatCode="0.00E+00">
                  <c:v>2.2536882635702399E-5</c:v>
                </c:pt>
                <c:pt idx="39">
                  <c:v>2.0618207801166599E-3</c:v>
                </c:pt>
                <c:pt idx="40">
                  <c:v>2.3019975583752602E-3</c:v>
                </c:pt>
                <c:pt idx="41">
                  <c:v>9.9297571288745295E-4</c:v>
                </c:pt>
                <c:pt idx="42">
                  <c:v>3.3047400419414902E-4</c:v>
                </c:pt>
                <c:pt idx="43">
                  <c:v>1.07011660473201E-4</c:v>
                </c:pt>
                <c:pt idx="44" formatCode="0.00E+00">
                  <c:v>4.1945503322468203E-5</c:v>
                </c:pt>
                <c:pt idx="45" formatCode="0.00E+00">
                  <c:v>2.9842926154270801E-5</c:v>
                </c:pt>
                <c:pt idx="46" formatCode="0.00E+00">
                  <c:v>2.37208368893818E-5</c:v>
                </c:pt>
                <c:pt idx="47" formatCode="0.00E+00">
                  <c:v>2.61943416970404E-5</c:v>
                </c:pt>
                <c:pt idx="48" formatCode="0.00E+00">
                  <c:v>2.8282176159450601E-5</c:v>
                </c:pt>
                <c:pt idx="49" formatCode="0.00E+00">
                  <c:v>3.30666011484669E-5</c:v>
                </c:pt>
                <c:pt idx="50" formatCode="0.00E+00">
                  <c:v>1.81639468519209E-5</c:v>
                </c:pt>
                <c:pt idx="51" formatCode="0.00E+00">
                  <c:v>1.4778634289627699E-5</c:v>
                </c:pt>
                <c:pt idx="52" formatCode="0.00E+00">
                  <c:v>9.2414201895724101E-6</c:v>
                </c:pt>
                <c:pt idx="53" formatCode="0.00E+00">
                  <c:v>5.9580953633695799E-6</c:v>
                </c:pt>
                <c:pt idx="54" formatCode="0.00E+00">
                  <c:v>5.1344845311893801E-6</c:v>
                </c:pt>
                <c:pt idx="55" formatCode="0.00E+00">
                  <c:v>5.1681196101853498E-6</c:v>
                </c:pt>
                <c:pt idx="56" formatCode="0.00E+00">
                  <c:v>5.1657208168189297E-6</c:v>
                </c:pt>
                <c:pt idx="57" formatCode="0.00E+00">
                  <c:v>4.3291472465400998E-6</c:v>
                </c:pt>
                <c:pt idx="58" formatCode="0.00E+00">
                  <c:v>5.8042533647384301E-6</c:v>
                </c:pt>
                <c:pt idx="59" formatCode="0.00E+00">
                  <c:v>8.4539944985465006E-6</c:v>
                </c:pt>
                <c:pt idx="60" formatCode="0.00E+00">
                  <c:v>8.6798446809355697E-6</c:v>
                </c:pt>
                <c:pt idx="61" formatCode="0.00E+00">
                  <c:v>8.2679411392577406E-6</c:v>
                </c:pt>
                <c:pt idx="62" formatCode="0.00E+00">
                  <c:v>8.3571426309285301E-6</c:v>
                </c:pt>
                <c:pt idx="63" formatCode="0.00E+00">
                  <c:v>6.1080378905141497E-6</c:v>
                </c:pt>
                <c:pt idx="64" formatCode="0.00E+00">
                  <c:v>5.3165145322984703E-6</c:v>
                </c:pt>
                <c:pt idx="65" formatCode="0.00E+00">
                  <c:v>5.0140241327214896E-6</c:v>
                </c:pt>
                <c:pt idx="66" formatCode="0.00E+00">
                  <c:v>5.6629948890244397E-6</c:v>
                </c:pt>
                <c:pt idx="67">
                  <c:v>1.0223584805537599E-2</c:v>
                </c:pt>
                <c:pt idx="68">
                  <c:v>1.4716115065256901E-2</c:v>
                </c:pt>
                <c:pt idx="69">
                  <c:v>2.2300126962324099E-2</c:v>
                </c:pt>
                <c:pt idx="70">
                  <c:v>1.54252480471012E-2</c:v>
                </c:pt>
                <c:pt idx="71">
                  <c:v>9.7148278974284307E-3</c:v>
                </c:pt>
                <c:pt idx="72">
                  <c:v>4.1777207449091797E-3</c:v>
                </c:pt>
                <c:pt idx="73">
                  <c:v>1.7662294495813701E-2</c:v>
                </c:pt>
                <c:pt idx="74">
                  <c:v>1.15361847124218E-2</c:v>
                </c:pt>
                <c:pt idx="75">
                  <c:v>1.1184801628703601E-2</c:v>
                </c:pt>
                <c:pt idx="76">
                  <c:v>0.50963641864589604</c:v>
                </c:pt>
                <c:pt idx="77">
                  <c:v>0.97200516310606599</c:v>
                </c:pt>
                <c:pt idx="78">
                  <c:v>1.4892468656840499E-2</c:v>
                </c:pt>
                <c:pt idx="79">
                  <c:v>1.2342589582712201E-2</c:v>
                </c:pt>
                <c:pt idx="80">
                  <c:v>4.12323882111544E-3</c:v>
                </c:pt>
                <c:pt idx="81">
                  <c:v>2.7709269685266798E-3</c:v>
                </c:pt>
                <c:pt idx="82">
                  <c:v>2.0148112189517001E-3</c:v>
                </c:pt>
                <c:pt idx="83" formatCode="0.00E+00">
                  <c:v>3.6234186499902997E-5</c:v>
                </c:pt>
                <c:pt idx="84" formatCode="0.00E+00">
                  <c:v>2.4534474370659899E-5</c:v>
                </c:pt>
                <c:pt idx="85" formatCode="0.00E+00">
                  <c:v>2.0315008632036601E-5</c:v>
                </c:pt>
                <c:pt idx="86" formatCode="0.00E+00">
                  <c:v>5.6641843572252499E-5</c:v>
                </c:pt>
                <c:pt idx="87" formatCode="0.00E+00">
                  <c:v>6.4380605710346697E-5</c:v>
                </c:pt>
                <c:pt idx="88" formatCode="0.00E+00">
                  <c:v>5.38929547753512E-5</c:v>
                </c:pt>
                <c:pt idx="89" formatCode="0.00E+00">
                  <c:v>6.8012552665178797E-5</c:v>
                </c:pt>
                <c:pt idx="90" formatCode="0.00E+00">
                  <c:v>6.3751102910619594E-5</c:v>
                </c:pt>
                <c:pt idx="91" formatCode="0.00E+00">
                  <c:v>6.1539015698219602E-5</c:v>
                </c:pt>
                <c:pt idx="92" formatCode="0.00E+00">
                  <c:v>4.3061651339388701E-5</c:v>
                </c:pt>
                <c:pt idx="93" formatCode="0.00E+00">
                  <c:v>4.2937061682789497E-5</c:v>
                </c:pt>
                <c:pt idx="94" formatCode="0.00E+00">
                  <c:v>4.2804889249663501E-5</c:v>
                </c:pt>
                <c:pt idx="95" formatCode="0.00E+00">
                  <c:v>3.4718121444411902E-5</c:v>
                </c:pt>
                <c:pt idx="96" formatCode="0.00E+00">
                  <c:v>3.9219330592415698E-5</c:v>
                </c:pt>
                <c:pt idx="97" formatCode="0.00E+00">
                  <c:v>5.5019455523582203E-5</c:v>
                </c:pt>
                <c:pt idx="98" formatCode="0.00E+00">
                  <c:v>5.5340663467040098E-5</c:v>
                </c:pt>
                <c:pt idx="99" formatCode="0.00E+00">
                  <c:v>7.3508248872484797E-5</c:v>
                </c:pt>
                <c:pt idx="100" formatCode="0.00E+00">
                  <c:v>5.6516156888060302E-5</c:v>
                </c:pt>
                <c:pt idx="101" formatCode="0.00E+00">
                  <c:v>6.4539198315421105E-5</c:v>
                </c:pt>
                <c:pt idx="102" formatCode="0.00E+00">
                  <c:v>6.5802850725607803E-5</c:v>
                </c:pt>
                <c:pt idx="103" formatCode="0.00E+00">
                  <c:v>7.9736145204473605E-5</c:v>
                </c:pt>
                <c:pt idx="104" formatCode="0.00E+00">
                  <c:v>6.9448074224054206E-5</c:v>
                </c:pt>
                <c:pt idx="105" formatCode="0.00E+00">
                  <c:v>4.7506588158746101E-5</c:v>
                </c:pt>
                <c:pt idx="106" formatCode="0.00E+00">
                  <c:v>2.2513706670257101E-5</c:v>
                </c:pt>
                <c:pt idx="107" formatCode="0.00E+00">
                  <c:v>1.01615448529072E-7</c:v>
                </c:pt>
                <c:pt idx="108" formatCode="0.00E+00">
                  <c:v>2.0552616085854699E-7</c:v>
                </c:pt>
                <c:pt idx="109" formatCode="0.00E+00">
                  <c:v>3.39777081651865E-7</c:v>
                </c:pt>
                <c:pt idx="110" formatCode="0.00E+00">
                  <c:v>3.9532469716518298E-7</c:v>
                </c:pt>
                <c:pt idx="111" formatCode="0.00E+00">
                  <c:v>6.3233582208363899E-7</c:v>
                </c:pt>
                <c:pt idx="112" formatCode="0.00E+00">
                  <c:v>1.9868764490109399E-6</c:v>
                </c:pt>
                <c:pt idx="113" formatCode="0.00E+00">
                  <c:v>1.9132331569818099E-5</c:v>
                </c:pt>
                <c:pt idx="114" formatCode="0.00E+00">
                  <c:v>1.3922121776247601E-5</c:v>
                </c:pt>
                <c:pt idx="115" formatCode="0.00E+00">
                  <c:v>5.7341514859082199E-5</c:v>
                </c:pt>
                <c:pt idx="116">
                  <c:v>1.48378505859986E-3</c:v>
                </c:pt>
                <c:pt idx="117">
                  <c:v>6.0557318465273503E-4</c:v>
                </c:pt>
                <c:pt idx="118">
                  <c:v>2.65051704512922E-3</c:v>
                </c:pt>
                <c:pt idx="119">
                  <c:v>2.7411869380635501E-2</c:v>
                </c:pt>
                <c:pt idx="120">
                  <c:v>1.6464405408085799E-2</c:v>
                </c:pt>
                <c:pt idx="121">
                  <c:v>3.6359657925124299E-4</c:v>
                </c:pt>
                <c:pt idx="122">
                  <c:v>5.8108847386874796E-4</c:v>
                </c:pt>
                <c:pt idx="123">
                  <c:v>6.0974086555538702E-4</c:v>
                </c:pt>
                <c:pt idx="124">
                  <c:v>1.0438464812410799E-3</c:v>
                </c:pt>
                <c:pt idx="125">
                  <c:v>8.7770587880210097E-4</c:v>
                </c:pt>
                <c:pt idx="126">
                  <c:v>7.3101479537395896E-4</c:v>
                </c:pt>
                <c:pt idx="127">
                  <c:v>6.9195681706169399E-4</c:v>
                </c:pt>
                <c:pt idx="128">
                  <c:v>4.7360690203994199E-4</c:v>
                </c:pt>
                <c:pt idx="129">
                  <c:v>5.2310590901852804E-4</c:v>
                </c:pt>
                <c:pt idx="130">
                  <c:v>6.0315289059386604E-4</c:v>
                </c:pt>
                <c:pt idx="131">
                  <c:v>7.7389530503176398E-4</c:v>
                </c:pt>
                <c:pt idx="132">
                  <c:v>7.1663407637276701E-4</c:v>
                </c:pt>
                <c:pt idx="133">
                  <c:v>3.2758239640004602E-4</c:v>
                </c:pt>
                <c:pt idx="134">
                  <c:v>2.5019412308116898E-4</c:v>
                </c:pt>
                <c:pt idx="135">
                  <c:v>2.39059223020207E-4</c:v>
                </c:pt>
                <c:pt idx="136">
                  <c:v>5.0820392874761098E-4</c:v>
                </c:pt>
                <c:pt idx="137" formatCode="0.00E+00">
                  <c:v>1.9219131438086599E-8</c:v>
                </c:pt>
                <c:pt idx="138" formatCode="0.00E+00">
                  <c:v>3.2582664809993101E-7</c:v>
                </c:pt>
                <c:pt idx="139" formatCode="0.00E+00">
                  <c:v>2.01303606636851E-7</c:v>
                </c:pt>
                <c:pt idx="140">
                  <c:v>8.6210342193502196E-2</c:v>
                </c:pt>
                <c:pt idx="141">
                  <c:v>9.0566695678645198E-2</c:v>
                </c:pt>
                <c:pt idx="142">
                  <c:v>8.3595420887180201E-3</c:v>
                </c:pt>
                <c:pt idx="143">
                  <c:v>2.5898901738827E-3</c:v>
                </c:pt>
                <c:pt idx="144">
                  <c:v>1.9473606613013399E-4</c:v>
                </c:pt>
                <c:pt idx="145" formatCode="0.00E+00">
                  <c:v>6.6166045638416701E-5</c:v>
                </c:pt>
                <c:pt idx="146" formatCode="0.00E+00">
                  <c:v>5.72299153082932E-5</c:v>
                </c:pt>
                <c:pt idx="147" formatCode="0.00E+00">
                  <c:v>4.5356804041574E-5</c:v>
                </c:pt>
                <c:pt idx="148">
                  <c:v>1.6800047615264099E-4</c:v>
                </c:pt>
                <c:pt idx="149">
                  <c:v>2.25301872494875E-4</c:v>
                </c:pt>
                <c:pt idx="150">
                  <c:v>2.8954412759984001E-4</c:v>
                </c:pt>
                <c:pt idx="151" formatCode="0.00E+00">
                  <c:v>9.2991206107912195E-5</c:v>
                </c:pt>
                <c:pt idx="152">
                  <c:v>1.85506700772536E-4</c:v>
                </c:pt>
                <c:pt idx="153">
                  <c:v>2.8666285972252101E-4</c:v>
                </c:pt>
                <c:pt idx="154">
                  <c:v>5.1555165140622101E-4</c:v>
                </c:pt>
                <c:pt idx="155">
                  <c:v>3.4721197325378799E-4</c:v>
                </c:pt>
                <c:pt idx="156">
                  <c:v>4.0780650107503002E-4</c:v>
                </c:pt>
                <c:pt idx="157" formatCode="0.00E+00">
                  <c:v>4.5453474091476702E-5</c:v>
                </c:pt>
                <c:pt idx="158" formatCode="0.00E+00">
                  <c:v>2.64990391658114E-5</c:v>
                </c:pt>
                <c:pt idx="159" formatCode="0.00E+00">
                  <c:v>2.3106962886400899E-6</c:v>
                </c:pt>
                <c:pt idx="160" formatCode="0.00E+00">
                  <c:v>2.4556974841797E-6</c:v>
                </c:pt>
                <c:pt idx="161" formatCode="0.00E+00">
                  <c:v>1.30421875272354E-5</c:v>
                </c:pt>
                <c:pt idx="162" formatCode="0.00E+00">
                  <c:v>1.64867043207559E-5</c:v>
                </c:pt>
                <c:pt idx="163">
                  <c:v>1.05524415384428E-4</c:v>
                </c:pt>
                <c:pt idx="164">
                  <c:v>5.1325154119508803E-4</c:v>
                </c:pt>
                <c:pt idx="165">
                  <c:v>1.6358765802241599E-4</c:v>
                </c:pt>
                <c:pt idx="166">
                  <c:v>1.7928353124179599E-4</c:v>
                </c:pt>
                <c:pt idx="167">
                  <c:v>1.87245955427376E-4</c:v>
                </c:pt>
                <c:pt idx="168">
                  <c:v>1.1496422209808099E-4</c:v>
                </c:pt>
                <c:pt idx="169">
                  <c:v>1.4393347692049301E-4</c:v>
                </c:pt>
                <c:pt idx="170">
                  <c:v>1.8930763433087599E-4</c:v>
                </c:pt>
                <c:pt idx="171">
                  <c:v>2.2429854404415201E-4</c:v>
                </c:pt>
                <c:pt idx="172">
                  <c:v>7.4983207114543999E-4</c:v>
                </c:pt>
                <c:pt idx="173">
                  <c:v>4.6359559275493099E-4</c:v>
                </c:pt>
                <c:pt idx="174">
                  <c:v>5.6226025778479305E-4</c:v>
                </c:pt>
                <c:pt idx="175">
                  <c:v>5.7311535131029305E-4</c:v>
                </c:pt>
                <c:pt idx="176">
                  <c:v>5.1209737721196597E-4</c:v>
                </c:pt>
                <c:pt idx="177">
                  <c:v>5.4916374353445002E-4</c:v>
                </c:pt>
                <c:pt idx="178">
                  <c:v>7.9299307341877798E-4</c:v>
                </c:pt>
                <c:pt idx="179">
                  <c:v>8.1274957105477701E-4</c:v>
                </c:pt>
                <c:pt idx="180">
                  <c:v>5.0861840218543296E-3</c:v>
                </c:pt>
                <c:pt idx="181">
                  <c:v>9.2412581604952302E-4</c:v>
                </c:pt>
                <c:pt idx="182">
                  <c:v>9.7438728575477201E-4</c:v>
                </c:pt>
                <c:pt idx="183">
                  <c:v>3.1454799863586599E-4</c:v>
                </c:pt>
                <c:pt idx="184">
                  <c:v>2.47256982852125E-2</c:v>
                </c:pt>
                <c:pt idx="185">
                  <c:v>8.8349249682910102E-4</c:v>
                </c:pt>
                <c:pt idx="186">
                  <c:v>1.11321842032243E-2</c:v>
                </c:pt>
                <c:pt idx="187">
                  <c:v>2.0086409096583099E-2</c:v>
                </c:pt>
                <c:pt idx="188">
                  <c:v>5.1948372635333799E-2</c:v>
                </c:pt>
                <c:pt idx="189">
                  <c:v>0.916166532289861</c:v>
                </c:pt>
                <c:pt idx="190">
                  <c:v>5.8383774008617099E-2</c:v>
                </c:pt>
                <c:pt idx="191">
                  <c:v>3.8008629921068203E-2</c:v>
                </c:pt>
                <c:pt idx="192">
                  <c:v>3.5420562930641199E-2</c:v>
                </c:pt>
                <c:pt idx="193">
                  <c:v>5.9649442739437702E-2</c:v>
                </c:pt>
                <c:pt idx="194">
                  <c:v>1.15879291727522E-4</c:v>
                </c:pt>
                <c:pt idx="195">
                  <c:v>2.3346458894029899E-4</c:v>
                </c:pt>
                <c:pt idx="196">
                  <c:v>1.9401508818526201E-4</c:v>
                </c:pt>
                <c:pt idx="197">
                  <c:v>1.3023704275686001E-3</c:v>
                </c:pt>
                <c:pt idx="198">
                  <c:v>6.4558403287313796E-4</c:v>
                </c:pt>
                <c:pt idx="199">
                  <c:v>4.1614796957544003E-3</c:v>
                </c:pt>
                <c:pt idx="200">
                  <c:v>3.5374391705735302E-4</c:v>
                </c:pt>
                <c:pt idx="201">
                  <c:v>2.44150968006005E-2</c:v>
                </c:pt>
                <c:pt idx="202">
                  <c:v>4.7200957030392801E-4</c:v>
                </c:pt>
                <c:pt idx="203">
                  <c:v>8.7653458095262801E-3</c:v>
                </c:pt>
                <c:pt idx="204">
                  <c:v>9.5932710362407903E-3</c:v>
                </c:pt>
                <c:pt idx="205">
                  <c:v>3.5861625514023603E-2</c:v>
                </c:pt>
                <c:pt idx="206">
                  <c:v>0.669864974279056</c:v>
                </c:pt>
                <c:pt idx="207">
                  <c:v>0.96706664513899199</c:v>
                </c:pt>
                <c:pt idx="208">
                  <c:v>5.1982818152465095E-4</c:v>
                </c:pt>
                <c:pt idx="209">
                  <c:v>5.7835272329931301E-3</c:v>
                </c:pt>
                <c:pt idx="210">
                  <c:v>2.7726928551885299E-2</c:v>
                </c:pt>
                <c:pt idx="211">
                  <c:v>3.9491160990733597E-2</c:v>
                </c:pt>
                <c:pt idx="212">
                  <c:v>0.112608876045559</c:v>
                </c:pt>
                <c:pt idx="213">
                  <c:v>6.6001270689260205E-2</c:v>
                </c:pt>
                <c:pt idx="214">
                  <c:v>3.5233575714239102E-2</c:v>
                </c:pt>
                <c:pt idx="215">
                  <c:v>0.32058653772804602</c:v>
                </c:pt>
                <c:pt idx="216">
                  <c:v>0.19728663672893401</c:v>
                </c:pt>
                <c:pt idx="217">
                  <c:v>0.148511015306236</c:v>
                </c:pt>
                <c:pt idx="218">
                  <c:v>0.77377873968390098</c:v>
                </c:pt>
                <c:pt idx="219">
                  <c:v>0.99186766868633403</c:v>
                </c:pt>
                <c:pt idx="220">
                  <c:v>0.61643046916611899</c:v>
                </c:pt>
                <c:pt idx="221">
                  <c:v>2.6559695982561402E-2</c:v>
                </c:pt>
                <c:pt idx="222">
                  <c:v>1.1497570418474599E-3</c:v>
                </c:pt>
                <c:pt idx="223">
                  <c:v>6.1631472358496002E-3</c:v>
                </c:pt>
                <c:pt idx="224">
                  <c:v>7.5199940195682597E-3</c:v>
                </c:pt>
                <c:pt idx="225">
                  <c:v>8.8534011043671396E-2</c:v>
                </c:pt>
                <c:pt idx="226">
                  <c:v>5.0367281343865901E-2</c:v>
                </c:pt>
                <c:pt idx="227">
                  <c:v>2.48158166334322E-2</c:v>
                </c:pt>
                <c:pt idx="228">
                  <c:v>3.8169622223112902E-3</c:v>
                </c:pt>
                <c:pt idx="229">
                  <c:v>1.52715816551904E-2</c:v>
                </c:pt>
                <c:pt idx="230" formatCode="0.00E+00">
                  <c:v>4.6797444077295098E-5</c:v>
                </c:pt>
                <c:pt idx="231" formatCode="0.00E+00">
                  <c:v>3.0074729385015599E-5</c:v>
                </c:pt>
                <c:pt idx="232" formatCode="0.00E+00">
                  <c:v>6.4541110088562497E-5</c:v>
                </c:pt>
                <c:pt idx="233" formatCode="0.00E+00">
                  <c:v>8.0650823085139496E-5</c:v>
                </c:pt>
                <c:pt idx="234" formatCode="0.00E+00">
                  <c:v>4.1648926697360103E-5</c:v>
                </c:pt>
                <c:pt idx="235" formatCode="0.00E+00">
                  <c:v>3.5680021327024399E-5</c:v>
                </c:pt>
                <c:pt idx="236" formatCode="0.00E+00">
                  <c:v>3.5473632889799498E-5</c:v>
                </c:pt>
                <c:pt idx="237" formatCode="0.00E+00">
                  <c:v>8.4203002520987495E-5</c:v>
                </c:pt>
                <c:pt idx="238" formatCode="0.00E+00">
                  <c:v>1.6185070830063201E-5</c:v>
                </c:pt>
                <c:pt idx="239" formatCode="0.00E+00">
                  <c:v>6.87563817747524E-5</c:v>
                </c:pt>
                <c:pt idx="240">
                  <c:v>1.12192615399094E-4</c:v>
                </c:pt>
                <c:pt idx="241">
                  <c:v>2.0242996341636601E-4</c:v>
                </c:pt>
                <c:pt idx="242" formatCode="0.00E+00">
                  <c:v>7.9835326244884295E-5</c:v>
                </c:pt>
                <c:pt idx="243">
                  <c:v>1.0040186976209599E-4</c:v>
                </c:pt>
                <c:pt idx="244" formatCode="0.00E+00">
                  <c:v>9.2944675940120306E-5</c:v>
                </c:pt>
                <c:pt idx="245" formatCode="0.00E+00">
                  <c:v>9.2222470060585805E-5</c:v>
                </c:pt>
                <c:pt idx="246">
                  <c:v>1.74709760127989E-3</c:v>
                </c:pt>
                <c:pt idx="247" formatCode="0.00E+00">
                  <c:v>5.2908203819830897E-6</c:v>
                </c:pt>
                <c:pt idx="248">
                  <c:v>1.95153866224482E-3</c:v>
                </c:pt>
                <c:pt idx="249">
                  <c:v>1.32632949743454E-2</c:v>
                </c:pt>
                <c:pt idx="250">
                  <c:v>1.7328332598780999E-2</c:v>
                </c:pt>
                <c:pt idx="251">
                  <c:v>1.45567439395306E-2</c:v>
                </c:pt>
                <c:pt idx="252" formatCode="0.00E+00">
                  <c:v>6.8295584369652503E-5</c:v>
                </c:pt>
                <c:pt idx="253">
                  <c:v>1.8465591282885801E-4</c:v>
                </c:pt>
                <c:pt idx="254">
                  <c:v>2.2374578490156499E-4</c:v>
                </c:pt>
                <c:pt idx="255" formatCode="0.00E+00">
                  <c:v>2.0877964799366799E-5</c:v>
                </c:pt>
                <c:pt idx="256" formatCode="0.00E+00">
                  <c:v>2.8591340104075698E-5</c:v>
                </c:pt>
                <c:pt idx="257">
                  <c:v>8.0981624452445698E-4</c:v>
                </c:pt>
                <c:pt idx="258">
                  <c:v>3.7091272212941401E-3</c:v>
                </c:pt>
                <c:pt idx="259">
                  <c:v>1.18421254648948E-2</c:v>
                </c:pt>
                <c:pt idx="260">
                  <c:v>2.2142908520260498E-3</c:v>
                </c:pt>
                <c:pt idx="261">
                  <c:v>7.2528280180428704E-3</c:v>
                </c:pt>
                <c:pt idx="262">
                  <c:v>1.04963611912529E-2</c:v>
                </c:pt>
                <c:pt idx="263">
                  <c:v>6.1610582735864396E-3</c:v>
                </c:pt>
                <c:pt idx="264">
                  <c:v>5.8532100862158098E-3</c:v>
                </c:pt>
                <c:pt idx="265">
                  <c:v>4.6105899823248699E-3</c:v>
                </c:pt>
                <c:pt idx="266">
                  <c:v>6.2865273000733699E-3</c:v>
                </c:pt>
                <c:pt idx="267">
                  <c:v>3.71498276206791E-3</c:v>
                </c:pt>
                <c:pt idx="268">
                  <c:v>7.9558279408774892E-3</c:v>
                </c:pt>
                <c:pt idx="269">
                  <c:v>7.8522027588887794E-2</c:v>
                </c:pt>
                <c:pt idx="270">
                  <c:v>6.7783198854814902E-2</c:v>
                </c:pt>
                <c:pt idx="271">
                  <c:v>3.0941368294639502E-3</c:v>
                </c:pt>
                <c:pt idx="272">
                  <c:v>2.5119156480037201E-3</c:v>
                </c:pt>
                <c:pt idx="273">
                  <c:v>4.7214770420711902E-3</c:v>
                </c:pt>
                <c:pt idx="274">
                  <c:v>7.0895933961824201E-3</c:v>
                </c:pt>
                <c:pt idx="275">
                  <c:v>7.0599807926023703E-2</c:v>
                </c:pt>
                <c:pt idx="276">
                  <c:v>0.74279713689932603</c:v>
                </c:pt>
                <c:pt idx="277">
                  <c:v>3.8858043045261899E-3</c:v>
                </c:pt>
                <c:pt idx="278">
                  <c:v>4.4049976946507901E-4</c:v>
                </c:pt>
                <c:pt idx="279">
                  <c:v>1.4505066345761599E-3</c:v>
                </c:pt>
                <c:pt idx="280" formatCode="0.00E+00">
                  <c:v>2.0692191515036198E-5</c:v>
                </c:pt>
                <c:pt idx="281" formatCode="0.00E+00">
                  <c:v>2.0636502201242099E-5</c:v>
                </c:pt>
                <c:pt idx="282" formatCode="0.00E+00">
                  <c:v>2.2686365245113701E-5</c:v>
                </c:pt>
                <c:pt idx="283" formatCode="0.00E+00">
                  <c:v>2.1191751147152302E-5</c:v>
                </c:pt>
                <c:pt idx="284" formatCode="0.00E+00">
                  <c:v>1.8298953522528201E-5</c:v>
                </c:pt>
                <c:pt idx="285" formatCode="0.00E+00">
                  <c:v>2.6216767170031299E-5</c:v>
                </c:pt>
                <c:pt idx="286" formatCode="0.00E+00">
                  <c:v>1.9130224927318902E-5</c:v>
                </c:pt>
                <c:pt idx="287" formatCode="0.00E+00">
                  <c:v>2.2424115502162699E-5</c:v>
                </c:pt>
                <c:pt idx="288" formatCode="0.00E+00">
                  <c:v>2.1544511731807901E-5</c:v>
                </c:pt>
                <c:pt idx="289" formatCode="0.00E+00">
                  <c:v>2.29296493180971E-5</c:v>
                </c:pt>
                <c:pt idx="290" formatCode="0.00E+00">
                  <c:v>1.88579490666818E-5</c:v>
                </c:pt>
                <c:pt idx="291" formatCode="0.00E+00">
                  <c:v>3.3060880968750402E-5</c:v>
                </c:pt>
                <c:pt idx="292" formatCode="0.00E+00">
                  <c:v>2.1320099816842901E-5</c:v>
                </c:pt>
                <c:pt idx="293" formatCode="0.00E+00">
                  <c:v>3.7598817873558397E-5</c:v>
                </c:pt>
                <c:pt idx="294" formatCode="0.00E+00">
                  <c:v>2.6781062322705798E-7</c:v>
                </c:pt>
                <c:pt idx="295" formatCode="0.00E+00">
                  <c:v>2.4631205843390802E-7</c:v>
                </c:pt>
                <c:pt idx="296" formatCode="0.00E+00">
                  <c:v>1.2223195985714699E-8</c:v>
                </c:pt>
                <c:pt idx="297" formatCode="0.00E+00">
                  <c:v>1.14610049596672E-9</c:v>
                </c:pt>
                <c:pt idx="298" formatCode="0.00E+00">
                  <c:v>2.4225273744087898E-10</c:v>
                </c:pt>
                <c:pt idx="299" formatCode="0.00E+00">
                  <c:v>1.72054447866147E-9</c:v>
                </c:pt>
                <c:pt idx="300" formatCode="0.00E+00">
                  <c:v>1.50653129094186E-9</c:v>
                </c:pt>
                <c:pt idx="301" formatCode="0.00E+00">
                  <c:v>5.4696062260293102E-10</c:v>
                </c:pt>
                <c:pt idx="302">
                  <c:v>8.8804235268178202E-4</c:v>
                </c:pt>
                <c:pt idx="303">
                  <c:v>1.13384711130698E-3</c:v>
                </c:pt>
                <c:pt idx="304">
                  <c:v>8.28096242363743E-3</c:v>
                </c:pt>
                <c:pt idx="305">
                  <c:v>8.0215177891910707E-3</c:v>
                </c:pt>
                <c:pt idx="306">
                  <c:v>5.8556858455655501E-3</c:v>
                </c:pt>
                <c:pt idx="307">
                  <c:v>4.3960239543047903E-3</c:v>
                </c:pt>
                <c:pt idx="308">
                  <c:v>3.6188973783792999E-3</c:v>
                </c:pt>
                <c:pt idx="309">
                  <c:v>2.0708268401540401E-3</c:v>
                </c:pt>
                <c:pt idx="310">
                  <c:v>2.13103814406824E-3</c:v>
                </c:pt>
                <c:pt idx="311">
                  <c:v>3.74044091010547E-3</c:v>
                </c:pt>
                <c:pt idx="312">
                  <c:v>5.6949205079807105E-4</c:v>
                </c:pt>
                <c:pt idx="313">
                  <c:v>2.3799639215563601E-4</c:v>
                </c:pt>
                <c:pt idx="314">
                  <c:v>2.7028615685234199E-4</c:v>
                </c:pt>
                <c:pt idx="315">
                  <c:v>9.0933030079667302E-4</c:v>
                </c:pt>
                <c:pt idx="316">
                  <c:v>5.4522393795857502E-3</c:v>
                </c:pt>
                <c:pt idx="317">
                  <c:v>2.26758622777742E-3</c:v>
                </c:pt>
                <c:pt idx="318">
                  <c:v>2.50478604649142E-4</c:v>
                </c:pt>
                <c:pt idx="319">
                  <c:v>5.2703743336291299E-4</c:v>
                </c:pt>
                <c:pt idx="320">
                  <c:v>1.2592003187128901E-3</c:v>
                </c:pt>
                <c:pt idx="321">
                  <c:v>1.6906314750956501E-3</c:v>
                </c:pt>
                <c:pt idx="322">
                  <c:v>1.2958897029198E-3</c:v>
                </c:pt>
                <c:pt idx="323">
                  <c:v>1.38096900639691E-3</c:v>
                </c:pt>
                <c:pt idx="324">
                  <c:v>1.0075943229771801E-3</c:v>
                </c:pt>
                <c:pt idx="325">
                  <c:v>7.2243496647141005E-4</c:v>
                </c:pt>
                <c:pt idx="326">
                  <c:v>8.1837071378256096E-4</c:v>
                </c:pt>
                <c:pt idx="327">
                  <c:v>6.9664023936084202E-4</c:v>
                </c:pt>
                <c:pt idx="328">
                  <c:v>5.5165911909317903E-4</c:v>
                </c:pt>
                <c:pt idx="329">
                  <c:v>6.10968873387896E-4</c:v>
                </c:pt>
                <c:pt idx="330">
                  <c:v>7.7816832882405802E-4</c:v>
                </c:pt>
                <c:pt idx="331">
                  <c:v>1.8580736730551301E-4</c:v>
                </c:pt>
                <c:pt idx="332" formatCode="0.00E+00">
                  <c:v>5.2590495043403903E-7</c:v>
                </c:pt>
                <c:pt idx="333" formatCode="0.00E+00">
                  <c:v>4.3085186289128502E-7</c:v>
                </c:pt>
                <c:pt idx="334" formatCode="0.00E+00">
                  <c:v>3.4693216513313498E-6</c:v>
                </c:pt>
                <c:pt idx="335" formatCode="0.00E+00">
                  <c:v>1.50682222249866E-5</c:v>
                </c:pt>
                <c:pt idx="336" formatCode="0.00E+00">
                  <c:v>3.2052778778644498E-6</c:v>
                </c:pt>
                <c:pt idx="337" formatCode="0.00E+00">
                  <c:v>6.0856812050340604E-7</c:v>
                </c:pt>
                <c:pt idx="338" formatCode="0.00E+00">
                  <c:v>1.5459290174855E-6</c:v>
                </c:pt>
                <c:pt idx="339" formatCode="0.00E+00">
                  <c:v>3.20626786034797E-6</c:v>
                </c:pt>
              </c:numCache>
            </c:numRef>
          </c:val>
          <c:smooth val="0"/>
          <c:extLst>
            <c:ext xmlns:c16="http://schemas.microsoft.com/office/drawing/2014/chart" uri="{C3380CC4-5D6E-409C-BE32-E72D297353CC}">
              <c16:uniqueId val="{00000001-A9AD-45AE-9609-5F04C38E6E9F}"/>
            </c:ext>
          </c:extLst>
        </c:ser>
        <c:dLbls>
          <c:showLegendKey val="0"/>
          <c:showVal val="0"/>
          <c:showCatName val="0"/>
          <c:showSerName val="0"/>
          <c:showPercent val="0"/>
          <c:showBubbleSize val="0"/>
        </c:dLbls>
        <c:smooth val="0"/>
        <c:axId val="516376968"/>
        <c:axId val="516378936"/>
      </c:lineChart>
      <c:catAx>
        <c:axId val="5163769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a:t>
                </a:r>
                <a:r>
                  <a:rPr lang="sr-Cyrl-RS" baseline="0"/>
                  <a:t>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6378936"/>
        <c:crosses val="autoZero"/>
        <c:auto val="1"/>
        <c:lblAlgn val="ctr"/>
        <c:lblOffset val="100"/>
        <c:noMultiLvlLbl val="0"/>
      </c:catAx>
      <c:valAx>
        <c:axId val="5163789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ероватноћа</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63769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y</a:t>
            </a:r>
            <a:r>
              <a:rPr lang="en-US" baseline="0"/>
              <a:t> </a:t>
            </a:r>
            <a:r>
              <a:rPr lang="sr-Cyrl-RS" baseline="0"/>
              <a:t>координата центра зениц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F$1:$F$336</c:f>
              <c:numCache>
                <c:formatCode>General</c:formatCode>
                <c:ptCount val="336"/>
                <c:pt idx="0">
                  <c:v>0.42352941176470588</c:v>
                </c:pt>
                <c:pt idx="1">
                  <c:v>0.44705882352941179</c:v>
                </c:pt>
                <c:pt idx="2">
                  <c:v>0.44705882352941179</c:v>
                </c:pt>
                <c:pt idx="3">
                  <c:v>0.44705882352941179</c:v>
                </c:pt>
                <c:pt idx="4">
                  <c:v>0.43529411764705883</c:v>
                </c:pt>
                <c:pt idx="5">
                  <c:v>0.43529411764705883</c:v>
                </c:pt>
                <c:pt idx="6">
                  <c:v>0.43529411764705883</c:v>
                </c:pt>
                <c:pt idx="7">
                  <c:v>0.43529411764705883</c:v>
                </c:pt>
                <c:pt idx="8">
                  <c:v>0.43529411764705883</c:v>
                </c:pt>
                <c:pt idx="9">
                  <c:v>0.42352941176470588</c:v>
                </c:pt>
                <c:pt idx="10">
                  <c:v>0.50588235294117645</c:v>
                </c:pt>
                <c:pt idx="11">
                  <c:v>0.44705882352941179</c:v>
                </c:pt>
                <c:pt idx="12">
                  <c:v>0.4823529411764706</c:v>
                </c:pt>
                <c:pt idx="13">
                  <c:v>0.44705882352941179</c:v>
                </c:pt>
                <c:pt idx="14">
                  <c:v>0.4823529411764706</c:v>
                </c:pt>
                <c:pt idx="15">
                  <c:v>0.44705882352941179</c:v>
                </c:pt>
                <c:pt idx="16">
                  <c:v>0.4823529411764706</c:v>
                </c:pt>
                <c:pt idx="17">
                  <c:v>0.44705882352941179</c:v>
                </c:pt>
                <c:pt idx="18">
                  <c:v>0.49411764705882355</c:v>
                </c:pt>
                <c:pt idx="19">
                  <c:v>0.43529411764705883</c:v>
                </c:pt>
                <c:pt idx="20">
                  <c:v>0.4823529411764706</c:v>
                </c:pt>
                <c:pt idx="21">
                  <c:v>0.30588235294117649</c:v>
                </c:pt>
                <c:pt idx="22">
                  <c:v>0.30588235294117649</c:v>
                </c:pt>
                <c:pt idx="23">
                  <c:v>0.30588235294117649</c:v>
                </c:pt>
                <c:pt idx="24">
                  <c:v>0.30588235294117649</c:v>
                </c:pt>
                <c:pt idx="25">
                  <c:v>0.29411764705882354</c:v>
                </c:pt>
                <c:pt idx="26">
                  <c:v>0.27058823529411763</c:v>
                </c:pt>
                <c:pt idx="27">
                  <c:v>0.28235294117647058</c:v>
                </c:pt>
                <c:pt idx="28">
                  <c:v>0.25882352941176473</c:v>
                </c:pt>
                <c:pt idx="29">
                  <c:v>0.28235294117647058</c:v>
                </c:pt>
                <c:pt idx="30">
                  <c:v>0.25882352941176473</c:v>
                </c:pt>
                <c:pt idx="31">
                  <c:v>0.25882352941176473</c:v>
                </c:pt>
                <c:pt idx="32">
                  <c:v>0.28235294117647058</c:v>
                </c:pt>
                <c:pt idx="33">
                  <c:v>0.25882352941176473</c:v>
                </c:pt>
                <c:pt idx="34">
                  <c:v>0.28235294117647058</c:v>
                </c:pt>
                <c:pt idx="35">
                  <c:v>0.25882352941176473</c:v>
                </c:pt>
                <c:pt idx="36">
                  <c:v>0.43529411764705883</c:v>
                </c:pt>
                <c:pt idx="37">
                  <c:v>0.29411764705882354</c:v>
                </c:pt>
                <c:pt idx="38">
                  <c:v>0.41176470588235292</c:v>
                </c:pt>
                <c:pt idx="39">
                  <c:v>0.27058823529411763</c:v>
                </c:pt>
                <c:pt idx="40">
                  <c:v>0.42352941176470588</c:v>
                </c:pt>
                <c:pt idx="41">
                  <c:v>0.27058823529411763</c:v>
                </c:pt>
                <c:pt idx="42">
                  <c:v>0.41176470588235292</c:v>
                </c:pt>
                <c:pt idx="43">
                  <c:v>0.56470588235294117</c:v>
                </c:pt>
                <c:pt idx="44">
                  <c:v>0.51764705882352946</c:v>
                </c:pt>
                <c:pt idx="45">
                  <c:v>0.74117647058823533</c:v>
                </c:pt>
                <c:pt idx="46">
                  <c:v>0.38823529411764707</c:v>
                </c:pt>
                <c:pt idx="47">
                  <c:v>0.82352941176470584</c:v>
                </c:pt>
                <c:pt idx="48">
                  <c:v>0.72941176470588232</c:v>
                </c:pt>
                <c:pt idx="49">
                  <c:v>0.91764705882352937</c:v>
                </c:pt>
                <c:pt idx="50">
                  <c:v>0.83529411764705885</c:v>
                </c:pt>
                <c:pt idx="51">
                  <c:v>0.88235294117647056</c:v>
                </c:pt>
                <c:pt idx="52">
                  <c:v>0.77647058823529413</c:v>
                </c:pt>
                <c:pt idx="53">
                  <c:v>0.50588235294117645</c:v>
                </c:pt>
                <c:pt idx="54">
                  <c:v>0.68235294117647061</c:v>
                </c:pt>
                <c:pt idx="55">
                  <c:v>0.41176470588235292</c:v>
                </c:pt>
                <c:pt idx="56">
                  <c:v>0.71764705882352942</c:v>
                </c:pt>
                <c:pt idx="57">
                  <c:v>0.63529411764705879</c:v>
                </c:pt>
                <c:pt idx="58">
                  <c:v>0.52941176470588236</c:v>
                </c:pt>
                <c:pt idx="59">
                  <c:v>0.58823529411764708</c:v>
                </c:pt>
                <c:pt idx="60">
                  <c:v>0.72941176470588232</c:v>
                </c:pt>
                <c:pt idx="61">
                  <c:v>0.50588235294117645</c:v>
                </c:pt>
                <c:pt idx="62">
                  <c:v>0.8</c:v>
                </c:pt>
                <c:pt idx="63">
                  <c:v>0.6</c:v>
                </c:pt>
                <c:pt idx="64">
                  <c:v>0.88235294117647056</c:v>
                </c:pt>
                <c:pt idx="65">
                  <c:v>0.69411764705882351</c:v>
                </c:pt>
                <c:pt idx="66">
                  <c:v>0.87058823529411766</c:v>
                </c:pt>
                <c:pt idx="67">
                  <c:v>0.75294117647058822</c:v>
                </c:pt>
                <c:pt idx="68">
                  <c:v>0.3411764705882353</c:v>
                </c:pt>
                <c:pt idx="69">
                  <c:v>0.61176470588235299</c:v>
                </c:pt>
                <c:pt idx="70">
                  <c:v>0.38823529411764707</c:v>
                </c:pt>
                <c:pt idx="71">
                  <c:v>0.68235294117647061</c:v>
                </c:pt>
                <c:pt idx="72">
                  <c:v>0.43529411764705883</c:v>
                </c:pt>
                <c:pt idx="73">
                  <c:v>0.75294117647058822</c:v>
                </c:pt>
                <c:pt idx="74">
                  <c:v>0.61176470588235299</c:v>
                </c:pt>
                <c:pt idx="75">
                  <c:v>0.47058823529411764</c:v>
                </c:pt>
                <c:pt idx="76">
                  <c:v>0.57647058823529407</c:v>
                </c:pt>
                <c:pt idx="77">
                  <c:v>0.45882352941176469</c:v>
                </c:pt>
                <c:pt idx="78">
                  <c:v>0.56470588235294117</c:v>
                </c:pt>
                <c:pt idx="79">
                  <c:v>0.50588235294117645</c:v>
                </c:pt>
                <c:pt idx="80">
                  <c:v>0.57647058823529407</c:v>
                </c:pt>
                <c:pt idx="81">
                  <c:v>0.51764705882352946</c:v>
                </c:pt>
                <c:pt idx="82">
                  <c:v>0.56470588235294117</c:v>
                </c:pt>
                <c:pt idx="83">
                  <c:v>0.49411764705882355</c:v>
                </c:pt>
                <c:pt idx="84">
                  <c:v>0.43529411764705883</c:v>
                </c:pt>
                <c:pt idx="85">
                  <c:v>0.62352941176470589</c:v>
                </c:pt>
                <c:pt idx="86">
                  <c:v>0.47058823529411764</c:v>
                </c:pt>
                <c:pt idx="87">
                  <c:v>0.70588235294117652</c:v>
                </c:pt>
                <c:pt idx="88">
                  <c:v>0.51764705882352946</c:v>
                </c:pt>
                <c:pt idx="89">
                  <c:v>0.55294117647058827</c:v>
                </c:pt>
                <c:pt idx="90">
                  <c:v>0.36470588235294116</c:v>
                </c:pt>
                <c:pt idx="91">
                  <c:v>0.49411764705882355</c:v>
                </c:pt>
                <c:pt idx="92">
                  <c:v>0.22352941176470589</c:v>
                </c:pt>
                <c:pt idx="93">
                  <c:v>0.71764705882352942</c:v>
                </c:pt>
                <c:pt idx="94">
                  <c:v>0.24705882352941178</c:v>
                </c:pt>
                <c:pt idx="95">
                  <c:v>0.24705882352941178</c:v>
                </c:pt>
                <c:pt idx="96">
                  <c:v>0.42352941176470588</c:v>
                </c:pt>
                <c:pt idx="97">
                  <c:v>0.17647058823529413</c:v>
                </c:pt>
                <c:pt idx="98">
                  <c:v>0.29411764705882354</c:v>
                </c:pt>
                <c:pt idx="99">
                  <c:v>0.22352941176470589</c:v>
                </c:pt>
                <c:pt idx="100">
                  <c:v>0.32941176470588235</c:v>
                </c:pt>
                <c:pt idx="101">
                  <c:v>0.21176470588235294</c:v>
                </c:pt>
                <c:pt idx="102">
                  <c:v>0.17647058823529413</c:v>
                </c:pt>
                <c:pt idx="103">
                  <c:v>9.4117647058823528E-2</c:v>
                </c:pt>
                <c:pt idx="104">
                  <c:v>5.8823529411764705E-2</c:v>
                </c:pt>
                <c:pt idx="105">
                  <c:v>1.1764705882352941E-2</c:v>
                </c:pt>
                <c:pt idx="106">
                  <c:v>0.12941176470588237</c:v>
                </c:pt>
                <c:pt idx="107">
                  <c:v>0.32941176470588235</c:v>
                </c:pt>
                <c:pt idx="108">
                  <c:v>0.37647058823529411</c:v>
                </c:pt>
                <c:pt idx="109">
                  <c:v>0.3411764705882353</c:v>
                </c:pt>
                <c:pt idx="110">
                  <c:v>0.37647058823529411</c:v>
                </c:pt>
                <c:pt idx="111">
                  <c:v>0.38823529411764707</c:v>
                </c:pt>
                <c:pt idx="112">
                  <c:v>0.41176470588235292</c:v>
                </c:pt>
                <c:pt idx="113">
                  <c:v>0.38823529411764707</c:v>
                </c:pt>
                <c:pt idx="114">
                  <c:v>0.42352941176470588</c:v>
                </c:pt>
                <c:pt idx="115">
                  <c:v>0.38823529411764707</c:v>
                </c:pt>
                <c:pt idx="116">
                  <c:v>0.41176470588235292</c:v>
                </c:pt>
                <c:pt idx="117">
                  <c:v>0.4</c:v>
                </c:pt>
                <c:pt idx="118">
                  <c:v>0.41176470588235292</c:v>
                </c:pt>
                <c:pt idx="119">
                  <c:v>0.42352941176470588</c:v>
                </c:pt>
                <c:pt idx="120">
                  <c:v>0.44705882352941179</c:v>
                </c:pt>
                <c:pt idx="121">
                  <c:v>0.41176470588235292</c:v>
                </c:pt>
                <c:pt idx="122">
                  <c:v>0.43529411764705883</c:v>
                </c:pt>
                <c:pt idx="123">
                  <c:v>0.42352941176470588</c:v>
                </c:pt>
                <c:pt idx="124">
                  <c:v>0.45882352941176469</c:v>
                </c:pt>
                <c:pt idx="125">
                  <c:v>0.25882352941176473</c:v>
                </c:pt>
                <c:pt idx="126">
                  <c:v>0.32941176470588235</c:v>
                </c:pt>
                <c:pt idx="127">
                  <c:v>0.32941176470588235</c:v>
                </c:pt>
                <c:pt idx="128">
                  <c:v>0.42352941176470588</c:v>
                </c:pt>
                <c:pt idx="129">
                  <c:v>0.42352941176470588</c:v>
                </c:pt>
                <c:pt idx="130">
                  <c:v>0.55294117647058827</c:v>
                </c:pt>
                <c:pt idx="131">
                  <c:v>0.23529411764705882</c:v>
                </c:pt>
                <c:pt idx="132">
                  <c:v>0.30588235294117649</c:v>
                </c:pt>
                <c:pt idx="133">
                  <c:v>0.23529411764705882</c:v>
                </c:pt>
                <c:pt idx="134">
                  <c:v>0.35294117647058826</c:v>
                </c:pt>
                <c:pt idx="135">
                  <c:v>0.18823529411764706</c:v>
                </c:pt>
                <c:pt idx="136">
                  <c:v>0.30588235294117649</c:v>
                </c:pt>
                <c:pt idx="137">
                  <c:v>0.22352941176470589</c:v>
                </c:pt>
                <c:pt idx="138">
                  <c:v>0.31764705882352939</c:v>
                </c:pt>
                <c:pt idx="139">
                  <c:v>0.22352941176470589</c:v>
                </c:pt>
                <c:pt idx="140">
                  <c:v>0.30588235294117649</c:v>
                </c:pt>
                <c:pt idx="141">
                  <c:v>0.2</c:v>
                </c:pt>
                <c:pt idx="142">
                  <c:v>0.42352941176470588</c:v>
                </c:pt>
                <c:pt idx="143">
                  <c:v>0.30588235294117649</c:v>
                </c:pt>
                <c:pt idx="144">
                  <c:v>0.44705882352941179</c:v>
                </c:pt>
                <c:pt idx="145">
                  <c:v>0.32941176470588235</c:v>
                </c:pt>
                <c:pt idx="146">
                  <c:v>0.43529411764705883</c:v>
                </c:pt>
                <c:pt idx="147">
                  <c:v>0.31764705882352939</c:v>
                </c:pt>
                <c:pt idx="148">
                  <c:v>0.52941176470588236</c:v>
                </c:pt>
                <c:pt idx="149">
                  <c:v>0.47058823529411764</c:v>
                </c:pt>
                <c:pt idx="150">
                  <c:v>0.54117647058823526</c:v>
                </c:pt>
                <c:pt idx="151">
                  <c:v>0.4823529411764706</c:v>
                </c:pt>
                <c:pt idx="152">
                  <c:v>0.52941176470588236</c:v>
                </c:pt>
                <c:pt idx="153">
                  <c:v>0.4823529411764706</c:v>
                </c:pt>
                <c:pt idx="154">
                  <c:v>0.47058823529411764</c:v>
                </c:pt>
                <c:pt idx="155">
                  <c:v>0.44705882352941179</c:v>
                </c:pt>
                <c:pt idx="156">
                  <c:v>0.4823529411764706</c:v>
                </c:pt>
                <c:pt idx="157">
                  <c:v>0.43529411764705883</c:v>
                </c:pt>
                <c:pt idx="158">
                  <c:v>0.47058823529411764</c:v>
                </c:pt>
                <c:pt idx="159">
                  <c:v>0.4</c:v>
                </c:pt>
                <c:pt idx="160">
                  <c:v>0.47058823529411764</c:v>
                </c:pt>
                <c:pt idx="161">
                  <c:v>0.42352941176470588</c:v>
                </c:pt>
                <c:pt idx="162">
                  <c:v>0.49411764705882355</c:v>
                </c:pt>
                <c:pt idx="163">
                  <c:v>0.45882352941176469</c:v>
                </c:pt>
                <c:pt idx="164">
                  <c:v>0.35294117647058826</c:v>
                </c:pt>
                <c:pt idx="165">
                  <c:v>0.2</c:v>
                </c:pt>
                <c:pt idx="166">
                  <c:v>0.3411764705882353</c:v>
                </c:pt>
                <c:pt idx="167">
                  <c:v>0.18823529411764706</c:v>
                </c:pt>
                <c:pt idx="168">
                  <c:v>0.41176470588235292</c:v>
                </c:pt>
                <c:pt idx="169">
                  <c:v>0.27058823529411763</c:v>
                </c:pt>
                <c:pt idx="170">
                  <c:v>0.35294117647058826</c:v>
                </c:pt>
                <c:pt idx="171">
                  <c:v>0.31764705882352939</c:v>
                </c:pt>
                <c:pt idx="172">
                  <c:v>0.38823529411764707</c:v>
                </c:pt>
                <c:pt idx="173">
                  <c:v>0.32941176470588235</c:v>
                </c:pt>
                <c:pt idx="174">
                  <c:v>0.32941176470588235</c:v>
                </c:pt>
                <c:pt idx="175">
                  <c:v>0.32941176470588235</c:v>
                </c:pt>
                <c:pt idx="176">
                  <c:v>0.4</c:v>
                </c:pt>
                <c:pt idx="177">
                  <c:v>0.31764705882352939</c:v>
                </c:pt>
                <c:pt idx="178">
                  <c:v>0.41176470588235292</c:v>
                </c:pt>
                <c:pt idx="179">
                  <c:v>0.42352941176470588</c:v>
                </c:pt>
                <c:pt idx="180">
                  <c:v>0.45882352941176469</c:v>
                </c:pt>
                <c:pt idx="181">
                  <c:v>0.43529411764705883</c:v>
                </c:pt>
                <c:pt idx="182">
                  <c:v>0.43529411764705883</c:v>
                </c:pt>
                <c:pt idx="183">
                  <c:v>0.29411764705882354</c:v>
                </c:pt>
                <c:pt idx="184">
                  <c:v>0.4823529411764706</c:v>
                </c:pt>
                <c:pt idx="185">
                  <c:v>0.50588235294117645</c:v>
                </c:pt>
                <c:pt idx="186">
                  <c:v>0.47058823529411764</c:v>
                </c:pt>
                <c:pt idx="187">
                  <c:v>0.47058823529411764</c:v>
                </c:pt>
                <c:pt idx="188">
                  <c:v>0.4823529411764706</c:v>
                </c:pt>
                <c:pt idx="189">
                  <c:v>0.30588235294117649</c:v>
                </c:pt>
                <c:pt idx="190">
                  <c:v>0.37647058823529411</c:v>
                </c:pt>
                <c:pt idx="191">
                  <c:v>0.18823529411764706</c:v>
                </c:pt>
                <c:pt idx="192">
                  <c:v>0.41176470588235292</c:v>
                </c:pt>
                <c:pt idx="193">
                  <c:v>0.16470588235294117</c:v>
                </c:pt>
                <c:pt idx="194">
                  <c:v>0.42352941176470588</c:v>
                </c:pt>
                <c:pt idx="195">
                  <c:v>0.14117647058823529</c:v>
                </c:pt>
                <c:pt idx="196">
                  <c:v>0.4</c:v>
                </c:pt>
                <c:pt idx="197">
                  <c:v>0.17647058823529413</c:v>
                </c:pt>
                <c:pt idx="198">
                  <c:v>0.42352941176470588</c:v>
                </c:pt>
                <c:pt idx="199">
                  <c:v>0.15294117647058825</c:v>
                </c:pt>
                <c:pt idx="200">
                  <c:v>0.42352941176470588</c:v>
                </c:pt>
                <c:pt idx="201">
                  <c:v>0.15294117647058825</c:v>
                </c:pt>
                <c:pt idx="202">
                  <c:v>0.44705882352941179</c:v>
                </c:pt>
                <c:pt idx="203">
                  <c:v>0.15294117647058825</c:v>
                </c:pt>
                <c:pt idx="204">
                  <c:v>0.44705882352941179</c:v>
                </c:pt>
                <c:pt idx="205">
                  <c:v>0.21176470588235294</c:v>
                </c:pt>
                <c:pt idx="206">
                  <c:v>0.47058823529411764</c:v>
                </c:pt>
                <c:pt idx="207">
                  <c:v>0.17647058823529413</c:v>
                </c:pt>
                <c:pt idx="208">
                  <c:v>0.42352941176470588</c:v>
                </c:pt>
                <c:pt idx="209">
                  <c:v>0.2</c:v>
                </c:pt>
                <c:pt idx="210">
                  <c:v>0.4</c:v>
                </c:pt>
                <c:pt idx="211">
                  <c:v>0.18823529411764706</c:v>
                </c:pt>
                <c:pt idx="212">
                  <c:v>0.37647058823529411</c:v>
                </c:pt>
                <c:pt idx="213">
                  <c:v>0.30588235294117649</c:v>
                </c:pt>
                <c:pt idx="214">
                  <c:v>0.45882352941176469</c:v>
                </c:pt>
                <c:pt idx="215">
                  <c:v>0.29411764705882354</c:v>
                </c:pt>
                <c:pt idx="216">
                  <c:v>0.42352941176470588</c:v>
                </c:pt>
                <c:pt idx="217">
                  <c:v>0.25882352941176473</c:v>
                </c:pt>
                <c:pt idx="218">
                  <c:v>0.37647058823529411</c:v>
                </c:pt>
                <c:pt idx="219">
                  <c:v>0.29411764705882354</c:v>
                </c:pt>
                <c:pt idx="220">
                  <c:v>0.37647058823529411</c:v>
                </c:pt>
                <c:pt idx="221">
                  <c:v>0.29411764705882354</c:v>
                </c:pt>
                <c:pt idx="222">
                  <c:v>0.35294117647058826</c:v>
                </c:pt>
                <c:pt idx="223">
                  <c:v>0.32941176470588235</c:v>
                </c:pt>
                <c:pt idx="224">
                  <c:v>0.37647058823529411</c:v>
                </c:pt>
                <c:pt idx="225">
                  <c:v>0.32941176470588235</c:v>
                </c:pt>
                <c:pt idx="226">
                  <c:v>0.4</c:v>
                </c:pt>
                <c:pt idx="227">
                  <c:v>0.3411764705882353</c:v>
                </c:pt>
                <c:pt idx="228">
                  <c:v>0.41176470588235292</c:v>
                </c:pt>
                <c:pt idx="229">
                  <c:v>0.41176470588235292</c:v>
                </c:pt>
                <c:pt idx="230">
                  <c:v>0.47058823529411764</c:v>
                </c:pt>
                <c:pt idx="231">
                  <c:v>0.43529411764705883</c:v>
                </c:pt>
                <c:pt idx="232">
                  <c:v>0.50588235294117645</c:v>
                </c:pt>
                <c:pt idx="233">
                  <c:v>0.47058823529411764</c:v>
                </c:pt>
                <c:pt idx="234">
                  <c:v>0.50588235294117645</c:v>
                </c:pt>
                <c:pt idx="235">
                  <c:v>0.43529411764705883</c:v>
                </c:pt>
                <c:pt idx="236">
                  <c:v>0.50588235294117645</c:v>
                </c:pt>
                <c:pt idx="237">
                  <c:v>0.35294117647058826</c:v>
                </c:pt>
                <c:pt idx="238">
                  <c:v>0.43529411764705883</c:v>
                </c:pt>
                <c:pt idx="239">
                  <c:v>0.30588235294117649</c:v>
                </c:pt>
                <c:pt idx="240">
                  <c:v>0.36470588235294116</c:v>
                </c:pt>
                <c:pt idx="241">
                  <c:v>0.31764705882352939</c:v>
                </c:pt>
                <c:pt idx="242">
                  <c:v>0.4</c:v>
                </c:pt>
                <c:pt idx="243">
                  <c:v>0.43529411764705883</c:v>
                </c:pt>
                <c:pt idx="244">
                  <c:v>0.38823529411764707</c:v>
                </c:pt>
                <c:pt idx="245">
                  <c:v>0.47058823529411764</c:v>
                </c:pt>
                <c:pt idx="246">
                  <c:v>0.37647058823529411</c:v>
                </c:pt>
                <c:pt idx="247">
                  <c:v>0.49411764705882355</c:v>
                </c:pt>
                <c:pt idx="248">
                  <c:v>0.36470588235294116</c:v>
                </c:pt>
                <c:pt idx="249">
                  <c:v>0.50588235294117645</c:v>
                </c:pt>
                <c:pt idx="250">
                  <c:v>0.36470588235294116</c:v>
                </c:pt>
                <c:pt idx="251">
                  <c:v>0.61176470588235299</c:v>
                </c:pt>
                <c:pt idx="252">
                  <c:v>0.41176470588235292</c:v>
                </c:pt>
                <c:pt idx="253">
                  <c:v>0.6470588235294118</c:v>
                </c:pt>
                <c:pt idx="254">
                  <c:v>0.50588235294117645</c:v>
                </c:pt>
                <c:pt idx="255">
                  <c:v>0.71764705882352942</c:v>
                </c:pt>
                <c:pt idx="256">
                  <c:v>0.52941176470588236</c:v>
                </c:pt>
                <c:pt idx="257">
                  <c:v>0.72941176470588232</c:v>
                </c:pt>
                <c:pt idx="258">
                  <c:v>0.50588235294117645</c:v>
                </c:pt>
                <c:pt idx="259">
                  <c:v>0.6588235294117647</c:v>
                </c:pt>
                <c:pt idx="260">
                  <c:v>0.45882352941176469</c:v>
                </c:pt>
                <c:pt idx="261">
                  <c:v>0.6</c:v>
                </c:pt>
                <c:pt idx="262">
                  <c:v>0.4</c:v>
                </c:pt>
                <c:pt idx="263">
                  <c:v>0.6</c:v>
                </c:pt>
                <c:pt idx="264">
                  <c:v>0.43529411764705883</c:v>
                </c:pt>
                <c:pt idx="265">
                  <c:v>0.58823529411764708</c:v>
                </c:pt>
                <c:pt idx="266">
                  <c:v>0.4823529411764706</c:v>
                </c:pt>
                <c:pt idx="267">
                  <c:v>0.82352941176470584</c:v>
                </c:pt>
                <c:pt idx="268">
                  <c:v>0.50588235294117645</c:v>
                </c:pt>
                <c:pt idx="269">
                  <c:v>0.82352941176470584</c:v>
                </c:pt>
                <c:pt idx="270">
                  <c:v>0.57647058823529407</c:v>
                </c:pt>
                <c:pt idx="271">
                  <c:v>0.94117647058823528</c:v>
                </c:pt>
                <c:pt idx="272">
                  <c:v>0.68235294117647061</c:v>
                </c:pt>
                <c:pt idx="273">
                  <c:v>0.55294117647058827</c:v>
                </c:pt>
                <c:pt idx="274">
                  <c:v>0.74117647058823533</c:v>
                </c:pt>
                <c:pt idx="275">
                  <c:v>0.6</c:v>
                </c:pt>
                <c:pt idx="276">
                  <c:v>0.71764705882352942</c:v>
                </c:pt>
                <c:pt idx="277">
                  <c:v>0.55294117647058827</c:v>
                </c:pt>
                <c:pt idx="278">
                  <c:v>0.75294117647058822</c:v>
                </c:pt>
                <c:pt idx="279">
                  <c:v>0.58823529411764708</c:v>
                </c:pt>
                <c:pt idx="280">
                  <c:v>0.74117647058823533</c:v>
                </c:pt>
                <c:pt idx="281">
                  <c:v>0.54117647058823526</c:v>
                </c:pt>
                <c:pt idx="282">
                  <c:v>0.84705882352941175</c:v>
                </c:pt>
                <c:pt idx="283">
                  <c:v>0.63529411764705879</c:v>
                </c:pt>
                <c:pt idx="284">
                  <c:v>0.81176470588235294</c:v>
                </c:pt>
                <c:pt idx="285">
                  <c:v>0.56470588235294117</c:v>
                </c:pt>
                <c:pt idx="286">
                  <c:v>0.75294117647058822</c:v>
                </c:pt>
                <c:pt idx="287">
                  <c:v>0.4823529411764706</c:v>
                </c:pt>
                <c:pt idx="288">
                  <c:v>0.45882352941176469</c:v>
                </c:pt>
                <c:pt idx="289">
                  <c:v>0.44705882352941179</c:v>
                </c:pt>
                <c:pt idx="290">
                  <c:v>0.47058823529411764</c:v>
                </c:pt>
                <c:pt idx="291">
                  <c:v>0.43529411764705883</c:v>
                </c:pt>
                <c:pt idx="292">
                  <c:v>0.51764705882352946</c:v>
                </c:pt>
                <c:pt idx="293">
                  <c:v>0.4823529411764706</c:v>
                </c:pt>
                <c:pt idx="294">
                  <c:v>0.51764705882352946</c:v>
                </c:pt>
                <c:pt idx="295">
                  <c:v>0.50588235294117645</c:v>
                </c:pt>
                <c:pt idx="296">
                  <c:v>0.50588235294117645</c:v>
                </c:pt>
                <c:pt idx="297">
                  <c:v>0.50588235294117645</c:v>
                </c:pt>
                <c:pt idx="298">
                  <c:v>0.4823529411764706</c:v>
                </c:pt>
                <c:pt idx="299">
                  <c:v>0.4823529411764706</c:v>
                </c:pt>
                <c:pt idx="300">
                  <c:v>0.47058823529411764</c:v>
                </c:pt>
                <c:pt idx="301">
                  <c:v>0.50588235294117645</c:v>
                </c:pt>
                <c:pt idx="302">
                  <c:v>0.42352941176470588</c:v>
                </c:pt>
                <c:pt idx="303">
                  <c:v>0.49411764705882355</c:v>
                </c:pt>
                <c:pt idx="304">
                  <c:v>0.42352941176470588</c:v>
                </c:pt>
                <c:pt idx="305">
                  <c:v>0.45882352941176469</c:v>
                </c:pt>
                <c:pt idx="306">
                  <c:v>0.44705882352941179</c:v>
                </c:pt>
                <c:pt idx="307">
                  <c:v>0.43529411764705883</c:v>
                </c:pt>
                <c:pt idx="308">
                  <c:v>0.4823529411764706</c:v>
                </c:pt>
                <c:pt idx="309">
                  <c:v>0.51764705882352946</c:v>
                </c:pt>
                <c:pt idx="310">
                  <c:v>0.51764705882352946</c:v>
                </c:pt>
                <c:pt idx="311">
                  <c:v>0.6705882352941176</c:v>
                </c:pt>
                <c:pt idx="312">
                  <c:v>0.38823529411764707</c:v>
                </c:pt>
                <c:pt idx="313">
                  <c:v>0.55294117647058827</c:v>
                </c:pt>
                <c:pt idx="314">
                  <c:v>0.41176470588235292</c:v>
                </c:pt>
                <c:pt idx="315">
                  <c:v>0.55294117647058827</c:v>
                </c:pt>
                <c:pt idx="316">
                  <c:v>0.43529411764705883</c:v>
                </c:pt>
                <c:pt idx="317">
                  <c:v>0.61176470588235299</c:v>
                </c:pt>
                <c:pt idx="318">
                  <c:v>0.54117647058823526</c:v>
                </c:pt>
                <c:pt idx="319">
                  <c:v>0.54117647058823526</c:v>
                </c:pt>
                <c:pt idx="320">
                  <c:v>0.61176470588235299</c:v>
                </c:pt>
                <c:pt idx="321">
                  <c:v>0.68235294117647061</c:v>
                </c:pt>
                <c:pt idx="322">
                  <c:v>0.70588235294117652</c:v>
                </c:pt>
                <c:pt idx="323">
                  <c:v>0.6470588235294118</c:v>
                </c:pt>
                <c:pt idx="324">
                  <c:v>0.92941176470588238</c:v>
                </c:pt>
                <c:pt idx="325">
                  <c:v>0.54117647058823526</c:v>
                </c:pt>
                <c:pt idx="326">
                  <c:v>0.78823529411764703</c:v>
                </c:pt>
                <c:pt idx="327">
                  <c:v>0.49411764705882355</c:v>
                </c:pt>
                <c:pt idx="328">
                  <c:v>0.75294117647058822</c:v>
                </c:pt>
                <c:pt idx="329">
                  <c:v>0.51764705882352946</c:v>
                </c:pt>
                <c:pt idx="330">
                  <c:v>0.6705882352941176</c:v>
                </c:pt>
                <c:pt idx="331">
                  <c:v>0.55294117647058827</c:v>
                </c:pt>
                <c:pt idx="332">
                  <c:v>0.68235294117647061</c:v>
                </c:pt>
                <c:pt idx="333">
                  <c:v>0.56470588235294117</c:v>
                </c:pt>
                <c:pt idx="334">
                  <c:v>0.75294117647058822</c:v>
                </c:pt>
                <c:pt idx="335">
                  <c:v>0.61176470588235299</c:v>
                </c:pt>
              </c:numCache>
            </c:numRef>
          </c:val>
          <c:smooth val="0"/>
          <c:extLst>
            <c:ext xmlns:c16="http://schemas.microsoft.com/office/drawing/2014/chart" uri="{C3380CC4-5D6E-409C-BE32-E72D297353CC}">
              <c16:uniqueId val="{00000000-8BA2-483D-9C9A-19F0B255889A}"/>
            </c:ext>
          </c:extLst>
        </c:ser>
        <c:ser>
          <c:idx val="1"/>
          <c:order val="1"/>
          <c:tx>
            <c:v>Предикције мреже</c:v>
          </c:tx>
          <c:spPr>
            <a:ln w="28575" cap="rnd">
              <a:solidFill>
                <a:schemeClr val="accent2"/>
              </a:solidFill>
              <a:round/>
            </a:ln>
            <a:effectLst/>
          </c:spPr>
          <c:marker>
            <c:symbol val="none"/>
          </c:marker>
          <c:val>
            <c:numRef>
              <c:f>Sheet1!$V$1:$V$336</c:f>
              <c:numCache>
                <c:formatCode>General</c:formatCode>
                <c:ptCount val="336"/>
                <c:pt idx="0">
                  <c:v>0.44103577368597902</c:v>
                </c:pt>
                <c:pt idx="1">
                  <c:v>0.46357351916728001</c:v>
                </c:pt>
                <c:pt idx="2">
                  <c:v>0.438676303865002</c:v>
                </c:pt>
                <c:pt idx="3">
                  <c:v>0.45919000519462899</c:v>
                </c:pt>
                <c:pt idx="4">
                  <c:v>0.43996808760030198</c:v>
                </c:pt>
                <c:pt idx="5">
                  <c:v>0.461791378083521</c:v>
                </c:pt>
                <c:pt idx="6">
                  <c:v>0.44044241687309799</c:v>
                </c:pt>
                <c:pt idx="7">
                  <c:v>0.465235468439613</c:v>
                </c:pt>
                <c:pt idx="8">
                  <c:v>0.44259566748892198</c:v>
                </c:pt>
                <c:pt idx="9">
                  <c:v>0.45646804306359001</c:v>
                </c:pt>
                <c:pt idx="10">
                  <c:v>0.44339079952499499</c:v>
                </c:pt>
                <c:pt idx="11">
                  <c:v>0.41612516763249602</c:v>
                </c:pt>
                <c:pt idx="12">
                  <c:v>0.44871854758086399</c:v>
                </c:pt>
                <c:pt idx="13">
                  <c:v>0.41795802901603002</c:v>
                </c:pt>
                <c:pt idx="14">
                  <c:v>0.44832222262458099</c:v>
                </c:pt>
                <c:pt idx="15">
                  <c:v>0.43222495106268799</c:v>
                </c:pt>
                <c:pt idx="16">
                  <c:v>0.45074531453090999</c:v>
                </c:pt>
                <c:pt idx="17">
                  <c:v>0.41462412434760199</c:v>
                </c:pt>
                <c:pt idx="18">
                  <c:v>0.45096496227591698</c:v>
                </c:pt>
                <c:pt idx="19">
                  <c:v>0.42869726339438502</c:v>
                </c:pt>
                <c:pt idx="20">
                  <c:v>0.45341876755641303</c:v>
                </c:pt>
                <c:pt idx="21">
                  <c:v>0.33670228387753798</c:v>
                </c:pt>
                <c:pt idx="22">
                  <c:v>0.34104954630506301</c:v>
                </c:pt>
                <c:pt idx="23">
                  <c:v>0.33351817490285102</c:v>
                </c:pt>
                <c:pt idx="24">
                  <c:v>0.33177621469343499</c:v>
                </c:pt>
                <c:pt idx="25">
                  <c:v>0.33437341189222802</c:v>
                </c:pt>
                <c:pt idx="26">
                  <c:v>0.33214693310342303</c:v>
                </c:pt>
                <c:pt idx="27">
                  <c:v>0.32899850078401899</c:v>
                </c:pt>
                <c:pt idx="28">
                  <c:v>0.35722961039788897</c:v>
                </c:pt>
                <c:pt idx="29">
                  <c:v>0.34138606943861699</c:v>
                </c:pt>
                <c:pt idx="30">
                  <c:v>0.33016655121210298</c:v>
                </c:pt>
                <c:pt idx="31">
                  <c:v>0.37939639712144202</c:v>
                </c:pt>
                <c:pt idx="32">
                  <c:v>0.33211173567323599</c:v>
                </c:pt>
                <c:pt idx="33">
                  <c:v>0.34994542309482901</c:v>
                </c:pt>
                <c:pt idx="34">
                  <c:v>0.331281939769066</c:v>
                </c:pt>
                <c:pt idx="35">
                  <c:v>0.37431895523084402</c:v>
                </c:pt>
                <c:pt idx="36">
                  <c:v>0.56981452109036201</c:v>
                </c:pt>
                <c:pt idx="37">
                  <c:v>0.30836998586019898</c:v>
                </c:pt>
                <c:pt idx="38">
                  <c:v>0.53007964561293097</c:v>
                </c:pt>
                <c:pt idx="39">
                  <c:v>0.33872659547605599</c:v>
                </c:pt>
                <c:pt idx="40">
                  <c:v>0.44187751643582301</c:v>
                </c:pt>
                <c:pt idx="41">
                  <c:v>0.35715331389147498</c:v>
                </c:pt>
                <c:pt idx="42">
                  <c:v>0.43823292488608401</c:v>
                </c:pt>
                <c:pt idx="43">
                  <c:v>0.57689477421376001</c:v>
                </c:pt>
                <c:pt idx="44">
                  <c:v>0.55406270600360796</c:v>
                </c:pt>
                <c:pt idx="45">
                  <c:v>0.69548912968321697</c:v>
                </c:pt>
                <c:pt idx="46">
                  <c:v>0.34682037909284102</c:v>
                </c:pt>
                <c:pt idx="47">
                  <c:v>0.74853039220639095</c:v>
                </c:pt>
                <c:pt idx="48">
                  <c:v>0.65390031890269096</c:v>
                </c:pt>
                <c:pt idx="49">
                  <c:v>0.68748232900120798</c:v>
                </c:pt>
                <c:pt idx="50">
                  <c:v>0.7869084579465</c:v>
                </c:pt>
                <c:pt idx="51">
                  <c:v>0.71260007157927097</c:v>
                </c:pt>
                <c:pt idx="52">
                  <c:v>0.72547565072355702</c:v>
                </c:pt>
                <c:pt idx="53">
                  <c:v>0.49619767228115702</c:v>
                </c:pt>
                <c:pt idx="54">
                  <c:v>0.63613575955099599</c:v>
                </c:pt>
                <c:pt idx="55">
                  <c:v>0.49805868759008798</c:v>
                </c:pt>
                <c:pt idx="56">
                  <c:v>0.71081493576694399</c:v>
                </c:pt>
                <c:pt idx="57">
                  <c:v>0.58035044469529395</c:v>
                </c:pt>
                <c:pt idx="58">
                  <c:v>0.53953548042105604</c:v>
                </c:pt>
                <c:pt idx="59">
                  <c:v>0.59781605131214799</c:v>
                </c:pt>
                <c:pt idx="60">
                  <c:v>0.69474532399083</c:v>
                </c:pt>
                <c:pt idx="61">
                  <c:v>0.46337787978404799</c:v>
                </c:pt>
                <c:pt idx="62">
                  <c:v>0.74202119262771205</c:v>
                </c:pt>
                <c:pt idx="63">
                  <c:v>0.59993791584618295</c:v>
                </c:pt>
                <c:pt idx="64">
                  <c:v>0.715504544623078</c:v>
                </c:pt>
                <c:pt idx="65">
                  <c:v>0.65230502603552998</c:v>
                </c:pt>
                <c:pt idx="66">
                  <c:v>0.76571407667202995</c:v>
                </c:pt>
                <c:pt idx="67">
                  <c:v>0.71187646153963802</c:v>
                </c:pt>
                <c:pt idx="68">
                  <c:v>0.33582984909115998</c:v>
                </c:pt>
                <c:pt idx="69">
                  <c:v>0.57862631845014501</c:v>
                </c:pt>
                <c:pt idx="70">
                  <c:v>0.39719808587218097</c:v>
                </c:pt>
                <c:pt idx="71">
                  <c:v>0.62079437974484997</c:v>
                </c:pt>
                <c:pt idx="72">
                  <c:v>0.46701621423649398</c:v>
                </c:pt>
                <c:pt idx="73">
                  <c:v>0.71318871858038002</c:v>
                </c:pt>
                <c:pt idx="74">
                  <c:v>0.556522138943922</c:v>
                </c:pt>
                <c:pt idx="75">
                  <c:v>0.51442196337272705</c:v>
                </c:pt>
                <c:pt idx="76">
                  <c:v>0.52278843689893695</c:v>
                </c:pt>
                <c:pt idx="77">
                  <c:v>0.51328959719412504</c:v>
                </c:pt>
                <c:pt idx="78">
                  <c:v>0.53593701101677804</c:v>
                </c:pt>
                <c:pt idx="79">
                  <c:v>0.51781113337527296</c:v>
                </c:pt>
                <c:pt idx="80">
                  <c:v>0.55325900342517098</c:v>
                </c:pt>
                <c:pt idx="81">
                  <c:v>0.54437481674951704</c:v>
                </c:pt>
                <c:pt idx="82">
                  <c:v>0.56076363764835002</c:v>
                </c:pt>
                <c:pt idx="83">
                  <c:v>0.444246130603693</c:v>
                </c:pt>
                <c:pt idx="84">
                  <c:v>0.44174079752316098</c:v>
                </c:pt>
                <c:pt idx="85">
                  <c:v>0.60636628605870002</c:v>
                </c:pt>
                <c:pt idx="86">
                  <c:v>0.46143539978033299</c:v>
                </c:pt>
                <c:pt idx="87">
                  <c:v>0.67989310951601201</c:v>
                </c:pt>
                <c:pt idx="88">
                  <c:v>0.529773597237719</c:v>
                </c:pt>
                <c:pt idx="89">
                  <c:v>0.52550997433262603</c:v>
                </c:pt>
                <c:pt idx="90">
                  <c:v>0.34704919752801999</c:v>
                </c:pt>
                <c:pt idx="91">
                  <c:v>0.52273807206381595</c:v>
                </c:pt>
                <c:pt idx="92">
                  <c:v>0.28456393312311901</c:v>
                </c:pt>
                <c:pt idx="93">
                  <c:v>0.663035047731519</c:v>
                </c:pt>
                <c:pt idx="94">
                  <c:v>0.33985004703106197</c:v>
                </c:pt>
                <c:pt idx="95">
                  <c:v>0.37378923100010703</c:v>
                </c:pt>
                <c:pt idx="96">
                  <c:v>0.36612945877470199</c:v>
                </c:pt>
                <c:pt idx="97">
                  <c:v>0.35359894661397301</c:v>
                </c:pt>
                <c:pt idx="98">
                  <c:v>0.34647486144164102</c:v>
                </c:pt>
                <c:pt idx="99">
                  <c:v>0.36470304885322402</c:v>
                </c:pt>
                <c:pt idx="100">
                  <c:v>0.33862278001104501</c:v>
                </c:pt>
                <c:pt idx="101">
                  <c:v>0.364789960891376</c:v>
                </c:pt>
                <c:pt idx="102">
                  <c:v>0.36503661787526898</c:v>
                </c:pt>
                <c:pt idx="103">
                  <c:v>0.36082907243319301</c:v>
                </c:pt>
                <c:pt idx="104">
                  <c:v>0.46422904652295599</c:v>
                </c:pt>
                <c:pt idx="105">
                  <c:v>0.29106682174724302</c:v>
                </c:pt>
                <c:pt idx="106">
                  <c:v>0.45907246959791898</c:v>
                </c:pt>
                <c:pt idx="107">
                  <c:v>0.35205510602590601</c:v>
                </c:pt>
                <c:pt idx="108">
                  <c:v>0.30810975479677999</c:v>
                </c:pt>
                <c:pt idx="109">
                  <c:v>0.365577361707424</c:v>
                </c:pt>
                <c:pt idx="110">
                  <c:v>0.32800670425902601</c:v>
                </c:pt>
                <c:pt idx="111">
                  <c:v>0.43772408406920599</c:v>
                </c:pt>
                <c:pt idx="112">
                  <c:v>0.349626005895671</c:v>
                </c:pt>
                <c:pt idx="113">
                  <c:v>0.42558648266016003</c:v>
                </c:pt>
                <c:pt idx="114">
                  <c:v>0.36908133619950001</c:v>
                </c:pt>
                <c:pt idx="115">
                  <c:v>0.43080330572292502</c:v>
                </c:pt>
                <c:pt idx="116">
                  <c:v>0.36816464946502597</c:v>
                </c:pt>
                <c:pt idx="117">
                  <c:v>0.38517228814881099</c:v>
                </c:pt>
                <c:pt idx="118">
                  <c:v>0.37130845722831601</c:v>
                </c:pt>
                <c:pt idx="119">
                  <c:v>0.38638300847219198</c:v>
                </c:pt>
                <c:pt idx="120">
                  <c:v>0.39693068325227199</c:v>
                </c:pt>
                <c:pt idx="121">
                  <c:v>0.43702447558681401</c:v>
                </c:pt>
                <c:pt idx="122">
                  <c:v>0.37409117754085802</c:v>
                </c:pt>
                <c:pt idx="123">
                  <c:v>0.430516504597237</c:v>
                </c:pt>
                <c:pt idx="124">
                  <c:v>0.39343705884553898</c:v>
                </c:pt>
                <c:pt idx="125">
                  <c:v>0.43408898350772701</c:v>
                </c:pt>
                <c:pt idx="126">
                  <c:v>0.40125047211398501</c:v>
                </c:pt>
                <c:pt idx="127">
                  <c:v>0.38761119982843201</c:v>
                </c:pt>
                <c:pt idx="128">
                  <c:v>0.41671948552042498</c:v>
                </c:pt>
                <c:pt idx="129">
                  <c:v>0.434270540951743</c:v>
                </c:pt>
                <c:pt idx="130">
                  <c:v>0.55906615214933297</c:v>
                </c:pt>
                <c:pt idx="131">
                  <c:v>0.296825427967849</c:v>
                </c:pt>
                <c:pt idx="132">
                  <c:v>0.34237783413933898</c:v>
                </c:pt>
                <c:pt idx="133">
                  <c:v>0.45432384393261299</c:v>
                </c:pt>
                <c:pt idx="134">
                  <c:v>0.37729199504281602</c:v>
                </c:pt>
                <c:pt idx="135">
                  <c:v>0.420484176433567</c:v>
                </c:pt>
                <c:pt idx="136">
                  <c:v>0.35320762067280498</c:v>
                </c:pt>
                <c:pt idx="137">
                  <c:v>0.459211971075974</c:v>
                </c:pt>
                <c:pt idx="138">
                  <c:v>0.37313894520201601</c:v>
                </c:pt>
                <c:pt idx="139">
                  <c:v>0.33732509396374399</c:v>
                </c:pt>
                <c:pt idx="140">
                  <c:v>0.36694073025117602</c:v>
                </c:pt>
                <c:pt idx="141">
                  <c:v>0.23898862132981</c:v>
                </c:pt>
                <c:pt idx="142">
                  <c:v>0.366029442226664</c:v>
                </c:pt>
                <c:pt idx="143">
                  <c:v>0.32921710439533902</c:v>
                </c:pt>
                <c:pt idx="144">
                  <c:v>0.45864281154999798</c:v>
                </c:pt>
                <c:pt idx="145">
                  <c:v>0.34733411523987601</c:v>
                </c:pt>
                <c:pt idx="146">
                  <c:v>0.41264974944704602</c:v>
                </c:pt>
                <c:pt idx="147">
                  <c:v>0.34517971646699203</c:v>
                </c:pt>
                <c:pt idx="148">
                  <c:v>0.52214574064582597</c:v>
                </c:pt>
                <c:pt idx="149">
                  <c:v>0.45562203905889898</c:v>
                </c:pt>
                <c:pt idx="150">
                  <c:v>0.5269675213817</c:v>
                </c:pt>
                <c:pt idx="151">
                  <c:v>0.46078536858188102</c:v>
                </c:pt>
                <c:pt idx="152">
                  <c:v>0.52319970987361597</c:v>
                </c:pt>
                <c:pt idx="153">
                  <c:v>0.466667424761396</c:v>
                </c:pt>
                <c:pt idx="154">
                  <c:v>0.46612061417467598</c:v>
                </c:pt>
                <c:pt idx="155">
                  <c:v>0.39324901996355699</c:v>
                </c:pt>
                <c:pt idx="156">
                  <c:v>0.49837153509559001</c:v>
                </c:pt>
                <c:pt idx="157">
                  <c:v>0.37399374924169698</c:v>
                </c:pt>
                <c:pt idx="158">
                  <c:v>0.48182754786896398</c:v>
                </c:pt>
                <c:pt idx="159">
                  <c:v>0.34851476220339001</c:v>
                </c:pt>
                <c:pt idx="160">
                  <c:v>0.496136690214039</c:v>
                </c:pt>
                <c:pt idx="161">
                  <c:v>0.37974186267295401</c:v>
                </c:pt>
                <c:pt idx="162">
                  <c:v>0.48574118245728098</c:v>
                </c:pt>
                <c:pt idx="163">
                  <c:v>0.41732948785842899</c:v>
                </c:pt>
                <c:pt idx="164">
                  <c:v>0.32638515050292</c:v>
                </c:pt>
                <c:pt idx="165">
                  <c:v>0.25640391959821601</c:v>
                </c:pt>
                <c:pt idx="166">
                  <c:v>0.34357064218473599</c:v>
                </c:pt>
                <c:pt idx="167">
                  <c:v>0.249372498795078</c:v>
                </c:pt>
                <c:pt idx="168">
                  <c:v>0.45199600453014999</c:v>
                </c:pt>
                <c:pt idx="169">
                  <c:v>0.32888622561728498</c:v>
                </c:pt>
                <c:pt idx="170">
                  <c:v>0.45757639339822298</c:v>
                </c:pt>
                <c:pt idx="171">
                  <c:v>0.36178532634793897</c:v>
                </c:pt>
                <c:pt idx="172">
                  <c:v>0.45033651253423701</c:v>
                </c:pt>
                <c:pt idx="173">
                  <c:v>0.31166118272846999</c:v>
                </c:pt>
                <c:pt idx="174">
                  <c:v>0.34905229661081499</c:v>
                </c:pt>
                <c:pt idx="175">
                  <c:v>0.29517392757773803</c:v>
                </c:pt>
                <c:pt idx="176">
                  <c:v>0.44128606601255999</c:v>
                </c:pt>
                <c:pt idx="177">
                  <c:v>0.29637233339244701</c:v>
                </c:pt>
                <c:pt idx="178">
                  <c:v>0.41922599987642301</c:v>
                </c:pt>
                <c:pt idx="179">
                  <c:v>0.43512522301909901</c:v>
                </c:pt>
                <c:pt idx="180">
                  <c:v>0.36966829036153298</c:v>
                </c:pt>
                <c:pt idx="181">
                  <c:v>0.27522478307457898</c:v>
                </c:pt>
                <c:pt idx="182">
                  <c:v>0.35125335445650602</c:v>
                </c:pt>
                <c:pt idx="183">
                  <c:v>0.26533068136988902</c:v>
                </c:pt>
                <c:pt idx="184">
                  <c:v>0.40993966267519899</c:v>
                </c:pt>
                <c:pt idx="185">
                  <c:v>0.404789768909049</c:v>
                </c:pt>
                <c:pt idx="186">
                  <c:v>0.463434355056972</c:v>
                </c:pt>
                <c:pt idx="187">
                  <c:v>0.46416151438732101</c:v>
                </c:pt>
                <c:pt idx="188">
                  <c:v>0.37748710594239199</c:v>
                </c:pt>
                <c:pt idx="189">
                  <c:v>0.33496360467965403</c:v>
                </c:pt>
                <c:pt idx="190">
                  <c:v>0.45739551030925701</c:v>
                </c:pt>
                <c:pt idx="191">
                  <c:v>0.19935673497634299</c:v>
                </c:pt>
                <c:pt idx="192">
                  <c:v>0.41711212811959503</c:v>
                </c:pt>
                <c:pt idx="193">
                  <c:v>0.17815514859753601</c:v>
                </c:pt>
                <c:pt idx="194">
                  <c:v>0.44762421623589999</c:v>
                </c:pt>
                <c:pt idx="195">
                  <c:v>0.16112443291964401</c:v>
                </c:pt>
                <c:pt idx="196">
                  <c:v>0.431871175436845</c:v>
                </c:pt>
                <c:pt idx="197">
                  <c:v>0.204986010447918</c:v>
                </c:pt>
                <c:pt idx="198">
                  <c:v>0.43155793025947597</c:v>
                </c:pt>
                <c:pt idx="199">
                  <c:v>0.17335619027325599</c:v>
                </c:pt>
                <c:pt idx="200">
                  <c:v>0.44648637027268401</c:v>
                </c:pt>
                <c:pt idx="201">
                  <c:v>0.20577445571063299</c:v>
                </c:pt>
                <c:pt idx="202">
                  <c:v>0.48645153055447998</c:v>
                </c:pt>
                <c:pt idx="203">
                  <c:v>0.21156363701096201</c:v>
                </c:pt>
                <c:pt idx="204">
                  <c:v>0.45333459074038102</c:v>
                </c:pt>
                <c:pt idx="205">
                  <c:v>0.22965663763661101</c:v>
                </c:pt>
                <c:pt idx="206">
                  <c:v>0.43469299621688601</c:v>
                </c:pt>
                <c:pt idx="207">
                  <c:v>0.19450866926156099</c:v>
                </c:pt>
                <c:pt idx="208">
                  <c:v>0.41760020876470799</c:v>
                </c:pt>
                <c:pt idx="209">
                  <c:v>0.21780352412536899</c:v>
                </c:pt>
                <c:pt idx="210">
                  <c:v>0.406211812637924</c:v>
                </c:pt>
                <c:pt idx="211">
                  <c:v>0.21286455899283999</c:v>
                </c:pt>
                <c:pt idx="212">
                  <c:v>0.41442772398702898</c:v>
                </c:pt>
                <c:pt idx="213">
                  <c:v>0.34958963836628798</c:v>
                </c:pt>
                <c:pt idx="214">
                  <c:v>0.50160111394704399</c:v>
                </c:pt>
                <c:pt idx="215">
                  <c:v>0.34496900196354702</c:v>
                </c:pt>
                <c:pt idx="216">
                  <c:v>0.46909068658398101</c:v>
                </c:pt>
                <c:pt idx="217">
                  <c:v>0.30446836097379598</c:v>
                </c:pt>
                <c:pt idx="218">
                  <c:v>0.44880863947375799</c:v>
                </c:pt>
                <c:pt idx="219">
                  <c:v>0.35052018108715599</c:v>
                </c:pt>
                <c:pt idx="220">
                  <c:v>0.44142829737019101</c:v>
                </c:pt>
                <c:pt idx="221">
                  <c:v>0.31484353326817199</c:v>
                </c:pt>
                <c:pt idx="222">
                  <c:v>0.369249550682971</c:v>
                </c:pt>
                <c:pt idx="223">
                  <c:v>0.36835890941793298</c:v>
                </c:pt>
                <c:pt idx="224">
                  <c:v>0.38662077269233902</c:v>
                </c:pt>
                <c:pt idx="225">
                  <c:v>0.39857184975076698</c:v>
                </c:pt>
                <c:pt idx="226">
                  <c:v>0.43249824792680802</c:v>
                </c:pt>
                <c:pt idx="227">
                  <c:v>0.41340213495634398</c:v>
                </c:pt>
                <c:pt idx="228">
                  <c:v>0.431499551630669</c:v>
                </c:pt>
                <c:pt idx="229">
                  <c:v>0.43568666025778002</c:v>
                </c:pt>
                <c:pt idx="230">
                  <c:v>0.49143686771021</c:v>
                </c:pt>
                <c:pt idx="231">
                  <c:v>0.43540677921681398</c:v>
                </c:pt>
                <c:pt idx="232">
                  <c:v>0.56538971764591806</c:v>
                </c:pt>
                <c:pt idx="233">
                  <c:v>0.502315691667928</c:v>
                </c:pt>
                <c:pt idx="234">
                  <c:v>0.58588547652385903</c:v>
                </c:pt>
                <c:pt idx="235">
                  <c:v>0.51599239461531698</c:v>
                </c:pt>
                <c:pt idx="236">
                  <c:v>0.53554806535856503</c:v>
                </c:pt>
                <c:pt idx="237">
                  <c:v>0.43473791093140801</c:v>
                </c:pt>
                <c:pt idx="238">
                  <c:v>0.51501226981544401</c:v>
                </c:pt>
                <c:pt idx="239">
                  <c:v>0.35757669451593899</c:v>
                </c:pt>
                <c:pt idx="240">
                  <c:v>0.44841760752649201</c:v>
                </c:pt>
                <c:pt idx="241">
                  <c:v>0.326106491151266</c:v>
                </c:pt>
                <c:pt idx="242">
                  <c:v>0.426177234490971</c:v>
                </c:pt>
                <c:pt idx="243">
                  <c:v>0.47062848736963903</c:v>
                </c:pt>
                <c:pt idx="244">
                  <c:v>0.394956731728761</c:v>
                </c:pt>
                <c:pt idx="245">
                  <c:v>0.49750335753556701</c:v>
                </c:pt>
                <c:pt idx="246">
                  <c:v>0.411412063717223</c:v>
                </c:pt>
                <c:pt idx="247">
                  <c:v>0.54460072370150103</c:v>
                </c:pt>
                <c:pt idx="248">
                  <c:v>0.40199873079933002</c:v>
                </c:pt>
                <c:pt idx="249">
                  <c:v>0.53876385929608706</c:v>
                </c:pt>
                <c:pt idx="250">
                  <c:v>0.39710546128553698</c:v>
                </c:pt>
                <c:pt idx="251">
                  <c:v>0.53931409058027902</c:v>
                </c:pt>
                <c:pt idx="252">
                  <c:v>0.43828121956520599</c:v>
                </c:pt>
                <c:pt idx="253">
                  <c:v>0.55764299832006003</c:v>
                </c:pt>
                <c:pt idx="254">
                  <c:v>0.470435184685152</c:v>
                </c:pt>
                <c:pt idx="255">
                  <c:v>0.69231806752660696</c:v>
                </c:pt>
                <c:pt idx="256">
                  <c:v>0.47845611953769401</c:v>
                </c:pt>
                <c:pt idx="257">
                  <c:v>0.65178382275051905</c:v>
                </c:pt>
                <c:pt idx="258">
                  <c:v>0.44950847978341202</c:v>
                </c:pt>
                <c:pt idx="259">
                  <c:v>0.58640410451789604</c:v>
                </c:pt>
                <c:pt idx="260">
                  <c:v>0.43159276138562402</c:v>
                </c:pt>
                <c:pt idx="261">
                  <c:v>0.59137940829797797</c:v>
                </c:pt>
                <c:pt idx="262">
                  <c:v>0.42453687500939702</c:v>
                </c:pt>
                <c:pt idx="263">
                  <c:v>0.55768443632416198</c:v>
                </c:pt>
                <c:pt idx="264">
                  <c:v>0.42694777827271901</c:v>
                </c:pt>
                <c:pt idx="265">
                  <c:v>0.562544653549792</c:v>
                </c:pt>
                <c:pt idx="266">
                  <c:v>0.48029448405809</c:v>
                </c:pt>
                <c:pt idx="267">
                  <c:v>0.73504071892894496</c:v>
                </c:pt>
                <c:pt idx="268">
                  <c:v>0.46192219125017903</c:v>
                </c:pt>
                <c:pt idx="269">
                  <c:v>0.76261912998788395</c:v>
                </c:pt>
                <c:pt idx="270">
                  <c:v>0.54255541793054296</c:v>
                </c:pt>
                <c:pt idx="271">
                  <c:v>0.68419140786450106</c:v>
                </c:pt>
                <c:pt idx="272">
                  <c:v>0.65905433286238502</c:v>
                </c:pt>
                <c:pt idx="273">
                  <c:v>0.55492871919236597</c:v>
                </c:pt>
                <c:pt idx="274">
                  <c:v>0.72439861382248205</c:v>
                </c:pt>
                <c:pt idx="275">
                  <c:v>0.56118979529058699</c:v>
                </c:pt>
                <c:pt idx="276">
                  <c:v>0.71789648595705002</c:v>
                </c:pt>
                <c:pt idx="277">
                  <c:v>0.532811983571023</c:v>
                </c:pt>
                <c:pt idx="278">
                  <c:v>0.75139915667236601</c:v>
                </c:pt>
                <c:pt idx="279">
                  <c:v>0.53403428746341397</c:v>
                </c:pt>
                <c:pt idx="280">
                  <c:v>0.750630414064831</c:v>
                </c:pt>
                <c:pt idx="281">
                  <c:v>0.51889487171805204</c:v>
                </c:pt>
                <c:pt idx="282">
                  <c:v>0.845333239124747</c:v>
                </c:pt>
                <c:pt idx="283">
                  <c:v>0.59169327264830096</c:v>
                </c:pt>
                <c:pt idx="284">
                  <c:v>0.79433776566826797</c:v>
                </c:pt>
                <c:pt idx="285">
                  <c:v>0.522680091241012</c:v>
                </c:pt>
                <c:pt idx="286">
                  <c:v>0.73642147328890994</c:v>
                </c:pt>
                <c:pt idx="287">
                  <c:v>0.54300193612223402</c:v>
                </c:pt>
                <c:pt idx="288">
                  <c:v>0.50019680717388904</c:v>
                </c:pt>
                <c:pt idx="289">
                  <c:v>0.46910095666100399</c:v>
                </c:pt>
                <c:pt idx="290">
                  <c:v>0.50700949960106401</c:v>
                </c:pt>
                <c:pt idx="291">
                  <c:v>0.47167072877559502</c:v>
                </c:pt>
                <c:pt idx="292">
                  <c:v>0.59074393507957901</c:v>
                </c:pt>
                <c:pt idx="293">
                  <c:v>0.49972799600193801</c:v>
                </c:pt>
                <c:pt idx="294">
                  <c:v>0.50809648985452505</c:v>
                </c:pt>
                <c:pt idx="295">
                  <c:v>0.51938029718993906</c:v>
                </c:pt>
                <c:pt idx="296">
                  <c:v>0.50221373901411803</c:v>
                </c:pt>
                <c:pt idx="297">
                  <c:v>0.50845906652302297</c:v>
                </c:pt>
                <c:pt idx="298">
                  <c:v>0.49167088200328701</c:v>
                </c:pt>
                <c:pt idx="299">
                  <c:v>0.51943652967063902</c:v>
                </c:pt>
                <c:pt idx="300">
                  <c:v>0.48282045882101299</c:v>
                </c:pt>
                <c:pt idx="301">
                  <c:v>0.54078470348993402</c:v>
                </c:pt>
                <c:pt idx="302">
                  <c:v>0.489433240826393</c:v>
                </c:pt>
                <c:pt idx="303">
                  <c:v>0.51647181992913704</c:v>
                </c:pt>
                <c:pt idx="304">
                  <c:v>0.49424692173234103</c:v>
                </c:pt>
                <c:pt idx="305">
                  <c:v>0.49264131179558102</c:v>
                </c:pt>
                <c:pt idx="306">
                  <c:v>0.49044449380758298</c:v>
                </c:pt>
                <c:pt idx="307">
                  <c:v>0.49733787335020002</c:v>
                </c:pt>
                <c:pt idx="308">
                  <c:v>0.49355603078781501</c:v>
                </c:pt>
                <c:pt idx="309">
                  <c:v>0.55758733171510499</c:v>
                </c:pt>
                <c:pt idx="310">
                  <c:v>0.495185198282039</c:v>
                </c:pt>
                <c:pt idx="311">
                  <c:v>0.65076503280087095</c:v>
                </c:pt>
                <c:pt idx="312">
                  <c:v>0.35054603715180499</c:v>
                </c:pt>
                <c:pt idx="313">
                  <c:v>0.52947984967736295</c:v>
                </c:pt>
                <c:pt idx="314">
                  <c:v>0.35860665785757101</c:v>
                </c:pt>
                <c:pt idx="315">
                  <c:v>0.54615368817190202</c:v>
                </c:pt>
                <c:pt idx="316">
                  <c:v>0.47058267899273298</c:v>
                </c:pt>
                <c:pt idx="317">
                  <c:v>0.57851606980694903</c:v>
                </c:pt>
                <c:pt idx="318">
                  <c:v>0.59225895279721497</c:v>
                </c:pt>
                <c:pt idx="319">
                  <c:v>0.52965586451915903</c:v>
                </c:pt>
                <c:pt idx="320">
                  <c:v>0.55106263754700002</c:v>
                </c:pt>
                <c:pt idx="321">
                  <c:v>0.63317195753939104</c:v>
                </c:pt>
                <c:pt idx="322">
                  <c:v>0.59910563663847405</c:v>
                </c:pt>
                <c:pt idx="323">
                  <c:v>0.58025980909659003</c:v>
                </c:pt>
                <c:pt idx="324">
                  <c:v>0.71618950764654699</c:v>
                </c:pt>
                <c:pt idx="325">
                  <c:v>0.53026127849232096</c:v>
                </c:pt>
                <c:pt idx="326">
                  <c:v>0.73360987027976798</c:v>
                </c:pt>
                <c:pt idx="327">
                  <c:v>0.50174735435184903</c:v>
                </c:pt>
                <c:pt idx="328">
                  <c:v>0.66604723944466404</c:v>
                </c:pt>
                <c:pt idx="329">
                  <c:v>0.546869391362652</c:v>
                </c:pt>
                <c:pt idx="330">
                  <c:v>0.63906553941959698</c:v>
                </c:pt>
                <c:pt idx="331">
                  <c:v>0.52570725427265497</c:v>
                </c:pt>
                <c:pt idx="332">
                  <c:v>0.67377705487136197</c:v>
                </c:pt>
                <c:pt idx="333">
                  <c:v>0.56031721920622002</c:v>
                </c:pt>
                <c:pt idx="334">
                  <c:v>0.735674706072038</c:v>
                </c:pt>
                <c:pt idx="335">
                  <c:v>0.62022995514101198</c:v>
                </c:pt>
              </c:numCache>
            </c:numRef>
          </c:val>
          <c:smooth val="0"/>
          <c:extLst>
            <c:ext xmlns:c16="http://schemas.microsoft.com/office/drawing/2014/chart" uri="{C3380CC4-5D6E-409C-BE32-E72D297353CC}">
              <c16:uniqueId val="{00000001-8BA2-483D-9C9A-19F0B255889A}"/>
            </c:ext>
          </c:extLst>
        </c:ser>
        <c:dLbls>
          <c:showLegendKey val="0"/>
          <c:showVal val="0"/>
          <c:showCatName val="0"/>
          <c:showSerName val="0"/>
          <c:showPercent val="0"/>
          <c:showBubbleSize val="0"/>
        </c:dLbls>
        <c:smooth val="0"/>
        <c:axId val="525465648"/>
        <c:axId val="525472208"/>
      </c:lineChart>
      <c:catAx>
        <c:axId val="5254656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a:t>
                </a:r>
                <a:r>
                  <a:rPr lang="sr-Cyrl-RS" baseline="0"/>
                  <a:t>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5472208"/>
        <c:crosses val="autoZero"/>
        <c:auto val="1"/>
        <c:lblAlgn val="ctr"/>
        <c:lblOffset val="100"/>
        <c:noMultiLvlLbl val="0"/>
      </c:catAx>
      <c:valAx>
        <c:axId val="525472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a:t>
                </a:r>
                <a:r>
                  <a:rPr lang="sr-Cyrl-RS" baseline="0"/>
                  <a:t>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54656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1">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ize="5"/>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xmlns:b="http://schemas.openxmlformats.org/officeDocument/2006/bibliography" xmlns="http://schemas.openxmlformats.org/officeDocument/2006/bibliography">
    <b:Tag>1</b:Tag>
    <b:RefOrder>1</b:RefOrder>
  </b:Source>
  <b:Source>
    <b:Tag>Bha</b:Tag>
    <b:SourceType>ElectronicSource</b:SourceType>
    <b:Guid>{B62E49CF-62FB-4442-9918-DB1D8009B34F}</b:Guid>
    <b:City>Bharat Singh, Kanwar, and Mustafa Ali Arat. "Deep Learning in the Automotive Industry: Recent Advances and Application Examples." arXiv preprint arXiv:1906.08834 (2019).</b:City>
    <b:RefOrder>2</b:RefOrder>
  </b:Source>
</b:Sources>
</file>

<file path=customXml/itemProps1.xml><?xml version="1.0" encoding="utf-8"?>
<ds:datastoreItem xmlns:ds="http://schemas.openxmlformats.org/officeDocument/2006/customXml" ds:itemID="{2E3C88E9-84D6-427C-960B-647919AD5E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0</TotalTime>
  <Pages>1</Pages>
  <Words>24202</Words>
  <Characters>137954</Characters>
  <Application>Microsoft Office Word</Application>
  <DocSecurity>0</DocSecurity>
  <Lines>1149</Lines>
  <Paragraphs>3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8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ksa Arsic</dc:creator>
  <cp:keywords/>
  <dc:description/>
  <cp:lastModifiedBy>Aleksa Arsic</cp:lastModifiedBy>
  <cp:revision>37</cp:revision>
  <dcterms:created xsi:type="dcterms:W3CDTF">2020-08-01T12:54:00Z</dcterms:created>
  <dcterms:modified xsi:type="dcterms:W3CDTF">2020-08-03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19af2896-b2ca-3582-ab8d-419199e920b5</vt:lpwstr>
  </property>
</Properties>
</file>